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926AC9" w14:textId="77777777" w:rsidR="009279AC" w:rsidRDefault="009279AC" w:rsidP="009279AC">
      <w:pPr>
        <w:jc w:val="center"/>
      </w:pPr>
      <w:bookmarkStart w:id="0" w:name="_Hlk143108166"/>
      <w:bookmarkEnd w:id="0"/>
      <w:r>
        <w:rPr>
          <w:noProof/>
          <w:lang w:eastAsia="de-DE"/>
        </w:rPr>
        <w:drawing>
          <wp:inline distT="0" distB="0" distL="0" distR="0" wp14:anchorId="0979CB6B" wp14:editId="207D7D39">
            <wp:extent cx="5345430" cy="956310"/>
            <wp:effectExtent l="0" t="0" r="0" b="8890"/>
            <wp:docPr id="3" name="Grafik 2" descr="Beschreibung: http://www.hs-coburg.de/uploads/media/Logo_HS_deutsch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Beschreibung: http://www.hs-coburg.de/uploads/media/Logo_HS_deutsch_RG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5430" cy="956310"/>
                    </a:xfrm>
                    <a:prstGeom prst="rect">
                      <a:avLst/>
                    </a:prstGeom>
                    <a:noFill/>
                    <a:ln>
                      <a:noFill/>
                    </a:ln>
                  </pic:spPr>
                </pic:pic>
              </a:graphicData>
            </a:graphic>
          </wp:inline>
        </w:drawing>
      </w:r>
    </w:p>
    <w:p w14:paraId="55178C2B" w14:textId="77777777" w:rsidR="009279AC" w:rsidRDefault="009279AC" w:rsidP="009279AC">
      <w:pPr>
        <w:pStyle w:val="Listenabsatz"/>
        <w:ind w:left="0"/>
        <w:jc w:val="center"/>
        <w:rPr>
          <w:sz w:val="36"/>
          <w:szCs w:val="36"/>
        </w:rPr>
      </w:pPr>
      <w:r w:rsidRPr="00C42E2D">
        <w:rPr>
          <w:sz w:val="36"/>
          <w:szCs w:val="36"/>
        </w:rPr>
        <w:t>Hochschule für angewandte Wissenschaften Coburg</w:t>
      </w:r>
      <w:r w:rsidRPr="00C42E2D">
        <w:rPr>
          <w:sz w:val="36"/>
          <w:szCs w:val="36"/>
        </w:rPr>
        <w:br/>
        <w:t>Fakultät Elektrotechnik und Informatik</w:t>
      </w:r>
    </w:p>
    <w:p w14:paraId="03691DB9" w14:textId="77777777" w:rsidR="009279AC" w:rsidRPr="00C42E2D" w:rsidRDefault="009279AC" w:rsidP="009279AC">
      <w:pPr>
        <w:pStyle w:val="Listenabsatz"/>
        <w:jc w:val="center"/>
        <w:rPr>
          <w:sz w:val="36"/>
          <w:szCs w:val="36"/>
        </w:rPr>
      </w:pPr>
    </w:p>
    <w:p w14:paraId="72A5FC59" w14:textId="13AB7FA7" w:rsidR="009279AC" w:rsidRDefault="009279AC" w:rsidP="009279AC">
      <w:pPr>
        <w:pStyle w:val="Titel"/>
        <w:pBdr>
          <w:top w:val="none" w:sz="0" w:space="0" w:color="auto"/>
          <w:left w:val="none" w:sz="0" w:space="0" w:color="auto"/>
          <w:bottom w:val="none" w:sz="0" w:space="0" w:color="auto"/>
          <w:right w:val="none" w:sz="0" w:space="0" w:color="auto"/>
        </w:pBdr>
        <w:rPr>
          <w:rFonts w:eastAsiaTheme="minorHAnsi" w:cstheme="minorBidi"/>
          <w:b w:val="0"/>
          <w:i w:val="0"/>
          <w:spacing w:val="0"/>
          <w:kern w:val="0"/>
          <w:sz w:val="36"/>
          <w:szCs w:val="36"/>
        </w:rPr>
      </w:pPr>
      <w:r>
        <w:rPr>
          <w:rFonts w:eastAsiaTheme="minorHAnsi" w:cstheme="minorBidi"/>
          <w:b w:val="0"/>
          <w:i w:val="0"/>
          <w:spacing w:val="0"/>
          <w:kern w:val="0"/>
          <w:sz w:val="36"/>
          <w:szCs w:val="36"/>
        </w:rPr>
        <w:t>Studiengang:</w:t>
      </w:r>
      <w:r w:rsidR="005D7D29">
        <w:rPr>
          <w:rFonts w:eastAsiaTheme="minorHAnsi" w:cstheme="minorBidi"/>
          <w:b w:val="0"/>
          <w:i w:val="0"/>
          <w:spacing w:val="0"/>
          <w:kern w:val="0"/>
          <w:sz w:val="36"/>
          <w:szCs w:val="36"/>
        </w:rPr>
        <w:t xml:space="preserve"> Informatik-Bachelor</w:t>
      </w:r>
    </w:p>
    <w:p w14:paraId="64CEE0BC" w14:textId="77777777" w:rsidR="009279AC" w:rsidRPr="00C42E2D" w:rsidRDefault="009279AC" w:rsidP="009279AC">
      <w:pPr>
        <w:pStyle w:val="Listenabsatz"/>
        <w:jc w:val="center"/>
        <w:rPr>
          <w:sz w:val="36"/>
          <w:szCs w:val="36"/>
        </w:rPr>
      </w:pPr>
    </w:p>
    <w:p w14:paraId="6F90769E" w14:textId="71C50CDA" w:rsidR="009279AC" w:rsidRDefault="009279AC" w:rsidP="009279AC">
      <w:pPr>
        <w:pStyle w:val="Listenabsatz"/>
        <w:ind w:left="0"/>
        <w:jc w:val="center"/>
        <w:rPr>
          <w:sz w:val="36"/>
          <w:szCs w:val="36"/>
        </w:rPr>
      </w:pPr>
      <w:r>
        <w:rPr>
          <w:sz w:val="36"/>
          <w:szCs w:val="36"/>
        </w:rPr>
        <w:t>Bachelorarbeit</w:t>
      </w:r>
    </w:p>
    <w:p w14:paraId="142381F0" w14:textId="77777777" w:rsidR="009279AC" w:rsidRPr="00C42E2D" w:rsidRDefault="009279AC" w:rsidP="009279AC">
      <w:pPr>
        <w:pStyle w:val="Listenabsatz"/>
        <w:ind w:left="0"/>
        <w:jc w:val="center"/>
        <w:rPr>
          <w:sz w:val="36"/>
          <w:szCs w:val="36"/>
        </w:rPr>
      </w:pPr>
    </w:p>
    <w:p w14:paraId="313C9574" w14:textId="6CE1A889" w:rsidR="009279AC" w:rsidRPr="00D25E6A" w:rsidRDefault="002D6A27" w:rsidP="005D7D29">
      <w:pPr>
        <w:pStyle w:val="Untertitel"/>
        <w:numPr>
          <w:ilvl w:val="0"/>
          <w:numId w:val="0"/>
        </w:numPr>
        <w:rPr>
          <w:sz w:val="44"/>
          <w:szCs w:val="48"/>
        </w:rPr>
      </w:pPr>
      <w:r w:rsidRPr="002D6A27">
        <w:rPr>
          <w:sz w:val="44"/>
          <w:szCs w:val="48"/>
        </w:rPr>
        <w:t>Klassifikation von Verkehrsteilnehmern auf Basis realer Positions</w:t>
      </w:r>
      <w:r w:rsidR="00AB75EB">
        <w:rPr>
          <w:sz w:val="44"/>
          <w:szCs w:val="48"/>
        </w:rPr>
        <w:t>zeitreihen</w:t>
      </w:r>
      <w:r w:rsidRPr="002D6A27">
        <w:rPr>
          <w:sz w:val="44"/>
          <w:szCs w:val="48"/>
        </w:rPr>
        <w:t xml:space="preserve"> mit Verfahren des maschinellen Lernens</w:t>
      </w:r>
    </w:p>
    <w:p w14:paraId="7C3E3EA1" w14:textId="77777777" w:rsidR="009279AC" w:rsidRDefault="009279AC" w:rsidP="009279AC">
      <w:pPr>
        <w:jc w:val="center"/>
        <w:rPr>
          <w:sz w:val="44"/>
          <w:szCs w:val="48"/>
        </w:rPr>
      </w:pPr>
    </w:p>
    <w:p w14:paraId="7AF5AF3B" w14:textId="70DA001E" w:rsidR="009279AC" w:rsidRPr="00D25E6A" w:rsidRDefault="005D7D29" w:rsidP="009279AC">
      <w:pPr>
        <w:jc w:val="center"/>
        <w:rPr>
          <w:sz w:val="44"/>
          <w:szCs w:val="40"/>
        </w:rPr>
      </w:pPr>
      <w:r>
        <w:rPr>
          <w:sz w:val="44"/>
          <w:szCs w:val="40"/>
        </w:rPr>
        <w:t>Lennart</w:t>
      </w:r>
      <w:r w:rsidR="009279AC" w:rsidRPr="00D25E6A">
        <w:rPr>
          <w:sz w:val="44"/>
          <w:szCs w:val="40"/>
        </w:rPr>
        <w:t xml:space="preserve"> </w:t>
      </w:r>
      <w:r>
        <w:rPr>
          <w:sz w:val="44"/>
          <w:szCs w:val="40"/>
        </w:rPr>
        <w:t>Köpper</w:t>
      </w:r>
    </w:p>
    <w:p w14:paraId="3E50574E" w14:textId="77777777" w:rsidR="009279AC" w:rsidRDefault="009279AC" w:rsidP="009279AC">
      <w:pPr>
        <w:jc w:val="center"/>
        <w:rPr>
          <w:sz w:val="36"/>
          <w:szCs w:val="36"/>
        </w:rPr>
      </w:pPr>
    </w:p>
    <w:p w14:paraId="2B322254" w14:textId="77777777" w:rsidR="009279AC" w:rsidRDefault="009279AC" w:rsidP="009279AC">
      <w:pPr>
        <w:jc w:val="center"/>
        <w:rPr>
          <w:sz w:val="36"/>
          <w:szCs w:val="36"/>
        </w:rPr>
      </w:pPr>
    </w:p>
    <w:p w14:paraId="3D5BC5EF" w14:textId="7EFCC905" w:rsidR="009279AC" w:rsidRPr="00A53758" w:rsidRDefault="009279AC" w:rsidP="009279AC">
      <w:pPr>
        <w:jc w:val="center"/>
        <w:rPr>
          <w:sz w:val="32"/>
          <w:szCs w:val="36"/>
        </w:rPr>
      </w:pPr>
      <w:r w:rsidRPr="008970D8">
        <w:rPr>
          <w:sz w:val="32"/>
          <w:szCs w:val="36"/>
        </w:rPr>
        <w:t xml:space="preserve">Abgabe der Arbeit: </w:t>
      </w:r>
      <w:r w:rsidR="0032021E">
        <w:rPr>
          <w:sz w:val="32"/>
          <w:szCs w:val="36"/>
        </w:rPr>
        <w:t>10</w:t>
      </w:r>
      <w:r>
        <w:rPr>
          <w:sz w:val="32"/>
          <w:szCs w:val="36"/>
        </w:rPr>
        <w:t>.</w:t>
      </w:r>
      <w:r w:rsidR="005D7D29">
        <w:rPr>
          <w:sz w:val="32"/>
          <w:szCs w:val="36"/>
        </w:rPr>
        <w:t>09.2023</w:t>
      </w:r>
    </w:p>
    <w:p w14:paraId="4F8532E9" w14:textId="77777777" w:rsidR="00BD4552" w:rsidRDefault="009279AC" w:rsidP="005D7D29">
      <w:pPr>
        <w:jc w:val="center"/>
        <w:rPr>
          <w:sz w:val="32"/>
          <w:szCs w:val="32"/>
        </w:rPr>
        <w:sectPr w:rsidR="00BD4552" w:rsidSect="007654F5">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pgNumType w:fmt="upperRoman"/>
          <w:cols w:space="708"/>
          <w:titlePg/>
          <w:docGrid w:linePitch="360"/>
        </w:sectPr>
      </w:pPr>
      <w:r>
        <w:rPr>
          <w:sz w:val="32"/>
          <w:szCs w:val="32"/>
        </w:rPr>
        <w:t>Betreut durch:</w:t>
      </w:r>
      <w:r>
        <w:rPr>
          <w:sz w:val="32"/>
          <w:szCs w:val="32"/>
        </w:rPr>
        <w:br/>
        <w:t xml:space="preserve">Prof. Dr. </w:t>
      </w:r>
      <w:r w:rsidR="005D7D29">
        <w:rPr>
          <w:sz w:val="32"/>
          <w:szCs w:val="32"/>
        </w:rPr>
        <w:t>Thomas Wieland,</w:t>
      </w:r>
      <w:r>
        <w:rPr>
          <w:sz w:val="32"/>
          <w:szCs w:val="32"/>
        </w:rPr>
        <w:t xml:space="preserve"> Hochschule Coburg</w:t>
      </w:r>
    </w:p>
    <w:p w14:paraId="1DF635C7" w14:textId="7CC91353" w:rsidR="009279AC" w:rsidRDefault="00CA4463" w:rsidP="008A08D5">
      <w:pPr>
        <w:pStyle w:val="berschrift1"/>
        <w:numPr>
          <w:ilvl w:val="0"/>
          <w:numId w:val="0"/>
        </w:numPr>
      </w:pPr>
      <w:bookmarkStart w:id="1" w:name="_Toc144726426"/>
      <w:r>
        <w:lastRenderedPageBreak/>
        <w:t>Abstract</w:t>
      </w:r>
      <w:r w:rsidR="003D3056">
        <w:t xml:space="preserve"> </w:t>
      </w:r>
      <w:r w:rsidR="00472E3E">
        <w:t>(</w:t>
      </w:r>
      <w:r w:rsidR="00990AF0">
        <w:t>D</w:t>
      </w:r>
      <w:r w:rsidR="00472E3E">
        <w:t>eutsch)</w:t>
      </w:r>
      <w:bookmarkEnd w:id="1"/>
    </w:p>
    <w:p w14:paraId="435C7970" w14:textId="43549A05" w:rsidR="00C3162F" w:rsidRDefault="005A3FFD" w:rsidP="008D59C9">
      <w:r>
        <w:t xml:space="preserve">Im Kontext des autonomen Fahrens </w:t>
      </w:r>
      <w:r w:rsidR="00DB2EA9" w:rsidRPr="00DB2EA9">
        <w:t>ist die Wahrnehmung des Fahrzeugumfeldes, einschließlich anderer Verkehrsteilnehmer, von entscheidender Bedeutung.</w:t>
      </w:r>
      <w:r w:rsidR="00DB2EA9">
        <w:t xml:space="preserve"> Diese erfolgt üblicherweise mit Hilfe verschiedener Sensorsysteme, welche jedoch auf das unmittelbar Fahrzeugumfeld beschränkt sind. Als möglicher Ansatz zur Entwicklung einer erweiterten Umfeldwahrneh</w:t>
      </w:r>
      <w:r w:rsidR="00C60B0A">
        <w:t>m</w:t>
      </w:r>
      <w:r w:rsidR="00DB2EA9">
        <w:t>u</w:t>
      </w:r>
      <w:r w:rsidR="00C60B0A">
        <w:t>n</w:t>
      </w:r>
      <w:r w:rsidR="00DB2EA9">
        <w:t>g untersucht diese Arbeit die Klassifikation von Verkehrsteilnehmern</w:t>
      </w:r>
      <w:r w:rsidR="000E3764">
        <w:t xml:space="preserve"> </w:t>
      </w:r>
      <w:r w:rsidR="00DB2EA9">
        <w:t xml:space="preserve">auf Basis </w:t>
      </w:r>
      <w:r w:rsidR="003422A4">
        <w:t xml:space="preserve">hochfrequenter (1 </w:t>
      </w:r>
      <w:r w:rsidR="00661281">
        <w:t>Hz</w:t>
      </w:r>
      <w:r w:rsidR="003422A4">
        <w:t>)</w:t>
      </w:r>
      <w:r w:rsidR="00C3162F">
        <w:t xml:space="preserve"> Positionssequenzen</w:t>
      </w:r>
      <w:r w:rsidR="00DB2EA9">
        <w:t>,</w:t>
      </w:r>
      <w:r w:rsidR="00C3162F">
        <w:t xml:space="preserve"> welche unter Realbedingungen</w:t>
      </w:r>
      <w:r w:rsidR="00C60B0A">
        <w:t xml:space="preserve"> im Straßenverkehr </w:t>
      </w:r>
      <w:r w:rsidR="006B3F21">
        <w:t>über das</w:t>
      </w:r>
      <w:r w:rsidR="00C60B0A">
        <w:t xml:space="preserve"> </w:t>
      </w:r>
      <w:r w:rsidR="00A236C2" w:rsidRPr="00AB75EB">
        <w:rPr>
          <w:i/>
          <w:iCs/>
        </w:rPr>
        <w:t>Global Navigation Satellite System</w:t>
      </w:r>
      <w:r w:rsidR="00A236C2">
        <w:t xml:space="preserve"> (GNSS)</w:t>
      </w:r>
      <w:r w:rsidR="00C60B0A">
        <w:t xml:space="preserve"> aufgezeichnet wurden.</w:t>
      </w:r>
      <w:r w:rsidR="000E3764">
        <w:t xml:space="preserve"> Hierbei werden </w:t>
      </w:r>
      <w:r w:rsidR="00C3162F">
        <w:t xml:space="preserve">zunächst vier </w:t>
      </w:r>
      <w:r w:rsidR="00762508">
        <w:t>Typen</w:t>
      </w:r>
      <w:r w:rsidR="00C3162F">
        <w:t xml:space="preserve"> von Verkehrsteilnehmern unterschieden: </w:t>
      </w:r>
      <w:r w:rsidR="00C3162F" w:rsidRPr="00C3162F">
        <w:rPr>
          <w:i/>
          <w:iCs/>
        </w:rPr>
        <w:t>Fußgänger</w:t>
      </w:r>
      <w:r w:rsidR="00C3162F">
        <w:t xml:space="preserve">, </w:t>
      </w:r>
      <w:r w:rsidR="00762508">
        <w:rPr>
          <w:i/>
          <w:iCs/>
        </w:rPr>
        <w:t>Fahrräder</w:t>
      </w:r>
      <w:r w:rsidR="00C3162F">
        <w:t xml:space="preserve">, </w:t>
      </w:r>
      <w:r w:rsidR="00762508">
        <w:rPr>
          <w:i/>
          <w:iCs/>
        </w:rPr>
        <w:t>Motorräder</w:t>
      </w:r>
      <w:r w:rsidR="00C3162F">
        <w:t xml:space="preserve"> und </w:t>
      </w:r>
      <w:r w:rsidR="00C3162F" w:rsidRPr="00C3162F">
        <w:rPr>
          <w:i/>
          <w:iCs/>
        </w:rPr>
        <w:t>Auto</w:t>
      </w:r>
      <w:r w:rsidR="00762508">
        <w:rPr>
          <w:i/>
          <w:iCs/>
        </w:rPr>
        <w:t>s</w:t>
      </w:r>
      <w:r w:rsidR="00C3162F">
        <w:t>.</w:t>
      </w:r>
      <w:r w:rsidR="00C60B0A">
        <w:t xml:space="preserve"> </w:t>
      </w:r>
      <w:r w:rsidR="002E3106">
        <w:t>In Vorbereitung auf die Klassifikation wird im Zuge der Arbeit aufgezeigt, wie aus den reinen Positionssequenzen relevante Bewegungsmerkmale (Geschwindigkeit, Beschleunigung etc.) abgeleitet werden können</w:t>
      </w:r>
      <w:r w:rsidR="006B3F21">
        <w:t xml:space="preserve">. </w:t>
      </w:r>
      <w:r w:rsidR="002E3106">
        <w:t>Außerdem werden verschiedene Möglichkeiten untersucht, wie</w:t>
      </w:r>
      <w:r w:rsidR="00213A9B">
        <w:t xml:space="preserve"> Verrauschungsfehler</w:t>
      </w:r>
      <w:r w:rsidR="002369B6">
        <w:t xml:space="preserve"> und Ausreißer</w:t>
      </w:r>
      <w:r w:rsidR="002E3106">
        <w:t xml:space="preserve"> in den GNSS-Sequenzen bereinigt bzw. abgemildert werden können. Hierzu gehören bspw. eine nachträgliche </w:t>
      </w:r>
      <w:r w:rsidR="00661281">
        <w:t>Erhöhung des Aufnahmeintervalls</w:t>
      </w:r>
      <w:r w:rsidR="002E3106">
        <w:t xml:space="preserve"> und das</w:t>
      </w:r>
      <w:r w:rsidR="002369B6">
        <w:t xml:space="preserve"> Angleichen der </w:t>
      </w:r>
      <w:r w:rsidR="00213A9B">
        <w:t>GNSS-</w:t>
      </w:r>
      <w:r w:rsidR="002E3106">
        <w:t xml:space="preserve">Sequenzen </w:t>
      </w:r>
      <w:r w:rsidR="002369B6">
        <w:t xml:space="preserve">an die Daten </w:t>
      </w:r>
      <w:r w:rsidR="005467E0">
        <w:t>des</w:t>
      </w:r>
      <w:r w:rsidR="002369B6">
        <w:t xml:space="preserve"> </w:t>
      </w:r>
      <w:r w:rsidR="002369B6" w:rsidRPr="00AB75EB">
        <w:rPr>
          <w:i/>
          <w:iCs/>
        </w:rPr>
        <w:t>OpenStreetMap</w:t>
      </w:r>
      <w:r w:rsidR="005467E0">
        <w:t>-Projektes</w:t>
      </w:r>
      <w:r w:rsidR="002369B6">
        <w:t xml:space="preserve"> mittels </w:t>
      </w:r>
      <w:r w:rsidR="002369B6" w:rsidRPr="00AB75EB">
        <w:rPr>
          <w:i/>
          <w:iCs/>
        </w:rPr>
        <w:t>Map</w:t>
      </w:r>
      <w:r w:rsidR="00EF04F3">
        <w:rPr>
          <w:i/>
          <w:iCs/>
        </w:rPr>
        <w:t>-</w:t>
      </w:r>
      <w:r w:rsidR="002369B6" w:rsidRPr="00AB75EB">
        <w:rPr>
          <w:i/>
          <w:iCs/>
        </w:rPr>
        <w:t>Matching</w:t>
      </w:r>
      <w:r w:rsidR="002369B6">
        <w:t>.</w:t>
      </w:r>
      <w:r w:rsidR="00213A9B">
        <w:t xml:space="preserve"> </w:t>
      </w:r>
      <w:r w:rsidR="002E3106">
        <w:t>Die</w:t>
      </w:r>
      <w:r w:rsidR="000E3764">
        <w:t xml:space="preserve"> </w:t>
      </w:r>
      <w:r w:rsidR="00C60B0A">
        <w:t>Wahl des primär in dieser Arbeit genutzten Klassifikationsverfahrens</w:t>
      </w:r>
      <w:r w:rsidR="002E3106">
        <w:t xml:space="preserve"> fällt</w:t>
      </w:r>
      <w:r w:rsidR="00C60B0A">
        <w:t xml:space="preserve"> auf </w:t>
      </w:r>
      <w:r w:rsidR="00AA5968">
        <w:rPr>
          <w:i/>
          <w:iCs/>
        </w:rPr>
        <w:t>r</w:t>
      </w:r>
      <w:r w:rsidR="00C60B0A" w:rsidRPr="00AB75EB">
        <w:rPr>
          <w:i/>
          <w:iCs/>
        </w:rPr>
        <w:t xml:space="preserve">ekurrente </w:t>
      </w:r>
      <w:r w:rsidR="00AA5968">
        <w:rPr>
          <w:i/>
          <w:iCs/>
        </w:rPr>
        <w:t>n</w:t>
      </w:r>
      <w:r w:rsidR="00C60B0A" w:rsidRPr="00AB75EB">
        <w:rPr>
          <w:i/>
          <w:iCs/>
        </w:rPr>
        <w:t>euronale Netze</w:t>
      </w:r>
      <w:r w:rsidR="003422A4">
        <w:t xml:space="preserve"> (RNNs)</w:t>
      </w:r>
      <w:r w:rsidR="000E3764">
        <w:t xml:space="preserve"> mit </w:t>
      </w:r>
      <w:r w:rsidR="000E3764" w:rsidRPr="00AB75EB">
        <w:rPr>
          <w:i/>
          <w:iCs/>
        </w:rPr>
        <w:t>Long-Short-Term-Memory-Zellen</w:t>
      </w:r>
      <w:r w:rsidR="000E3764">
        <w:t xml:space="preserve">, welche unter den </w:t>
      </w:r>
      <w:r w:rsidR="003422A4">
        <w:t xml:space="preserve">Verfahren des </w:t>
      </w:r>
      <w:r w:rsidR="00915FA6">
        <w:t>m</w:t>
      </w:r>
      <w:r w:rsidR="003422A4">
        <w:t>aschinellen Lernen</w:t>
      </w:r>
      <w:r w:rsidR="00A236C2">
        <w:t>s</w:t>
      </w:r>
      <w:r w:rsidR="000E3764">
        <w:t xml:space="preserve"> den heutigen Standard </w:t>
      </w:r>
      <w:r w:rsidR="003422A4">
        <w:t>für die</w:t>
      </w:r>
      <w:r w:rsidR="000E3764">
        <w:t xml:space="preserve"> Verarbeitung sequenzieller </w:t>
      </w:r>
      <w:r w:rsidR="00661281">
        <w:t>Daten</w:t>
      </w:r>
      <w:r w:rsidR="000E3764">
        <w:t xml:space="preserve"> setzen</w:t>
      </w:r>
      <w:r w:rsidR="003422A4">
        <w:t>.</w:t>
      </w:r>
      <w:r w:rsidR="00A236C2">
        <w:t xml:space="preserve"> </w:t>
      </w:r>
      <w:r w:rsidR="000010BF">
        <w:t xml:space="preserve">Es wird eine mögliche Architektur für RNNs zur Klassifikation von Verkehrsteilnehmern auf Basis ausgewählter sequenzieller Bewegungsmerkmale vorgestellt und </w:t>
      </w:r>
      <w:r w:rsidR="005467E0">
        <w:t>untersucht,</w:t>
      </w:r>
      <w:r w:rsidR="000010BF">
        <w:t xml:space="preserve"> </w:t>
      </w:r>
      <w:r w:rsidR="005467E0">
        <w:t>wie die Länge der Sequenzen die Klassifikationsqualität beeinflusst.</w:t>
      </w:r>
      <w:r w:rsidR="008D59C9">
        <w:t xml:space="preserve"> Die Ergebnisse der Arbeit zeigen, dass RNNs dazu in der Lage sind</w:t>
      </w:r>
      <w:r w:rsidR="00AB75EB">
        <w:t>,</w:t>
      </w:r>
      <w:r w:rsidR="008D59C9">
        <w:t xml:space="preserve"> Verkehrsteilnehmer und insbesondere auch verschiedene motorisierte Fahrzeuge auf Basis </w:t>
      </w:r>
      <w:r w:rsidR="00661281">
        <w:t xml:space="preserve">zwei- bis vierminütiger Sequenzen mit einem verdoppelten Aufnahmeintervall </w:t>
      </w:r>
      <w:r w:rsidR="008D59C9">
        <w:t xml:space="preserve">gut zu klassifizieren. </w:t>
      </w:r>
      <w:r w:rsidR="00661281">
        <w:t>Ein Map</w:t>
      </w:r>
      <w:r w:rsidR="00EF04F3">
        <w:t>-</w:t>
      </w:r>
      <w:r w:rsidR="00661281">
        <w:t xml:space="preserve">Matching der Sequenzen </w:t>
      </w:r>
      <w:r w:rsidR="00C6104C">
        <w:t>führt</w:t>
      </w:r>
      <w:r w:rsidR="00AB75EB">
        <w:t xml:space="preserve"> dabei</w:t>
      </w:r>
      <w:r w:rsidR="00C6104C">
        <w:t xml:space="preserve"> im Allgemeinen zu keiner</w:t>
      </w:r>
      <w:r w:rsidR="00AB75EB">
        <w:t xml:space="preserve"> </w:t>
      </w:r>
      <w:r w:rsidR="00C6104C">
        <w:t>Verbesserung der Klassifikationsqualität.</w:t>
      </w:r>
    </w:p>
    <w:p w14:paraId="6B63E6EE" w14:textId="6339C0D1" w:rsidR="003D3056" w:rsidRPr="00E7659B" w:rsidRDefault="00472E3E" w:rsidP="00C6104C">
      <w:pPr>
        <w:pStyle w:val="berschrift1"/>
        <w:numPr>
          <w:ilvl w:val="0"/>
          <w:numId w:val="0"/>
        </w:numPr>
        <w:rPr>
          <w:lang w:val="en-US"/>
        </w:rPr>
      </w:pPr>
      <w:bookmarkStart w:id="2" w:name="_Toc144726427"/>
      <w:r w:rsidRPr="00E7659B">
        <w:rPr>
          <w:lang w:val="en-US"/>
        </w:rPr>
        <w:lastRenderedPageBreak/>
        <w:t>Abstract (</w:t>
      </w:r>
      <w:r w:rsidR="00990AF0">
        <w:rPr>
          <w:lang w:val="en-US"/>
        </w:rPr>
        <w:t>E</w:t>
      </w:r>
      <w:r w:rsidRPr="00E7659B">
        <w:rPr>
          <w:lang w:val="en-US"/>
        </w:rPr>
        <w:t>nglish)</w:t>
      </w:r>
      <w:bookmarkEnd w:id="2"/>
    </w:p>
    <w:p w14:paraId="21DFB630" w14:textId="4DBEE91A" w:rsidR="00CA4463" w:rsidRPr="00807C47" w:rsidRDefault="00E7659B" w:rsidP="00CA4463">
      <w:pPr>
        <w:rPr>
          <w:lang w:val="en-US"/>
        </w:rPr>
      </w:pPr>
      <w:r w:rsidRPr="00E7659B">
        <w:rPr>
          <w:lang w:val="en-US"/>
        </w:rPr>
        <w:t>In the field of autonomous driving</w:t>
      </w:r>
      <w:r>
        <w:rPr>
          <w:lang w:val="en-US"/>
        </w:rPr>
        <w:t>, perceiving the vehicle</w:t>
      </w:r>
      <w:r w:rsidR="00601988">
        <w:rPr>
          <w:lang w:val="en-US"/>
        </w:rPr>
        <w:t>’</w:t>
      </w:r>
      <w:r>
        <w:rPr>
          <w:lang w:val="en-US"/>
        </w:rPr>
        <w:t xml:space="preserve">s environment, including other road users, is of crucial importance.  This is typically achieved using various sensors systems, which, however, are limited to the </w:t>
      </w:r>
      <w:r w:rsidR="00FD4605">
        <w:rPr>
          <w:lang w:val="en-US"/>
        </w:rPr>
        <w:t>line of sight of</w:t>
      </w:r>
      <w:r>
        <w:rPr>
          <w:lang w:val="en-US"/>
        </w:rPr>
        <w:t xml:space="preserve"> the vehicle. </w:t>
      </w:r>
      <w:r w:rsidR="00FD4605">
        <w:rPr>
          <w:lang w:val="en-US"/>
        </w:rPr>
        <w:t xml:space="preserve">As a possible approach to develop some form of extended environmental perception, this bachelor thesis aims to investigate road user classification based on high-frequency (1 Hz) positional sequences, that were recorded under real-world conditions via the </w:t>
      </w:r>
      <w:r w:rsidR="00FD4605" w:rsidRPr="001E05EE">
        <w:rPr>
          <w:i/>
          <w:iCs/>
          <w:lang w:val="en-US"/>
        </w:rPr>
        <w:t>Global Navigation Satellite System</w:t>
      </w:r>
      <w:r w:rsidR="00FD4605">
        <w:rPr>
          <w:lang w:val="en-US"/>
        </w:rPr>
        <w:t xml:space="preserve"> (GNSS).</w:t>
      </w:r>
      <w:r w:rsidR="00D03D9C">
        <w:rPr>
          <w:lang w:val="en-US"/>
        </w:rPr>
        <w:t xml:space="preserve"> </w:t>
      </w:r>
      <w:r w:rsidR="00987D01">
        <w:rPr>
          <w:lang w:val="en-US"/>
        </w:rPr>
        <w:t>As a starting point</w:t>
      </w:r>
      <w:r w:rsidR="001E05EE">
        <w:rPr>
          <w:lang w:val="en-US"/>
        </w:rPr>
        <w:t>,</w:t>
      </w:r>
      <w:r w:rsidR="00987D01">
        <w:rPr>
          <w:lang w:val="en-US"/>
        </w:rPr>
        <w:t xml:space="preserve"> there are four types of road users to be distinguished, namely</w:t>
      </w:r>
      <w:r w:rsidR="00987D01">
        <w:rPr>
          <w:i/>
          <w:iCs/>
          <w:lang w:val="en-US"/>
        </w:rPr>
        <w:t xml:space="preserve">: </w:t>
      </w:r>
      <w:r w:rsidR="00BC62F5" w:rsidRPr="00BC62F5">
        <w:rPr>
          <w:i/>
          <w:iCs/>
          <w:lang w:val="en-US"/>
        </w:rPr>
        <w:t>pedestrians</w:t>
      </w:r>
      <w:r w:rsidR="00BC62F5">
        <w:rPr>
          <w:lang w:val="en-US"/>
        </w:rPr>
        <w:t xml:space="preserve">, </w:t>
      </w:r>
      <w:r w:rsidR="00BC62F5" w:rsidRPr="00BC62F5">
        <w:rPr>
          <w:i/>
          <w:iCs/>
          <w:lang w:val="en-US"/>
        </w:rPr>
        <w:t>bicycles</w:t>
      </w:r>
      <w:r w:rsidR="00BC62F5">
        <w:rPr>
          <w:lang w:val="en-US"/>
        </w:rPr>
        <w:t xml:space="preserve">, </w:t>
      </w:r>
      <w:proofErr w:type="gramStart"/>
      <w:r w:rsidR="00BC62F5" w:rsidRPr="00BC62F5">
        <w:rPr>
          <w:i/>
          <w:iCs/>
          <w:lang w:val="en-US"/>
        </w:rPr>
        <w:t>motorcycles</w:t>
      </w:r>
      <w:proofErr w:type="gramEnd"/>
      <w:r w:rsidR="00BC62F5">
        <w:rPr>
          <w:lang w:val="en-US"/>
        </w:rPr>
        <w:t xml:space="preserve"> and </w:t>
      </w:r>
      <w:r w:rsidR="00BC62F5" w:rsidRPr="00BC62F5">
        <w:rPr>
          <w:i/>
          <w:iCs/>
          <w:lang w:val="en-US"/>
        </w:rPr>
        <w:t>cars</w:t>
      </w:r>
      <w:r w:rsidR="00BC62F5">
        <w:rPr>
          <w:lang w:val="en-US"/>
        </w:rPr>
        <w:t xml:space="preserve">. </w:t>
      </w:r>
      <w:r w:rsidR="00987D01">
        <w:rPr>
          <w:lang w:val="en-US"/>
        </w:rPr>
        <w:t>In preparation for the classification, this work demonstrates how relevant motion-based features (velocity, acceleration, etc.) can be derived from the raw positional sequences. Furthermore, various methods are examined</w:t>
      </w:r>
      <w:r w:rsidR="0082750A">
        <w:rPr>
          <w:lang w:val="en-US"/>
        </w:rPr>
        <w:t xml:space="preserve"> to clean up or at least reduce </w:t>
      </w:r>
      <w:r w:rsidR="00987D01">
        <w:rPr>
          <w:lang w:val="en-US"/>
        </w:rPr>
        <w:t>inaccuracies</w:t>
      </w:r>
      <w:r w:rsidR="0082750A">
        <w:rPr>
          <w:lang w:val="en-US"/>
        </w:rPr>
        <w:t xml:space="preserve"> like noise</w:t>
      </w:r>
      <w:r w:rsidR="00987D01">
        <w:rPr>
          <w:lang w:val="en-US"/>
        </w:rPr>
        <w:t xml:space="preserve"> and outliers </w:t>
      </w:r>
      <w:r w:rsidR="0082750A">
        <w:rPr>
          <w:lang w:val="en-US"/>
        </w:rPr>
        <w:t xml:space="preserve">in the </w:t>
      </w:r>
      <w:r w:rsidR="00A97CC6">
        <w:rPr>
          <w:lang w:val="en-US"/>
        </w:rPr>
        <w:t>GNSS</w:t>
      </w:r>
      <w:r w:rsidR="0082750A">
        <w:rPr>
          <w:lang w:val="en-US"/>
        </w:rPr>
        <w:t xml:space="preserve">-sequences. </w:t>
      </w:r>
      <w:r w:rsidR="00CF1F6A">
        <w:rPr>
          <w:lang w:val="en-US"/>
        </w:rPr>
        <w:t>This includes</w:t>
      </w:r>
      <w:r w:rsidR="001E05EE">
        <w:rPr>
          <w:lang w:val="en-US"/>
        </w:rPr>
        <w:t>,</w:t>
      </w:r>
      <w:r w:rsidR="00CF1F6A">
        <w:rPr>
          <w:lang w:val="en-US"/>
        </w:rPr>
        <w:t xml:space="preserve"> for example</w:t>
      </w:r>
      <w:r w:rsidR="001E05EE">
        <w:rPr>
          <w:lang w:val="en-US"/>
        </w:rPr>
        <w:t>,</w:t>
      </w:r>
      <w:r w:rsidR="00CF1F6A">
        <w:rPr>
          <w:lang w:val="en-US"/>
        </w:rPr>
        <w:t xml:space="preserve"> a subsequent increase of the recording interval and the adjustment of the </w:t>
      </w:r>
      <w:r w:rsidR="00A97CC6">
        <w:rPr>
          <w:lang w:val="en-US"/>
        </w:rPr>
        <w:t>GNSS</w:t>
      </w:r>
      <w:r w:rsidR="00CF1F6A">
        <w:rPr>
          <w:lang w:val="en-US"/>
        </w:rPr>
        <w:t xml:space="preserve">-sequences according to </w:t>
      </w:r>
      <w:r w:rsidR="00CF1F6A" w:rsidRPr="001E05EE">
        <w:rPr>
          <w:i/>
          <w:iCs/>
          <w:lang w:val="en-US"/>
        </w:rPr>
        <w:t>OpenStreetMap</w:t>
      </w:r>
      <w:r w:rsidR="001E05EE">
        <w:rPr>
          <w:lang w:val="en-US"/>
        </w:rPr>
        <w:t xml:space="preserve"> </w:t>
      </w:r>
      <w:r w:rsidR="00CF1F6A">
        <w:rPr>
          <w:lang w:val="en-US"/>
        </w:rPr>
        <w:t xml:space="preserve">data using </w:t>
      </w:r>
      <w:r w:rsidR="00EF04F3">
        <w:rPr>
          <w:i/>
          <w:iCs/>
          <w:lang w:val="en-US"/>
        </w:rPr>
        <w:t>M</w:t>
      </w:r>
      <w:r w:rsidR="00CF1F6A" w:rsidRPr="001E05EE">
        <w:rPr>
          <w:i/>
          <w:iCs/>
          <w:lang w:val="en-US"/>
        </w:rPr>
        <w:t>ap</w:t>
      </w:r>
      <w:r w:rsidR="00EF04F3">
        <w:rPr>
          <w:i/>
          <w:iCs/>
          <w:lang w:val="en-US"/>
        </w:rPr>
        <w:t>-M</w:t>
      </w:r>
      <w:r w:rsidR="00CF1F6A" w:rsidRPr="001E05EE">
        <w:rPr>
          <w:i/>
          <w:iCs/>
          <w:lang w:val="en-US"/>
        </w:rPr>
        <w:t>atching</w:t>
      </w:r>
      <w:r w:rsidR="00CF1F6A">
        <w:rPr>
          <w:lang w:val="en-US"/>
        </w:rPr>
        <w:t xml:space="preserve">. The classification method of choice, which is primarily used in this work, are </w:t>
      </w:r>
      <w:r w:rsidR="00CF1F6A" w:rsidRPr="001E05EE">
        <w:rPr>
          <w:i/>
          <w:iCs/>
          <w:lang w:val="en-US"/>
        </w:rPr>
        <w:t>Long Short-Term Memory</w:t>
      </w:r>
      <w:r w:rsidR="00CF1F6A">
        <w:rPr>
          <w:lang w:val="en-US"/>
        </w:rPr>
        <w:t xml:space="preserve"> </w:t>
      </w:r>
      <w:r w:rsidR="00CF1F6A" w:rsidRPr="001E05EE">
        <w:rPr>
          <w:i/>
          <w:iCs/>
          <w:lang w:val="en-US"/>
        </w:rPr>
        <w:t>recurrent neural networks</w:t>
      </w:r>
      <w:r w:rsidR="005B4476">
        <w:rPr>
          <w:lang w:val="en-US"/>
        </w:rPr>
        <w:t xml:space="preserve"> (RNNs)</w:t>
      </w:r>
      <w:r w:rsidR="00CF1F6A">
        <w:rPr>
          <w:lang w:val="en-US"/>
        </w:rPr>
        <w:t xml:space="preserve"> that set the</w:t>
      </w:r>
      <w:r w:rsidR="005B4476">
        <w:rPr>
          <w:lang w:val="en-US"/>
        </w:rPr>
        <w:t xml:space="preserve"> current</w:t>
      </w:r>
      <w:r w:rsidR="00CF1F6A">
        <w:rPr>
          <w:lang w:val="en-US"/>
        </w:rPr>
        <w:t xml:space="preserve"> state of the art</w:t>
      </w:r>
      <w:r w:rsidR="005B4476">
        <w:rPr>
          <w:lang w:val="en-US"/>
        </w:rPr>
        <w:t xml:space="preserve"> in Machine Learning</w:t>
      </w:r>
      <w:r w:rsidR="00CF1F6A">
        <w:rPr>
          <w:lang w:val="en-US"/>
        </w:rPr>
        <w:t xml:space="preserve"> for processing sequential data</w:t>
      </w:r>
      <w:r w:rsidR="005B4476">
        <w:rPr>
          <w:lang w:val="en-US"/>
        </w:rPr>
        <w:t xml:space="preserve">. </w:t>
      </w:r>
      <w:r w:rsidR="005B4476" w:rsidRPr="005B4476">
        <w:rPr>
          <w:lang w:val="en-US"/>
        </w:rPr>
        <w:t>A</w:t>
      </w:r>
      <w:r w:rsidR="005B4476">
        <w:rPr>
          <w:lang w:val="en-US"/>
        </w:rPr>
        <w:t>n RNN</w:t>
      </w:r>
      <w:r w:rsidR="001E05EE">
        <w:rPr>
          <w:lang w:val="en-US"/>
        </w:rPr>
        <w:t xml:space="preserve"> </w:t>
      </w:r>
      <w:r w:rsidR="005B4476">
        <w:rPr>
          <w:lang w:val="en-US"/>
        </w:rPr>
        <w:t>architecture</w:t>
      </w:r>
      <w:r w:rsidR="005B4476" w:rsidRPr="005B4476">
        <w:rPr>
          <w:lang w:val="en-US"/>
        </w:rPr>
        <w:t xml:space="preserve"> for </w:t>
      </w:r>
      <w:r w:rsidR="005B4476">
        <w:rPr>
          <w:lang w:val="en-US"/>
        </w:rPr>
        <w:t>road user classification</w:t>
      </w:r>
      <w:r w:rsidR="005B4476" w:rsidRPr="005B4476">
        <w:rPr>
          <w:lang w:val="en-US"/>
        </w:rPr>
        <w:t xml:space="preserve"> based on selected sequential </w:t>
      </w:r>
      <w:r w:rsidR="005B4476">
        <w:rPr>
          <w:lang w:val="en-US"/>
        </w:rPr>
        <w:t>motion-based</w:t>
      </w:r>
      <w:r w:rsidR="005B4476" w:rsidRPr="005B4476">
        <w:rPr>
          <w:lang w:val="en-US"/>
        </w:rPr>
        <w:t xml:space="preserve"> features is </w:t>
      </w:r>
      <w:r w:rsidR="002A19E4">
        <w:rPr>
          <w:lang w:val="en-US"/>
        </w:rPr>
        <w:t>presented</w:t>
      </w:r>
      <w:r w:rsidR="005B4476" w:rsidRPr="005B4476">
        <w:rPr>
          <w:lang w:val="en-US"/>
        </w:rPr>
        <w:t xml:space="preserve"> </w:t>
      </w:r>
      <w:r w:rsidR="004F59AD" w:rsidRPr="004F59AD">
        <w:rPr>
          <w:lang w:val="en-US"/>
        </w:rPr>
        <w:t>and the influence of sequence length on classification quality is examined.</w:t>
      </w:r>
      <w:r w:rsidR="004F59AD">
        <w:rPr>
          <w:lang w:val="en-US"/>
        </w:rPr>
        <w:t xml:space="preserve"> </w:t>
      </w:r>
      <w:r w:rsidR="004F59AD" w:rsidRPr="004F59AD">
        <w:rPr>
          <w:lang w:val="en-US"/>
        </w:rPr>
        <w:t>The results of the work show that RNNs are</w:t>
      </w:r>
      <w:r w:rsidR="004F59AD">
        <w:rPr>
          <w:lang w:val="en-US"/>
        </w:rPr>
        <w:t xml:space="preserve"> capable of efficiently classifying road users, and especially different motorized vehicles, based on two- to four-minute sequences with a doubled sampling interval. In general, map</w:t>
      </w:r>
      <w:r w:rsidR="00731F3D">
        <w:rPr>
          <w:lang w:val="en-US"/>
        </w:rPr>
        <w:t xml:space="preserve"> </w:t>
      </w:r>
      <w:r w:rsidR="004F59AD">
        <w:rPr>
          <w:lang w:val="en-US"/>
        </w:rPr>
        <w:t>matching the sequences does not affect classification quality</w:t>
      </w:r>
      <w:r w:rsidR="00532AB1">
        <w:rPr>
          <w:lang w:val="en-US"/>
        </w:rPr>
        <w:t xml:space="preserve"> at all</w:t>
      </w:r>
      <w:r w:rsidR="004F59AD">
        <w:rPr>
          <w:lang w:val="en-US"/>
        </w:rPr>
        <w:t>.</w:t>
      </w:r>
    </w:p>
    <w:p w14:paraId="70770468" w14:textId="77777777" w:rsidR="008A08D5" w:rsidRDefault="008A08D5" w:rsidP="008A08D5">
      <w:pPr>
        <w:pStyle w:val="berschrift1"/>
        <w:numPr>
          <w:ilvl w:val="0"/>
          <w:numId w:val="0"/>
        </w:numPr>
      </w:pPr>
      <w:bookmarkStart w:id="3" w:name="_Toc144726428"/>
      <w:r>
        <w:lastRenderedPageBreak/>
        <w:t>Inhaltsverzeichnis</w:t>
      </w:r>
      <w:bookmarkEnd w:id="3"/>
    </w:p>
    <w:p w14:paraId="02AE67AD" w14:textId="33C82228" w:rsidR="00EE79A3" w:rsidRDefault="008A08D5">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fldChar w:fldCharType="begin"/>
      </w:r>
      <w:r>
        <w:instrText xml:space="preserve"> TOC \o "1-3" \u </w:instrText>
      </w:r>
      <w:r>
        <w:fldChar w:fldCharType="separate"/>
      </w:r>
      <w:r w:rsidR="00EE79A3">
        <w:rPr>
          <w:noProof/>
        </w:rPr>
        <w:t>Abstract (Deutsch)</w:t>
      </w:r>
      <w:r w:rsidR="00EE79A3">
        <w:rPr>
          <w:noProof/>
        </w:rPr>
        <w:tab/>
      </w:r>
      <w:r w:rsidR="00EE79A3">
        <w:rPr>
          <w:noProof/>
        </w:rPr>
        <w:fldChar w:fldCharType="begin"/>
      </w:r>
      <w:r w:rsidR="00EE79A3">
        <w:rPr>
          <w:noProof/>
        </w:rPr>
        <w:instrText xml:space="preserve"> PAGEREF _Toc144726426 \h </w:instrText>
      </w:r>
      <w:r w:rsidR="00EE79A3">
        <w:rPr>
          <w:noProof/>
        </w:rPr>
      </w:r>
      <w:r w:rsidR="00EE79A3">
        <w:rPr>
          <w:noProof/>
        </w:rPr>
        <w:fldChar w:fldCharType="separate"/>
      </w:r>
      <w:r w:rsidR="00EE79A3">
        <w:rPr>
          <w:noProof/>
        </w:rPr>
        <w:t>2</w:t>
      </w:r>
      <w:r w:rsidR="00EE79A3">
        <w:rPr>
          <w:noProof/>
        </w:rPr>
        <w:fldChar w:fldCharType="end"/>
      </w:r>
    </w:p>
    <w:p w14:paraId="77CC1BA8" w14:textId="2AEA7456" w:rsidR="00EE79A3" w:rsidRDefault="00EE79A3">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sidRPr="001F5EEA">
        <w:rPr>
          <w:noProof/>
          <w:lang w:val="en-US"/>
        </w:rPr>
        <w:t>Abstract (English)</w:t>
      </w:r>
      <w:r>
        <w:rPr>
          <w:noProof/>
        </w:rPr>
        <w:tab/>
      </w:r>
      <w:r>
        <w:rPr>
          <w:noProof/>
        </w:rPr>
        <w:fldChar w:fldCharType="begin"/>
      </w:r>
      <w:r>
        <w:rPr>
          <w:noProof/>
        </w:rPr>
        <w:instrText xml:space="preserve"> PAGEREF _Toc144726427 \h </w:instrText>
      </w:r>
      <w:r>
        <w:rPr>
          <w:noProof/>
        </w:rPr>
      </w:r>
      <w:r>
        <w:rPr>
          <w:noProof/>
        </w:rPr>
        <w:fldChar w:fldCharType="separate"/>
      </w:r>
      <w:r>
        <w:rPr>
          <w:noProof/>
        </w:rPr>
        <w:t>3</w:t>
      </w:r>
      <w:r>
        <w:rPr>
          <w:noProof/>
        </w:rPr>
        <w:fldChar w:fldCharType="end"/>
      </w:r>
    </w:p>
    <w:p w14:paraId="6C4DE4A2" w14:textId="6BAE89C3" w:rsidR="00EE79A3" w:rsidRDefault="00EE79A3">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Inhaltsverzeichnis</w:t>
      </w:r>
      <w:r>
        <w:rPr>
          <w:noProof/>
        </w:rPr>
        <w:tab/>
      </w:r>
      <w:r>
        <w:rPr>
          <w:noProof/>
        </w:rPr>
        <w:fldChar w:fldCharType="begin"/>
      </w:r>
      <w:r>
        <w:rPr>
          <w:noProof/>
        </w:rPr>
        <w:instrText xml:space="preserve"> PAGEREF _Toc144726428 \h </w:instrText>
      </w:r>
      <w:r>
        <w:rPr>
          <w:noProof/>
        </w:rPr>
      </w:r>
      <w:r>
        <w:rPr>
          <w:noProof/>
        </w:rPr>
        <w:fldChar w:fldCharType="separate"/>
      </w:r>
      <w:r>
        <w:rPr>
          <w:noProof/>
        </w:rPr>
        <w:t>4</w:t>
      </w:r>
      <w:r>
        <w:rPr>
          <w:noProof/>
        </w:rPr>
        <w:fldChar w:fldCharType="end"/>
      </w:r>
    </w:p>
    <w:p w14:paraId="0348FB4A" w14:textId="519608AC" w:rsidR="00EE79A3" w:rsidRDefault="00EE79A3">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bildungsverzeichnis</w:t>
      </w:r>
      <w:r>
        <w:rPr>
          <w:noProof/>
        </w:rPr>
        <w:tab/>
      </w:r>
      <w:r>
        <w:rPr>
          <w:noProof/>
        </w:rPr>
        <w:fldChar w:fldCharType="begin"/>
      </w:r>
      <w:r>
        <w:rPr>
          <w:noProof/>
        </w:rPr>
        <w:instrText xml:space="preserve"> PAGEREF _Toc144726429 \h </w:instrText>
      </w:r>
      <w:r>
        <w:rPr>
          <w:noProof/>
        </w:rPr>
      </w:r>
      <w:r>
        <w:rPr>
          <w:noProof/>
        </w:rPr>
        <w:fldChar w:fldCharType="separate"/>
      </w:r>
      <w:r>
        <w:rPr>
          <w:noProof/>
        </w:rPr>
        <w:t>6</w:t>
      </w:r>
      <w:r>
        <w:rPr>
          <w:noProof/>
        </w:rPr>
        <w:fldChar w:fldCharType="end"/>
      </w:r>
    </w:p>
    <w:p w14:paraId="21DCF0AB" w14:textId="5CABC821" w:rsidR="00EE79A3" w:rsidRDefault="00EE79A3">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Tabellenverzeichnis</w:t>
      </w:r>
      <w:r>
        <w:rPr>
          <w:noProof/>
        </w:rPr>
        <w:tab/>
      </w:r>
      <w:r>
        <w:rPr>
          <w:noProof/>
        </w:rPr>
        <w:fldChar w:fldCharType="begin"/>
      </w:r>
      <w:r>
        <w:rPr>
          <w:noProof/>
        </w:rPr>
        <w:instrText xml:space="preserve"> PAGEREF _Toc144726430 \h </w:instrText>
      </w:r>
      <w:r>
        <w:rPr>
          <w:noProof/>
        </w:rPr>
      </w:r>
      <w:r>
        <w:rPr>
          <w:noProof/>
        </w:rPr>
        <w:fldChar w:fldCharType="separate"/>
      </w:r>
      <w:r>
        <w:rPr>
          <w:noProof/>
        </w:rPr>
        <w:t>8</w:t>
      </w:r>
      <w:r>
        <w:rPr>
          <w:noProof/>
        </w:rPr>
        <w:fldChar w:fldCharType="end"/>
      </w:r>
    </w:p>
    <w:p w14:paraId="34099F19" w14:textId="569276A5" w:rsidR="00EE79A3" w:rsidRDefault="00EE79A3">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Programmcodeverzeichnis</w:t>
      </w:r>
      <w:r>
        <w:rPr>
          <w:noProof/>
        </w:rPr>
        <w:tab/>
      </w:r>
      <w:r>
        <w:rPr>
          <w:noProof/>
        </w:rPr>
        <w:fldChar w:fldCharType="begin"/>
      </w:r>
      <w:r>
        <w:rPr>
          <w:noProof/>
        </w:rPr>
        <w:instrText xml:space="preserve"> PAGEREF _Toc144726431 \h </w:instrText>
      </w:r>
      <w:r>
        <w:rPr>
          <w:noProof/>
        </w:rPr>
      </w:r>
      <w:r>
        <w:rPr>
          <w:noProof/>
        </w:rPr>
        <w:fldChar w:fldCharType="separate"/>
      </w:r>
      <w:r>
        <w:rPr>
          <w:noProof/>
        </w:rPr>
        <w:t>9</w:t>
      </w:r>
      <w:r>
        <w:rPr>
          <w:noProof/>
        </w:rPr>
        <w:fldChar w:fldCharType="end"/>
      </w:r>
    </w:p>
    <w:p w14:paraId="70295DCB" w14:textId="4BCAEB6E" w:rsidR="00EE79A3" w:rsidRDefault="00EE79A3">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Symbolverzeichnis</w:t>
      </w:r>
      <w:r>
        <w:rPr>
          <w:noProof/>
        </w:rPr>
        <w:tab/>
      </w:r>
      <w:r>
        <w:rPr>
          <w:noProof/>
        </w:rPr>
        <w:fldChar w:fldCharType="begin"/>
      </w:r>
      <w:r>
        <w:rPr>
          <w:noProof/>
        </w:rPr>
        <w:instrText xml:space="preserve"> PAGEREF _Toc144726432 \h </w:instrText>
      </w:r>
      <w:r>
        <w:rPr>
          <w:noProof/>
        </w:rPr>
      </w:r>
      <w:r>
        <w:rPr>
          <w:noProof/>
        </w:rPr>
        <w:fldChar w:fldCharType="separate"/>
      </w:r>
      <w:r>
        <w:rPr>
          <w:noProof/>
        </w:rPr>
        <w:t>10</w:t>
      </w:r>
      <w:r>
        <w:rPr>
          <w:noProof/>
        </w:rPr>
        <w:fldChar w:fldCharType="end"/>
      </w:r>
    </w:p>
    <w:p w14:paraId="7E001B2B" w14:textId="78DD105C" w:rsidR="00EE79A3" w:rsidRDefault="00EE79A3">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kürzungsverzeichnis</w:t>
      </w:r>
      <w:r>
        <w:rPr>
          <w:noProof/>
        </w:rPr>
        <w:tab/>
      </w:r>
      <w:r>
        <w:rPr>
          <w:noProof/>
        </w:rPr>
        <w:fldChar w:fldCharType="begin"/>
      </w:r>
      <w:r>
        <w:rPr>
          <w:noProof/>
        </w:rPr>
        <w:instrText xml:space="preserve"> PAGEREF _Toc144726433 \h </w:instrText>
      </w:r>
      <w:r>
        <w:rPr>
          <w:noProof/>
        </w:rPr>
      </w:r>
      <w:r>
        <w:rPr>
          <w:noProof/>
        </w:rPr>
        <w:fldChar w:fldCharType="separate"/>
      </w:r>
      <w:r>
        <w:rPr>
          <w:noProof/>
        </w:rPr>
        <w:t>12</w:t>
      </w:r>
      <w:r>
        <w:rPr>
          <w:noProof/>
        </w:rPr>
        <w:fldChar w:fldCharType="end"/>
      </w:r>
    </w:p>
    <w:p w14:paraId="651F4C83" w14:textId="364F83DD" w:rsidR="00EE79A3" w:rsidRDefault="00EE79A3">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w:t>
      </w:r>
      <w:r>
        <w:rPr>
          <w:rFonts w:asciiTheme="minorHAnsi" w:eastAsiaTheme="minorEastAsia" w:hAnsiTheme="minorHAnsi" w:cstheme="minorBidi"/>
          <w:b w:val="0"/>
          <w:bCs w:val="0"/>
          <w:noProof/>
          <w:kern w:val="2"/>
          <w:sz w:val="22"/>
          <w:szCs w:val="22"/>
          <w:lang w:eastAsia="de-DE"/>
          <w14:ligatures w14:val="standardContextual"/>
        </w:rPr>
        <w:tab/>
      </w:r>
      <w:r>
        <w:rPr>
          <w:noProof/>
        </w:rPr>
        <w:t>Einleitung</w:t>
      </w:r>
      <w:r>
        <w:rPr>
          <w:noProof/>
        </w:rPr>
        <w:tab/>
      </w:r>
      <w:r>
        <w:rPr>
          <w:noProof/>
        </w:rPr>
        <w:fldChar w:fldCharType="begin"/>
      </w:r>
      <w:r>
        <w:rPr>
          <w:noProof/>
        </w:rPr>
        <w:instrText xml:space="preserve"> PAGEREF _Toc144726434 \h </w:instrText>
      </w:r>
      <w:r>
        <w:rPr>
          <w:noProof/>
        </w:rPr>
      </w:r>
      <w:r>
        <w:rPr>
          <w:noProof/>
        </w:rPr>
        <w:fldChar w:fldCharType="separate"/>
      </w:r>
      <w:r>
        <w:rPr>
          <w:noProof/>
        </w:rPr>
        <w:t>14</w:t>
      </w:r>
      <w:r>
        <w:rPr>
          <w:noProof/>
        </w:rPr>
        <w:fldChar w:fldCharType="end"/>
      </w:r>
    </w:p>
    <w:p w14:paraId="7CC71C39" w14:textId="1043CE3E"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1</w:t>
      </w:r>
      <w:r>
        <w:rPr>
          <w:rFonts w:asciiTheme="minorHAnsi" w:eastAsiaTheme="minorEastAsia" w:hAnsiTheme="minorHAnsi" w:cstheme="minorBidi"/>
          <w:bCs w:val="0"/>
          <w:noProof/>
          <w:kern w:val="2"/>
          <w:sz w:val="22"/>
          <w:szCs w:val="22"/>
          <w:lang w:eastAsia="de-DE"/>
          <w14:ligatures w14:val="standardContextual"/>
        </w:rPr>
        <w:tab/>
      </w:r>
      <w:r>
        <w:rPr>
          <w:noProof/>
        </w:rPr>
        <w:t>Kontext und Projekthintergrund</w:t>
      </w:r>
      <w:r>
        <w:rPr>
          <w:noProof/>
        </w:rPr>
        <w:tab/>
      </w:r>
      <w:r>
        <w:rPr>
          <w:noProof/>
        </w:rPr>
        <w:fldChar w:fldCharType="begin"/>
      </w:r>
      <w:r>
        <w:rPr>
          <w:noProof/>
        </w:rPr>
        <w:instrText xml:space="preserve"> PAGEREF _Toc144726435 \h </w:instrText>
      </w:r>
      <w:r>
        <w:rPr>
          <w:noProof/>
        </w:rPr>
      </w:r>
      <w:r>
        <w:rPr>
          <w:noProof/>
        </w:rPr>
        <w:fldChar w:fldCharType="separate"/>
      </w:r>
      <w:r>
        <w:rPr>
          <w:noProof/>
        </w:rPr>
        <w:t>14</w:t>
      </w:r>
      <w:r>
        <w:rPr>
          <w:noProof/>
        </w:rPr>
        <w:fldChar w:fldCharType="end"/>
      </w:r>
    </w:p>
    <w:p w14:paraId="7D92A05A" w14:textId="0CA68213"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2</w:t>
      </w:r>
      <w:r>
        <w:rPr>
          <w:rFonts w:asciiTheme="minorHAnsi" w:eastAsiaTheme="minorEastAsia" w:hAnsiTheme="minorHAnsi" w:cstheme="minorBidi"/>
          <w:bCs w:val="0"/>
          <w:noProof/>
          <w:kern w:val="2"/>
          <w:sz w:val="22"/>
          <w:szCs w:val="22"/>
          <w:lang w:eastAsia="de-DE"/>
          <w14:ligatures w14:val="standardContextual"/>
        </w:rPr>
        <w:tab/>
      </w:r>
      <w:r>
        <w:rPr>
          <w:noProof/>
        </w:rPr>
        <w:t>Motivation und Zielsetzung</w:t>
      </w:r>
      <w:r>
        <w:rPr>
          <w:noProof/>
        </w:rPr>
        <w:tab/>
      </w:r>
      <w:r>
        <w:rPr>
          <w:noProof/>
        </w:rPr>
        <w:fldChar w:fldCharType="begin"/>
      </w:r>
      <w:r>
        <w:rPr>
          <w:noProof/>
        </w:rPr>
        <w:instrText xml:space="preserve"> PAGEREF _Toc144726436 \h </w:instrText>
      </w:r>
      <w:r>
        <w:rPr>
          <w:noProof/>
        </w:rPr>
      </w:r>
      <w:r>
        <w:rPr>
          <w:noProof/>
        </w:rPr>
        <w:fldChar w:fldCharType="separate"/>
      </w:r>
      <w:r>
        <w:rPr>
          <w:noProof/>
        </w:rPr>
        <w:t>14</w:t>
      </w:r>
      <w:r>
        <w:rPr>
          <w:noProof/>
        </w:rPr>
        <w:fldChar w:fldCharType="end"/>
      </w:r>
    </w:p>
    <w:p w14:paraId="7D1EA164" w14:textId="1FB8E503"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3</w:t>
      </w:r>
      <w:r>
        <w:rPr>
          <w:rFonts w:asciiTheme="minorHAnsi" w:eastAsiaTheme="minorEastAsia" w:hAnsiTheme="minorHAnsi" w:cstheme="minorBidi"/>
          <w:bCs w:val="0"/>
          <w:noProof/>
          <w:kern w:val="2"/>
          <w:sz w:val="22"/>
          <w:szCs w:val="22"/>
          <w:lang w:eastAsia="de-DE"/>
          <w14:ligatures w14:val="standardContextual"/>
        </w:rPr>
        <w:tab/>
      </w:r>
      <w:r>
        <w:rPr>
          <w:noProof/>
        </w:rPr>
        <w:t>Aufbau der Arbeit</w:t>
      </w:r>
      <w:r>
        <w:rPr>
          <w:noProof/>
        </w:rPr>
        <w:tab/>
      </w:r>
      <w:r>
        <w:rPr>
          <w:noProof/>
        </w:rPr>
        <w:fldChar w:fldCharType="begin"/>
      </w:r>
      <w:r>
        <w:rPr>
          <w:noProof/>
        </w:rPr>
        <w:instrText xml:space="preserve"> PAGEREF _Toc144726437 \h </w:instrText>
      </w:r>
      <w:r>
        <w:rPr>
          <w:noProof/>
        </w:rPr>
      </w:r>
      <w:r>
        <w:rPr>
          <w:noProof/>
        </w:rPr>
        <w:fldChar w:fldCharType="separate"/>
      </w:r>
      <w:r>
        <w:rPr>
          <w:noProof/>
        </w:rPr>
        <w:t>16</w:t>
      </w:r>
      <w:r>
        <w:rPr>
          <w:noProof/>
        </w:rPr>
        <w:fldChar w:fldCharType="end"/>
      </w:r>
    </w:p>
    <w:p w14:paraId="1B226D8B" w14:textId="262A5287" w:rsidR="00EE79A3" w:rsidRDefault="00EE79A3">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2</w:t>
      </w:r>
      <w:r>
        <w:rPr>
          <w:rFonts w:asciiTheme="minorHAnsi" w:eastAsiaTheme="minorEastAsia" w:hAnsiTheme="minorHAnsi" w:cstheme="minorBidi"/>
          <w:b w:val="0"/>
          <w:bCs w:val="0"/>
          <w:noProof/>
          <w:kern w:val="2"/>
          <w:sz w:val="22"/>
          <w:szCs w:val="22"/>
          <w:lang w:eastAsia="de-DE"/>
          <w14:ligatures w14:val="standardContextual"/>
        </w:rPr>
        <w:tab/>
      </w:r>
      <w:r>
        <w:rPr>
          <w:noProof/>
        </w:rPr>
        <w:t>Theoretischer Hintergrund</w:t>
      </w:r>
      <w:r>
        <w:rPr>
          <w:noProof/>
        </w:rPr>
        <w:tab/>
      </w:r>
      <w:r>
        <w:rPr>
          <w:noProof/>
        </w:rPr>
        <w:fldChar w:fldCharType="begin"/>
      </w:r>
      <w:r>
        <w:rPr>
          <w:noProof/>
        </w:rPr>
        <w:instrText xml:space="preserve"> PAGEREF _Toc144726438 \h </w:instrText>
      </w:r>
      <w:r>
        <w:rPr>
          <w:noProof/>
        </w:rPr>
      </w:r>
      <w:r>
        <w:rPr>
          <w:noProof/>
        </w:rPr>
        <w:fldChar w:fldCharType="separate"/>
      </w:r>
      <w:r>
        <w:rPr>
          <w:noProof/>
        </w:rPr>
        <w:t>17</w:t>
      </w:r>
      <w:r>
        <w:rPr>
          <w:noProof/>
        </w:rPr>
        <w:fldChar w:fldCharType="end"/>
      </w:r>
    </w:p>
    <w:p w14:paraId="12D13CD9" w14:textId="4D9E9040"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1</w:t>
      </w:r>
      <w:r>
        <w:rPr>
          <w:rFonts w:asciiTheme="minorHAnsi" w:eastAsiaTheme="minorEastAsia" w:hAnsiTheme="minorHAnsi" w:cstheme="minorBidi"/>
          <w:bCs w:val="0"/>
          <w:noProof/>
          <w:kern w:val="2"/>
          <w:sz w:val="22"/>
          <w:szCs w:val="22"/>
          <w:lang w:eastAsia="de-DE"/>
          <w14:ligatures w14:val="standardContextual"/>
        </w:rPr>
        <w:tab/>
      </w:r>
      <w:r>
        <w:rPr>
          <w:noProof/>
        </w:rPr>
        <w:t>Global Navigation Satellite System</w:t>
      </w:r>
      <w:r>
        <w:rPr>
          <w:noProof/>
        </w:rPr>
        <w:tab/>
      </w:r>
      <w:r>
        <w:rPr>
          <w:noProof/>
        </w:rPr>
        <w:fldChar w:fldCharType="begin"/>
      </w:r>
      <w:r>
        <w:rPr>
          <w:noProof/>
        </w:rPr>
        <w:instrText xml:space="preserve"> PAGEREF _Toc144726439 \h </w:instrText>
      </w:r>
      <w:r>
        <w:rPr>
          <w:noProof/>
        </w:rPr>
      </w:r>
      <w:r>
        <w:rPr>
          <w:noProof/>
        </w:rPr>
        <w:fldChar w:fldCharType="separate"/>
      </w:r>
      <w:r>
        <w:rPr>
          <w:noProof/>
        </w:rPr>
        <w:t>17</w:t>
      </w:r>
      <w:r>
        <w:rPr>
          <w:noProof/>
        </w:rPr>
        <w:fldChar w:fldCharType="end"/>
      </w:r>
    </w:p>
    <w:p w14:paraId="00181206" w14:textId="2F2D6794"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2</w:t>
      </w:r>
      <w:r>
        <w:rPr>
          <w:rFonts w:asciiTheme="minorHAnsi" w:eastAsiaTheme="minorEastAsia" w:hAnsiTheme="minorHAnsi" w:cstheme="minorBidi"/>
          <w:bCs w:val="0"/>
          <w:noProof/>
          <w:kern w:val="2"/>
          <w:sz w:val="22"/>
          <w:szCs w:val="22"/>
          <w:lang w:eastAsia="de-DE"/>
          <w14:ligatures w14:val="standardContextual"/>
        </w:rPr>
        <w:tab/>
      </w:r>
      <w:r>
        <w:rPr>
          <w:noProof/>
        </w:rPr>
        <w:t>Map-Matching</w:t>
      </w:r>
      <w:r>
        <w:rPr>
          <w:noProof/>
        </w:rPr>
        <w:tab/>
      </w:r>
      <w:r>
        <w:rPr>
          <w:noProof/>
        </w:rPr>
        <w:fldChar w:fldCharType="begin"/>
      </w:r>
      <w:r>
        <w:rPr>
          <w:noProof/>
        </w:rPr>
        <w:instrText xml:space="preserve"> PAGEREF _Toc144726440 \h </w:instrText>
      </w:r>
      <w:r>
        <w:rPr>
          <w:noProof/>
        </w:rPr>
      </w:r>
      <w:r>
        <w:rPr>
          <w:noProof/>
        </w:rPr>
        <w:fldChar w:fldCharType="separate"/>
      </w:r>
      <w:r>
        <w:rPr>
          <w:noProof/>
        </w:rPr>
        <w:t>18</w:t>
      </w:r>
      <w:r>
        <w:rPr>
          <w:noProof/>
        </w:rPr>
        <w:fldChar w:fldCharType="end"/>
      </w:r>
    </w:p>
    <w:p w14:paraId="367824B5" w14:textId="35E069B7"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3</w:t>
      </w:r>
      <w:r>
        <w:rPr>
          <w:rFonts w:asciiTheme="minorHAnsi" w:eastAsiaTheme="minorEastAsia" w:hAnsiTheme="minorHAnsi" w:cstheme="minorBidi"/>
          <w:bCs w:val="0"/>
          <w:noProof/>
          <w:kern w:val="2"/>
          <w:sz w:val="22"/>
          <w:szCs w:val="22"/>
          <w:lang w:eastAsia="de-DE"/>
          <w14:ligatures w14:val="standardContextual"/>
        </w:rPr>
        <w:tab/>
      </w:r>
      <w:r>
        <w:rPr>
          <w:noProof/>
        </w:rPr>
        <w:t>Maschinelles Lernen und Klassifikation</w:t>
      </w:r>
      <w:r>
        <w:rPr>
          <w:noProof/>
        </w:rPr>
        <w:tab/>
      </w:r>
      <w:r>
        <w:rPr>
          <w:noProof/>
        </w:rPr>
        <w:fldChar w:fldCharType="begin"/>
      </w:r>
      <w:r>
        <w:rPr>
          <w:noProof/>
        </w:rPr>
        <w:instrText xml:space="preserve"> PAGEREF _Toc144726441 \h </w:instrText>
      </w:r>
      <w:r>
        <w:rPr>
          <w:noProof/>
        </w:rPr>
      </w:r>
      <w:r>
        <w:rPr>
          <w:noProof/>
        </w:rPr>
        <w:fldChar w:fldCharType="separate"/>
      </w:r>
      <w:r>
        <w:rPr>
          <w:noProof/>
        </w:rPr>
        <w:t>20</w:t>
      </w:r>
      <w:r>
        <w:rPr>
          <w:noProof/>
        </w:rPr>
        <w:fldChar w:fldCharType="end"/>
      </w:r>
    </w:p>
    <w:p w14:paraId="3A24F3E5" w14:textId="6646980E"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4</w:t>
      </w:r>
      <w:r>
        <w:rPr>
          <w:rFonts w:asciiTheme="minorHAnsi" w:eastAsiaTheme="minorEastAsia" w:hAnsiTheme="minorHAnsi" w:cstheme="minorBidi"/>
          <w:bCs w:val="0"/>
          <w:noProof/>
          <w:kern w:val="2"/>
          <w:sz w:val="22"/>
          <w:szCs w:val="22"/>
          <w:lang w:eastAsia="de-DE"/>
          <w14:ligatures w14:val="standardContextual"/>
        </w:rPr>
        <w:tab/>
      </w:r>
      <w:r>
        <w:rPr>
          <w:noProof/>
        </w:rPr>
        <w:t>Eingesetzte Klassifikationsverfahren</w:t>
      </w:r>
      <w:r>
        <w:rPr>
          <w:noProof/>
        </w:rPr>
        <w:tab/>
      </w:r>
      <w:r>
        <w:rPr>
          <w:noProof/>
        </w:rPr>
        <w:fldChar w:fldCharType="begin"/>
      </w:r>
      <w:r>
        <w:rPr>
          <w:noProof/>
        </w:rPr>
        <w:instrText xml:space="preserve"> PAGEREF _Toc144726442 \h </w:instrText>
      </w:r>
      <w:r>
        <w:rPr>
          <w:noProof/>
        </w:rPr>
      </w:r>
      <w:r>
        <w:rPr>
          <w:noProof/>
        </w:rPr>
        <w:fldChar w:fldCharType="separate"/>
      </w:r>
      <w:r>
        <w:rPr>
          <w:noProof/>
        </w:rPr>
        <w:t>21</w:t>
      </w:r>
      <w:r>
        <w:rPr>
          <w:noProof/>
        </w:rPr>
        <w:fldChar w:fldCharType="end"/>
      </w:r>
    </w:p>
    <w:p w14:paraId="36AD6BE3" w14:textId="7CDD216C"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1</w:t>
      </w:r>
      <w:r>
        <w:rPr>
          <w:rFonts w:asciiTheme="minorHAnsi" w:eastAsiaTheme="minorEastAsia" w:hAnsiTheme="minorHAnsi" w:cstheme="minorBidi"/>
          <w:noProof/>
          <w:kern w:val="2"/>
          <w:sz w:val="22"/>
          <w:szCs w:val="22"/>
          <w:lang w:eastAsia="de-DE"/>
          <w14:ligatures w14:val="standardContextual"/>
        </w:rPr>
        <w:tab/>
      </w:r>
      <w:r>
        <w:rPr>
          <w:noProof/>
        </w:rPr>
        <w:t>Support Vector Machine</w:t>
      </w:r>
      <w:r>
        <w:rPr>
          <w:noProof/>
        </w:rPr>
        <w:tab/>
      </w:r>
      <w:r>
        <w:rPr>
          <w:noProof/>
        </w:rPr>
        <w:fldChar w:fldCharType="begin"/>
      </w:r>
      <w:r>
        <w:rPr>
          <w:noProof/>
        </w:rPr>
        <w:instrText xml:space="preserve"> PAGEREF _Toc144726443 \h </w:instrText>
      </w:r>
      <w:r>
        <w:rPr>
          <w:noProof/>
        </w:rPr>
      </w:r>
      <w:r>
        <w:rPr>
          <w:noProof/>
        </w:rPr>
        <w:fldChar w:fldCharType="separate"/>
      </w:r>
      <w:r>
        <w:rPr>
          <w:noProof/>
        </w:rPr>
        <w:t>22</w:t>
      </w:r>
      <w:r>
        <w:rPr>
          <w:noProof/>
        </w:rPr>
        <w:fldChar w:fldCharType="end"/>
      </w:r>
    </w:p>
    <w:p w14:paraId="3610B92F" w14:textId="5F071CAC"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2</w:t>
      </w:r>
      <w:r>
        <w:rPr>
          <w:rFonts w:asciiTheme="minorHAnsi" w:eastAsiaTheme="minorEastAsia" w:hAnsiTheme="minorHAnsi" w:cstheme="minorBidi"/>
          <w:noProof/>
          <w:kern w:val="2"/>
          <w:sz w:val="22"/>
          <w:szCs w:val="22"/>
          <w:lang w:eastAsia="de-DE"/>
          <w14:ligatures w14:val="standardContextual"/>
        </w:rPr>
        <w:tab/>
      </w:r>
      <w:r>
        <w:rPr>
          <w:noProof/>
        </w:rPr>
        <w:t>Decision Tree und Random Forest</w:t>
      </w:r>
      <w:r>
        <w:rPr>
          <w:noProof/>
        </w:rPr>
        <w:tab/>
      </w:r>
      <w:r>
        <w:rPr>
          <w:noProof/>
        </w:rPr>
        <w:fldChar w:fldCharType="begin"/>
      </w:r>
      <w:r>
        <w:rPr>
          <w:noProof/>
        </w:rPr>
        <w:instrText xml:space="preserve"> PAGEREF _Toc144726444 \h </w:instrText>
      </w:r>
      <w:r>
        <w:rPr>
          <w:noProof/>
        </w:rPr>
      </w:r>
      <w:r>
        <w:rPr>
          <w:noProof/>
        </w:rPr>
        <w:fldChar w:fldCharType="separate"/>
      </w:r>
      <w:r>
        <w:rPr>
          <w:noProof/>
        </w:rPr>
        <w:t>24</w:t>
      </w:r>
      <w:r>
        <w:rPr>
          <w:noProof/>
        </w:rPr>
        <w:fldChar w:fldCharType="end"/>
      </w:r>
    </w:p>
    <w:p w14:paraId="3A9D121F" w14:textId="361D4803"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5</w:t>
      </w:r>
      <w:r>
        <w:rPr>
          <w:rFonts w:asciiTheme="minorHAnsi" w:eastAsiaTheme="minorEastAsia" w:hAnsiTheme="minorHAnsi" w:cstheme="minorBidi"/>
          <w:bCs w:val="0"/>
          <w:noProof/>
          <w:kern w:val="2"/>
          <w:sz w:val="22"/>
          <w:szCs w:val="22"/>
          <w:lang w:eastAsia="de-DE"/>
          <w14:ligatures w14:val="standardContextual"/>
        </w:rPr>
        <w:tab/>
      </w:r>
      <w:r>
        <w:rPr>
          <w:noProof/>
        </w:rPr>
        <w:t>Sequenzielle Klassifikation mit künstlichen neuronalen Netzen</w:t>
      </w:r>
      <w:r>
        <w:rPr>
          <w:noProof/>
        </w:rPr>
        <w:tab/>
      </w:r>
      <w:r>
        <w:rPr>
          <w:noProof/>
        </w:rPr>
        <w:fldChar w:fldCharType="begin"/>
      </w:r>
      <w:r>
        <w:rPr>
          <w:noProof/>
        </w:rPr>
        <w:instrText xml:space="preserve"> PAGEREF _Toc144726445 \h </w:instrText>
      </w:r>
      <w:r>
        <w:rPr>
          <w:noProof/>
        </w:rPr>
      </w:r>
      <w:r>
        <w:rPr>
          <w:noProof/>
        </w:rPr>
        <w:fldChar w:fldCharType="separate"/>
      </w:r>
      <w:r>
        <w:rPr>
          <w:noProof/>
        </w:rPr>
        <w:t>25</w:t>
      </w:r>
      <w:r>
        <w:rPr>
          <w:noProof/>
        </w:rPr>
        <w:fldChar w:fldCharType="end"/>
      </w:r>
    </w:p>
    <w:p w14:paraId="36CD0521" w14:textId="745D816E"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1</w:t>
      </w:r>
      <w:r>
        <w:rPr>
          <w:rFonts w:asciiTheme="minorHAnsi" w:eastAsiaTheme="minorEastAsia" w:hAnsiTheme="minorHAnsi" w:cstheme="minorBidi"/>
          <w:noProof/>
          <w:kern w:val="2"/>
          <w:sz w:val="22"/>
          <w:szCs w:val="22"/>
          <w:lang w:eastAsia="de-DE"/>
          <w14:ligatures w14:val="standardContextual"/>
        </w:rPr>
        <w:tab/>
      </w:r>
      <w:r>
        <w:rPr>
          <w:noProof/>
        </w:rPr>
        <w:t>Aufbau eines künstlichen neuronalen Netzes</w:t>
      </w:r>
      <w:r>
        <w:rPr>
          <w:noProof/>
        </w:rPr>
        <w:tab/>
      </w:r>
      <w:r>
        <w:rPr>
          <w:noProof/>
        </w:rPr>
        <w:fldChar w:fldCharType="begin"/>
      </w:r>
      <w:r>
        <w:rPr>
          <w:noProof/>
        </w:rPr>
        <w:instrText xml:space="preserve"> PAGEREF _Toc144726446 \h </w:instrText>
      </w:r>
      <w:r>
        <w:rPr>
          <w:noProof/>
        </w:rPr>
      </w:r>
      <w:r>
        <w:rPr>
          <w:noProof/>
        </w:rPr>
        <w:fldChar w:fldCharType="separate"/>
      </w:r>
      <w:r>
        <w:rPr>
          <w:noProof/>
        </w:rPr>
        <w:t>26</w:t>
      </w:r>
      <w:r>
        <w:rPr>
          <w:noProof/>
        </w:rPr>
        <w:fldChar w:fldCharType="end"/>
      </w:r>
    </w:p>
    <w:p w14:paraId="724AA2F8" w14:textId="5EA6DA3B"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2</w:t>
      </w:r>
      <w:r>
        <w:rPr>
          <w:rFonts w:asciiTheme="minorHAnsi" w:eastAsiaTheme="minorEastAsia" w:hAnsiTheme="minorHAnsi" w:cstheme="minorBidi"/>
          <w:noProof/>
          <w:kern w:val="2"/>
          <w:sz w:val="22"/>
          <w:szCs w:val="22"/>
          <w:lang w:eastAsia="de-DE"/>
          <w14:ligatures w14:val="standardContextual"/>
        </w:rPr>
        <w:tab/>
      </w:r>
      <w:r>
        <w:rPr>
          <w:noProof/>
        </w:rPr>
        <w:t>Künstliche Neuronen und Aktivierungsfunktionen</w:t>
      </w:r>
      <w:r>
        <w:rPr>
          <w:noProof/>
        </w:rPr>
        <w:tab/>
      </w:r>
      <w:r>
        <w:rPr>
          <w:noProof/>
        </w:rPr>
        <w:fldChar w:fldCharType="begin"/>
      </w:r>
      <w:r>
        <w:rPr>
          <w:noProof/>
        </w:rPr>
        <w:instrText xml:space="preserve"> PAGEREF _Toc144726447 \h </w:instrText>
      </w:r>
      <w:r>
        <w:rPr>
          <w:noProof/>
        </w:rPr>
      </w:r>
      <w:r>
        <w:rPr>
          <w:noProof/>
        </w:rPr>
        <w:fldChar w:fldCharType="separate"/>
      </w:r>
      <w:r>
        <w:rPr>
          <w:noProof/>
        </w:rPr>
        <w:t>27</w:t>
      </w:r>
      <w:r>
        <w:rPr>
          <w:noProof/>
        </w:rPr>
        <w:fldChar w:fldCharType="end"/>
      </w:r>
    </w:p>
    <w:p w14:paraId="345AF815" w14:textId="3A3C2A85"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3</w:t>
      </w:r>
      <w:r>
        <w:rPr>
          <w:rFonts w:asciiTheme="minorHAnsi" w:eastAsiaTheme="minorEastAsia" w:hAnsiTheme="minorHAnsi" w:cstheme="minorBidi"/>
          <w:noProof/>
          <w:kern w:val="2"/>
          <w:sz w:val="22"/>
          <w:szCs w:val="22"/>
          <w:lang w:eastAsia="de-DE"/>
          <w14:ligatures w14:val="standardContextual"/>
        </w:rPr>
        <w:tab/>
      </w:r>
      <w:r>
        <w:rPr>
          <w:noProof/>
        </w:rPr>
        <w:t>Training neuronaler Netze: Backpropagation und Early-Stopping</w:t>
      </w:r>
      <w:r>
        <w:rPr>
          <w:noProof/>
        </w:rPr>
        <w:tab/>
      </w:r>
      <w:r>
        <w:rPr>
          <w:noProof/>
        </w:rPr>
        <w:fldChar w:fldCharType="begin"/>
      </w:r>
      <w:r>
        <w:rPr>
          <w:noProof/>
        </w:rPr>
        <w:instrText xml:space="preserve"> PAGEREF _Toc144726448 \h </w:instrText>
      </w:r>
      <w:r>
        <w:rPr>
          <w:noProof/>
        </w:rPr>
      </w:r>
      <w:r>
        <w:rPr>
          <w:noProof/>
        </w:rPr>
        <w:fldChar w:fldCharType="separate"/>
      </w:r>
      <w:r>
        <w:rPr>
          <w:noProof/>
        </w:rPr>
        <w:t>29</w:t>
      </w:r>
      <w:r>
        <w:rPr>
          <w:noProof/>
        </w:rPr>
        <w:fldChar w:fldCharType="end"/>
      </w:r>
    </w:p>
    <w:p w14:paraId="20EC1E5D" w14:textId="7EDA2DAC"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4</w:t>
      </w:r>
      <w:r>
        <w:rPr>
          <w:rFonts w:asciiTheme="minorHAnsi" w:eastAsiaTheme="minorEastAsia" w:hAnsiTheme="minorHAnsi" w:cstheme="minorBidi"/>
          <w:noProof/>
          <w:kern w:val="2"/>
          <w:sz w:val="22"/>
          <w:szCs w:val="22"/>
          <w:lang w:eastAsia="de-DE"/>
          <w14:ligatures w14:val="standardContextual"/>
        </w:rPr>
        <w:tab/>
      </w:r>
      <w:r>
        <w:rPr>
          <w:noProof/>
        </w:rPr>
        <w:t>Rekurrente neuronale Netze</w:t>
      </w:r>
      <w:r>
        <w:rPr>
          <w:noProof/>
        </w:rPr>
        <w:tab/>
      </w:r>
      <w:r>
        <w:rPr>
          <w:noProof/>
        </w:rPr>
        <w:fldChar w:fldCharType="begin"/>
      </w:r>
      <w:r>
        <w:rPr>
          <w:noProof/>
        </w:rPr>
        <w:instrText xml:space="preserve"> PAGEREF _Toc144726449 \h </w:instrText>
      </w:r>
      <w:r>
        <w:rPr>
          <w:noProof/>
        </w:rPr>
      </w:r>
      <w:r>
        <w:rPr>
          <w:noProof/>
        </w:rPr>
        <w:fldChar w:fldCharType="separate"/>
      </w:r>
      <w:r>
        <w:rPr>
          <w:noProof/>
        </w:rPr>
        <w:t>31</w:t>
      </w:r>
      <w:r>
        <w:rPr>
          <w:noProof/>
        </w:rPr>
        <w:fldChar w:fldCharType="end"/>
      </w:r>
    </w:p>
    <w:p w14:paraId="1D559C5F" w14:textId="13A4F5D6"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6</w:t>
      </w:r>
      <w:r>
        <w:rPr>
          <w:rFonts w:asciiTheme="minorHAnsi" w:eastAsiaTheme="minorEastAsia" w:hAnsiTheme="minorHAnsi" w:cstheme="minorBidi"/>
          <w:bCs w:val="0"/>
          <w:noProof/>
          <w:kern w:val="2"/>
          <w:sz w:val="22"/>
          <w:szCs w:val="22"/>
          <w:lang w:eastAsia="de-DE"/>
          <w14:ligatures w14:val="standardContextual"/>
        </w:rPr>
        <w:tab/>
      </w:r>
      <w:r>
        <w:rPr>
          <w:noProof/>
        </w:rPr>
        <w:t>Bewertungsmaße für Klassifikatoren</w:t>
      </w:r>
      <w:r>
        <w:rPr>
          <w:noProof/>
        </w:rPr>
        <w:tab/>
      </w:r>
      <w:r>
        <w:rPr>
          <w:noProof/>
        </w:rPr>
        <w:fldChar w:fldCharType="begin"/>
      </w:r>
      <w:r>
        <w:rPr>
          <w:noProof/>
        </w:rPr>
        <w:instrText xml:space="preserve"> PAGEREF _Toc144726450 \h </w:instrText>
      </w:r>
      <w:r>
        <w:rPr>
          <w:noProof/>
        </w:rPr>
      </w:r>
      <w:r>
        <w:rPr>
          <w:noProof/>
        </w:rPr>
        <w:fldChar w:fldCharType="separate"/>
      </w:r>
      <w:r>
        <w:rPr>
          <w:noProof/>
        </w:rPr>
        <w:t>33</w:t>
      </w:r>
      <w:r>
        <w:rPr>
          <w:noProof/>
        </w:rPr>
        <w:fldChar w:fldCharType="end"/>
      </w:r>
    </w:p>
    <w:p w14:paraId="785CA008" w14:textId="4C96D157"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1</w:t>
      </w:r>
      <w:r>
        <w:rPr>
          <w:rFonts w:asciiTheme="minorHAnsi" w:eastAsiaTheme="minorEastAsia" w:hAnsiTheme="minorHAnsi" w:cstheme="minorBidi"/>
          <w:noProof/>
          <w:kern w:val="2"/>
          <w:sz w:val="22"/>
          <w:szCs w:val="22"/>
          <w:lang w:eastAsia="de-DE"/>
          <w14:ligatures w14:val="standardContextual"/>
        </w:rPr>
        <w:tab/>
      </w:r>
      <w:r>
        <w:rPr>
          <w:noProof/>
        </w:rPr>
        <w:t>Konfusionsmatrizen</w:t>
      </w:r>
      <w:r>
        <w:rPr>
          <w:noProof/>
        </w:rPr>
        <w:tab/>
      </w:r>
      <w:r>
        <w:rPr>
          <w:noProof/>
        </w:rPr>
        <w:fldChar w:fldCharType="begin"/>
      </w:r>
      <w:r>
        <w:rPr>
          <w:noProof/>
        </w:rPr>
        <w:instrText xml:space="preserve"> PAGEREF _Toc144726451 \h </w:instrText>
      </w:r>
      <w:r>
        <w:rPr>
          <w:noProof/>
        </w:rPr>
      </w:r>
      <w:r>
        <w:rPr>
          <w:noProof/>
        </w:rPr>
        <w:fldChar w:fldCharType="separate"/>
      </w:r>
      <w:r>
        <w:rPr>
          <w:noProof/>
        </w:rPr>
        <w:t>33</w:t>
      </w:r>
      <w:r>
        <w:rPr>
          <w:noProof/>
        </w:rPr>
        <w:fldChar w:fldCharType="end"/>
      </w:r>
    </w:p>
    <w:p w14:paraId="1474439A" w14:textId="3F867FD5"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2</w:t>
      </w:r>
      <w:r>
        <w:rPr>
          <w:rFonts w:asciiTheme="minorHAnsi" w:eastAsiaTheme="minorEastAsia" w:hAnsiTheme="minorHAnsi" w:cstheme="minorBidi"/>
          <w:noProof/>
          <w:kern w:val="2"/>
          <w:sz w:val="22"/>
          <w:szCs w:val="22"/>
          <w:lang w:eastAsia="de-DE"/>
          <w14:ligatures w14:val="standardContextual"/>
        </w:rPr>
        <w:tab/>
      </w:r>
      <w:r>
        <w:rPr>
          <w:noProof/>
        </w:rPr>
        <w:t>Genauigkeit</w:t>
      </w:r>
      <w:r>
        <w:rPr>
          <w:noProof/>
        </w:rPr>
        <w:tab/>
      </w:r>
      <w:r>
        <w:rPr>
          <w:noProof/>
        </w:rPr>
        <w:fldChar w:fldCharType="begin"/>
      </w:r>
      <w:r>
        <w:rPr>
          <w:noProof/>
        </w:rPr>
        <w:instrText xml:space="preserve"> PAGEREF _Toc144726452 \h </w:instrText>
      </w:r>
      <w:r>
        <w:rPr>
          <w:noProof/>
        </w:rPr>
      </w:r>
      <w:r>
        <w:rPr>
          <w:noProof/>
        </w:rPr>
        <w:fldChar w:fldCharType="separate"/>
      </w:r>
      <w:r>
        <w:rPr>
          <w:noProof/>
        </w:rPr>
        <w:t>34</w:t>
      </w:r>
      <w:r>
        <w:rPr>
          <w:noProof/>
        </w:rPr>
        <w:fldChar w:fldCharType="end"/>
      </w:r>
    </w:p>
    <w:p w14:paraId="4B52259D" w14:textId="513F810D"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3</w:t>
      </w:r>
      <w:r>
        <w:rPr>
          <w:rFonts w:asciiTheme="minorHAnsi" w:eastAsiaTheme="minorEastAsia" w:hAnsiTheme="minorHAnsi" w:cstheme="minorBidi"/>
          <w:noProof/>
          <w:kern w:val="2"/>
          <w:sz w:val="22"/>
          <w:szCs w:val="22"/>
          <w:lang w:eastAsia="de-DE"/>
          <w14:ligatures w14:val="standardContextual"/>
        </w:rPr>
        <w:tab/>
      </w:r>
      <w:r>
        <w:rPr>
          <w:noProof/>
        </w:rPr>
        <w:t>Relevanz</w:t>
      </w:r>
      <w:r>
        <w:rPr>
          <w:noProof/>
        </w:rPr>
        <w:tab/>
      </w:r>
      <w:r>
        <w:rPr>
          <w:noProof/>
        </w:rPr>
        <w:fldChar w:fldCharType="begin"/>
      </w:r>
      <w:r>
        <w:rPr>
          <w:noProof/>
        </w:rPr>
        <w:instrText xml:space="preserve"> PAGEREF _Toc144726453 \h </w:instrText>
      </w:r>
      <w:r>
        <w:rPr>
          <w:noProof/>
        </w:rPr>
      </w:r>
      <w:r>
        <w:rPr>
          <w:noProof/>
        </w:rPr>
        <w:fldChar w:fldCharType="separate"/>
      </w:r>
      <w:r>
        <w:rPr>
          <w:noProof/>
        </w:rPr>
        <w:t>34</w:t>
      </w:r>
      <w:r>
        <w:rPr>
          <w:noProof/>
        </w:rPr>
        <w:fldChar w:fldCharType="end"/>
      </w:r>
    </w:p>
    <w:p w14:paraId="2979DA7E" w14:textId="29F6A2FD"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4</w:t>
      </w:r>
      <w:r>
        <w:rPr>
          <w:rFonts w:asciiTheme="minorHAnsi" w:eastAsiaTheme="minorEastAsia" w:hAnsiTheme="minorHAnsi" w:cstheme="minorBidi"/>
          <w:noProof/>
          <w:kern w:val="2"/>
          <w:sz w:val="22"/>
          <w:szCs w:val="22"/>
          <w:lang w:eastAsia="de-DE"/>
          <w14:ligatures w14:val="standardContextual"/>
        </w:rPr>
        <w:tab/>
      </w:r>
      <w:r>
        <w:rPr>
          <w:noProof/>
        </w:rPr>
        <w:t>Sensitivität</w:t>
      </w:r>
      <w:r>
        <w:rPr>
          <w:noProof/>
        </w:rPr>
        <w:tab/>
      </w:r>
      <w:r>
        <w:rPr>
          <w:noProof/>
        </w:rPr>
        <w:fldChar w:fldCharType="begin"/>
      </w:r>
      <w:r>
        <w:rPr>
          <w:noProof/>
        </w:rPr>
        <w:instrText xml:space="preserve"> PAGEREF _Toc144726454 \h </w:instrText>
      </w:r>
      <w:r>
        <w:rPr>
          <w:noProof/>
        </w:rPr>
      </w:r>
      <w:r>
        <w:rPr>
          <w:noProof/>
        </w:rPr>
        <w:fldChar w:fldCharType="separate"/>
      </w:r>
      <w:r>
        <w:rPr>
          <w:noProof/>
        </w:rPr>
        <w:t>35</w:t>
      </w:r>
      <w:r>
        <w:rPr>
          <w:noProof/>
        </w:rPr>
        <w:fldChar w:fldCharType="end"/>
      </w:r>
    </w:p>
    <w:p w14:paraId="42BFE12D" w14:textId="2B8677F4"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5</w:t>
      </w:r>
      <w:r>
        <w:rPr>
          <w:rFonts w:asciiTheme="minorHAnsi" w:eastAsiaTheme="minorEastAsia" w:hAnsiTheme="minorHAnsi" w:cstheme="minorBidi"/>
          <w:noProof/>
          <w:kern w:val="2"/>
          <w:sz w:val="22"/>
          <w:szCs w:val="22"/>
          <w:lang w:eastAsia="de-DE"/>
          <w14:ligatures w14:val="standardContextual"/>
        </w:rPr>
        <w:tab/>
      </w:r>
      <w:r>
        <w:rPr>
          <w:noProof/>
        </w:rPr>
        <w:t>F1-Score</w:t>
      </w:r>
      <w:r>
        <w:rPr>
          <w:noProof/>
        </w:rPr>
        <w:tab/>
      </w:r>
      <w:r>
        <w:rPr>
          <w:noProof/>
        </w:rPr>
        <w:fldChar w:fldCharType="begin"/>
      </w:r>
      <w:r>
        <w:rPr>
          <w:noProof/>
        </w:rPr>
        <w:instrText xml:space="preserve"> PAGEREF _Toc144726455 \h </w:instrText>
      </w:r>
      <w:r>
        <w:rPr>
          <w:noProof/>
        </w:rPr>
      </w:r>
      <w:r>
        <w:rPr>
          <w:noProof/>
        </w:rPr>
        <w:fldChar w:fldCharType="separate"/>
      </w:r>
      <w:r>
        <w:rPr>
          <w:noProof/>
        </w:rPr>
        <w:t>35</w:t>
      </w:r>
      <w:r>
        <w:rPr>
          <w:noProof/>
        </w:rPr>
        <w:fldChar w:fldCharType="end"/>
      </w:r>
    </w:p>
    <w:p w14:paraId="562E472D" w14:textId="583B37FE"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7</w:t>
      </w:r>
      <w:r>
        <w:rPr>
          <w:rFonts w:asciiTheme="minorHAnsi" w:eastAsiaTheme="minorEastAsia" w:hAnsiTheme="minorHAnsi" w:cstheme="minorBidi"/>
          <w:bCs w:val="0"/>
          <w:noProof/>
          <w:kern w:val="2"/>
          <w:sz w:val="22"/>
          <w:szCs w:val="22"/>
          <w:lang w:eastAsia="de-DE"/>
          <w14:ligatures w14:val="standardContextual"/>
        </w:rPr>
        <w:tab/>
      </w:r>
      <w:r>
        <w:rPr>
          <w:noProof/>
        </w:rPr>
        <w:t>Eingesetzte Technologien und Programmbibliotheken</w:t>
      </w:r>
      <w:r>
        <w:rPr>
          <w:noProof/>
        </w:rPr>
        <w:tab/>
      </w:r>
      <w:r>
        <w:rPr>
          <w:noProof/>
        </w:rPr>
        <w:fldChar w:fldCharType="begin"/>
      </w:r>
      <w:r>
        <w:rPr>
          <w:noProof/>
        </w:rPr>
        <w:instrText xml:space="preserve"> PAGEREF _Toc144726456 \h </w:instrText>
      </w:r>
      <w:r>
        <w:rPr>
          <w:noProof/>
        </w:rPr>
      </w:r>
      <w:r>
        <w:rPr>
          <w:noProof/>
        </w:rPr>
        <w:fldChar w:fldCharType="separate"/>
      </w:r>
      <w:r>
        <w:rPr>
          <w:noProof/>
        </w:rPr>
        <w:t>35</w:t>
      </w:r>
      <w:r>
        <w:rPr>
          <w:noProof/>
        </w:rPr>
        <w:fldChar w:fldCharType="end"/>
      </w:r>
    </w:p>
    <w:p w14:paraId="486D5C4B" w14:textId="58BA2D7E"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1</w:t>
      </w:r>
      <w:r>
        <w:rPr>
          <w:rFonts w:asciiTheme="minorHAnsi" w:eastAsiaTheme="minorEastAsia" w:hAnsiTheme="minorHAnsi" w:cstheme="minorBidi"/>
          <w:noProof/>
          <w:kern w:val="2"/>
          <w:sz w:val="22"/>
          <w:szCs w:val="22"/>
          <w:lang w:eastAsia="de-DE"/>
          <w14:ligatures w14:val="standardContextual"/>
        </w:rPr>
        <w:tab/>
      </w:r>
      <w:r>
        <w:rPr>
          <w:noProof/>
        </w:rPr>
        <w:t>Valhalla Map-Matching-Service</w:t>
      </w:r>
      <w:r>
        <w:rPr>
          <w:noProof/>
        </w:rPr>
        <w:tab/>
      </w:r>
      <w:r>
        <w:rPr>
          <w:noProof/>
        </w:rPr>
        <w:fldChar w:fldCharType="begin"/>
      </w:r>
      <w:r>
        <w:rPr>
          <w:noProof/>
        </w:rPr>
        <w:instrText xml:space="preserve"> PAGEREF _Toc144726457 \h </w:instrText>
      </w:r>
      <w:r>
        <w:rPr>
          <w:noProof/>
        </w:rPr>
      </w:r>
      <w:r>
        <w:rPr>
          <w:noProof/>
        </w:rPr>
        <w:fldChar w:fldCharType="separate"/>
      </w:r>
      <w:r>
        <w:rPr>
          <w:noProof/>
        </w:rPr>
        <w:t>36</w:t>
      </w:r>
      <w:r>
        <w:rPr>
          <w:noProof/>
        </w:rPr>
        <w:fldChar w:fldCharType="end"/>
      </w:r>
    </w:p>
    <w:p w14:paraId="267A8602" w14:textId="24D1C246"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2</w:t>
      </w:r>
      <w:r>
        <w:rPr>
          <w:rFonts w:asciiTheme="minorHAnsi" w:eastAsiaTheme="minorEastAsia" w:hAnsiTheme="minorHAnsi" w:cstheme="minorBidi"/>
          <w:noProof/>
          <w:kern w:val="2"/>
          <w:sz w:val="22"/>
          <w:szCs w:val="22"/>
          <w:lang w:eastAsia="de-DE"/>
          <w14:ligatures w14:val="standardContextual"/>
        </w:rPr>
        <w:tab/>
      </w:r>
      <w:r>
        <w:rPr>
          <w:noProof/>
        </w:rPr>
        <w:t>Python</w:t>
      </w:r>
      <w:r>
        <w:rPr>
          <w:noProof/>
        </w:rPr>
        <w:tab/>
      </w:r>
      <w:r>
        <w:rPr>
          <w:noProof/>
        </w:rPr>
        <w:fldChar w:fldCharType="begin"/>
      </w:r>
      <w:r>
        <w:rPr>
          <w:noProof/>
        </w:rPr>
        <w:instrText xml:space="preserve"> PAGEREF _Toc144726458 \h </w:instrText>
      </w:r>
      <w:r>
        <w:rPr>
          <w:noProof/>
        </w:rPr>
      </w:r>
      <w:r>
        <w:rPr>
          <w:noProof/>
        </w:rPr>
        <w:fldChar w:fldCharType="separate"/>
      </w:r>
      <w:r>
        <w:rPr>
          <w:noProof/>
        </w:rPr>
        <w:t>36</w:t>
      </w:r>
      <w:r>
        <w:rPr>
          <w:noProof/>
        </w:rPr>
        <w:fldChar w:fldCharType="end"/>
      </w:r>
    </w:p>
    <w:p w14:paraId="4573CF9F" w14:textId="522F290D"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lastRenderedPageBreak/>
        <w:t>2.7.3</w:t>
      </w:r>
      <w:r>
        <w:rPr>
          <w:rFonts w:asciiTheme="minorHAnsi" w:eastAsiaTheme="minorEastAsia" w:hAnsiTheme="minorHAnsi" w:cstheme="minorBidi"/>
          <w:noProof/>
          <w:kern w:val="2"/>
          <w:sz w:val="22"/>
          <w:szCs w:val="22"/>
          <w:lang w:eastAsia="de-DE"/>
          <w14:ligatures w14:val="standardContextual"/>
        </w:rPr>
        <w:tab/>
      </w:r>
      <w:r>
        <w:rPr>
          <w:noProof/>
        </w:rPr>
        <w:t>Scikit-learn</w:t>
      </w:r>
      <w:r>
        <w:rPr>
          <w:noProof/>
        </w:rPr>
        <w:tab/>
      </w:r>
      <w:r>
        <w:rPr>
          <w:noProof/>
        </w:rPr>
        <w:fldChar w:fldCharType="begin"/>
      </w:r>
      <w:r>
        <w:rPr>
          <w:noProof/>
        </w:rPr>
        <w:instrText xml:space="preserve"> PAGEREF _Toc144726459 \h </w:instrText>
      </w:r>
      <w:r>
        <w:rPr>
          <w:noProof/>
        </w:rPr>
      </w:r>
      <w:r>
        <w:rPr>
          <w:noProof/>
        </w:rPr>
        <w:fldChar w:fldCharType="separate"/>
      </w:r>
      <w:r>
        <w:rPr>
          <w:noProof/>
        </w:rPr>
        <w:t>37</w:t>
      </w:r>
      <w:r>
        <w:rPr>
          <w:noProof/>
        </w:rPr>
        <w:fldChar w:fldCharType="end"/>
      </w:r>
    </w:p>
    <w:p w14:paraId="06F0D8E3" w14:textId="47D515FB"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4</w:t>
      </w:r>
      <w:r>
        <w:rPr>
          <w:rFonts w:asciiTheme="minorHAnsi" w:eastAsiaTheme="minorEastAsia" w:hAnsiTheme="minorHAnsi" w:cstheme="minorBidi"/>
          <w:noProof/>
          <w:kern w:val="2"/>
          <w:sz w:val="22"/>
          <w:szCs w:val="22"/>
          <w:lang w:eastAsia="de-DE"/>
          <w14:ligatures w14:val="standardContextual"/>
        </w:rPr>
        <w:tab/>
      </w:r>
      <w:r>
        <w:rPr>
          <w:noProof/>
        </w:rPr>
        <w:t>Keras und TensorFlow</w:t>
      </w:r>
      <w:r>
        <w:rPr>
          <w:noProof/>
        </w:rPr>
        <w:tab/>
      </w:r>
      <w:r>
        <w:rPr>
          <w:noProof/>
        </w:rPr>
        <w:fldChar w:fldCharType="begin"/>
      </w:r>
      <w:r>
        <w:rPr>
          <w:noProof/>
        </w:rPr>
        <w:instrText xml:space="preserve"> PAGEREF _Toc144726460 \h </w:instrText>
      </w:r>
      <w:r>
        <w:rPr>
          <w:noProof/>
        </w:rPr>
      </w:r>
      <w:r>
        <w:rPr>
          <w:noProof/>
        </w:rPr>
        <w:fldChar w:fldCharType="separate"/>
      </w:r>
      <w:r>
        <w:rPr>
          <w:noProof/>
        </w:rPr>
        <w:t>38</w:t>
      </w:r>
      <w:r>
        <w:rPr>
          <w:noProof/>
        </w:rPr>
        <w:fldChar w:fldCharType="end"/>
      </w:r>
    </w:p>
    <w:p w14:paraId="60BD32F0" w14:textId="1E186DB2" w:rsidR="00EE79A3" w:rsidRDefault="00EE79A3">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3</w:t>
      </w:r>
      <w:r>
        <w:rPr>
          <w:rFonts w:asciiTheme="minorHAnsi" w:eastAsiaTheme="minorEastAsia" w:hAnsiTheme="minorHAnsi" w:cstheme="minorBidi"/>
          <w:b w:val="0"/>
          <w:bCs w:val="0"/>
          <w:noProof/>
          <w:kern w:val="2"/>
          <w:sz w:val="22"/>
          <w:szCs w:val="22"/>
          <w:lang w:eastAsia="de-DE"/>
          <w14:ligatures w14:val="standardContextual"/>
        </w:rPr>
        <w:tab/>
      </w:r>
      <w:r>
        <w:rPr>
          <w:noProof/>
        </w:rPr>
        <w:t>Verwandte Arbeiten</w:t>
      </w:r>
      <w:r>
        <w:rPr>
          <w:noProof/>
        </w:rPr>
        <w:tab/>
      </w:r>
      <w:r>
        <w:rPr>
          <w:noProof/>
        </w:rPr>
        <w:fldChar w:fldCharType="begin"/>
      </w:r>
      <w:r>
        <w:rPr>
          <w:noProof/>
        </w:rPr>
        <w:instrText xml:space="preserve"> PAGEREF _Toc144726461 \h </w:instrText>
      </w:r>
      <w:r>
        <w:rPr>
          <w:noProof/>
        </w:rPr>
      </w:r>
      <w:r>
        <w:rPr>
          <w:noProof/>
        </w:rPr>
        <w:fldChar w:fldCharType="separate"/>
      </w:r>
      <w:r>
        <w:rPr>
          <w:noProof/>
        </w:rPr>
        <w:t>39</w:t>
      </w:r>
      <w:r>
        <w:rPr>
          <w:noProof/>
        </w:rPr>
        <w:fldChar w:fldCharType="end"/>
      </w:r>
    </w:p>
    <w:p w14:paraId="5557FD0C" w14:textId="4C0957A7"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3.1</w:t>
      </w:r>
      <w:r>
        <w:rPr>
          <w:rFonts w:asciiTheme="minorHAnsi" w:eastAsiaTheme="minorEastAsia" w:hAnsiTheme="minorHAnsi" w:cstheme="minorBidi"/>
          <w:bCs w:val="0"/>
          <w:noProof/>
          <w:kern w:val="2"/>
          <w:sz w:val="22"/>
          <w:szCs w:val="22"/>
          <w:lang w:eastAsia="de-DE"/>
          <w14:ligatures w14:val="standardContextual"/>
        </w:rPr>
        <w:tab/>
      </w:r>
      <w:r>
        <w:rPr>
          <w:noProof/>
        </w:rPr>
        <w:t>Vorangegangene Abschlussarbeiten</w:t>
      </w:r>
      <w:r>
        <w:rPr>
          <w:noProof/>
        </w:rPr>
        <w:tab/>
      </w:r>
      <w:r>
        <w:rPr>
          <w:noProof/>
        </w:rPr>
        <w:fldChar w:fldCharType="begin"/>
      </w:r>
      <w:r>
        <w:rPr>
          <w:noProof/>
        </w:rPr>
        <w:instrText xml:space="preserve"> PAGEREF _Toc144726462 \h </w:instrText>
      </w:r>
      <w:r>
        <w:rPr>
          <w:noProof/>
        </w:rPr>
      </w:r>
      <w:r>
        <w:rPr>
          <w:noProof/>
        </w:rPr>
        <w:fldChar w:fldCharType="separate"/>
      </w:r>
      <w:r>
        <w:rPr>
          <w:noProof/>
        </w:rPr>
        <w:t>39</w:t>
      </w:r>
      <w:r>
        <w:rPr>
          <w:noProof/>
        </w:rPr>
        <w:fldChar w:fldCharType="end"/>
      </w:r>
    </w:p>
    <w:p w14:paraId="2B93A9B9" w14:textId="5E710A66" w:rsidR="00EE79A3" w:rsidRDefault="00EE79A3" w:rsidP="00EE79A3">
      <w:pPr>
        <w:pStyle w:val="Verzeichnis2"/>
        <w:ind w:left="709" w:hanging="709"/>
        <w:rPr>
          <w:rFonts w:asciiTheme="minorHAnsi" w:eastAsiaTheme="minorEastAsia" w:hAnsiTheme="minorHAnsi" w:cstheme="minorBidi"/>
          <w:bCs w:val="0"/>
          <w:noProof/>
          <w:kern w:val="2"/>
          <w:sz w:val="22"/>
          <w:szCs w:val="22"/>
          <w:lang w:eastAsia="de-DE"/>
          <w14:ligatures w14:val="standardContextual"/>
        </w:rPr>
      </w:pPr>
      <w:r w:rsidRPr="001F5EEA">
        <w:rPr>
          <w:noProof/>
          <w:lang w:val="en-GB"/>
        </w:rPr>
        <w:t>3.2</w:t>
      </w:r>
      <w:r>
        <w:rPr>
          <w:rFonts w:asciiTheme="minorHAnsi" w:eastAsiaTheme="minorEastAsia" w:hAnsiTheme="minorHAnsi" w:cstheme="minorBidi"/>
          <w:bCs w:val="0"/>
          <w:noProof/>
          <w:kern w:val="2"/>
          <w:sz w:val="22"/>
          <w:szCs w:val="22"/>
          <w:lang w:eastAsia="de-DE"/>
          <w14:ligatures w14:val="standardContextual"/>
        </w:rPr>
        <w:tab/>
      </w:r>
      <w:r w:rsidRPr="001F5EEA">
        <w:rPr>
          <w:noProof/>
          <w:lang w:val="en-GB"/>
        </w:rPr>
        <w:t>Vehicle Classification from Low-Frequency GPS Data with Recurrent Neural Networks</w:t>
      </w:r>
      <w:r>
        <w:rPr>
          <w:noProof/>
        </w:rPr>
        <w:tab/>
      </w:r>
      <w:r>
        <w:rPr>
          <w:noProof/>
        </w:rPr>
        <w:fldChar w:fldCharType="begin"/>
      </w:r>
      <w:r>
        <w:rPr>
          <w:noProof/>
        </w:rPr>
        <w:instrText xml:space="preserve"> PAGEREF _Toc144726463 \h </w:instrText>
      </w:r>
      <w:r>
        <w:rPr>
          <w:noProof/>
        </w:rPr>
      </w:r>
      <w:r>
        <w:rPr>
          <w:noProof/>
        </w:rPr>
        <w:fldChar w:fldCharType="separate"/>
      </w:r>
      <w:r>
        <w:rPr>
          <w:noProof/>
        </w:rPr>
        <w:t>40</w:t>
      </w:r>
      <w:r>
        <w:rPr>
          <w:noProof/>
        </w:rPr>
        <w:fldChar w:fldCharType="end"/>
      </w:r>
    </w:p>
    <w:p w14:paraId="5AE2FB6B" w14:textId="24D1CCE7"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sidRPr="001F5EEA">
        <w:rPr>
          <w:noProof/>
          <w:lang w:val="en-GB"/>
        </w:rPr>
        <w:t>3.3</w:t>
      </w:r>
      <w:r>
        <w:rPr>
          <w:rFonts w:asciiTheme="minorHAnsi" w:eastAsiaTheme="minorEastAsia" w:hAnsiTheme="minorHAnsi" w:cstheme="minorBidi"/>
          <w:bCs w:val="0"/>
          <w:noProof/>
          <w:kern w:val="2"/>
          <w:sz w:val="22"/>
          <w:szCs w:val="22"/>
          <w:lang w:eastAsia="de-DE"/>
          <w14:ligatures w14:val="standardContextual"/>
        </w:rPr>
        <w:tab/>
      </w:r>
      <w:r w:rsidRPr="001F5EEA">
        <w:rPr>
          <w:noProof/>
          <w:lang w:val="en-GB"/>
        </w:rPr>
        <w:t>Vehicle Classification using GPS Data</w:t>
      </w:r>
      <w:r>
        <w:rPr>
          <w:noProof/>
        </w:rPr>
        <w:tab/>
      </w:r>
      <w:r>
        <w:rPr>
          <w:noProof/>
        </w:rPr>
        <w:fldChar w:fldCharType="begin"/>
      </w:r>
      <w:r>
        <w:rPr>
          <w:noProof/>
        </w:rPr>
        <w:instrText xml:space="preserve"> PAGEREF _Toc144726464 \h </w:instrText>
      </w:r>
      <w:r>
        <w:rPr>
          <w:noProof/>
        </w:rPr>
      </w:r>
      <w:r>
        <w:rPr>
          <w:noProof/>
        </w:rPr>
        <w:fldChar w:fldCharType="separate"/>
      </w:r>
      <w:r>
        <w:rPr>
          <w:noProof/>
        </w:rPr>
        <w:t>41</w:t>
      </w:r>
      <w:r>
        <w:rPr>
          <w:noProof/>
        </w:rPr>
        <w:fldChar w:fldCharType="end"/>
      </w:r>
    </w:p>
    <w:p w14:paraId="50D41036" w14:textId="7BBE113B" w:rsidR="00EE79A3" w:rsidRDefault="00EE79A3">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4</w:t>
      </w:r>
      <w:r>
        <w:rPr>
          <w:rFonts w:asciiTheme="minorHAnsi" w:eastAsiaTheme="minorEastAsia" w:hAnsiTheme="minorHAnsi" w:cstheme="minorBidi"/>
          <w:b w:val="0"/>
          <w:bCs w:val="0"/>
          <w:noProof/>
          <w:kern w:val="2"/>
          <w:sz w:val="22"/>
          <w:szCs w:val="22"/>
          <w:lang w:eastAsia="de-DE"/>
          <w14:ligatures w14:val="standardContextual"/>
        </w:rPr>
        <w:tab/>
      </w:r>
      <w:r>
        <w:rPr>
          <w:noProof/>
        </w:rPr>
        <w:t>Datengrundlage</w:t>
      </w:r>
      <w:r>
        <w:rPr>
          <w:noProof/>
        </w:rPr>
        <w:tab/>
      </w:r>
      <w:r>
        <w:rPr>
          <w:noProof/>
        </w:rPr>
        <w:fldChar w:fldCharType="begin"/>
      </w:r>
      <w:r>
        <w:rPr>
          <w:noProof/>
        </w:rPr>
        <w:instrText xml:space="preserve"> PAGEREF _Toc144726465 \h </w:instrText>
      </w:r>
      <w:r>
        <w:rPr>
          <w:noProof/>
        </w:rPr>
      </w:r>
      <w:r>
        <w:rPr>
          <w:noProof/>
        </w:rPr>
        <w:fldChar w:fldCharType="separate"/>
      </w:r>
      <w:r>
        <w:rPr>
          <w:noProof/>
        </w:rPr>
        <w:t>43</w:t>
      </w:r>
      <w:r>
        <w:rPr>
          <w:noProof/>
        </w:rPr>
        <w:fldChar w:fldCharType="end"/>
      </w:r>
    </w:p>
    <w:p w14:paraId="727EC75F" w14:textId="52E23DE7"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1</w:t>
      </w:r>
      <w:r>
        <w:rPr>
          <w:rFonts w:asciiTheme="minorHAnsi" w:eastAsiaTheme="minorEastAsia" w:hAnsiTheme="minorHAnsi" w:cstheme="minorBidi"/>
          <w:bCs w:val="0"/>
          <w:noProof/>
          <w:kern w:val="2"/>
          <w:sz w:val="22"/>
          <w:szCs w:val="22"/>
          <w:lang w:eastAsia="de-DE"/>
          <w14:ligatures w14:val="standardContextual"/>
        </w:rPr>
        <w:tab/>
      </w:r>
      <w:r>
        <w:rPr>
          <w:noProof/>
        </w:rPr>
        <w:t>Anforderungen</w:t>
      </w:r>
      <w:r>
        <w:rPr>
          <w:noProof/>
        </w:rPr>
        <w:tab/>
      </w:r>
      <w:r>
        <w:rPr>
          <w:noProof/>
        </w:rPr>
        <w:fldChar w:fldCharType="begin"/>
      </w:r>
      <w:r>
        <w:rPr>
          <w:noProof/>
        </w:rPr>
        <w:instrText xml:space="preserve"> PAGEREF _Toc144726466 \h </w:instrText>
      </w:r>
      <w:r>
        <w:rPr>
          <w:noProof/>
        </w:rPr>
      </w:r>
      <w:r>
        <w:rPr>
          <w:noProof/>
        </w:rPr>
        <w:fldChar w:fldCharType="separate"/>
      </w:r>
      <w:r>
        <w:rPr>
          <w:noProof/>
        </w:rPr>
        <w:t>43</w:t>
      </w:r>
      <w:r>
        <w:rPr>
          <w:noProof/>
        </w:rPr>
        <w:fldChar w:fldCharType="end"/>
      </w:r>
    </w:p>
    <w:p w14:paraId="04B38CF7" w14:textId="3F7AA919"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2</w:t>
      </w:r>
      <w:r>
        <w:rPr>
          <w:rFonts w:asciiTheme="minorHAnsi" w:eastAsiaTheme="minorEastAsia" w:hAnsiTheme="minorHAnsi" w:cstheme="minorBidi"/>
          <w:bCs w:val="0"/>
          <w:noProof/>
          <w:kern w:val="2"/>
          <w:sz w:val="22"/>
          <w:szCs w:val="22"/>
          <w:lang w:eastAsia="de-DE"/>
          <w14:ligatures w14:val="standardContextual"/>
        </w:rPr>
        <w:tab/>
      </w:r>
      <w:r>
        <w:rPr>
          <w:noProof/>
        </w:rPr>
        <w:t>Datengewinnung</w:t>
      </w:r>
      <w:r>
        <w:rPr>
          <w:noProof/>
        </w:rPr>
        <w:tab/>
      </w:r>
      <w:r>
        <w:rPr>
          <w:noProof/>
        </w:rPr>
        <w:fldChar w:fldCharType="begin"/>
      </w:r>
      <w:r>
        <w:rPr>
          <w:noProof/>
        </w:rPr>
        <w:instrText xml:space="preserve"> PAGEREF _Toc144726467 \h </w:instrText>
      </w:r>
      <w:r>
        <w:rPr>
          <w:noProof/>
        </w:rPr>
      </w:r>
      <w:r>
        <w:rPr>
          <w:noProof/>
        </w:rPr>
        <w:fldChar w:fldCharType="separate"/>
      </w:r>
      <w:r>
        <w:rPr>
          <w:noProof/>
        </w:rPr>
        <w:t>43</w:t>
      </w:r>
      <w:r>
        <w:rPr>
          <w:noProof/>
        </w:rPr>
        <w:fldChar w:fldCharType="end"/>
      </w:r>
    </w:p>
    <w:p w14:paraId="7733802C" w14:textId="613223A8"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3</w:t>
      </w:r>
      <w:r>
        <w:rPr>
          <w:rFonts w:asciiTheme="minorHAnsi" w:eastAsiaTheme="minorEastAsia" w:hAnsiTheme="minorHAnsi" w:cstheme="minorBidi"/>
          <w:bCs w:val="0"/>
          <w:noProof/>
          <w:kern w:val="2"/>
          <w:sz w:val="22"/>
          <w:szCs w:val="22"/>
          <w:lang w:eastAsia="de-DE"/>
          <w14:ligatures w14:val="standardContextual"/>
        </w:rPr>
        <w:tab/>
      </w:r>
      <w:r>
        <w:rPr>
          <w:noProof/>
        </w:rPr>
        <w:t>Betrachtung der Ausgangsdaten</w:t>
      </w:r>
      <w:r>
        <w:rPr>
          <w:noProof/>
        </w:rPr>
        <w:tab/>
      </w:r>
      <w:r>
        <w:rPr>
          <w:noProof/>
        </w:rPr>
        <w:fldChar w:fldCharType="begin"/>
      </w:r>
      <w:r>
        <w:rPr>
          <w:noProof/>
        </w:rPr>
        <w:instrText xml:space="preserve"> PAGEREF _Toc144726468 \h </w:instrText>
      </w:r>
      <w:r>
        <w:rPr>
          <w:noProof/>
        </w:rPr>
      </w:r>
      <w:r>
        <w:rPr>
          <w:noProof/>
        </w:rPr>
        <w:fldChar w:fldCharType="separate"/>
      </w:r>
      <w:r>
        <w:rPr>
          <w:noProof/>
        </w:rPr>
        <w:t>45</w:t>
      </w:r>
      <w:r>
        <w:rPr>
          <w:noProof/>
        </w:rPr>
        <w:fldChar w:fldCharType="end"/>
      </w:r>
    </w:p>
    <w:p w14:paraId="0DC90AC7" w14:textId="3C7A155A" w:rsidR="00EE79A3" w:rsidRDefault="00EE79A3">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5</w:t>
      </w:r>
      <w:r>
        <w:rPr>
          <w:rFonts w:asciiTheme="minorHAnsi" w:eastAsiaTheme="minorEastAsia" w:hAnsiTheme="minorHAnsi" w:cstheme="minorBidi"/>
          <w:b w:val="0"/>
          <w:bCs w:val="0"/>
          <w:noProof/>
          <w:kern w:val="2"/>
          <w:sz w:val="22"/>
          <w:szCs w:val="22"/>
          <w:lang w:eastAsia="de-DE"/>
          <w14:ligatures w14:val="standardContextual"/>
        </w:rPr>
        <w:tab/>
      </w:r>
      <w:r>
        <w:rPr>
          <w:noProof/>
        </w:rPr>
        <w:t>Anforderungen und Gesamtkonzept</w:t>
      </w:r>
      <w:r>
        <w:rPr>
          <w:noProof/>
        </w:rPr>
        <w:tab/>
      </w:r>
      <w:r>
        <w:rPr>
          <w:noProof/>
        </w:rPr>
        <w:fldChar w:fldCharType="begin"/>
      </w:r>
      <w:r>
        <w:rPr>
          <w:noProof/>
        </w:rPr>
        <w:instrText xml:space="preserve"> PAGEREF _Toc144726469 \h </w:instrText>
      </w:r>
      <w:r>
        <w:rPr>
          <w:noProof/>
        </w:rPr>
      </w:r>
      <w:r>
        <w:rPr>
          <w:noProof/>
        </w:rPr>
        <w:fldChar w:fldCharType="separate"/>
      </w:r>
      <w:r>
        <w:rPr>
          <w:noProof/>
        </w:rPr>
        <w:t>50</w:t>
      </w:r>
      <w:r>
        <w:rPr>
          <w:noProof/>
        </w:rPr>
        <w:fldChar w:fldCharType="end"/>
      </w:r>
    </w:p>
    <w:p w14:paraId="74AF3241" w14:textId="505CAE42" w:rsidR="00EE79A3" w:rsidRDefault="00EE79A3">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6</w:t>
      </w:r>
      <w:r>
        <w:rPr>
          <w:rFonts w:asciiTheme="minorHAnsi" w:eastAsiaTheme="minorEastAsia" w:hAnsiTheme="minorHAnsi" w:cstheme="minorBidi"/>
          <w:b w:val="0"/>
          <w:bCs w:val="0"/>
          <w:noProof/>
          <w:kern w:val="2"/>
          <w:sz w:val="22"/>
          <w:szCs w:val="22"/>
          <w:lang w:eastAsia="de-DE"/>
          <w14:ligatures w14:val="standardContextual"/>
        </w:rPr>
        <w:tab/>
      </w:r>
      <w:r>
        <w:rPr>
          <w:noProof/>
        </w:rPr>
        <w:t>Datensatzgenerierung und -erweiterung</w:t>
      </w:r>
      <w:r>
        <w:rPr>
          <w:noProof/>
        </w:rPr>
        <w:tab/>
      </w:r>
      <w:r>
        <w:rPr>
          <w:noProof/>
        </w:rPr>
        <w:fldChar w:fldCharType="begin"/>
      </w:r>
      <w:r>
        <w:rPr>
          <w:noProof/>
        </w:rPr>
        <w:instrText xml:space="preserve"> PAGEREF _Toc144726470 \h </w:instrText>
      </w:r>
      <w:r>
        <w:rPr>
          <w:noProof/>
        </w:rPr>
      </w:r>
      <w:r>
        <w:rPr>
          <w:noProof/>
        </w:rPr>
        <w:fldChar w:fldCharType="separate"/>
      </w:r>
      <w:r>
        <w:rPr>
          <w:noProof/>
        </w:rPr>
        <w:t>53</w:t>
      </w:r>
      <w:r>
        <w:rPr>
          <w:noProof/>
        </w:rPr>
        <w:fldChar w:fldCharType="end"/>
      </w:r>
    </w:p>
    <w:p w14:paraId="0027F023" w14:textId="1C26AD11" w:rsidR="00EE79A3" w:rsidRDefault="00EE79A3">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7</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s Map-Matchings</w:t>
      </w:r>
      <w:r>
        <w:rPr>
          <w:noProof/>
        </w:rPr>
        <w:tab/>
      </w:r>
      <w:r>
        <w:rPr>
          <w:noProof/>
        </w:rPr>
        <w:fldChar w:fldCharType="begin"/>
      </w:r>
      <w:r>
        <w:rPr>
          <w:noProof/>
        </w:rPr>
        <w:instrText xml:space="preserve"> PAGEREF _Toc144726471 \h </w:instrText>
      </w:r>
      <w:r>
        <w:rPr>
          <w:noProof/>
        </w:rPr>
      </w:r>
      <w:r>
        <w:rPr>
          <w:noProof/>
        </w:rPr>
        <w:fldChar w:fldCharType="separate"/>
      </w:r>
      <w:r>
        <w:rPr>
          <w:noProof/>
        </w:rPr>
        <w:t>56</w:t>
      </w:r>
      <w:r>
        <w:rPr>
          <w:noProof/>
        </w:rPr>
        <w:fldChar w:fldCharType="end"/>
      </w:r>
    </w:p>
    <w:p w14:paraId="17342065" w14:textId="58BAD26A"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1</w:t>
      </w:r>
      <w:r>
        <w:rPr>
          <w:rFonts w:asciiTheme="minorHAnsi" w:eastAsiaTheme="minorEastAsia" w:hAnsiTheme="minorHAnsi" w:cstheme="minorBidi"/>
          <w:bCs w:val="0"/>
          <w:noProof/>
          <w:kern w:val="2"/>
          <w:sz w:val="22"/>
          <w:szCs w:val="22"/>
          <w:lang w:eastAsia="de-DE"/>
          <w14:ligatures w14:val="standardContextual"/>
        </w:rPr>
        <w:tab/>
      </w:r>
      <w:r>
        <w:rPr>
          <w:noProof/>
        </w:rPr>
        <w:t>Einrichtung der Valhalla-Instanz</w:t>
      </w:r>
      <w:r>
        <w:rPr>
          <w:noProof/>
        </w:rPr>
        <w:tab/>
      </w:r>
      <w:r>
        <w:rPr>
          <w:noProof/>
        </w:rPr>
        <w:fldChar w:fldCharType="begin"/>
      </w:r>
      <w:r>
        <w:rPr>
          <w:noProof/>
        </w:rPr>
        <w:instrText xml:space="preserve"> PAGEREF _Toc144726472 \h </w:instrText>
      </w:r>
      <w:r>
        <w:rPr>
          <w:noProof/>
        </w:rPr>
      </w:r>
      <w:r>
        <w:rPr>
          <w:noProof/>
        </w:rPr>
        <w:fldChar w:fldCharType="separate"/>
      </w:r>
      <w:r>
        <w:rPr>
          <w:noProof/>
        </w:rPr>
        <w:t>56</w:t>
      </w:r>
      <w:r>
        <w:rPr>
          <w:noProof/>
        </w:rPr>
        <w:fldChar w:fldCharType="end"/>
      </w:r>
    </w:p>
    <w:p w14:paraId="45CB8694" w14:textId="27E005D4"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2</w:t>
      </w:r>
      <w:r>
        <w:rPr>
          <w:rFonts w:asciiTheme="minorHAnsi" w:eastAsiaTheme="minorEastAsia" w:hAnsiTheme="minorHAnsi" w:cstheme="minorBidi"/>
          <w:bCs w:val="0"/>
          <w:noProof/>
          <w:kern w:val="2"/>
          <w:sz w:val="22"/>
          <w:szCs w:val="22"/>
          <w:lang w:eastAsia="de-DE"/>
          <w14:ligatures w14:val="standardContextual"/>
        </w:rPr>
        <w:tab/>
      </w:r>
      <w:r>
        <w:rPr>
          <w:noProof/>
        </w:rPr>
        <w:t>Vorhersage des Matching-Modus / Vorklassifikation</w:t>
      </w:r>
      <w:r>
        <w:rPr>
          <w:noProof/>
        </w:rPr>
        <w:tab/>
      </w:r>
      <w:r>
        <w:rPr>
          <w:noProof/>
        </w:rPr>
        <w:fldChar w:fldCharType="begin"/>
      </w:r>
      <w:r>
        <w:rPr>
          <w:noProof/>
        </w:rPr>
        <w:instrText xml:space="preserve"> PAGEREF _Toc144726473 \h </w:instrText>
      </w:r>
      <w:r>
        <w:rPr>
          <w:noProof/>
        </w:rPr>
      </w:r>
      <w:r>
        <w:rPr>
          <w:noProof/>
        </w:rPr>
        <w:fldChar w:fldCharType="separate"/>
      </w:r>
      <w:r>
        <w:rPr>
          <w:noProof/>
        </w:rPr>
        <w:t>56</w:t>
      </w:r>
      <w:r>
        <w:rPr>
          <w:noProof/>
        </w:rPr>
        <w:fldChar w:fldCharType="end"/>
      </w:r>
    </w:p>
    <w:p w14:paraId="2BF6B357" w14:textId="5401BE44"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1</w:t>
      </w:r>
      <w:r>
        <w:rPr>
          <w:rFonts w:asciiTheme="minorHAnsi" w:eastAsiaTheme="minorEastAsia" w:hAnsiTheme="minorHAnsi" w:cstheme="minorBidi"/>
          <w:noProof/>
          <w:kern w:val="2"/>
          <w:sz w:val="22"/>
          <w:szCs w:val="22"/>
          <w:lang w:eastAsia="de-DE"/>
          <w14:ligatures w14:val="standardContextual"/>
        </w:rPr>
        <w:tab/>
      </w:r>
      <w:r>
        <w:rPr>
          <w:noProof/>
        </w:rPr>
        <w:t>Vorstellung des Klassifikationsansatz</w:t>
      </w:r>
      <w:r>
        <w:rPr>
          <w:noProof/>
        </w:rPr>
        <w:tab/>
      </w:r>
      <w:r>
        <w:rPr>
          <w:noProof/>
        </w:rPr>
        <w:fldChar w:fldCharType="begin"/>
      </w:r>
      <w:r>
        <w:rPr>
          <w:noProof/>
        </w:rPr>
        <w:instrText xml:space="preserve"> PAGEREF _Toc144726474 \h </w:instrText>
      </w:r>
      <w:r>
        <w:rPr>
          <w:noProof/>
        </w:rPr>
      </w:r>
      <w:r>
        <w:rPr>
          <w:noProof/>
        </w:rPr>
        <w:fldChar w:fldCharType="separate"/>
      </w:r>
      <w:r>
        <w:rPr>
          <w:noProof/>
        </w:rPr>
        <w:t>56</w:t>
      </w:r>
      <w:r>
        <w:rPr>
          <w:noProof/>
        </w:rPr>
        <w:fldChar w:fldCharType="end"/>
      </w:r>
    </w:p>
    <w:p w14:paraId="324AD8EA" w14:textId="46EF429B"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2</w:t>
      </w:r>
      <w:r>
        <w:rPr>
          <w:rFonts w:asciiTheme="minorHAnsi" w:eastAsiaTheme="minorEastAsia" w:hAnsiTheme="minorHAnsi" w:cstheme="minorBidi"/>
          <w:noProof/>
          <w:kern w:val="2"/>
          <w:sz w:val="22"/>
          <w:szCs w:val="22"/>
          <w:lang w:eastAsia="de-DE"/>
          <w14:ligatures w14:val="standardContextual"/>
        </w:rPr>
        <w:tab/>
      </w:r>
      <w:r>
        <w:rPr>
          <w:noProof/>
        </w:rPr>
        <w:t>Erzeugung der Trainings- und Testdaten</w:t>
      </w:r>
      <w:r>
        <w:rPr>
          <w:noProof/>
        </w:rPr>
        <w:tab/>
      </w:r>
      <w:r>
        <w:rPr>
          <w:noProof/>
        </w:rPr>
        <w:fldChar w:fldCharType="begin"/>
      </w:r>
      <w:r>
        <w:rPr>
          <w:noProof/>
        </w:rPr>
        <w:instrText xml:space="preserve"> PAGEREF _Toc144726475 \h </w:instrText>
      </w:r>
      <w:r>
        <w:rPr>
          <w:noProof/>
        </w:rPr>
      </w:r>
      <w:r>
        <w:rPr>
          <w:noProof/>
        </w:rPr>
        <w:fldChar w:fldCharType="separate"/>
      </w:r>
      <w:r>
        <w:rPr>
          <w:noProof/>
        </w:rPr>
        <w:t>57</w:t>
      </w:r>
      <w:r>
        <w:rPr>
          <w:noProof/>
        </w:rPr>
        <w:fldChar w:fldCharType="end"/>
      </w:r>
    </w:p>
    <w:p w14:paraId="7C704758" w14:textId="603E19A1"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3</w:t>
      </w:r>
      <w:r>
        <w:rPr>
          <w:rFonts w:asciiTheme="minorHAnsi" w:eastAsiaTheme="minorEastAsia" w:hAnsiTheme="minorHAnsi" w:cstheme="minorBidi"/>
          <w:noProof/>
          <w:kern w:val="2"/>
          <w:sz w:val="22"/>
          <w:szCs w:val="22"/>
          <w:lang w:eastAsia="de-DE"/>
          <w14:ligatures w14:val="standardContextual"/>
        </w:rPr>
        <w:tab/>
      </w:r>
      <w:r>
        <w:rPr>
          <w:noProof/>
        </w:rPr>
        <w:t>Training, Optimierung und Auswahl der besten Vorklassifikatoren</w:t>
      </w:r>
      <w:r>
        <w:rPr>
          <w:noProof/>
        </w:rPr>
        <w:tab/>
      </w:r>
      <w:r>
        <w:rPr>
          <w:noProof/>
        </w:rPr>
        <w:fldChar w:fldCharType="begin"/>
      </w:r>
      <w:r>
        <w:rPr>
          <w:noProof/>
        </w:rPr>
        <w:instrText xml:space="preserve"> PAGEREF _Toc144726476 \h </w:instrText>
      </w:r>
      <w:r>
        <w:rPr>
          <w:noProof/>
        </w:rPr>
      </w:r>
      <w:r>
        <w:rPr>
          <w:noProof/>
        </w:rPr>
        <w:fldChar w:fldCharType="separate"/>
      </w:r>
      <w:r>
        <w:rPr>
          <w:noProof/>
        </w:rPr>
        <w:t>59</w:t>
      </w:r>
      <w:r>
        <w:rPr>
          <w:noProof/>
        </w:rPr>
        <w:fldChar w:fldCharType="end"/>
      </w:r>
    </w:p>
    <w:p w14:paraId="7A6DFFF7" w14:textId="37663365"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4</w:t>
      </w:r>
      <w:r>
        <w:rPr>
          <w:rFonts w:asciiTheme="minorHAnsi" w:eastAsiaTheme="minorEastAsia" w:hAnsiTheme="minorHAnsi" w:cstheme="minorBidi"/>
          <w:noProof/>
          <w:kern w:val="2"/>
          <w:sz w:val="22"/>
          <w:szCs w:val="22"/>
          <w:lang w:eastAsia="de-DE"/>
          <w14:ligatures w14:val="standardContextual"/>
        </w:rPr>
        <w:tab/>
      </w:r>
      <w:r>
        <w:rPr>
          <w:noProof/>
        </w:rPr>
        <w:t>Evaluierung auf den Testdaten</w:t>
      </w:r>
      <w:r>
        <w:rPr>
          <w:noProof/>
        </w:rPr>
        <w:tab/>
      </w:r>
      <w:r>
        <w:rPr>
          <w:noProof/>
        </w:rPr>
        <w:fldChar w:fldCharType="begin"/>
      </w:r>
      <w:r>
        <w:rPr>
          <w:noProof/>
        </w:rPr>
        <w:instrText xml:space="preserve"> PAGEREF _Toc144726477 \h </w:instrText>
      </w:r>
      <w:r>
        <w:rPr>
          <w:noProof/>
        </w:rPr>
      </w:r>
      <w:r>
        <w:rPr>
          <w:noProof/>
        </w:rPr>
        <w:fldChar w:fldCharType="separate"/>
      </w:r>
      <w:r>
        <w:rPr>
          <w:noProof/>
        </w:rPr>
        <w:t>63</w:t>
      </w:r>
      <w:r>
        <w:rPr>
          <w:noProof/>
        </w:rPr>
        <w:fldChar w:fldCharType="end"/>
      </w:r>
    </w:p>
    <w:p w14:paraId="69019074" w14:textId="4BA0556C"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3</w:t>
      </w:r>
      <w:r>
        <w:rPr>
          <w:rFonts w:asciiTheme="minorHAnsi" w:eastAsiaTheme="minorEastAsia" w:hAnsiTheme="minorHAnsi" w:cstheme="minorBidi"/>
          <w:bCs w:val="0"/>
          <w:noProof/>
          <w:kern w:val="2"/>
          <w:sz w:val="22"/>
          <w:szCs w:val="22"/>
          <w:lang w:eastAsia="de-DE"/>
          <w14:ligatures w14:val="standardContextual"/>
        </w:rPr>
        <w:tab/>
      </w:r>
      <w:r>
        <w:rPr>
          <w:noProof/>
        </w:rPr>
        <w:t>Map-Matching der Positionssequenzen</w:t>
      </w:r>
      <w:r>
        <w:rPr>
          <w:noProof/>
        </w:rPr>
        <w:tab/>
      </w:r>
      <w:r>
        <w:rPr>
          <w:noProof/>
        </w:rPr>
        <w:fldChar w:fldCharType="begin"/>
      </w:r>
      <w:r>
        <w:rPr>
          <w:noProof/>
        </w:rPr>
        <w:instrText xml:space="preserve"> PAGEREF _Toc144726478 \h </w:instrText>
      </w:r>
      <w:r>
        <w:rPr>
          <w:noProof/>
        </w:rPr>
      </w:r>
      <w:r>
        <w:rPr>
          <w:noProof/>
        </w:rPr>
        <w:fldChar w:fldCharType="separate"/>
      </w:r>
      <w:r>
        <w:rPr>
          <w:noProof/>
        </w:rPr>
        <w:t>65</w:t>
      </w:r>
      <w:r>
        <w:rPr>
          <w:noProof/>
        </w:rPr>
        <w:fldChar w:fldCharType="end"/>
      </w:r>
    </w:p>
    <w:p w14:paraId="7C0F975E" w14:textId="26C7C591"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4</w:t>
      </w:r>
      <w:r>
        <w:rPr>
          <w:rFonts w:asciiTheme="minorHAnsi" w:eastAsiaTheme="minorEastAsia" w:hAnsiTheme="minorHAnsi" w:cstheme="minorBidi"/>
          <w:bCs w:val="0"/>
          <w:noProof/>
          <w:kern w:val="2"/>
          <w:sz w:val="22"/>
          <w:szCs w:val="22"/>
          <w:lang w:eastAsia="de-DE"/>
          <w14:ligatures w14:val="standardContextual"/>
        </w:rPr>
        <w:tab/>
      </w:r>
      <w:r>
        <w:rPr>
          <w:noProof/>
        </w:rPr>
        <w:t>Evaluierung des Map-Matchings</w:t>
      </w:r>
      <w:r>
        <w:rPr>
          <w:noProof/>
        </w:rPr>
        <w:tab/>
      </w:r>
      <w:r>
        <w:rPr>
          <w:noProof/>
        </w:rPr>
        <w:fldChar w:fldCharType="begin"/>
      </w:r>
      <w:r>
        <w:rPr>
          <w:noProof/>
        </w:rPr>
        <w:instrText xml:space="preserve"> PAGEREF _Toc144726479 \h </w:instrText>
      </w:r>
      <w:r>
        <w:rPr>
          <w:noProof/>
        </w:rPr>
      </w:r>
      <w:r>
        <w:rPr>
          <w:noProof/>
        </w:rPr>
        <w:fldChar w:fldCharType="separate"/>
      </w:r>
      <w:r>
        <w:rPr>
          <w:noProof/>
        </w:rPr>
        <w:t>67</w:t>
      </w:r>
      <w:r>
        <w:rPr>
          <w:noProof/>
        </w:rPr>
        <w:fldChar w:fldCharType="end"/>
      </w:r>
    </w:p>
    <w:p w14:paraId="7D2EDA32" w14:textId="4AEA5E43" w:rsidR="00EE79A3" w:rsidRDefault="00EE79A3">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8</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r Klassifikation</w:t>
      </w:r>
      <w:r>
        <w:rPr>
          <w:noProof/>
        </w:rPr>
        <w:tab/>
      </w:r>
      <w:r>
        <w:rPr>
          <w:noProof/>
        </w:rPr>
        <w:fldChar w:fldCharType="begin"/>
      </w:r>
      <w:r>
        <w:rPr>
          <w:noProof/>
        </w:rPr>
        <w:instrText xml:space="preserve"> PAGEREF _Toc144726480 \h </w:instrText>
      </w:r>
      <w:r>
        <w:rPr>
          <w:noProof/>
        </w:rPr>
      </w:r>
      <w:r>
        <w:rPr>
          <w:noProof/>
        </w:rPr>
        <w:fldChar w:fldCharType="separate"/>
      </w:r>
      <w:r>
        <w:rPr>
          <w:noProof/>
        </w:rPr>
        <w:t>69</w:t>
      </w:r>
      <w:r>
        <w:rPr>
          <w:noProof/>
        </w:rPr>
        <w:fldChar w:fldCharType="end"/>
      </w:r>
    </w:p>
    <w:p w14:paraId="0975A37B" w14:textId="2D382FFE"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1</w:t>
      </w:r>
      <w:r>
        <w:rPr>
          <w:rFonts w:asciiTheme="minorHAnsi" w:eastAsiaTheme="minorEastAsia" w:hAnsiTheme="minorHAnsi" w:cstheme="minorBidi"/>
          <w:bCs w:val="0"/>
          <w:noProof/>
          <w:kern w:val="2"/>
          <w:sz w:val="22"/>
          <w:szCs w:val="22"/>
          <w:lang w:eastAsia="de-DE"/>
          <w14:ligatures w14:val="standardContextual"/>
        </w:rPr>
        <w:tab/>
      </w:r>
      <w:r>
        <w:rPr>
          <w:noProof/>
        </w:rPr>
        <w:t>Naiver Ansatz: Erweiterung der Vorklassifikatoren</w:t>
      </w:r>
      <w:r>
        <w:rPr>
          <w:noProof/>
        </w:rPr>
        <w:tab/>
      </w:r>
      <w:r>
        <w:rPr>
          <w:noProof/>
        </w:rPr>
        <w:fldChar w:fldCharType="begin"/>
      </w:r>
      <w:r>
        <w:rPr>
          <w:noProof/>
        </w:rPr>
        <w:instrText xml:space="preserve"> PAGEREF _Toc144726481 \h </w:instrText>
      </w:r>
      <w:r>
        <w:rPr>
          <w:noProof/>
        </w:rPr>
      </w:r>
      <w:r>
        <w:rPr>
          <w:noProof/>
        </w:rPr>
        <w:fldChar w:fldCharType="separate"/>
      </w:r>
      <w:r>
        <w:rPr>
          <w:noProof/>
        </w:rPr>
        <w:t>69</w:t>
      </w:r>
      <w:r>
        <w:rPr>
          <w:noProof/>
        </w:rPr>
        <w:fldChar w:fldCharType="end"/>
      </w:r>
    </w:p>
    <w:p w14:paraId="010D6E25" w14:textId="635B32E5"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2</w:t>
      </w:r>
      <w:r>
        <w:rPr>
          <w:rFonts w:asciiTheme="minorHAnsi" w:eastAsiaTheme="minorEastAsia" w:hAnsiTheme="minorHAnsi" w:cstheme="minorBidi"/>
          <w:bCs w:val="0"/>
          <w:noProof/>
          <w:kern w:val="2"/>
          <w:sz w:val="22"/>
          <w:szCs w:val="22"/>
          <w:lang w:eastAsia="de-DE"/>
          <w14:ligatures w14:val="standardContextual"/>
        </w:rPr>
        <w:tab/>
      </w:r>
      <w:r>
        <w:rPr>
          <w:noProof/>
        </w:rPr>
        <w:t>Sequenzieller Ansatz: Rekurrente neuronale Netze</w:t>
      </w:r>
      <w:r>
        <w:rPr>
          <w:noProof/>
        </w:rPr>
        <w:tab/>
      </w:r>
      <w:r>
        <w:rPr>
          <w:noProof/>
        </w:rPr>
        <w:fldChar w:fldCharType="begin"/>
      </w:r>
      <w:r>
        <w:rPr>
          <w:noProof/>
        </w:rPr>
        <w:instrText xml:space="preserve"> PAGEREF _Toc144726482 \h </w:instrText>
      </w:r>
      <w:r>
        <w:rPr>
          <w:noProof/>
        </w:rPr>
      </w:r>
      <w:r>
        <w:rPr>
          <w:noProof/>
        </w:rPr>
        <w:fldChar w:fldCharType="separate"/>
      </w:r>
      <w:r>
        <w:rPr>
          <w:noProof/>
        </w:rPr>
        <w:t>70</w:t>
      </w:r>
      <w:r>
        <w:rPr>
          <w:noProof/>
        </w:rPr>
        <w:fldChar w:fldCharType="end"/>
      </w:r>
    </w:p>
    <w:p w14:paraId="7B47275A" w14:textId="6066C170"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1</w:t>
      </w:r>
      <w:r>
        <w:rPr>
          <w:rFonts w:asciiTheme="minorHAnsi" w:eastAsiaTheme="minorEastAsia" w:hAnsiTheme="minorHAnsi" w:cstheme="minorBidi"/>
          <w:noProof/>
          <w:kern w:val="2"/>
          <w:sz w:val="22"/>
          <w:szCs w:val="22"/>
          <w:lang w:eastAsia="de-DE"/>
          <w14:ligatures w14:val="standardContextual"/>
        </w:rPr>
        <w:tab/>
      </w:r>
      <w:r>
        <w:rPr>
          <w:noProof/>
        </w:rPr>
        <w:t>Klassifikationsansatz und Basisarchitektur</w:t>
      </w:r>
      <w:r>
        <w:rPr>
          <w:noProof/>
        </w:rPr>
        <w:tab/>
      </w:r>
      <w:r>
        <w:rPr>
          <w:noProof/>
        </w:rPr>
        <w:fldChar w:fldCharType="begin"/>
      </w:r>
      <w:r>
        <w:rPr>
          <w:noProof/>
        </w:rPr>
        <w:instrText xml:space="preserve"> PAGEREF _Toc144726483 \h </w:instrText>
      </w:r>
      <w:r>
        <w:rPr>
          <w:noProof/>
        </w:rPr>
      </w:r>
      <w:r>
        <w:rPr>
          <w:noProof/>
        </w:rPr>
        <w:fldChar w:fldCharType="separate"/>
      </w:r>
      <w:r>
        <w:rPr>
          <w:noProof/>
        </w:rPr>
        <w:t>70</w:t>
      </w:r>
      <w:r>
        <w:rPr>
          <w:noProof/>
        </w:rPr>
        <w:fldChar w:fldCharType="end"/>
      </w:r>
    </w:p>
    <w:p w14:paraId="73BDA473" w14:textId="70BE2A3D"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2</w:t>
      </w:r>
      <w:r>
        <w:rPr>
          <w:rFonts w:asciiTheme="minorHAnsi" w:eastAsiaTheme="minorEastAsia" w:hAnsiTheme="minorHAnsi" w:cstheme="minorBidi"/>
          <w:noProof/>
          <w:kern w:val="2"/>
          <w:sz w:val="22"/>
          <w:szCs w:val="22"/>
          <w:lang w:eastAsia="de-DE"/>
          <w14:ligatures w14:val="standardContextual"/>
        </w:rPr>
        <w:tab/>
      </w:r>
      <w:r>
        <w:rPr>
          <w:noProof/>
        </w:rPr>
        <w:t>Vorbereitung der Datensätze</w:t>
      </w:r>
      <w:r>
        <w:rPr>
          <w:noProof/>
        </w:rPr>
        <w:tab/>
      </w:r>
      <w:r>
        <w:rPr>
          <w:noProof/>
        </w:rPr>
        <w:fldChar w:fldCharType="begin"/>
      </w:r>
      <w:r>
        <w:rPr>
          <w:noProof/>
        </w:rPr>
        <w:instrText xml:space="preserve"> PAGEREF _Toc144726484 \h </w:instrText>
      </w:r>
      <w:r>
        <w:rPr>
          <w:noProof/>
        </w:rPr>
      </w:r>
      <w:r>
        <w:rPr>
          <w:noProof/>
        </w:rPr>
        <w:fldChar w:fldCharType="separate"/>
      </w:r>
      <w:r>
        <w:rPr>
          <w:noProof/>
        </w:rPr>
        <w:t>73</w:t>
      </w:r>
      <w:r>
        <w:rPr>
          <w:noProof/>
        </w:rPr>
        <w:fldChar w:fldCharType="end"/>
      </w:r>
    </w:p>
    <w:p w14:paraId="4D5AC5CA" w14:textId="6395D683"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3</w:t>
      </w:r>
      <w:r>
        <w:rPr>
          <w:rFonts w:asciiTheme="minorHAnsi" w:eastAsiaTheme="minorEastAsia" w:hAnsiTheme="minorHAnsi" w:cstheme="minorBidi"/>
          <w:noProof/>
          <w:kern w:val="2"/>
          <w:sz w:val="22"/>
          <w:szCs w:val="22"/>
          <w:lang w:eastAsia="de-DE"/>
          <w14:ligatures w14:val="standardContextual"/>
        </w:rPr>
        <w:tab/>
      </w:r>
      <w:r>
        <w:rPr>
          <w:noProof/>
        </w:rPr>
        <w:t>Hyperparameteroptimierung und Ergebnisse</w:t>
      </w:r>
      <w:r>
        <w:rPr>
          <w:noProof/>
        </w:rPr>
        <w:tab/>
      </w:r>
      <w:r>
        <w:rPr>
          <w:noProof/>
        </w:rPr>
        <w:fldChar w:fldCharType="begin"/>
      </w:r>
      <w:r>
        <w:rPr>
          <w:noProof/>
        </w:rPr>
        <w:instrText xml:space="preserve"> PAGEREF _Toc144726485 \h </w:instrText>
      </w:r>
      <w:r>
        <w:rPr>
          <w:noProof/>
        </w:rPr>
      </w:r>
      <w:r>
        <w:rPr>
          <w:noProof/>
        </w:rPr>
        <w:fldChar w:fldCharType="separate"/>
      </w:r>
      <w:r>
        <w:rPr>
          <w:noProof/>
        </w:rPr>
        <w:t>75</w:t>
      </w:r>
      <w:r>
        <w:rPr>
          <w:noProof/>
        </w:rPr>
        <w:fldChar w:fldCharType="end"/>
      </w:r>
    </w:p>
    <w:p w14:paraId="2E62B385" w14:textId="3B4181C0" w:rsidR="00EE79A3" w:rsidRDefault="00EE79A3">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9</w:t>
      </w:r>
      <w:r>
        <w:rPr>
          <w:rFonts w:asciiTheme="minorHAnsi" w:eastAsiaTheme="minorEastAsia" w:hAnsiTheme="minorHAnsi" w:cstheme="minorBidi"/>
          <w:b w:val="0"/>
          <w:bCs w:val="0"/>
          <w:noProof/>
          <w:kern w:val="2"/>
          <w:sz w:val="22"/>
          <w:szCs w:val="22"/>
          <w:lang w:eastAsia="de-DE"/>
          <w14:ligatures w14:val="standardContextual"/>
        </w:rPr>
        <w:tab/>
      </w:r>
      <w:r>
        <w:rPr>
          <w:noProof/>
        </w:rPr>
        <w:t>Evaluierung und Diskussion</w:t>
      </w:r>
      <w:r>
        <w:rPr>
          <w:noProof/>
        </w:rPr>
        <w:tab/>
      </w:r>
      <w:r>
        <w:rPr>
          <w:noProof/>
        </w:rPr>
        <w:fldChar w:fldCharType="begin"/>
      </w:r>
      <w:r>
        <w:rPr>
          <w:noProof/>
        </w:rPr>
        <w:instrText xml:space="preserve"> PAGEREF _Toc144726486 \h </w:instrText>
      </w:r>
      <w:r>
        <w:rPr>
          <w:noProof/>
        </w:rPr>
      </w:r>
      <w:r>
        <w:rPr>
          <w:noProof/>
        </w:rPr>
        <w:fldChar w:fldCharType="separate"/>
      </w:r>
      <w:r>
        <w:rPr>
          <w:noProof/>
        </w:rPr>
        <w:t>79</w:t>
      </w:r>
      <w:r>
        <w:rPr>
          <w:noProof/>
        </w:rPr>
        <w:fldChar w:fldCharType="end"/>
      </w:r>
    </w:p>
    <w:p w14:paraId="1B8DC6B1" w14:textId="26D372E3" w:rsidR="00EE79A3" w:rsidRDefault="00EE79A3">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0</w:t>
      </w:r>
      <w:r>
        <w:rPr>
          <w:rFonts w:asciiTheme="minorHAnsi" w:eastAsiaTheme="minorEastAsia" w:hAnsiTheme="minorHAnsi" w:cstheme="minorBidi"/>
          <w:b w:val="0"/>
          <w:bCs w:val="0"/>
          <w:noProof/>
          <w:kern w:val="2"/>
          <w:sz w:val="22"/>
          <w:szCs w:val="22"/>
          <w:lang w:eastAsia="de-DE"/>
          <w14:ligatures w14:val="standardContextual"/>
        </w:rPr>
        <w:tab/>
      </w:r>
      <w:r>
        <w:rPr>
          <w:noProof/>
        </w:rPr>
        <w:t>Zusammenfassung und Ausblick</w:t>
      </w:r>
      <w:r>
        <w:rPr>
          <w:noProof/>
        </w:rPr>
        <w:tab/>
      </w:r>
      <w:r>
        <w:rPr>
          <w:noProof/>
        </w:rPr>
        <w:fldChar w:fldCharType="begin"/>
      </w:r>
      <w:r>
        <w:rPr>
          <w:noProof/>
        </w:rPr>
        <w:instrText xml:space="preserve"> PAGEREF _Toc144726487 \h </w:instrText>
      </w:r>
      <w:r>
        <w:rPr>
          <w:noProof/>
        </w:rPr>
      </w:r>
      <w:r>
        <w:rPr>
          <w:noProof/>
        </w:rPr>
        <w:fldChar w:fldCharType="separate"/>
      </w:r>
      <w:r>
        <w:rPr>
          <w:noProof/>
        </w:rPr>
        <w:t>85</w:t>
      </w:r>
      <w:r>
        <w:rPr>
          <w:noProof/>
        </w:rPr>
        <w:fldChar w:fldCharType="end"/>
      </w:r>
    </w:p>
    <w:p w14:paraId="290C31D2" w14:textId="3B5DC551" w:rsidR="00EE79A3" w:rsidRDefault="00EE79A3">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Quellenverzeichnis</w:t>
      </w:r>
      <w:r>
        <w:rPr>
          <w:noProof/>
        </w:rPr>
        <w:tab/>
      </w:r>
      <w:r>
        <w:rPr>
          <w:noProof/>
        </w:rPr>
        <w:fldChar w:fldCharType="begin"/>
      </w:r>
      <w:r>
        <w:rPr>
          <w:noProof/>
        </w:rPr>
        <w:instrText xml:space="preserve"> PAGEREF _Toc144726488 \h </w:instrText>
      </w:r>
      <w:r>
        <w:rPr>
          <w:noProof/>
        </w:rPr>
      </w:r>
      <w:r>
        <w:rPr>
          <w:noProof/>
        </w:rPr>
        <w:fldChar w:fldCharType="separate"/>
      </w:r>
      <w:r>
        <w:rPr>
          <w:noProof/>
        </w:rPr>
        <w:t>89</w:t>
      </w:r>
      <w:r>
        <w:rPr>
          <w:noProof/>
        </w:rPr>
        <w:fldChar w:fldCharType="end"/>
      </w:r>
    </w:p>
    <w:p w14:paraId="53DFFDA2" w14:textId="67899151" w:rsidR="00EE79A3" w:rsidRDefault="00EE79A3">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sidRPr="001F5EEA">
        <w:rPr>
          <w:noProof/>
          <w:lang w:val="en-GB"/>
        </w:rPr>
        <w:t>Anhang A 1.</w:t>
      </w:r>
      <w:r>
        <w:rPr>
          <w:rFonts w:asciiTheme="minorHAnsi" w:eastAsiaTheme="minorEastAsia" w:hAnsiTheme="minorHAnsi" w:cstheme="minorBidi"/>
          <w:b w:val="0"/>
          <w:bCs w:val="0"/>
          <w:noProof/>
          <w:kern w:val="2"/>
          <w:sz w:val="22"/>
          <w:szCs w:val="22"/>
          <w:lang w:eastAsia="de-DE"/>
          <w14:ligatures w14:val="standardContextual"/>
        </w:rPr>
        <w:tab/>
      </w:r>
      <w:r w:rsidRPr="001F5EEA">
        <w:rPr>
          <w:noProof/>
          <w:lang w:val="en-GB"/>
        </w:rPr>
        <w:t xml:space="preserve">Beispiel: </w:t>
      </w:r>
      <w:r w:rsidRPr="001F5EEA">
        <w:rPr>
          <w:rFonts w:ascii="Courier New" w:hAnsi="Courier New"/>
          <w:noProof/>
        </w:rPr>
        <w:t>trace_route</w:t>
      </w:r>
      <w:r w:rsidRPr="001F5EEA">
        <w:rPr>
          <w:noProof/>
          <w:lang w:val="en-GB"/>
        </w:rPr>
        <w:t>-Request-Payload</w:t>
      </w:r>
      <w:r>
        <w:rPr>
          <w:noProof/>
        </w:rPr>
        <w:tab/>
      </w:r>
      <w:r>
        <w:rPr>
          <w:noProof/>
        </w:rPr>
        <w:fldChar w:fldCharType="begin"/>
      </w:r>
      <w:r>
        <w:rPr>
          <w:noProof/>
        </w:rPr>
        <w:instrText xml:space="preserve"> PAGEREF _Toc144726489 \h </w:instrText>
      </w:r>
      <w:r>
        <w:rPr>
          <w:noProof/>
        </w:rPr>
      </w:r>
      <w:r>
        <w:rPr>
          <w:noProof/>
        </w:rPr>
        <w:fldChar w:fldCharType="separate"/>
      </w:r>
      <w:r>
        <w:rPr>
          <w:noProof/>
        </w:rPr>
        <w:t>92</w:t>
      </w:r>
      <w:r>
        <w:rPr>
          <w:noProof/>
        </w:rPr>
        <w:fldChar w:fldCharType="end"/>
      </w:r>
    </w:p>
    <w:p w14:paraId="53122078" w14:textId="60D71C74" w:rsidR="00EE79A3" w:rsidRDefault="00EE79A3">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sidRPr="001F5EEA">
        <w:rPr>
          <w:noProof/>
          <w:lang w:val="en-GB"/>
        </w:rPr>
        <w:t>Anhang A 2.</w:t>
      </w:r>
      <w:r>
        <w:rPr>
          <w:rFonts w:asciiTheme="minorHAnsi" w:eastAsiaTheme="minorEastAsia" w:hAnsiTheme="minorHAnsi" w:cstheme="minorBidi"/>
          <w:b w:val="0"/>
          <w:bCs w:val="0"/>
          <w:noProof/>
          <w:kern w:val="2"/>
          <w:sz w:val="22"/>
          <w:szCs w:val="22"/>
          <w:lang w:eastAsia="de-DE"/>
          <w14:ligatures w14:val="standardContextual"/>
        </w:rPr>
        <w:tab/>
      </w:r>
      <w:r w:rsidRPr="001F5EEA">
        <w:rPr>
          <w:noProof/>
          <w:lang w:val="en-GB"/>
        </w:rPr>
        <w:t xml:space="preserve">Beispiel: </w:t>
      </w:r>
      <w:r w:rsidRPr="001F5EEA">
        <w:rPr>
          <w:rFonts w:ascii="Courier New" w:hAnsi="Courier New"/>
          <w:noProof/>
        </w:rPr>
        <w:t>trace_route</w:t>
      </w:r>
      <w:r w:rsidRPr="001F5EEA">
        <w:rPr>
          <w:noProof/>
          <w:lang w:val="en-GB"/>
        </w:rPr>
        <w:t>-Response-Payload</w:t>
      </w:r>
      <w:r>
        <w:rPr>
          <w:noProof/>
        </w:rPr>
        <w:tab/>
      </w:r>
      <w:r>
        <w:rPr>
          <w:noProof/>
        </w:rPr>
        <w:fldChar w:fldCharType="begin"/>
      </w:r>
      <w:r>
        <w:rPr>
          <w:noProof/>
        </w:rPr>
        <w:instrText xml:space="preserve"> PAGEREF _Toc144726490 \h </w:instrText>
      </w:r>
      <w:r>
        <w:rPr>
          <w:noProof/>
        </w:rPr>
      </w:r>
      <w:r>
        <w:rPr>
          <w:noProof/>
        </w:rPr>
        <w:fldChar w:fldCharType="separate"/>
      </w:r>
      <w:r>
        <w:rPr>
          <w:noProof/>
        </w:rPr>
        <w:t>93</w:t>
      </w:r>
      <w:r>
        <w:rPr>
          <w:noProof/>
        </w:rPr>
        <w:fldChar w:fldCharType="end"/>
      </w:r>
    </w:p>
    <w:p w14:paraId="64F92232" w14:textId="797475A8" w:rsidR="008A08D5" w:rsidRDefault="008A08D5" w:rsidP="00696D95">
      <w:pPr>
        <w:pStyle w:val="berschrift1"/>
        <w:numPr>
          <w:ilvl w:val="0"/>
          <w:numId w:val="0"/>
        </w:numPr>
      </w:pPr>
      <w:r>
        <w:lastRenderedPageBreak/>
        <w:fldChar w:fldCharType="end"/>
      </w:r>
      <w:bookmarkStart w:id="4" w:name="_Toc144726429"/>
      <w:r w:rsidR="00696D95">
        <w:t>Abbildungsverzeichnis</w:t>
      </w:r>
      <w:bookmarkEnd w:id="4"/>
    </w:p>
    <w:p w14:paraId="2F6772C8" w14:textId="17C0A278" w:rsidR="00EE79A3" w:rsidRDefault="009D3035">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Abb." </w:instrText>
      </w:r>
      <w:r>
        <w:fldChar w:fldCharType="separate"/>
      </w:r>
      <w:hyperlink w:anchor="_Toc144726564" w:history="1">
        <w:r w:rsidR="00EE79A3" w:rsidRPr="00C23778">
          <w:rPr>
            <w:rStyle w:val="Hyperlink"/>
            <w:noProof/>
          </w:rPr>
          <w:t xml:space="preserve">Abb. 1: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Ermittlung der GNSS-Position als Schnittpunkt mehrerer Kugeln</w:t>
        </w:r>
        <w:r w:rsidR="00EE79A3">
          <w:rPr>
            <w:noProof/>
            <w:webHidden/>
          </w:rPr>
          <w:tab/>
        </w:r>
        <w:r w:rsidR="00EE79A3">
          <w:rPr>
            <w:noProof/>
            <w:webHidden/>
          </w:rPr>
          <w:fldChar w:fldCharType="begin"/>
        </w:r>
        <w:r w:rsidR="00EE79A3">
          <w:rPr>
            <w:noProof/>
            <w:webHidden/>
          </w:rPr>
          <w:instrText xml:space="preserve"> PAGEREF _Toc144726564 \h </w:instrText>
        </w:r>
        <w:r w:rsidR="00EE79A3">
          <w:rPr>
            <w:noProof/>
            <w:webHidden/>
          </w:rPr>
        </w:r>
        <w:r w:rsidR="00EE79A3">
          <w:rPr>
            <w:noProof/>
            <w:webHidden/>
          </w:rPr>
          <w:fldChar w:fldCharType="separate"/>
        </w:r>
        <w:r w:rsidR="00EE79A3">
          <w:rPr>
            <w:noProof/>
            <w:webHidden/>
          </w:rPr>
          <w:t>17</w:t>
        </w:r>
        <w:r w:rsidR="00EE79A3">
          <w:rPr>
            <w:noProof/>
            <w:webHidden/>
          </w:rPr>
          <w:fldChar w:fldCharType="end"/>
        </w:r>
      </w:hyperlink>
    </w:p>
    <w:p w14:paraId="2EAB2019" w14:textId="5CBF0F85"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65" w:history="1">
        <w:r w:rsidR="00EE79A3" w:rsidRPr="00C23778">
          <w:rPr>
            <w:rStyle w:val="Hyperlink"/>
            <w:noProof/>
          </w:rPr>
          <w:t xml:space="preserve">Abb. 2: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Map-Matching von aufgenommenen GNSS-Punkten auf das Straßennetz</w:t>
        </w:r>
        <w:r w:rsidR="00EE79A3">
          <w:rPr>
            <w:noProof/>
            <w:webHidden/>
          </w:rPr>
          <w:tab/>
        </w:r>
        <w:r w:rsidR="00EE79A3">
          <w:rPr>
            <w:noProof/>
            <w:webHidden/>
          </w:rPr>
          <w:fldChar w:fldCharType="begin"/>
        </w:r>
        <w:r w:rsidR="00EE79A3">
          <w:rPr>
            <w:noProof/>
            <w:webHidden/>
          </w:rPr>
          <w:instrText xml:space="preserve"> PAGEREF _Toc144726565 \h </w:instrText>
        </w:r>
        <w:r w:rsidR="00EE79A3">
          <w:rPr>
            <w:noProof/>
            <w:webHidden/>
          </w:rPr>
        </w:r>
        <w:r w:rsidR="00EE79A3">
          <w:rPr>
            <w:noProof/>
            <w:webHidden/>
          </w:rPr>
          <w:fldChar w:fldCharType="separate"/>
        </w:r>
        <w:r w:rsidR="00EE79A3">
          <w:rPr>
            <w:noProof/>
            <w:webHidden/>
          </w:rPr>
          <w:t>18</w:t>
        </w:r>
        <w:r w:rsidR="00EE79A3">
          <w:rPr>
            <w:noProof/>
            <w:webHidden/>
          </w:rPr>
          <w:fldChar w:fldCharType="end"/>
        </w:r>
      </w:hyperlink>
    </w:p>
    <w:p w14:paraId="75FB36D2" w14:textId="1D9D11BD"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66" w:history="1">
        <w:r w:rsidR="00EE79A3" w:rsidRPr="00C23778">
          <w:rPr>
            <w:rStyle w:val="Hyperlink"/>
            <w:noProof/>
          </w:rPr>
          <w:t xml:space="preserve">Abb. 3: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Koordinatenpunkte (GNSS-Messung) und zugehörige Kandidaten</w:t>
        </w:r>
        <w:r w:rsidR="00EE79A3">
          <w:rPr>
            <w:noProof/>
            <w:webHidden/>
          </w:rPr>
          <w:tab/>
        </w:r>
        <w:r w:rsidR="00EE79A3">
          <w:rPr>
            <w:noProof/>
            <w:webHidden/>
          </w:rPr>
          <w:fldChar w:fldCharType="begin"/>
        </w:r>
        <w:r w:rsidR="00EE79A3">
          <w:rPr>
            <w:noProof/>
            <w:webHidden/>
          </w:rPr>
          <w:instrText xml:space="preserve"> PAGEREF _Toc144726566 \h </w:instrText>
        </w:r>
        <w:r w:rsidR="00EE79A3">
          <w:rPr>
            <w:noProof/>
            <w:webHidden/>
          </w:rPr>
        </w:r>
        <w:r w:rsidR="00EE79A3">
          <w:rPr>
            <w:noProof/>
            <w:webHidden/>
          </w:rPr>
          <w:fldChar w:fldCharType="separate"/>
        </w:r>
        <w:r w:rsidR="00EE79A3">
          <w:rPr>
            <w:noProof/>
            <w:webHidden/>
          </w:rPr>
          <w:t>19</w:t>
        </w:r>
        <w:r w:rsidR="00EE79A3">
          <w:rPr>
            <w:noProof/>
            <w:webHidden/>
          </w:rPr>
          <w:fldChar w:fldCharType="end"/>
        </w:r>
      </w:hyperlink>
    </w:p>
    <w:p w14:paraId="41730B07" w14:textId="5A4B2194"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67" w:history="1">
        <w:r w:rsidR="00EE79A3" w:rsidRPr="00C23778">
          <w:rPr>
            <w:rStyle w:val="Hyperlink"/>
            <w:noProof/>
          </w:rPr>
          <w:t xml:space="preserve">Abb. 4: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Mögliche Zustandsübergänge und optimale Kandidaten</w:t>
        </w:r>
        <w:r w:rsidR="00EE79A3">
          <w:rPr>
            <w:noProof/>
            <w:webHidden/>
          </w:rPr>
          <w:tab/>
        </w:r>
        <w:r w:rsidR="00EE79A3">
          <w:rPr>
            <w:noProof/>
            <w:webHidden/>
          </w:rPr>
          <w:fldChar w:fldCharType="begin"/>
        </w:r>
        <w:r w:rsidR="00EE79A3">
          <w:rPr>
            <w:noProof/>
            <w:webHidden/>
          </w:rPr>
          <w:instrText xml:space="preserve"> PAGEREF _Toc144726567 \h </w:instrText>
        </w:r>
        <w:r w:rsidR="00EE79A3">
          <w:rPr>
            <w:noProof/>
            <w:webHidden/>
          </w:rPr>
        </w:r>
        <w:r w:rsidR="00EE79A3">
          <w:rPr>
            <w:noProof/>
            <w:webHidden/>
          </w:rPr>
          <w:fldChar w:fldCharType="separate"/>
        </w:r>
        <w:r w:rsidR="00EE79A3">
          <w:rPr>
            <w:noProof/>
            <w:webHidden/>
          </w:rPr>
          <w:t>20</w:t>
        </w:r>
        <w:r w:rsidR="00EE79A3">
          <w:rPr>
            <w:noProof/>
            <w:webHidden/>
          </w:rPr>
          <w:fldChar w:fldCharType="end"/>
        </w:r>
      </w:hyperlink>
    </w:p>
    <w:p w14:paraId="757AE561" w14:textId="32F51286"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68" w:history="1">
        <w:r w:rsidR="00EE79A3" w:rsidRPr="00C23778">
          <w:rPr>
            <w:rStyle w:val="Hyperlink"/>
            <w:noProof/>
          </w:rPr>
          <w:t xml:space="preserve">Abb. 5: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Lineare Separierung durch suboptimale und optimale Hyperebene</w:t>
        </w:r>
        <w:r w:rsidR="00EE79A3">
          <w:rPr>
            <w:noProof/>
            <w:webHidden/>
          </w:rPr>
          <w:tab/>
        </w:r>
        <w:r w:rsidR="00EE79A3">
          <w:rPr>
            <w:noProof/>
            <w:webHidden/>
          </w:rPr>
          <w:fldChar w:fldCharType="begin"/>
        </w:r>
        <w:r w:rsidR="00EE79A3">
          <w:rPr>
            <w:noProof/>
            <w:webHidden/>
          </w:rPr>
          <w:instrText xml:space="preserve"> PAGEREF _Toc144726568 \h </w:instrText>
        </w:r>
        <w:r w:rsidR="00EE79A3">
          <w:rPr>
            <w:noProof/>
            <w:webHidden/>
          </w:rPr>
        </w:r>
        <w:r w:rsidR="00EE79A3">
          <w:rPr>
            <w:noProof/>
            <w:webHidden/>
          </w:rPr>
          <w:fldChar w:fldCharType="separate"/>
        </w:r>
        <w:r w:rsidR="00EE79A3">
          <w:rPr>
            <w:noProof/>
            <w:webHidden/>
          </w:rPr>
          <w:t>22</w:t>
        </w:r>
        <w:r w:rsidR="00EE79A3">
          <w:rPr>
            <w:noProof/>
            <w:webHidden/>
          </w:rPr>
          <w:fldChar w:fldCharType="end"/>
        </w:r>
      </w:hyperlink>
    </w:p>
    <w:p w14:paraId="06BEB247" w14:textId="0F524602"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69" w:history="1">
        <w:r w:rsidR="00EE79A3" w:rsidRPr="00C23778">
          <w:rPr>
            <w:rStyle w:val="Hyperlink"/>
            <w:noProof/>
          </w:rPr>
          <w:t xml:space="preserve">Abb. 6: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Effekt des Regularisierungsparameters C bei Soft-Margin-SVMs</w:t>
        </w:r>
        <w:r w:rsidR="00EE79A3">
          <w:rPr>
            <w:noProof/>
            <w:webHidden/>
          </w:rPr>
          <w:tab/>
        </w:r>
        <w:r w:rsidR="00EE79A3">
          <w:rPr>
            <w:noProof/>
            <w:webHidden/>
          </w:rPr>
          <w:fldChar w:fldCharType="begin"/>
        </w:r>
        <w:r w:rsidR="00EE79A3">
          <w:rPr>
            <w:noProof/>
            <w:webHidden/>
          </w:rPr>
          <w:instrText xml:space="preserve"> PAGEREF _Toc144726569 \h </w:instrText>
        </w:r>
        <w:r w:rsidR="00EE79A3">
          <w:rPr>
            <w:noProof/>
            <w:webHidden/>
          </w:rPr>
        </w:r>
        <w:r w:rsidR="00EE79A3">
          <w:rPr>
            <w:noProof/>
            <w:webHidden/>
          </w:rPr>
          <w:fldChar w:fldCharType="separate"/>
        </w:r>
        <w:r w:rsidR="00EE79A3">
          <w:rPr>
            <w:noProof/>
            <w:webHidden/>
          </w:rPr>
          <w:t>23</w:t>
        </w:r>
        <w:r w:rsidR="00EE79A3">
          <w:rPr>
            <w:noProof/>
            <w:webHidden/>
          </w:rPr>
          <w:fldChar w:fldCharType="end"/>
        </w:r>
      </w:hyperlink>
    </w:p>
    <w:p w14:paraId="5CCA00F8" w14:textId="5F02B0B0"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70" w:history="1">
        <w:r w:rsidR="00EE79A3" w:rsidRPr="00C23778">
          <w:rPr>
            <w:rStyle w:val="Hyperlink"/>
            <w:noProof/>
          </w:rPr>
          <w:t xml:space="preserve">Abb. 7: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Hinzufügen von Merkmalen, um Datenpunkte separierbar zu machen</w:t>
        </w:r>
        <w:r w:rsidR="00EE79A3">
          <w:rPr>
            <w:noProof/>
            <w:webHidden/>
          </w:rPr>
          <w:tab/>
        </w:r>
        <w:r w:rsidR="00EE79A3">
          <w:rPr>
            <w:noProof/>
            <w:webHidden/>
          </w:rPr>
          <w:fldChar w:fldCharType="begin"/>
        </w:r>
        <w:r w:rsidR="00EE79A3">
          <w:rPr>
            <w:noProof/>
            <w:webHidden/>
          </w:rPr>
          <w:instrText xml:space="preserve"> PAGEREF _Toc144726570 \h </w:instrText>
        </w:r>
        <w:r w:rsidR="00EE79A3">
          <w:rPr>
            <w:noProof/>
            <w:webHidden/>
          </w:rPr>
        </w:r>
        <w:r w:rsidR="00EE79A3">
          <w:rPr>
            <w:noProof/>
            <w:webHidden/>
          </w:rPr>
          <w:fldChar w:fldCharType="separate"/>
        </w:r>
        <w:r w:rsidR="00EE79A3">
          <w:rPr>
            <w:noProof/>
            <w:webHidden/>
          </w:rPr>
          <w:t>23</w:t>
        </w:r>
        <w:r w:rsidR="00EE79A3">
          <w:rPr>
            <w:noProof/>
            <w:webHidden/>
          </w:rPr>
          <w:fldChar w:fldCharType="end"/>
        </w:r>
      </w:hyperlink>
    </w:p>
    <w:p w14:paraId="4C940641" w14:textId="29554503"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71" w:history="1">
        <w:r w:rsidR="00EE79A3" w:rsidRPr="00C23778">
          <w:rPr>
            <w:rStyle w:val="Hyperlink"/>
            <w:noProof/>
          </w:rPr>
          <w:t xml:space="preserve">Abb. 8: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Beispiel für einen Decision Tree</w:t>
        </w:r>
        <w:r w:rsidR="00EE79A3">
          <w:rPr>
            <w:noProof/>
            <w:webHidden/>
          </w:rPr>
          <w:tab/>
        </w:r>
        <w:r w:rsidR="00EE79A3">
          <w:rPr>
            <w:noProof/>
            <w:webHidden/>
          </w:rPr>
          <w:fldChar w:fldCharType="begin"/>
        </w:r>
        <w:r w:rsidR="00EE79A3">
          <w:rPr>
            <w:noProof/>
            <w:webHidden/>
          </w:rPr>
          <w:instrText xml:space="preserve"> PAGEREF _Toc144726571 \h </w:instrText>
        </w:r>
        <w:r w:rsidR="00EE79A3">
          <w:rPr>
            <w:noProof/>
            <w:webHidden/>
          </w:rPr>
        </w:r>
        <w:r w:rsidR="00EE79A3">
          <w:rPr>
            <w:noProof/>
            <w:webHidden/>
          </w:rPr>
          <w:fldChar w:fldCharType="separate"/>
        </w:r>
        <w:r w:rsidR="00EE79A3">
          <w:rPr>
            <w:noProof/>
            <w:webHidden/>
          </w:rPr>
          <w:t>24</w:t>
        </w:r>
        <w:r w:rsidR="00EE79A3">
          <w:rPr>
            <w:noProof/>
            <w:webHidden/>
          </w:rPr>
          <w:fldChar w:fldCharType="end"/>
        </w:r>
      </w:hyperlink>
    </w:p>
    <w:p w14:paraId="65C0D57C" w14:textId="7162C511"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72" w:history="1">
        <w:r w:rsidR="00EE79A3" w:rsidRPr="00C23778">
          <w:rPr>
            <w:rStyle w:val="Hyperlink"/>
            <w:noProof/>
          </w:rPr>
          <w:t xml:space="preserve">Abb. 9: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Aufbau eines künstlichen neuronalen Netzes</w:t>
        </w:r>
        <w:r w:rsidR="00EE79A3">
          <w:rPr>
            <w:noProof/>
            <w:webHidden/>
          </w:rPr>
          <w:tab/>
        </w:r>
        <w:r w:rsidR="00EE79A3">
          <w:rPr>
            <w:noProof/>
            <w:webHidden/>
          </w:rPr>
          <w:fldChar w:fldCharType="begin"/>
        </w:r>
        <w:r w:rsidR="00EE79A3">
          <w:rPr>
            <w:noProof/>
            <w:webHidden/>
          </w:rPr>
          <w:instrText xml:space="preserve"> PAGEREF _Toc144726572 \h </w:instrText>
        </w:r>
        <w:r w:rsidR="00EE79A3">
          <w:rPr>
            <w:noProof/>
            <w:webHidden/>
          </w:rPr>
        </w:r>
        <w:r w:rsidR="00EE79A3">
          <w:rPr>
            <w:noProof/>
            <w:webHidden/>
          </w:rPr>
          <w:fldChar w:fldCharType="separate"/>
        </w:r>
        <w:r w:rsidR="00EE79A3">
          <w:rPr>
            <w:noProof/>
            <w:webHidden/>
          </w:rPr>
          <w:t>26</w:t>
        </w:r>
        <w:r w:rsidR="00EE79A3">
          <w:rPr>
            <w:noProof/>
            <w:webHidden/>
          </w:rPr>
          <w:fldChar w:fldCharType="end"/>
        </w:r>
      </w:hyperlink>
    </w:p>
    <w:p w14:paraId="31CAE923" w14:textId="3622C991"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73" w:history="1">
        <w:r w:rsidR="00EE79A3" w:rsidRPr="00C23778">
          <w:rPr>
            <w:rStyle w:val="Hyperlink"/>
            <w:noProof/>
          </w:rPr>
          <w:t xml:space="preserve">Abb. 10: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Veranschaulichung eines künstlichen Neurons</w:t>
        </w:r>
        <w:r w:rsidR="00EE79A3">
          <w:rPr>
            <w:noProof/>
            <w:webHidden/>
          </w:rPr>
          <w:tab/>
        </w:r>
        <w:r w:rsidR="00EE79A3">
          <w:rPr>
            <w:noProof/>
            <w:webHidden/>
          </w:rPr>
          <w:fldChar w:fldCharType="begin"/>
        </w:r>
        <w:r w:rsidR="00EE79A3">
          <w:rPr>
            <w:noProof/>
            <w:webHidden/>
          </w:rPr>
          <w:instrText xml:space="preserve"> PAGEREF _Toc144726573 \h </w:instrText>
        </w:r>
        <w:r w:rsidR="00EE79A3">
          <w:rPr>
            <w:noProof/>
            <w:webHidden/>
          </w:rPr>
        </w:r>
        <w:r w:rsidR="00EE79A3">
          <w:rPr>
            <w:noProof/>
            <w:webHidden/>
          </w:rPr>
          <w:fldChar w:fldCharType="separate"/>
        </w:r>
        <w:r w:rsidR="00EE79A3">
          <w:rPr>
            <w:noProof/>
            <w:webHidden/>
          </w:rPr>
          <w:t>27</w:t>
        </w:r>
        <w:r w:rsidR="00EE79A3">
          <w:rPr>
            <w:noProof/>
            <w:webHidden/>
          </w:rPr>
          <w:fldChar w:fldCharType="end"/>
        </w:r>
      </w:hyperlink>
    </w:p>
    <w:p w14:paraId="505EBD8E" w14:textId="02801D5C"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74" w:history="1">
        <w:r w:rsidR="00EE79A3" w:rsidRPr="00C23778">
          <w:rPr>
            <w:rStyle w:val="Hyperlink"/>
            <w:noProof/>
          </w:rPr>
          <w:t xml:space="preserve">Abb. 11: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Aktivierungsfunktionen: tanh(z),</w:t>
        </w:r>
        <w:r w:rsidR="00EE79A3" w:rsidRPr="00C23778">
          <w:rPr>
            <w:rStyle w:val="Hyperlink"/>
            <w:rFonts w:ascii="Cambria Math" w:hAnsi="Cambria Math"/>
            <w:i/>
            <w:noProof/>
          </w:rPr>
          <w:t xml:space="preserve"> </w:t>
        </w:r>
        <m:oMath>
          <m:r>
            <w:rPr>
              <w:rStyle w:val="Hyperlink"/>
              <w:rFonts w:ascii="Cambria Math" w:hAnsi="Cambria Math"/>
              <w:noProof/>
            </w:rPr>
            <m:t>σz</m:t>
          </m:r>
        </m:oMath>
        <w:r w:rsidR="00EE79A3" w:rsidRPr="00C23778">
          <w:rPr>
            <w:rStyle w:val="Hyperlink"/>
            <w:rFonts w:ascii="Cambria Math" w:hAnsi="Cambria Math"/>
            <w:i/>
            <w:noProof/>
          </w:rPr>
          <w:t xml:space="preserve"> </w:t>
        </w:r>
        <w:r w:rsidR="00EE79A3" w:rsidRPr="00C23778">
          <w:rPr>
            <w:rStyle w:val="Hyperlink"/>
            <w:rFonts w:ascii="Cambria Math" w:hAnsi="Cambria Math"/>
            <w:iCs/>
            <w:noProof/>
          </w:rPr>
          <w:t xml:space="preserve">und </w:t>
        </w:r>
        <m:oMath>
          <m:r>
            <w:rPr>
              <w:rStyle w:val="Hyperlink"/>
              <w:rFonts w:ascii="Cambria Math" w:hAnsi="Cambria Math"/>
              <w:noProof/>
            </w:rPr>
            <m:t>ReLUz</m:t>
          </m:r>
        </m:oMath>
        <w:r w:rsidR="00EE79A3">
          <w:rPr>
            <w:noProof/>
            <w:webHidden/>
          </w:rPr>
          <w:tab/>
        </w:r>
        <w:r w:rsidR="00EE79A3">
          <w:rPr>
            <w:noProof/>
            <w:webHidden/>
          </w:rPr>
          <w:fldChar w:fldCharType="begin"/>
        </w:r>
        <w:r w:rsidR="00EE79A3">
          <w:rPr>
            <w:noProof/>
            <w:webHidden/>
          </w:rPr>
          <w:instrText xml:space="preserve"> PAGEREF _Toc144726574 \h </w:instrText>
        </w:r>
        <w:r w:rsidR="00EE79A3">
          <w:rPr>
            <w:noProof/>
            <w:webHidden/>
          </w:rPr>
        </w:r>
        <w:r w:rsidR="00EE79A3">
          <w:rPr>
            <w:noProof/>
            <w:webHidden/>
          </w:rPr>
          <w:fldChar w:fldCharType="separate"/>
        </w:r>
        <w:r w:rsidR="00EE79A3">
          <w:rPr>
            <w:noProof/>
            <w:webHidden/>
          </w:rPr>
          <w:t>28</w:t>
        </w:r>
        <w:r w:rsidR="00EE79A3">
          <w:rPr>
            <w:noProof/>
            <w:webHidden/>
          </w:rPr>
          <w:fldChar w:fldCharType="end"/>
        </w:r>
      </w:hyperlink>
    </w:p>
    <w:p w14:paraId="5D9AC242" w14:textId="72EF5112"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75" w:history="1">
        <w:r w:rsidR="00EE79A3" w:rsidRPr="00C23778">
          <w:rPr>
            <w:rStyle w:val="Hyperlink"/>
            <w:noProof/>
          </w:rPr>
          <w:t xml:space="preserve">Abb. 12: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Darstellung des Gradientenabstiegs</w:t>
        </w:r>
        <w:r w:rsidR="00EE79A3">
          <w:rPr>
            <w:noProof/>
            <w:webHidden/>
          </w:rPr>
          <w:tab/>
        </w:r>
        <w:r w:rsidR="00EE79A3">
          <w:rPr>
            <w:noProof/>
            <w:webHidden/>
          </w:rPr>
          <w:fldChar w:fldCharType="begin"/>
        </w:r>
        <w:r w:rsidR="00EE79A3">
          <w:rPr>
            <w:noProof/>
            <w:webHidden/>
          </w:rPr>
          <w:instrText xml:space="preserve"> PAGEREF _Toc144726575 \h </w:instrText>
        </w:r>
        <w:r w:rsidR="00EE79A3">
          <w:rPr>
            <w:noProof/>
            <w:webHidden/>
          </w:rPr>
        </w:r>
        <w:r w:rsidR="00EE79A3">
          <w:rPr>
            <w:noProof/>
            <w:webHidden/>
          </w:rPr>
          <w:fldChar w:fldCharType="separate"/>
        </w:r>
        <w:r w:rsidR="00EE79A3">
          <w:rPr>
            <w:noProof/>
            <w:webHidden/>
          </w:rPr>
          <w:t>30</w:t>
        </w:r>
        <w:r w:rsidR="00EE79A3">
          <w:rPr>
            <w:noProof/>
            <w:webHidden/>
          </w:rPr>
          <w:fldChar w:fldCharType="end"/>
        </w:r>
      </w:hyperlink>
    </w:p>
    <w:p w14:paraId="151B375E" w14:textId="5CFD5C56"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76" w:history="1">
        <w:r w:rsidR="00EE79A3" w:rsidRPr="00C23778">
          <w:rPr>
            <w:rStyle w:val="Hyperlink"/>
            <w:noProof/>
          </w:rPr>
          <w:t xml:space="preserve">Abb. 13: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Gedächtniszelle: statisch und über die Zeit aufgerollt</w:t>
        </w:r>
        <w:r w:rsidR="00EE79A3">
          <w:rPr>
            <w:noProof/>
            <w:webHidden/>
          </w:rPr>
          <w:tab/>
        </w:r>
        <w:r w:rsidR="00EE79A3">
          <w:rPr>
            <w:noProof/>
            <w:webHidden/>
          </w:rPr>
          <w:fldChar w:fldCharType="begin"/>
        </w:r>
        <w:r w:rsidR="00EE79A3">
          <w:rPr>
            <w:noProof/>
            <w:webHidden/>
          </w:rPr>
          <w:instrText xml:space="preserve"> PAGEREF _Toc144726576 \h </w:instrText>
        </w:r>
        <w:r w:rsidR="00EE79A3">
          <w:rPr>
            <w:noProof/>
            <w:webHidden/>
          </w:rPr>
        </w:r>
        <w:r w:rsidR="00EE79A3">
          <w:rPr>
            <w:noProof/>
            <w:webHidden/>
          </w:rPr>
          <w:fldChar w:fldCharType="separate"/>
        </w:r>
        <w:r w:rsidR="00EE79A3">
          <w:rPr>
            <w:noProof/>
            <w:webHidden/>
          </w:rPr>
          <w:t>32</w:t>
        </w:r>
        <w:r w:rsidR="00EE79A3">
          <w:rPr>
            <w:noProof/>
            <w:webHidden/>
          </w:rPr>
          <w:fldChar w:fldCharType="end"/>
        </w:r>
      </w:hyperlink>
    </w:p>
    <w:p w14:paraId="5027DF5F" w14:textId="183B99F5"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77" w:history="1">
        <w:r w:rsidR="00EE79A3" w:rsidRPr="00C23778">
          <w:rPr>
            <w:rStyle w:val="Hyperlink"/>
            <w:noProof/>
          </w:rPr>
          <w:t xml:space="preserve">Abb. 14: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Sequence</w:t>
        </w:r>
        <w:r w:rsidR="00EE79A3" w:rsidRPr="00C23778">
          <w:rPr>
            <w:rStyle w:val="Hyperlink"/>
            <w:noProof/>
            <w:lang w:val="en-GB"/>
          </w:rPr>
          <w:t xml:space="preserve"> to Sequence und Sequence to Vector RNN</w:t>
        </w:r>
        <w:r w:rsidR="00EE79A3">
          <w:rPr>
            <w:noProof/>
            <w:webHidden/>
          </w:rPr>
          <w:tab/>
        </w:r>
        <w:r w:rsidR="00EE79A3">
          <w:rPr>
            <w:noProof/>
            <w:webHidden/>
          </w:rPr>
          <w:fldChar w:fldCharType="begin"/>
        </w:r>
        <w:r w:rsidR="00EE79A3">
          <w:rPr>
            <w:noProof/>
            <w:webHidden/>
          </w:rPr>
          <w:instrText xml:space="preserve"> PAGEREF _Toc144726577 \h </w:instrText>
        </w:r>
        <w:r w:rsidR="00EE79A3">
          <w:rPr>
            <w:noProof/>
            <w:webHidden/>
          </w:rPr>
        </w:r>
        <w:r w:rsidR="00EE79A3">
          <w:rPr>
            <w:noProof/>
            <w:webHidden/>
          </w:rPr>
          <w:fldChar w:fldCharType="separate"/>
        </w:r>
        <w:r w:rsidR="00EE79A3">
          <w:rPr>
            <w:noProof/>
            <w:webHidden/>
          </w:rPr>
          <w:t>32</w:t>
        </w:r>
        <w:r w:rsidR="00EE79A3">
          <w:rPr>
            <w:noProof/>
            <w:webHidden/>
          </w:rPr>
          <w:fldChar w:fldCharType="end"/>
        </w:r>
      </w:hyperlink>
    </w:p>
    <w:p w14:paraId="24B131A1" w14:textId="7636DC23"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78" w:history="1">
        <w:r w:rsidR="00EE79A3" w:rsidRPr="00C23778">
          <w:rPr>
            <w:rStyle w:val="Hyperlink"/>
            <w:noProof/>
          </w:rPr>
          <w:t xml:space="preserve">Abb. 15: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Beispiel für eine zweiklassige Konfusionsmatrix</w:t>
        </w:r>
        <w:r w:rsidR="00EE79A3">
          <w:rPr>
            <w:noProof/>
            <w:webHidden/>
          </w:rPr>
          <w:tab/>
        </w:r>
        <w:r w:rsidR="00EE79A3">
          <w:rPr>
            <w:noProof/>
            <w:webHidden/>
          </w:rPr>
          <w:fldChar w:fldCharType="begin"/>
        </w:r>
        <w:r w:rsidR="00EE79A3">
          <w:rPr>
            <w:noProof/>
            <w:webHidden/>
          </w:rPr>
          <w:instrText xml:space="preserve"> PAGEREF _Toc144726578 \h </w:instrText>
        </w:r>
        <w:r w:rsidR="00EE79A3">
          <w:rPr>
            <w:noProof/>
            <w:webHidden/>
          </w:rPr>
        </w:r>
        <w:r w:rsidR="00EE79A3">
          <w:rPr>
            <w:noProof/>
            <w:webHidden/>
          </w:rPr>
          <w:fldChar w:fldCharType="separate"/>
        </w:r>
        <w:r w:rsidR="00EE79A3">
          <w:rPr>
            <w:noProof/>
            <w:webHidden/>
          </w:rPr>
          <w:t>33</w:t>
        </w:r>
        <w:r w:rsidR="00EE79A3">
          <w:rPr>
            <w:noProof/>
            <w:webHidden/>
          </w:rPr>
          <w:fldChar w:fldCharType="end"/>
        </w:r>
      </w:hyperlink>
    </w:p>
    <w:p w14:paraId="3CC9B977" w14:textId="4FB110DC"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79" w:history="1">
        <w:r w:rsidR="00EE79A3" w:rsidRPr="00C23778">
          <w:rPr>
            <w:rStyle w:val="Hyperlink"/>
            <w:noProof/>
          </w:rPr>
          <w:t xml:space="preserve">Abb. 16: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Screenshot der MotionTrace-App</w:t>
        </w:r>
        <w:r w:rsidR="00EE79A3">
          <w:rPr>
            <w:noProof/>
            <w:webHidden/>
          </w:rPr>
          <w:tab/>
        </w:r>
        <w:r w:rsidR="00EE79A3">
          <w:rPr>
            <w:noProof/>
            <w:webHidden/>
          </w:rPr>
          <w:fldChar w:fldCharType="begin"/>
        </w:r>
        <w:r w:rsidR="00EE79A3">
          <w:rPr>
            <w:noProof/>
            <w:webHidden/>
          </w:rPr>
          <w:instrText xml:space="preserve"> PAGEREF _Toc144726579 \h </w:instrText>
        </w:r>
        <w:r w:rsidR="00EE79A3">
          <w:rPr>
            <w:noProof/>
            <w:webHidden/>
          </w:rPr>
        </w:r>
        <w:r w:rsidR="00EE79A3">
          <w:rPr>
            <w:noProof/>
            <w:webHidden/>
          </w:rPr>
          <w:fldChar w:fldCharType="separate"/>
        </w:r>
        <w:r w:rsidR="00EE79A3">
          <w:rPr>
            <w:noProof/>
            <w:webHidden/>
          </w:rPr>
          <w:t>45</w:t>
        </w:r>
        <w:r w:rsidR="00EE79A3">
          <w:rPr>
            <w:noProof/>
            <w:webHidden/>
          </w:rPr>
          <w:fldChar w:fldCharType="end"/>
        </w:r>
      </w:hyperlink>
    </w:p>
    <w:p w14:paraId="21DCEB1D" w14:textId="7E3A734C"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80" w:history="1">
        <w:r w:rsidR="00EE79A3" w:rsidRPr="00C23778">
          <w:rPr>
            <w:rStyle w:val="Hyperlink"/>
            <w:noProof/>
          </w:rPr>
          <w:t xml:space="preserve">Abb. 17: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Umfang der Datenbasis (in Stunden) nach Verkehrsteilnehmerklasse</w:t>
        </w:r>
        <w:r w:rsidR="00EE79A3">
          <w:rPr>
            <w:noProof/>
            <w:webHidden/>
          </w:rPr>
          <w:tab/>
        </w:r>
        <w:r w:rsidR="00EE79A3">
          <w:rPr>
            <w:noProof/>
            <w:webHidden/>
          </w:rPr>
          <w:fldChar w:fldCharType="begin"/>
        </w:r>
        <w:r w:rsidR="00EE79A3">
          <w:rPr>
            <w:noProof/>
            <w:webHidden/>
          </w:rPr>
          <w:instrText xml:space="preserve"> PAGEREF _Toc144726580 \h </w:instrText>
        </w:r>
        <w:r w:rsidR="00EE79A3">
          <w:rPr>
            <w:noProof/>
            <w:webHidden/>
          </w:rPr>
        </w:r>
        <w:r w:rsidR="00EE79A3">
          <w:rPr>
            <w:noProof/>
            <w:webHidden/>
          </w:rPr>
          <w:fldChar w:fldCharType="separate"/>
        </w:r>
        <w:r w:rsidR="00EE79A3">
          <w:rPr>
            <w:noProof/>
            <w:webHidden/>
          </w:rPr>
          <w:t>46</w:t>
        </w:r>
        <w:r w:rsidR="00EE79A3">
          <w:rPr>
            <w:noProof/>
            <w:webHidden/>
          </w:rPr>
          <w:fldChar w:fldCharType="end"/>
        </w:r>
      </w:hyperlink>
    </w:p>
    <w:p w14:paraId="33348C0E" w14:textId="391EAFB4" w:rsidR="00EE79A3" w:rsidRDefault="00000000" w:rsidP="00EE79A3">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4726581" w:history="1">
        <w:r w:rsidR="00EE79A3" w:rsidRPr="00C23778">
          <w:rPr>
            <w:rStyle w:val="Hyperlink"/>
            <w:noProof/>
          </w:rPr>
          <w:t xml:space="preserve">Abb. 18: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Visualisierung der gesammelten Aufnahmen im Raum Sonneberg und Neustadt bei Coburg</w:t>
        </w:r>
        <w:r w:rsidR="00EE79A3">
          <w:rPr>
            <w:noProof/>
            <w:webHidden/>
          </w:rPr>
          <w:tab/>
        </w:r>
        <w:r w:rsidR="00EE79A3">
          <w:rPr>
            <w:noProof/>
            <w:webHidden/>
          </w:rPr>
          <w:fldChar w:fldCharType="begin"/>
        </w:r>
        <w:r w:rsidR="00EE79A3">
          <w:rPr>
            <w:noProof/>
            <w:webHidden/>
          </w:rPr>
          <w:instrText xml:space="preserve"> PAGEREF _Toc144726581 \h </w:instrText>
        </w:r>
        <w:r w:rsidR="00EE79A3">
          <w:rPr>
            <w:noProof/>
            <w:webHidden/>
          </w:rPr>
        </w:r>
        <w:r w:rsidR="00EE79A3">
          <w:rPr>
            <w:noProof/>
            <w:webHidden/>
          </w:rPr>
          <w:fldChar w:fldCharType="separate"/>
        </w:r>
        <w:r w:rsidR="00EE79A3">
          <w:rPr>
            <w:noProof/>
            <w:webHidden/>
          </w:rPr>
          <w:t>47</w:t>
        </w:r>
        <w:r w:rsidR="00EE79A3">
          <w:rPr>
            <w:noProof/>
            <w:webHidden/>
          </w:rPr>
          <w:fldChar w:fldCharType="end"/>
        </w:r>
      </w:hyperlink>
    </w:p>
    <w:p w14:paraId="01EDCABC" w14:textId="2C230EBC"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82" w:history="1">
        <w:r w:rsidR="00EE79A3" w:rsidRPr="00C23778">
          <w:rPr>
            <w:rStyle w:val="Hyperlink"/>
            <w:noProof/>
          </w:rPr>
          <w:t xml:space="preserve">Abb. 19: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Primäre Fehlerarten innerhalb der GNSS-Sequenzen</w:t>
        </w:r>
        <w:r w:rsidR="00EE79A3">
          <w:rPr>
            <w:noProof/>
            <w:webHidden/>
          </w:rPr>
          <w:tab/>
        </w:r>
        <w:r w:rsidR="00EE79A3">
          <w:rPr>
            <w:noProof/>
            <w:webHidden/>
          </w:rPr>
          <w:fldChar w:fldCharType="begin"/>
        </w:r>
        <w:r w:rsidR="00EE79A3">
          <w:rPr>
            <w:noProof/>
            <w:webHidden/>
          </w:rPr>
          <w:instrText xml:space="preserve"> PAGEREF _Toc144726582 \h </w:instrText>
        </w:r>
        <w:r w:rsidR="00EE79A3">
          <w:rPr>
            <w:noProof/>
            <w:webHidden/>
          </w:rPr>
        </w:r>
        <w:r w:rsidR="00EE79A3">
          <w:rPr>
            <w:noProof/>
            <w:webHidden/>
          </w:rPr>
          <w:fldChar w:fldCharType="separate"/>
        </w:r>
        <w:r w:rsidR="00EE79A3">
          <w:rPr>
            <w:noProof/>
            <w:webHidden/>
          </w:rPr>
          <w:t>47</w:t>
        </w:r>
        <w:r w:rsidR="00EE79A3">
          <w:rPr>
            <w:noProof/>
            <w:webHidden/>
          </w:rPr>
          <w:fldChar w:fldCharType="end"/>
        </w:r>
      </w:hyperlink>
    </w:p>
    <w:p w14:paraId="1A873304" w14:textId="4CE268D7"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83" w:history="1">
        <w:r w:rsidR="00EE79A3" w:rsidRPr="00C23778">
          <w:rPr>
            <w:rStyle w:val="Hyperlink"/>
            <w:noProof/>
          </w:rPr>
          <w:t xml:space="preserve">Abb. 20: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Veranschaulichtes Gesamtkonzept der Verkehrsteilnehmerklassifikation</w:t>
        </w:r>
        <w:r w:rsidR="00EE79A3">
          <w:rPr>
            <w:noProof/>
            <w:webHidden/>
          </w:rPr>
          <w:tab/>
        </w:r>
        <w:r w:rsidR="00EE79A3">
          <w:rPr>
            <w:noProof/>
            <w:webHidden/>
          </w:rPr>
          <w:fldChar w:fldCharType="begin"/>
        </w:r>
        <w:r w:rsidR="00EE79A3">
          <w:rPr>
            <w:noProof/>
            <w:webHidden/>
          </w:rPr>
          <w:instrText xml:space="preserve"> PAGEREF _Toc144726583 \h </w:instrText>
        </w:r>
        <w:r w:rsidR="00EE79A3">
          <w:rPr>
            <w:noProof/>
            <w:webHidden/>
          </w:rPr>
        </w:r>
        <w:r w:rsidR="00EE79A3">
          <w:rPr>
            <w:noProof/>
            <w:webHidden/>
          </w:rPr>
          <w:fldChar w:fldCharType="separate"/>
        </w:r>
        <w:r w:rsidR="00EE79A3">
          <w:rPr>
            <w:noProof/>
            <w:webHidden/>
          </w:rPr>
          <w:t>50</w:t>
        </w:r>
        <w:r w:rsidR="00EE79A3">
          <w:rPr>
            <w:noProof/>
            <w:webHidden/>
          </w:rPr>
          <w:fldChar w:fldCharType="end"/>
        </w:r>
      </w:hyperlink>
    </w:p>
    <w:p w14:paraId="4FBCD415" w14:textId="1C41FC55" w:rsidR="00EE79A3" w:rsidRDefault="00000000" w:rsidP="00EE79A3">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4726584" w:history="1">
        <w:r w:rsidR="00EE79A3" w:rsidRPr="00C23778">
          <w:rPr>
            <w:rStyle w:val="Hyperlink"/>
            <w:noProof/>
          </w:rPr>
          <w:t xml:space="preserve">Abb. 21: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Clusterbildung bei der Darstellung der Geschwindigkeitsstreuung in Abhängigkeit von der Durchschnittsgeschwindigkeit der einminütigen Sequenzen</w:t>
        </w:r>
        <w:r w:rsidR="00EE79A3">
          <w:rPr>
            <w:noProof/>
            <w:webHidden/>
          </w:rPr>
          <w:tab/>
        </w:r>
        <w:r w:rsidR="00EE79A3">
          <w:rPr>
            <w:noProof/>
            <w:webHidden/>
          </w:rPr>
          <w:fldChar w:fldCharType="begin"/>
        </w:r>
        <w:r w:rsidR="00EE79A3">
          <w:rPr>
            <w:noProof/>
            <w:webHidden/>
          </w:rPr>
          <w:instrText xml:space="preserve"> PAGEREF _Toc144726584 \h </w:instrText>
        </w:r>
        <w:r w:rsidR="00EE79A3">
          <w:rPr>
            <w:noProof/>
            <w:webHidden/>
          </w:rPr>
        </w:r>
        <w:r w:rsidR="00EE79A3">
          <w:rPr>
            <w:noProof/>
            <w:webHidden/>
          </w:rPr>
          <w:fldChar w:fldCharType="separate"/>
        </w:r>
        <w:r w:rsidR="00EE79A3">
          <w:rPr>
            <w:noProof/>
            <w:webHidden/>
          </w:rPr>
          <w:t>57</w:t>
        </w:r>
        <w:r w:rsidR="00EE79A3">
          <w:rPr>
            <w:noProof/>
            <w:webHidden/>
          </w:rPr>
          <w:fldChar w:fldCharType="end"/>
        </w:r>
      </w:hyperlink>
    </w:p>
    <w:p w14:paraId="1A20F9E1" w14:textId="5FA8928A" w:rsidR="00EE79A3" w:rsidRDefault="00000000" w:rsidP="00EE79A3">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4726585" w:history="1">
        <w:r w:rsidR="00EE79A3" w:rsidRPr="00C23778">
          <w:rPr>
            <w:rStyle w:val="Hyperlink"/>
            <w:noProof/>
          </w:rPr>
          <w:t xml:space="preserve">Abb. 22: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Konfusionsmatrix für die Vorhersage des Matching-Modus bei einem Aufnahmeintervall von einer Sekunde</w:t>
        </w:r>
        <w:r w:rsidR="00EE79A3">
          <w:rPr>
            <w:noProof/>
            <w:webHidden/>
          </w:rPr>
          <w:tab/>
        </w:r>
        <w:r w:rsidR="00EE79A3">
          <w:rPr>
            <w:noProof/>
            <w:webHidden/>
          </w:rPr>
          <w:fldChar w:fldCharType="begin"/>
        </w:r>
        <w:r w:rsidR="00EE79A3">
          <w:rPr>
            <w:noProof/>
            <w:webHidden/>
          </w:rPr>
          <w:instrText xml:space="preserve"> PAGEREF _Toc144726585 \h </w:instrText>
        </w:r>
        <w:r w:rsidR="00EE79A3">
          <w:rPr>
            <w:noProof/>
            <w:webHidden/>
          </w:rPr>
        </w:r>
        <w:r w:rsidR="00EE79A3">
          <w:rPr>
            <w:noProof/>
            <w:webHidden/>
          </w:rPr>
          <w:fldChar w:fldCharType="separate"/>
        </w:r>
        <w:r w:rsidR="00EE79A3">
          <w:rPr>
            <w:noProof/>
            <w:webHidden/>
          </w:rPr>
          <w:t>64</w:t>
        </w:r>
        <w:r w:rsidR="00EE79A3">
          <w:rPr>
            <w:noProof/>
            <w:webHidden/>
          </w:rPr>
          <w:fldChar w:fldCharType="end"/>
        </w:r>
      </w:hyperlink>
    </w:p>
    <w:p w14:paraId="7E1EF4D1" w14:textId="3C1A296D" w:rsidR="00EE79A3" w:rsidRDefault="00000000" w:rsidP="00EE79A3">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4726586" w:history="1">
        <w:r w:rsidR="00EE79A3" w:rsidRPr="00C23778">
          <w:rPr>
            <w:rStyle w:val="Hyperlink"/>
            <w:noProof/>
          </w:rPr>
          <w:t xml:space="preserve">Abb. 23: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Konfusionsmatrix für die Vorhersage des Matching-Modus bei einem Aufnahmeintervall von zwei Sekunden</w:t>
        </w:r>
        <w:r w:rsidR="00EE79A3">
          <w:rPr>
            <w:noProof/>
            <w:webHidden/>
          </w:rPr>
          <w:tab/>
        </w:r>
        <w:r w:rsidR="00EE79A3">
          <w:rPr>
            <w:noProof/>
            <w:webHidden/>
          </w:rPr>
          <w:fldChar w:fldCharType="begin"/>
        </w:r>
        <w:r w:rsidR="00EE79A3">
          <w:rPr>
            <w:noProof/>
            <w:webHidden/>
          </w:rPr>
          <w:instrText xml:space="preserve"> PAGEREF _Toc144726586 \h </w:instrText>
        </w:r>
        <w:r w:rsidR="00EE79A3">
          <w:rPr>
            <w:noProof/>
            <w:webHidden/>
          </w:rPr>
        </w:r>
        <w:r w:rsidR="00EE79A3">
          <w:rPr>
            <w:noProof/>
            <w:webHidden/>
          </w:rPr>
          <w:fldChar w:fldCharType="separate"/>
        </w:r>
        <w:r w:rsidR="00EE79A3">
          <w:rPr>
            <w:noProof/>
            <w:webHidden/>
          </w:rPr>
          <w:t>65</w:t>
        </w:r>
        <w:r w:rsidR="00EE79A3">
          <w:rPr>
            <w:noProof/>
            <w:webHidden/>
          </w:rPr>
          <w:fldChar w:fldCharType="end"/>
        </w:r>
      </w:hyperlink>
    </w:p>
    <w:p w14:paraId="04A2EC17" w14:textId="0A5F0300"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87" w:history="1">
        <w:r w:rsidR="00EE79A3" w:rsidRPr="00C23778">
          <w:rPr>
            <w:rStyle w:val="Hyperlink"/>
            <w:noProof/>
          </w:rPr>
          <w:t xml:space="preserve">Abb. 24: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 xml:space="preserve">Klassendiagramm der </w:t>
        </w:r>
        <w:r w:rsidR="00EE79A3" w:rsidRPr="00C23778">
          <w:rPr>
            <w:rStyle w:val="Hyperlink"/>
            <w:rFonts w:ascii="Courier New" w:hAnsi="Courier New"/>
            <w:noProof/>
          </w:rPr>
          <w:t>MapMatcher</w:t>
        </w:r>
        <w:r w:rsidR="00EE79A3" w:rsidRPr="00C23778">
          <w:rPr>
            <w:rStyle w:val="Hyperlink"/>
            <w:noProof/>
          </w:rPr>
          <w:t>-Klasse</w:t>
        </w:r>
        <w:r w:rsidR="00EE79A3">
          <w:rPr>
            <w:noProof/>
            <w:webHidden/>
          </w:rPr>
          <w:tab/>
        </w:r>
        <w:r w:rsidR="00EE79A3">
          <w:rPr>
            <w:noProof/>
            <w:webHidden/>
          </w:rPr>
          <w:fldChar w:fldCharType="begin"/>
        </w:r>
        <w:r w:rsidR="00EE79A3">
          <w:rPr>
            <w:noProof/>
            <w:webHidden/>
          </w:rPr>
          <w:instrText xml:space="preserve"> PAGEREF _Toc144726587 \h </w:instrText>
        </w:r>
        <w:r w:rsidR="00EE79A3">
          <w:rPr>
            <w:noProof/>
            <w:webHidden/>
          </w:rPr>
        </w:r>
        <w:r w:rsidR="00EE79A3">
          <w:rPr>
            <w:noProof/>
            <w:webHidden/>
          </w:rPr>
          <w:fldChar w:fldCharType="separate"/>
        </w:r>
        <w:r w:rsidR="00EE79A3">
          <w:rPr>
            <w:noProof/>
            <w:webHidden/>
          </w:rPr>
          <w:t>66</w:t>
        </w:r>
        <w:r w:rsidR="00EE79A3">
          <w:rPr>
            <w:noProof/>
            <w:webHidden/>
          </w:rPr>
          <w:fldChar w:fldCharType="end"/>
        </w:r>
      </w:hyperlink>
    </w:p>
    <w:p w14:paraId="7947F310" w14:textId="5937E6A3" w:rsidR="00EE79A3" w:rsidRDefault="00000000" w:rsidP="00EE79A3">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4726588" w:history="1">
        <w:r w:rsidR="00EE79A3" w:rsidRPr="00C23778">
          <w:rPr>
            <w:rStyle w:val="Hyperlink"/>
            <w:noProof/>
          </w:rPr>
          <w:t>Abb. 25:</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Auszug aus der Visualisierung der Sequenzen des 2s_4min Trainingsdatensatzes vor (blau) und nach dem Map-Matching (orange)</w:t>
        </w:r>
        <w:r w:rsidR="00EE79A3">
          <w:rPr>
            <w:noProof/>
            <w:webHidden/>
          </w:rPr>
          <w:tab/>
        </w:r>
        <w:r w:rsidR="00EE79A3">
          <w:rPr>
            <w:noProof/>
            <w:webHidden/>
          </w:rPr>
          <w:fldChar w:fldCharType="begin"/>
        </w:r>
        <w:r w:rsidR="00EE79A3">
          <w:rPr>
            <w:noProof/>
            <w:webHidden/>
          </w:rPr>
          <w:instrText xml:space="preserve"> PAGEREF _Toc144726588 \h </w:instrText>
        </w:r>
        <w:r w:rsidR="00EE79A3">
          <w:rPr>
            <w:noProof/>
            <w:webHidden/>
          </w:rPr>
        </w:r>
        <w:r w:rsidR="00EE79A3">
          <w:rPr>
            <w:noProof/>
            <w:webHidden/>
          </w:rPr>
          <w:fldChar w:fldCharType="separate"/>
        </w:r>
        <w:r w:rsidR="00EE79A3">
          <w:rPr>
            <w:noProof/>
            <w:webHidden/>
          </w:rPr>
          <w:t>67</w:t>
        </w:r>
        <w:r w:rsidR="00EE79A3">
          <w:rPr>
            <w:noProof/>
            <w:webHidden/>
          </w:rPr>
          <w:fldChar w:fldCharType="end"/>
        </w:r>
      </w:hyperlink>
    </w:p>
    <w:p w14:paraId="58449C4E" w14:textId="29847B1C"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89" w:history="1">
        <w:r w:rsidR="00EE79A3" w:rsidRPr="00C23778">
          <w:rPr>
            <w:rStyle w:val="Hyperlink"/>
            <w:noProof/>
          </w:rPr>
          <w:t>Abb. 26:</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Basisarchitektur der RNNs für die Verkehrsteilnehmerklassifikation</w:t>
        </w:r>
        <w:r w:rsidR="00EE79A3">
          <w:rPr>
            <w:noProof/>
            <w:webHidden/>
          </w:rPr>
          <w:tab/>
        </w:r>
        <w:r w:rsidR="00EE79A3">
          <w:rPr>
            <w:noProof/>
            <w:webHidden/>
          </w:rPr>
          <w:fldChar w:fldCharType="begin"/>
        </w:r>
        <w:r w:rsidR="00EE79A3">
          <w:rPr>
            <w:noProof/>
            <w:webHidden/>
          </w:rPr>
          <w:instrText xml:space="preserve"> PAGEREF _Toc144726589 \h </w:instrText>
        </w:r>
        <w:r w:rsidR="00EE79A3">
          <w:rPr>
            <w:noProof/>
            <w:webHidden/>
          </w:rPr>
        </w:r>
        <w:r w:rsidR="00EE79A3">
          <w:rPr>
            <w:noProof/>
            <w:webHidden/>
          </w:rPr>
          <w:fldChar w:fldCharType="separate"/>
        </w:r>
        <w:r w:rsidR="00EE79A3">
          <w:rPr>
            <w:noProof/>
            <w:webHidden/>
          </w:rPr>
          <w:t>71</w:t>
        </w:r>
        <w:r w:rsidR="00EE79A3">
          <w:rPr>
            <w:noProof/>
            <w:webHidden/>
          </w:rPr>
          <w:fldChar w:fldCharType="end"/>
        </w:r>
      </w:hyperlink>
    </w:p>
    <w:p w14:paraId="5B2D40F7" w14:textId="1F647D59" w:rsidR="00EE79A3" w:rsidRDefault="00000000" w:rsidP="00EE79A3">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4726590" w:history="1">
        <w:r w:rsidR="00EE79A3" w:rsidRPr="00C23778">
          <w:rPr>
            <w:rStyle w:val="Hyperlink"/>
            <w:noProof/>
          </w:rPr>
          <w:t>Abb. 27:</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Konfusionsmatrix des naiven Klassifikationsansatzes für ein Aufnahmeintervall von zwei Sekunden</w:t>
        </w:r>
        <w:r w:rsidR="00EE79A3">
          <w:rPr>
            <w:noProof/>
            <w:webHidden/>
          </w:rPr>
          <w:tab/>
        </w:r>
        <w:r w:rsidR="00EE79A3">
          <w:rPr>
            <w:noProof/>
            <w:webHidden/>
          </w:rPr>
          <w:fldChar w:fldCharType="begin"/>
        </w:r>
        <w:r w:rsidR="00EE79A3">
          <w:rPr>
            <w:noProof/>
            <w:webHidden/>
          </w:rPr>
          <w:instrText xml:space="preserve"> PAGEREF _Toc144726590 \h </w:instrText>
        </w:r>
        <w:r w:rsidR="00EE79A3">
          <w:rPr>
            <w:noProof/>
            <w:webHidden/>
          </w:rPr>
        </w:r>
        <w:r w:rsidR="00EE79A3">
          <w:rPr>
            <w:noProof/>
            <w:webHidden/>
          </w:rPr>
          <w:fldChar w:fldCharType="separate"/>
        </w:r>
        <w:r w:rsidR="00EE79A3">
          <w:rPr>
            <w:noProof/>
            <w:webHidden/>
          </w:rPr>
          <w:t>79</w:t>
        </w:r>
        <w:r w:rsidR="00EE79A3">
          <w:rPr>
            <w:noProof/>
            <w:webHidden/>
          </w:rPr>
          <w:fldChar w:fldCharType="end"/>
        </w:r>
      </w:hyperlink>
    </w:p>
    <w:p w14:paraId="72221B65" w14:textId="6D603412"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91" w:history="1">
        <w:r w:rsidR="00EE79A3" w:rsidRPr="00C23778">
          <w:rPr>
            <w:rStyle w:val="Hyperlink"/>
            <w:noProof/>
          </w:rPr>
          <w:t>Abb. 28:</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Konfusionsmatrizen der RNNs für eine Sequenzlänge von einer Minute</w:t>
        </w:r>
        <w:r w:rsidR="00EE79A3">
          <w:rPr>
            <w:noProof/>
            <w:webHidden/>
          </w:rPr>
          <w:tab/>
        </w:r>
        <w:r w:rsidR="00EE79A3">
          <w:rPr>
            <w:noProof/>
            <w:webHidden/>
          </w:rPr>
          <w:fldChar w:fldCharType="begin"/>
        </w:r>
        <w:r w:rsidR="00EE79A3">
          <w:rPr>
            <w:noProof/>
            <w:webHidden/>
          </w:rPr>
          <w:instrText xml:space="preserve"> PAGEREF _Toc144726591 \h </w:instrText>
        </w:r>
        <w:r w:rsidR="00EE79A3">
          <w:rPr>
            <w:noProof/>
            <w:webHidden/>
          </w:rPr>
        </w:r>
        <w:r w:rsidR="00EE79A3">
          <w:rPr>
            <w:noProof/>
            <w:webHidden/>
          </w:rPr>
          <w:fldChar w:fldCharType="separate"/>
        </w:r>
        <w:r w:rsidR="00EE79A3">
          <w:rPr>
            <w:noProof/>
            <w:webHidden/>
          </w:rPr>
          <w:t>81</w:t>
        </w:r>
        <w:r w:rsidR="00EE79A3">
          <w:rPr>
            <w:noProof/>
            <w:webHidden/>
          </w:rPr>
          <w:fldChar w:fldCharType="end"/>
        </w:r>
      </w:hyperlink>
    </w:p>
    <w:p w14:paraId="2181DF77" w14:textId="46795879"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92" w:history="1">
        <w:r w:rsidR="00EE79A3" w:rsidRPr="00C23778">
          <w:rPr>
            <w:rStyle w:val="Hyperlink"/>
            <w:noProof/>
          </w:rPr>
          <w:t>Abb. 29:</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Konfusionsmatrizen der RNNs für eine Sequenzlänge von zwei Minuten</w:t>
        </w:r>
        <w:r w:rsidR="00EE79A3">
          <w:rPr>
            <w:noProof/>
            <w:webHidden/>
          </w:rPr>
          <w:tab/>
        </w:r>
        <w:r w:rsidR="00EE79A3">
          <w:rPr>
            <w:noProof/>
            <w:webHidden/>
          </w:rPr>
          <w:fldChar w:fldCharType="begin"/>
        </w:r>
        <w:r w:rsidR="00EE79A3">
          <w:rPr>
            <w:noProof/>
            <w:webHidden/>
          </w:rPr>
          <w:instrText xml:space="preserve"> PAGEREF _Toc144726592 \h </w:instrText>
        </w:r>
        <w:r w:rsidR="00EE79A3">
          <w:rPr>
            <w:noProof/>
            <w:webHidden/>
          </w:rPr>
        </w:r>
        <w:r w:rsidR="00EE79A3">
          <w:rPr>
            <w:noProof/>
            <w:webHidden/>
          </w:rPr>
          <w:fldChar w:fldCharType="separate"/>
        </w:r>
        <w:r w:rsidR="00EE79A3">
          <w:rPr>
            <w:noProof/>
            <w:webHidden/>
          </w:rPr>
          <w:t>82</w:t>
        </w:r>
        <w:r w:rsidR="00EE79A3">
          <w:rPr>
            <w:noProof/>
            <w:webHidden/>
          </w:rPr>
          <w:fldChar w:fldCharType="end"/>
        </w:r>
      </w:hyperlink>
    </w:p>
    <w:p w14:paraId="0E668FC1" w14:textId="0EE41F9F"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93" w:history="1">
        <w:r w:rsidR="00EE79A3" w:rsidRPr="00C23778">
          <w:rPr>
            <w:rStyle w:val="Hyperlink"/>
            <w:noProof/>
          </w:rPr>
          <w:t>Abb. 30:</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Konfusionsmatrizen der RNNs für eine Sequenzlänge von vier Minuten</w:t>
        </w:r>
        <w:r w:rsidR="00EE79A3">
          <w:rPr>
            <w:noProof/>
            <w:webHidden/>
          </w:rPr>
          <w:tab/>
        </w:r>
        <w:r w:rsidR="00EE79A3">
          <w:rPr>
            <w:noProof/>
            <w:webHidden/>
          </w:rPr>
          <w:fldChar w:fldCharType="begin"/>
        </w:r>
        <w:r w:rsidR="00EE79A3">
          <w:rPr>
            <w:noProof/>
            <w:webHidden/>
          </w:rPr>
          <w:instrText xml:space="preserve"> PAGEREF _Toc144726593 \h </w:instrText>
        </w:r>
        <w:r w:rsidR="00EE79A3">
          <w:rPr>
            <w:noProof/>
            <w:webHidden/>
          </w:rPr>
        </w:r>
        <w:r w:rsidR="00EE79A3">
          <w:rPr>
            <w:noProof/>
            <w:webHidden/>
          </w:rPr>
          <w:fldChar w:fldCharType="separate"/>
        </w:r>
        <w:r w:rsidR="00EE79A3">
          <w:rPr>
            <w:noProof/>
            <w:webHidden/>
          </w:rPr>
          <w:t>83</w:t>
        </w:r>
        <w:r w:rsidR="00EE79A3">
          <w:rPr>
            <w:noProof/>
            <w:webHidden/>
          </w:rPr>
          <w:fldChar w:fldCharType="end"/>
        </w:r>
      </w:hyperlink>
    </w:p>
    <w:p w14:paraId="4E59C785" w14:textId="0FA5A972" w:rsidR="00AB5561" w:rsidRPr="00AB5561" w:rsidRDefault="009D3035" w:rsidP="00AB5561">
      <w:r>
        <w:fldChar w:fldCharType="end"/>
      </w:r>
    </w:p>
    <w:p w14:paraId="546F74BE" w14:textId="26599480" w:rsidR="008D131C" w:rsidRDefault="00696D95" w:rsidP="0033723A">
      <w:pPr>
        <w:pStyle w:val="berschrift1"/>
        <w:numPr>
          <w:ilvl w:val="0"/>
          <w:numId w:val="0"/>
        </w:numPr>
        <w:rPr>
          <w:rFonts w:eastAsia="Calibri" w:cs="Arial"/>
          <w:b w:val="0"/>
          <w:bCs w:val="0"/>
          <w:sz w:val="24"/>
          <w:szCs w:val="22"/>
        </w:rPr>
      </w:pPr>
      <w:bookmarkStart w:id="5" w:name="_Toc144726430"/>
      <w:r>
        <w:lastRenderedPageBreak/>
        <w:t>Tabellenverzeichnis</w:t>
      </w:r>
      <w:bookmarkEnd w:id="5"/>
    </w:p>
    <w:p w14:paraId="1B1A86B8" w14:textId="1AE512B0" w:rsidR="00EE79A3" w:rsidRDefault="0033723A">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Tab." </w:instrText>
      </w:r>
      <w:r>
        <w:fldChar w:fldCharType="separate"/>
      </w:r>
      <w:hyperlink w:anchor="_Toc144726740" w:history="1">
        <w:r w:rsidR="00EE79A3" w:rsidRPr="00336F56">
          <w:rPr>
            <w:rStyle w:val="Hyperlink"/>
            <w:noProof/>
          </w:rPr>
          <w:t xml:space="preserve">Tab. 1: </w:t>
        </w:r>
        <w:r w:rsidR="00EE79A3">
          <w:rPr>
            <w:rFonts w:asciiTheme="minorHAnsi" w:eastAsiaTheme="minorEastAsia" w:hAnsiTheme="minorHAnsi" w:cstheme="minorBidi"/>
            <w:noProof/>
            <w:kern w:val="2"/>
            <w:sz w:val="22"/>
            <w:lang w:eastAsia="de-DE"/>
            <w14:ligatures w14:val="standardContextual"/>
          </w:rPr>
          <w:tab/>
        </w:r>
        <w:r w:rsidR="00EE79A3" w:rsidRPr="00336F56">
          <w:rPr>
            <w:rStyle w:val="Hyperlink"/>
            <w:noProof/>
          </w:rPr>
          <w:t>Spalten der von MotionTrace erzeugten CSV-Dateien (Aufnahmen)</w:t>
        </w:r>
        <w:r w:rsidR="00EE79A3">
          <w:rPr>
            <w:noProof/>
            <w:webHidden/>
          </w:rPr>
          <w:tab/>
        </w:r>
        <w:r w:rsidR="00EE79A3">
          <w:rPr>
            <w:noProof/>
            <w:webHidden/>
          </w:rPr>
          <w:fldChar w:fldCharType="begin"/>
        </w:r>
        <w:r w:rsidR="00EE79A3">
          <w:rPr>
            <w:noProof/>
            <w:webHidden/>
          </w:rPr>
          <w:instrText xml:space="preserve"> PAGEREF _Toc144726740 \h </w:instrText>
        </w:r>
        <w:r w:rsidR="00EE79A3">
          <w:rPr>
            <w:noProof/>
            <w:webHidden/>
          </w:rPr>
        </w:r>
        <w:r w:rsidR="00EE79A3">
          <w:rPr>
            <w:noProof/>
            <w:webHidden/>
          </w:rPr>
          <w:fldChar w:fldCharType="separate"/>
        </w:r>
        <w:r w:rsidR="00EE79A3">
          <w:rPr>
            <w:noProof/>
            <w:webHidden/>
          </w:rPr>
          <w:t>45</w:t>
        </w:r>
        <w:r w:rsidR="00EE79A3">
          <w:rPr>
            <w:noProof/>
            <w:webHidden/>
          </w:rPr>
          <w:fldChar w:fldCharType="end"/>
        </w:r>
      </w:hyperlink>
    </w:p>
    <w:p w14:paraId="63AEF48B" w14:textId="4FBDD0FE"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41" w:history="1">
        <w:r w:rsidR="00EE79A3" w:rsidRPr="00336F56">
          <w:rPr>
            <w:rStyle w:val="Hyperlink"/>
            <w:noProof/>
          </w:rPr>
          <w:t xml:space="preserve">Tab. 2: </w:t>
        </w:r>
        <w:r w:rsidR="00EE79A3">
          <w:rPr>
            <w:rFonts w:asciiTheme="minorHAnsi" w:eastAsiaTheme="minorEastAsia" w:hAnsiTheme="minorHAnsi" w:cstheme="minorBidi"/>
            <w:noProof/>
            <w:kern w:val="2"/>
            <w:sz w:val="22"/>
            <w:lang w:eastAsia="de-DE"/>
            <w14:ligatures w14:val="standardContextual"/>
          </w:rPr>
          <w:tab/>
        </w:r>
        <w:r w:rsidR="00EE79A3" w:rsidRPr="00336F56">
          <w:rPr>
            <w:rStyle w:val="Hyperlink"/>
            <w:noProof/>
          </w:rPr>
          <w:t>Datensätze mit verschiedenen Aufnahmeintervallen und Sequenzlängen</w:t>
        </w:r>
        <w:r w:rsidR="00EE79A3">
          <w:rPr>
            <w:noProof/>
            <w:webHidden/>
          </w:rPr>
          <w:tab/>
        </w:r>
        <w:r w:rsidR="00EE79A3">
          <w:rPr>
            <w:noProof/>
            <w:webHidden/>
          </w:rPr>
          <w:fldChar w:fldCharType="begin"/>
        </w:r>
        <w:r w:rsidR="00EE79A3">
          <w:rPr>
            <w:noProof/>
            <w:webHidden/>
          </w:rPr>
          <w:instrText xml:space="preserve"> PAGEREF _Toc144726741 \h </w:instrText>
        </w:r>
        <w:r w:rsidR="00EE79A3">
          <w:rPr>
            <w:noProof/>
            <w:webHidden/>
          </w:rPr>
        </w:r>
        <w:r w:rsidR="00EE79A3">
          <w:rPr>
            <w:noProof/>
            <w:webHidden/>
          </w:rPr>
          <w:fldChar w:fldCharType="separate"/>
        </w:r>
        <w:r w:rsidR="00EE79A3">
          <w:rPr>
            <w:noProof/>
            <w:webHidden/>
          </w:rPr>
          <w:t>54</w:t>
        </w:r>
        <w:r w:rsidR="00EE79A3">
          <w:rPr>
            <w:noProof/>
            <w:webHidden/>
          </w:rPr>
          <w:fldChar w:fldCharType="end"/>
        </w:r>
      </w:hyperlink>
    </w:p>
    <w:p w14:paraId="49E85F13" w14:textId="0CC89ED4"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42" w:history="1">
        <w:r w:rsidR="00EE79A3" w:rsidRPr="00336F56">
          <w:rPr>
            <w:rStyle w:val="Hyperlink"/>
            <w:noProof/>
          </w:rPr>
          <w:t xml:space="preserve">Tab. 3: </w:t>
        </w:r>
        <w:r w:rsidR="00EE79A3">
          <w:rPr>
            <w:rFonts w:asciiTheme="minorHAnsi" w:eastAsiaTheme="minorEastAsia" w:hAnsiTheme="minorHAnsi" w:cstheme="minorBidi"/>
            <w:noProof/>
            <w:kern w:val="2"/>
            <w:sz w:val="22"/>
            <w:lang w:eastAsia="de-DE"/>
            <w14:ligatures w14:val="standardContextual"/>
          </w:rPr>
          <w:tab/>
        </w:r>
        <w:r w:rsidR="00EE79A3" w:rsidRPr="00336F56">
          <w:rPr>
            <w:rStyle w:val="Hyperlink"/>
            <w:noProof/>
          </w:rPr>
          <w:t>Bewegungsmerkmale, um welche die Sequenzen erweitert werden</w:t>
        </w:r>
        <w:r w:rsidR="00EE79A3">
          <w:rPr>
            <w:noProof/>
            <w:webHidden/>
          </w:rPr>
          <w:tab/>
        </w:r>
        <w:r w:rsidR="00EE79A3">
          <w:rPr>
            <w:noProof/>
            <w:webHidden/>
          </w:rPr>
          <w:fldChar w:fldCharType="begin"/>
        </w:r>
        <w:r w:rsidR="00EE79A3">
          <w:rPr>
            <w:noProof/>
            <w:webHidden/>
          </w:rPr>
          <w:instrText xml:space="preserve"> PAGEREF _Toc144726742 \h </w:instrText>
        </w:r>
        <w:r w:rsidR="00EE79A3">
          <w:rPr>
            <w:noProof/>
            <w:webHidden/>
          </w:rPr>
        </w:r>
        <w:r w:rsidR="00EE79A3">
          <w:rPr>
            <w:noProof/>
            <w:webHidden/>
          </w:rPr>
          <w:fldChar w:fldCharType="separate"/>
        </w:r>
        <w:r w:rsidR="00EE79A3">
          <w:rPr>
            <w:noProof/>
            <w:webHidden/>
          </w:rPr>
          <w:t>54</w:t>
        </w:r>
        <w:r w:rsidR="00EE79A3">
          <w:rPr>
            <w:noProof/>
            <w:webHidden/>
          </w:rPr>
          <w:fldChar w:fldCharType="end"/>
        </w:r>
      </w:hyperlink>
    </w:p>
    <w:p w14:paraId="729428ED" w14:textId="11D30998"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43" w:history="1">
        <w:r w:rsidR="00EE79A3" w:rsidRPr="00336F56">
          <w:rPr>
            <w:rStyle w:val="Hyperlink"/>
            <w:noProof/>
          </w:rPr>
          <w:t xml:space="preserve">Tab. 4: </w:t>
        </w:r>
        <w:r w:rsidR="00EE79A3">
          <w:rPr>
            <w:rFonts w:asciiTheme="minorHAnsi" w:eastAsiaTheme="minorEastAsia" w:hAnsiTheme="minorHAnsi" w:cstheme="minorBidi"/>
            <w:noProof/>
            <w:kern w:val="2"/>
            <w:sz w:val="22"/>
            <w:lang w:eastAsia="de-DE"/>
            <w14:ligatures w14:val="standardContextual"/>
          </w:rPr>
          <w:tab/>
        </w:r>
        <w:r w:rsidR="00EE79A3" w:rsidRPr="00336F56">
          <w:rPr>
            <w:rStyle w:val="Hyperlink"/>
            <w:noProof/>
          </w:rPr>
          <w:t>Spalten der Datensätze für die Vorklassifikation</w:t>
        </w:r>
        <w:r w:rsidR="00EE79A3">
          <w:rPr>
            <w:noProof/>
            <w:webHidden/>
          </w:rPr>
          <w:tab/>
        </w:r>
        <w:r w:rsidR="00EE79A3">
          <w:rPr>
            <w:noProof/>
            <w:webHidden/>
          </w:rPr>
          <w:fldChar w:fldCharType="begin"/>
        </w:r>
        <w:r w:rsidR="00EE79A3">
          <w:rPr>
            <w:noProof/>
            <w:webHidden/>
          </w:rPr>
          <w:instrText xml:space="preserve"> PAGEREF _Toc144726743 \h </w:instrText>
        </w:r>
        <w:r w:rsidR="00EE79A3">
          <w:rPr>
            <w:noProof/>
            <w:webHidden/>
          </w:rPr>
        </w:r>
        <w:r w:rsidR="00EE79A3">
          <w:rPr>
            <w:noProof/>
            <w:webHidden/>
          </w:rPr>
          <w:fldChar w:fldCharType="separate"/>
        </w:r>
        <w:r w:rsidR="00EE79A3">
          <w:rPr>
            <w:noProof/>
            <w:webHidden/>
          </w:rPr>
          <w:t>59</w:t>
        </w:r>
        <w:r w:rsidR="00EE79A3">
          <w:rPr>
            <w:noProof/>
            <w:webHidden/>
          </w:rPr>
          <w:fldChar w:fldCharType="end"/>
        </w:r>
      </w:hyperlink>
    </w:p>
    <w:p w14:paraId="38F301D0" w14:textId="2B8D717E"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44" w:history="1">
        <w:r w:rsidR="00EE79A3" w:rsidRPr="00336F56">
          <w:rPr>
            <w:rStyle w:val="Hyperlink"/>
            <w:noProof/>
          </w:rPr>
          <w:t xml:space="preserve">Tab. 5: </w:t>
        </w:r>
        <w:r w:rsidR="00EE79A3">
          <w:rPr>
            <w:rFonts w:asciiTheme="minorHAnsi" w:eastAsiaTheme="minorEastAsia" w:hAnsiTheme="minorHAnsi" w:cstheme="minorBidi"/>
            <w:noProof/>
            <w:kern w:val="2"/>
            <w:sz w:val="22"/>
            <w:lang w:eastAsia="de-DE"/>
            <w14:ligatures w14:val="standardContextual"/>
          </w:rPr>
          <w:tab/>
        </w:r>
        <w:r w:rsidR="00EE79A3" w:rsidRPr="00336F56">
          <w:rPr>
            <w:rStyle w:val="Hyperlink"/>
            <w:noProof/>
          </w:rPr>
          <w:t>Ergebnisse der Gittersuche für die dreiklassige SVM</w:t>
        </w:r>
        <w:r w:rsidR="00EE79A3">
          <w:rPr>
            <w:noProof/>
            <w:webHidden/>
          </w:rPr>
          <w:tab/>
        </w:r>
        <w:r w:rsidR="00EE79A3">
          <w:rPr>
            <w:noProof/>
            <w:webHidden/>
          </w:rPr>
          <w:fldChar w:fldCharType="begin"/>
        </w:r>
        <w:r w:rsidR="00EE79A3">
          <w:rPr>
            <w:noProof/>
            <w:webHidden/>
          </w:rPr>
          <w:instrText xml:space="preserve"> PAGEREF _Toc144726744 \h </w:instrText>
        </w:r>
        <w:r w:rsidR="00EE79A3">
          <w:rPr>
            <w:noProof/>
            <w:webHidden/>
          </w:rPr>
        </w:r>
        <w:r w:rsidR="00EE79A3">
          <w:rPr>
            <w:noProof/>
            <w:webHidden/>
          </w:rPr>
          <w:fldChar w:fldCharType="separate"/>
        </w:r>
        <w:r w:rsidR="00EE79A3">
          <w:rPr>
            <w:noProof/>
            <w:webHidden/>
          </w:rPr>
          <w:t>62</w:t>
        </w:r>
        <w:r w:rsidR="00EE79A3">
          <w:rPr>
            <w:noProof/>
            <w:webHidden/>
          </w:rPr>
          <w:fldChar w:fldCharType="end"/>
        </w:r>
      </w:hyperlink>
    </w:p>
    <w:p w14:paraId="5D9949D3" w14:textId="356CB389"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45" w:history="1">
        <w:r w:rsidR="00EE79A3" w:rsidRPr="00336F56">
          <w:rPr>
            <w:rStyle w:val="Hyperlink"/>
            <w:noProof/>
          </w:rPr>
          <w:t xml:space="preserve">Tab. 6: </w:t>
        </w:r>
        <w:r w:rsidR="00EE79A3">
          <w:rPr>
            <w:rFonts w:asciiTheme="minorHAnsi" w:eastAsiaTheme="minorEastAsia" w:hAnsiTheme="minorHAnsi" w:cstheme="minorBidi"/>
            <w:noProof/>
            <w:kern w:val="2"/>
            <w:sz w:val="22"/>
            <w:lang w:eastAsia="de-DE"/>
            <w14:ligatures w14:val="standardContextual"/>
          </w:rPr>
          <w:tab/>
        </w:r>
        <w:r w:rsidR="00EE79A3" w:rsidRPr="00336F56">
          <w:rPr>
            <w:rStyle w:val="Hyperlink"/>
            <w:noProof/>
          </w:rPr>
          <w:t>Ergebnisse der Gittersuche für den dreiklassigen Random Forest</w:t>
        </w:r>
        <w:r w:rsidR="00EE79A3">
          <w:rPr>
            <w:noProof/>
            <w:webHidden/>
          </w:rPr>
          <w:tab/>
        </w:r>
        <w:r w:rsidR="00EE79A3">
          <w:rPr>
            <w:noProof/>
            <w:webHidden/>
          </w:rPr>
          <w:fldChar w:fldCharType="begin"/>
        </w:r>
        <w:r w:rsidR="00EE79A3">
          <w:rPr>
            <w:noProof/>
            <w:webHidden/>
          </w:rPr>
          <w:instrText xml:space="preserve"> PAGEREF _Toc144726745 \h </w:instrText>
        </w:r>
        <w:r w:rsidR="00EE79A3">
          <w:rPr>
            <w:noProof/>
            <w:webHidden/>
          </w:rPr>
        </w:r>
        <w:r w:rsidR="00EE79A3">
          <w:rPr>
            <w:noProof/>
            <w:webHidden/>
          </w:rPr>
          <w:fldChar w:fldCharType="separate"/>
        </w:r>
        <w:r w:rsidR="00EE79A3">
          <w:rPr>
            <w:noProof/>
            <w:webHidden/>
          </w:rPr>
          <w:t>63</w:t>
        </w:r>
        <w:r w:rsidR="00EE79A3">
          <w:rPr>
            <w:noProof/>
            <w:webHidden/>
          </w:rPr>
          <w:fldChar w:fldCharType="end"/>
        </w:r>
      </w:hyperlink>
    </w:p>
    <w:p w14:paraId="5CB20582" w14:textId="3193E137"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46" w:history="1">
        <w:r w:rsidR="00EE79A3" w:rsidRPr="00336F56">
          <w:rPr>
            <w:rStyle w:val="Hyperlink"/>
            <w:noProof/>
          </w:rPr>
          <w:t>Tab. 7:</w:t>
        </w:r>
        <w:r w:rsidR="00EE79A3">
          <w:rPr>
            <w:rFonts w:asciiTheme="minorHAnsi" w:eastAsiaTheme="minorEastAsia" w:hAnsiTheme="minorHAnsi" w:cstheme="minorBidi"/>
            <w:noProof/>
            <w:kern w:val="2"/>
            <w:sz w:val="22"/>
            <w:lang w:eastAsia="de-DE"/>
            <w14:ligatures w14:val="standardContextual"/>
          </w:rPr>
          <w:tab/>
        </w:r>
        <w:r w:rsidR="00EE79A3" w:rsidRPr="00336F56">
          <w:rPr>
            <w:rStyle w:val="Hyperlink"/>
            <w:noProof/>
          </w:rPr>
          <w:t>Ergebnisse der Gittersuche für die vierklassige SVM</w:t>
        </w:r>
        <w:r w:rsidR="00EE79A3">
          <w:rPr>
            <w:noProof/>
            <w:webHidden/>
          </w:rPr>
          <w:tab/>
        </w:r>
        <w:r w:rsidR="00EE79A3">
          <w:rPr>
            <w:noProof/>
            <w:webHidden/>
          </w:rPr>
          <w:fldChar w:fldCharType="begin"/>
        </w:r>
        <w:r w:rsidR="00EE79A3">
          <w:rPr>
            <w:noProof/>
            <w:webHidden/>
          </w:rPr>
          <w:instrText xml:space="preserve"> PAGEREF _Toc144726746 \h </w:instrText>
        </w:r>
        <w:r w:rsidR="00EE79A3">
          <w:rPr>
            <w:noProof/>
            <w:webHidden/>
          </w:rPr>
        </w:r>
        <w:r w:rsidR="00EE79A3">
          <w:rPr>
            <w:noProof/>
            <w:webHidden/>
          </w:rPr>
          <w:fldChar w:fldCharType="separate"/>
        </w:r>
        <w:r w:rsidR="00EE79A3">
          <w:rPr>
            <w:noProof/>
            <w:webHidden/>
          </w:rPr>
          <w:t>69</w:t>
        </w:r>
        <w:r w:rsidR="00EE79A3">
          <w:rPr>
            <w:noProof/>
            <w:webHidden/>
          </w:rPr>
          <w:fldChar w:fldCharType="end"/>
        </w:r>
      </w:hyperlink>
    </w:p>
    <w:p w14:paraId="348A2E9C" w14:textId="791B77FD"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47" w:history="1">
        <w:r w:rsidR="00EE79A3" w:rsidRPr="00336F56">
          <w:rPr>
            <w:rStyle w:val="Hyperlink"/>
            <w:noProof/>
          </w:rPr>
          <w:t>Tab. 8:</w:t>
        </w:r>
        <w:r w:rsidR="00EE79A3">
          <w:rPr>
            <w:rFonts w:asciiTheme="minorHAnsi" w:eastAsiaTheme="minorEastAsia" w:hAnsiTheme="minorHAnsi" w:cstheme="minorBidi"/>
            <w:noProof/>
            <w:kern w:val="2"/>
            <w:sz w:val="22"/>
            <w:lang w:eastAsia="de-DE"/>
            <w14:ligatures w14:val="standardContextual"/>
          </w:rPr>
          <w:tab/>
        </w:r>
        <w:r w:rsidR="00EE79A3" w:rsidRPr="00336F56">
          <w:rPr>
            <w:rStyle w:val="Hyperlink"/>
            <w:noProof/>
          </w:rPr>
          <w:t>Ergebnisse der Gittersuche für den vierklassigen Random Forest</w:t>
        </w:r>
        <w:r w:rsidR="00EE79A3">
          <w:rPr>
            <w:noProof/>
            <w:webHidden/>
          </w:rPr>
          <w:tab/>
        </w:r>
        <w:r w:rsidR="00EE79A3">
          <w:rPr>
            <w:noProof/>
            <w:webHidden/>
          </w:rPr>
          <w:fldChar w:fldCharType="begin"/>
        </w:r>
        <w:r w:rsidR="00EE79A3">
          <w:rPr>
            <w:noProof/>
            <w:webHidden/>
          </w:rPr>
          <w:instrText xml:space="preserve"> PAGEREF _Toc144726747 \h </w:instrText>
        </w:r>
        <w:r w:rsidR="00EE79A3">
          <w:rPr>
            <w:noProof/>
            <w:webHidden/>
          </w:rPr>
        </w:r>
        <w:r w:rsidR="00EE79A3">
          <w:rPr>
            <w:noProof/>
            <w:webHidden/>
          </w:rPr>
          <w:fldChar w:fldCharType="separate"/>
        </w:r>
        <w:r w:rsidR="00EE79A3">
          <w:rPr>
            <w:noProof/>
            <w:webHidden/>
          </w:rPr>
          <w:t>69</w:t>
        </w:r>
        <w:r w:rsidR="00EE79A3">
          <w:rPr>
            <w:noProof/>
            <w:webHidden/>
          </w:rPr>
          <w:fldChar w:fldCharType="end"/>
        </w:r>
      </w:hyperlink>
    </w:p>
    <w:p w14:paraId="342ADD1B" w14:textId="405E05D9"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48" w:history="1">
        <w:r w:rsidR="00EE79A3" w:rsidRPr="00336F56">
          <w:rPr>
            <w:rStyle w:val="Hyperlink"/>
            <w:noProof/>
          </w:rPr>
          <w:t>Tab. 9:</w:t>
        </w:r>
        <w:r w:rsidR="00EE79A3">
          <w:rPr>
            <w:rFonts w:asciiTheme="minorHAnsi" w:eastAsiaTheme="minorEastAsia" w:hAnsiTheme="minorHAnsi" w:cstheme="minorBidi"/>
            <w:noProof/>
            <w:kern w:val="2"/>
            <w:sz w:val="22"/>
            <w:lang w:eastAsia="de-DE"/>
            <w14:ligatures w14:val="standardContextual"/>
          </w:rPr>
          <w:tab/>
        </w:r>
        <w:r w:rsidR="00EE79A3" w:rsidRPr="00336F56">
          <w:rPr>
            <w:rStyle w:val="Hyperlink"/>
            <w:noProof/>
          </w:rPr>
          <w:t>Ergebnisse der Gittersuche für die RNNs</w:t>
        </w:r>
        <w:r w:rsidR="00EE79A3">
          <w:rPr>
            <w:noProof/>
            <w:webHidden/>
          </w:rPr>
          <w:tab/>
        </w:r>
        <w:r w:rsidR="00EE79A3">
          <w:rPr>
            <w:noProof/>
            <w:webHidden/>
          </w:rPr>
          <w:fldChar w:fldCharType="begin"/>
        </w:r>
        <w:r w:rsidR="00EE79A3">
          <w:rPr>
            <w:noProof/>
            <w:webHidden/>
          </w:rPr>
          <w:instrText xml:space="preserve"> PAGEREF _Toc144726748 \h </w:instrText>
        </w:r>
        <w:r w:rsidR="00EE79A3">
          <w:rPr>
            <w:noProof/>
            <w:webHidden/>
          </w:rPr>
        </w:r>
        <w:r w:rsidR="00EE79A3">
          <w:rPr>
            <w:noProof/>
            <w:webHidden/>
          </w:rPr>
          <w:fldChar w:fldCharType="separate"/>
        </w:r>
        <w:r w:rsidR="00EE79A3">
          <w:rPr>
            <w:noProof/>
            <w:webHidden/>
          </w:rPr>
          <w:t>77</w:t>
        </w:r>
        <w:r w:rsidR="00EE79A3">
          <w:rPr>
            <w:noProof/>
            <w:webHidden/>
          </w:rPr>
          <w:fldChar w:fldCharType="end"/>
        </w:r>
      </w:hyperlink>
    </w:p>
    <w:p w14:paraId="2E9B661D" w14:textId="6B7124C1" w:rsidR="0033723A" w:rsidRPr="0033723A" w:rsidRDefault="0033723A" w:rsidP="0033723A">
      <w:r>
        <w:fldChar w:fldCharType="end"/>
      </w:r>
    </w:p>
    <w:p w14:paraId="0FE6423F" w14:textId="725BD34B" w:rsidR="00696D95" w:rsidRDefault="00554821" w:rsidP="00696D95">
      <w:pPr>
        <w:pStyle w:val="berschrift1"/>
        <w:numPr>
          <w:ilvl w:val="0"/>
          <w:numId w:val="0"/>
        </w:numPr>
      </w:pPr>
      <w:bookmarkStart w:id="6" w:name="_Toc144726431"/>
      <w:r>
        <w:lastRenderedPageBreak/>
        <w:t>Programmcodeverzeichnis</w:t>
      </w:r>
      <w:bookmarkEnd w:id="6"/>
    </w:p>
    <w:p w14:paraId="2847EBC5" w14:textId="7DF6EBFF" w:rsidR="00EE79A3" w:rsidRDefault="005C2956">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Code" </w:instrText>
      </w:r>
      <w:r>
        <w:fldChar w:fldCharType="separate"/>
      </w:r>
      <w:hyperlink w:anchor="_Toc144726768" w:history="1">
        <w:r w:rsidR="00EE79A3" w:rsidRPr="00F347DB">
          <w:rPr>
            <w:rStyle w:val="Hyperlink"/>
            <w:noProof/>
          </w:rPr>
          <w:t xml:space="preserve">Code 1: </w:t>
        </w:r>
        <w:r w:rsidR="00EE79A3">
          <w:rPr>
            <w:rFonts w:asciiTheme="minorHAnsi" w:eastAsiaTheme="minorEastAsia" w:hAnsiTheme="minorHAnsi" w:cstheme="minorBidi"/>
            <w:noProof/>
            <w:kern w:val="2"/>
            <w:sz w:val="22"/>
            <w:lang w:eastAsia="de-DE"/>
            <w14:ligatures w14:val="standardContextual"/>
          </w:rPr>
          <w:tab/>
        </w:r>
        <w:r w:rsidR="00EE79A3" w:rsidRPr="00F347DB">
          <w:rPr>
            <w:rStyle w:val="Hyperlink"/>
            <w:noProof/>
          </w:rPr>
          <w:t>Stratifizierte Aufteilung der Sequenzen in Trainings- und Testdaten</w:t>
        </w:r>
        <w:r w:rsidR="00EE79A3">
          <w:rPr>
            <w:noProof/>
            <w:webHidden/>
          </w:rPr>
          <w:tab/>
        </w:r>
        <w:r w:rsidR="00EE79A3">
          <w:rPr>
            <w:noProof/>
            <w:webHidden/>
          </w:rPr>
          <w:fldChar w:fldCharType="begin"/>
        </w:r>
        <w:r w:rsidR="00EE79A3">
          <w:rPr>
            <w:noProof/>
            <w:webHidden/>
          </w:rPr>
          <w:instrText xml:space="preserve"> PAGEREF _Toc144726768 \h </w:instrText>
        </w:r>
        <w:r w:rsidR="00EE79A3">
          <w:rPr>
            <w:noProof/>
            <w:webHidden/>
          </w:rPr>
        </w:r>
        <w:r w:rsidR="00EE79A3">
          <w:rPr>
            <w:noProof/>
            <w:webHidden/>
          </w:rPr>
          <w:fldChar w:fldCharType="separate"/>
        </w:r>
        <w:r w:rsidR="00EE79A3">
          <w:rPr>
            <w:noProof/>
            <w:webHidden/>
          </w:rPr>
          <w:t>53</w:t>
        </w:r>
        <w:r w:rsidR="00EE79A3">
          <w:rPr>
            <w:noProof/>
            <w:webHidden/>
          </w:rPr>
          <w:fldChar w:fldCharType="end"/>
        </w:r>
      </w:hyperlink>
    </w:p>
    <w:p w14:paraId="6A2CB7BC" w14:textId="5D9DAAA5"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69" w:history="1">
        <w:r w:rsidR="00EE79A3" w:rsidRPr="00F347DB">
          <w:rPr>
            <w:rStyle w:val="Hyperlink"/>
            <w:noProof/>
          </w:rPr>
          <w:t xml:space="preserve">Code 2: </w:t>
        </w:r>
        <w:r w:rsidR="00EE79A3">
          <w:rPr>
            <w:rFonts w:asciiTheme="minorHAnsi" w:eastAsiaTheme="minorEastAsia" w:hAnsiTheme="minorHAnsi" w:cstheme="minorBidi"/>
            <w:noProof/>
            <w:kern w:val="2"/>
            <w:sz w:val="22"/>
            <w:lang w:eastAsia="de-DE"/>
            <w14:ligatures w14:val="standardContextual"/>
          </w:rPr>
          <w:tab/>
        </w:r>
        <w:r w:rsidR="00EE79A3" w:rsidRPr="00F347DB">
          <w:rPr>
            <w:rStyle w:val="Hyperlink"/>
            <w:noProof/>
          </w:rPr>
          <w:t>Behandlung der verbleibenden NULL-Werte in den Datensätzen</w:t>
        </w:r>
        <w:r w:rsidR="00EE79A3">
          <w:rPr>
            <w:noProof/>
            <w:webHidden/>
          </w:rPr>
          <w:tab/>
        </w:r>
        <w:r w:rsidR="00EE79A3">
          <w:rPr>
            <w:noProof/>
            <w:webHidden/>
          </w:rPr>
          <w:fldChar w:fldCharType="begin"/>
        </w:r>
        <w:r w:rsidR="00EE79A3">
          <w:rPr>
            <w:noProof/>
            <w:webHidden/>
          </w:rPr>
          <w:instrText xml:space="preserve"> PAGEREF _Toc144726769 \h </w:instrText>
        </w:r>
        <w:r w:rsidR="00EE79A3">
          <w:rPr>
            <w:noProof/>
            <w:webHidden/>
          </w:rPr>
        </w:r>
        <w:r w:rsidR="00EE79A3">
          <w:rPr>
            <w:noProof/>
            <w:webHidden/>
          </w:rPr>
          <w:fldChar w:fldCharType="separate"/>
        </w:r>
        <w:r w:rsidR="00EE79A3">
          <w:rPr>
            <w:noProof/>
            <w:webHidden/>
          </w:rPr>
          <w:t>58</w:t>
        </w:r>
        <w:r w:rsidR="00EE79A3">
          <w:rPr>
            <w:noProof/>
            <w:webHidden/>
          </w:rPr>
          <w:fldChar w:fldCharType="end"/>
        </w:r>
      </w:hyperlink>
    </w:p>
    <w:p w14:paraId="509198F6" w14:textId="3ADCCB5A"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70" w:history="1">
        <w:r w:rsidR="00EE79A3" w:rsidRPr="00F347DB">
          <w:rPr>
            <w:rStyle w:val="Hyperlink"/>
            <w:noProof/>
          </w:rPr>
          <w:t xml:space="preserve">Code 3: </w:t>
        </w:r>
        <w:r w:rsidR="00EE79A3">
          <w:rPr>
            <w:rFonts w:asciiTheme="minorHAnsi" w:eastAsiaTheme="minorEastAsia" w:hAnsiTheme="minorHAnsi" w:cstheme="minorBidi"/>
            <w:noProof/>
            <w:kern w:val="2"/>
            <w:sz w:val="22"/>
            <w:lang w:eastAsia="de-DE"/>
            <w14:ligatures w14:val="standardContextual"/>
          </w:rPr>
          <w:tab/>
        </w:r>
        <w:r w:rsidR="00EE79A3" w:rsidRPr="00F347DB">
          <w:rPr>
            <w:rStyle w:val="Hyperlink"/>
            <w:noProof/>
          </w:rPr>
          <w:t>Datenvorbereitung für das Training der Vorklassifikatoren</w:t>
        </w:r>
        <w:r w:rsidR="00EE79A3">
          <w:rPr>
            <w:noProof/>
            <w:webHidden/>
          </w:rPr>
          <w:tab/>
        </w:r>
        <w:r w:rsidR="00EE79A3">
          <w:rPr>
            <w:noProof/>
            <w:webHidden/>
          </w:rPr>
          <w:fldChar w:fldCharType="begin"/>
        </w:r>
        <w:r w:rsidR="00EE79A3">
          <w:rPr>
            <w:noProof/>
            <w:webHidden/>
          </w:rPr>
          <w:instrText xml:space="preserve"> PAGEREF _Toc144726770 \h </w:instrText>
        </w:r>
        <w:r w:rsidR="00EE79A3">
          <w:rPr>
            <w:noProof/>
            <w:webHidden/>
          </w:rPr>
        </w:r>
        <w:r w:rsidR="00EE79A3">
          <w:rPr>
            <w:noProof/>
            <w:webHidden/>
          </w:rPr>
          <w:fldChar w:fldCharType="separate"/>
        </w:r>
        <w:r w:rsidR="00EE79A3">
          <w:rPr>
            <w:noProof/>
            <w:webHidden/>
          </w:rPr>
          <w:t>60</w:t>
        </w:r>
        <w:r w:rsidR="00EE79A3">
          <w:rPr>
            <w:noProof/>
            <w:webHidden/>
          </w:rPr>
          <w:fldChar w:fldCharType="end"/>
        </w:r>
      </w:hyperlink>
    </w:p>
    <w:p w14:paraId="7CA60442" w14:textId="26CC1B96"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71" w:history="1">
        <w:r w:rsidR="00EE79A3" w:rsidRPr="00F347DB">
          <w:rPr>
            <w:rStyle w:val="Hyperlink"/>
            <w:noProof/>
          </w:rPr>
          <w:t xml:space="preserve">Code 4: </w:t>
        </w:r>
        <w:r w:rsidR="00EE79A3">
          <w:rPr>
            <w:rFonts w:asciiTheme="minorHAnsi" w:eastAsiaTheme="minorEastAsia" w:hAnsiTheme="minorHAnsi" w:cstheme="minorBidi"/>
            <w:noProof/>
            <w:kern w:val="2"/>
            <w:sz w:val="22"/>
            <w:lang w:eastAsia="de-DE"/>
            <w14:ligatures w14:val="standardContextual"/>
          </w:rPr>
          <w:tab/>
        </w:r>
        <w:r w:rsidR="00EE79A3" w:rsidRPr="00F347DB">
          <w:rPr>
            <w:rStyle w:val="Hyperlink"/>
            <w:noProof/>
          </w:rPr>
          <w:t>Parametergitter für die Optimierung der Random-Forest-Klassifikatoren</w:t>
        </w:r>
        <w:r w:rsidR="00EE79A3">
          <w:rPr>
            <w:noProof/>
            <w:webHidden/>
          </w:rPr>
          <w:tab/>
        </w:r>
        <w:r w:rsidR="00EE79A3">
          <w:rPr>
            <w:noProof/>
            <w:webHidden/>
          </w:rPr>
          <w:fldChar w:fldCharType="begin"/>
        </w:r>
        <w:r w:rsidR="00EE79A3">
          <w:rPr>
            <w:noProof/>
            <w:webHidden/>
          </w:rPr>
          <w:instrText xml:space="preserve"> PAGEREF _Toc144726771 \h </w:instrText>
        </w:r>
        <w:r w:rsidR="00EE79A3">
          <w:rPr>
            <w:noProof/>
            <w:webHidden/>
          </w:rPr>
        </w:r>
        <w:r w:rsidR="00EE79A3">
          <w:rPr>
            <w:noProof/>
            <w:webHidden/>
          </w:rPr>
          <w:fldChar w:fldCharType="separate"/>
        </w:r>
        <w:r w:rsidR="00EE79A3">
          <w:rPr>
            <w:noProof/>
            <w:webHidden/>
          </w:rPr>
          <w:t>60</w:t>
        </w:r>
        <w:r w:rsidR="00EE79A3">
          <w:rPr>
            <w:noProof/>
            <w:webHidden/>
          </w:rPr>
          <w:fldChar w:fldCharType="end"/>
        </w:r>
      </w:hyperlink>
    </w:p>
    <w:p w14:paraId="07FE5197" w14:textId="6A43AC42"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72" w:history="1">
        <w:r w:rsidR="00EE79A3" w:rsidRPr="00F347DB">
          <w:rPr>
            <w:rStyle w:val="Hyperlink"/>
            <w:noProof/>
          </w:rPr>
          <w:t>Code 5:</w:t>
        </w:r>
        <w:r w:rsidR="00EE79A3">
          <w:rPr>
            <w:rFonts w:asciiTheme="minorHAnsi" w:eastAsiaTheme="minorEastAsia" w:hAnsiTheme="minorHAnsi" w:cstheme="minorBidi"/>
            <w:noProof/>
            <w:kern w:val="2"/>
            <w:sz w:val="22"/>
            <w:lang w:eastAsia="de-DE"/>
            <w14:ligatures w14:val="standardContextual"/>
          </w:rPr>
          <w:tab/>
        </w:r>
        <w:r w:rsidR="00EE79A3" w:rsidRPr="00F347DB">
          <w:rPr>
            <w:rStyle w:val="Hyperlink"/>
            <w:noProof/>
          </w:rPr>
          <w:t>Parametergitter für die Optimierung der Support-Vector-Klassifikatoren</w:t>
        </w:r>
        <w:r w:rsidR="00EE79A3">
          <w:rPr>
            <w:noProof/>
            <w:webHidden/>
          </w:rPr>
          <w:tab/>
        </w:r>
        <w:r w:rsidR="00EE79A3">
          <w:rPr>
            <w:noProof/>
            <w:webHidden/>
          </w:rPr>
          <w:fldChar w:fldCharType="begin"/>
        </w:r>
        <w:r w:rsidR="00EE79A3">
          <w:rPr>
            <w:noProof/>
            <w:webHidden/>
          </w:rPr>
          <w:instrText xml:space="preserve"> PAGEREF _Toc144726772 \h </w:instrText>
        </w:r>
        <w:r w:rsidR="00EE79A3">
          <w:rPr>
            <w:noProof/>
            <w:webHidden/>
          </w:rPr>
        </w:r>
        <w:r w:rsidR="00EE79A3">
          <w:rPr>
            <w:noProof/>
            <w:webHidden/>
          </w:rPr>
          <w:fldChar w:fldCharType="separate"/>
        </w:r>
        <w:r w:rsidR="00EE79A3">
          <w:rPr>
            <w:noProof/>
            <w:webHidden/>
          </w:rPr>
          <w:t>61</w:t>
        </w:r>
        <w:r w:rsidR="00EE79A3">
          <w:rPr>
            <w:noProof/>
            <w:webHidden/>
          </w:rPr>
          <w:fldChar w:fldCharType="end"/>
        </w:r>
      </w:hyperlink>
    </w:p>
    <w:p w14:paraId="428CB9D7" w14:textId="52420719"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73" w:history="1">
        <w:r w:rsidR="00EE79A3" w:rsidRPr="00F347DB">
          <w:rPr>
            <w:rStyle w:val="Hyperlink"/>
            <w:noProof/>
          </w:rPr>
          <w:t xml:space="preserve">Code 6: </w:t>
        </w:r>
        <w:r w:rsidR="00EE79A3">
          <w:rPr>
            <w:rFonts w:asciiTheme="minorHAnsi" w:eastAsiaTheme="minorEastAsia" w:hAnsiTheme="minorHAnsi" w:cstheme="minorBidi"/>
            <w:noProof/>
            <w:kern w:val="2"/>
            <w:sz w:val="22"/>
            <w:lang w:eastAsia="de-DE"/>
            <w14:ligatures w14:val="standardContextual"/>
          </w:rPr>
          <w:tab/>
        </w:r>
        <w:r w:rsidR="00EE79A3" w:rsidRPr="00F347DB">
          <w:rPr>
            <w:rStyle w:val="Hyperlink"/>
            <w:noProof/>
          </w:rPr>
          <w:t xml:space="preserve">Gittersuche mittels </w:t>
        </w:r>
        <w:r w:rsidR="00EE79A3" w:rsidRPr="00F347DB">
          <w:rPr>
            <w:rStyle w:val="Hyperlink"/>
            <w:rFonts w:ascii="Courier New" w:hAnsi="Courier New"/>
            <w:noProof/>
          </w:rPr>
          <w:t>GridSearchCV</w:t>
        </w:r>
        <w:r w:rsidR="00EE79A3">
          <w:rPr>
            <w:noProof/>
            <w:webHidden/>
          </w:rPr>
          <w:tab/>
        </w:r>
        <w:r w:rsidR="00EE79A3">
          <w:rPr>
            <w:noProof/>
            <w:webHidden/>
          </w:rPr>
          <w:fldChar w:fldCharType="begin"/>
        </w:r>
        <w:r w:rsidR="00EE79A3">
          <w:rPr>
            <w:noProof/>
            <w:webHidden/>
          </w:rPr>
          <w:instrText xml:space="preserve"> PAGEREF _Toc144726773 \h </w:instrText>
        </w:r>
        <w:r w:rsidR="00EE79A3">
          <w:rPr>
            <w:noProof/>
            <w:webHidden/>
          </w:rPr>
        </w:r>
        <w:r w:rsidR="00EE79A3">
          <w:rPr>
            <w:noProof/>
            <w:webHidden/>
          </w:rPr>
          <w:fldChar w:fldCharType="separate"/>
        </w:r>
        <w:r w:rsidR="00EE79A3">
          <w:rPr>
            <w:noProof/>
            <w:webHidden/>
          </w:rPr>
          <w:t>62</w:t>
        </w:r>
        <w:r w:rsidR="00EE79A3">
          <w:rPr>
            <w:noProof/>
            <w:webHidden/>
          </w:rPr>
          <w:fldChar w:fldCharType="end"/>
        </w:r>
      </w:hyperlink>
    </w:p>
    <w:p w14:paraId="2BC2387C" w14:textId="4EFBC8C2" w:rsidR="00EE79A3" w:rsidRDefault="00000000" w:rsidP="00EE79A3">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4726774" w:history="1">
        <w:r w:rsidR="00EE79A3" w:rsidRPr="00F347DB">
          <w:rPr>
            <w:rStyle w:val="Hyperlink"/>
            <w:noProof/>
          </w:rPr>
          <w:t>Code 7:</w:t>
        </w:r>
        <w:r w:rsidR="00EE79A3">
          <w:rPr>
            <w:rFonts w:asciiTheme="minorHAnsi" w:eastAsiaTheme="minorEastAsia" w:hAnsiTheme="minorHAnsi" w:cstheme="minorBidi"/>
            <w:noProof/>
            <w:kern w:val="2"/>
            <w:sz w:val="22"/>
            <w:lang w:eastAsia="de-DE"/>
            <w14:ligatures w14:val="standardContextual"/>
          </w:rPr>
          <w:tab/>
        </w:r>
        <w:r w:rsidR="00EE79A3" w:rsidRPr="00F347DB">
          <w:rPr>
            <w:rStyle w:val="Hyperlink"/>
            <w:noProof/>
          </w:rPr>
          <w:t>Funktion zur dynamischen Erzeugung der RNNs entsprechend der Basisarchitektur in Abhängigkeit eines Hyperparametersatzes</w:t>
        </w:r>
        <w:r w:rsidR="00EE79A3">
          <w:rPr>
            <w:noProof/>
            <w:webHidden/>
          </w:rPr>
          <w:tab/>
        </w:r>
        <w:r w:rsidR="00EE79A3">
          <w:rPr>
            <w:noProof/>
            <w:webHidden/>
          </w:rPr>
          <w:fldChar w:fldCharType="begin"/>
        </w:r>
        <w:r w:rsidR="00EE79A3">
          <w:rPr>
            <w:noProof/>
            <w:webHidden/>
          </w:rPr>
          <w:instrText xml:space="preserve"> PAGEREF _Toc144726774 \h </w:instrText>
        </w:r>
        <w:r w:rsidR="00EE79A3">
          <w:rPr>
            <w:noProof/>
            <w:webHidden/>
          </w:rPr>
        </w:r>
        <w:r w:rsidR="00EE79A3">
          <w:rPr>
            <w:noProof/>
            <w:webHidden/>
          </w:rPr>
          <w:fldChar w:fldCharType="separate"/>
        </w:r>
        <w:r w:rsidR="00EE79A3">
          <w:rPr>
            <w:noProof/>
            <w:webHidden/>
          </w:rPr>
          <w:t>72</w:t>
        </w:r>
        <w:r w:rsidR="00EE79A3">
          <w:rPr>
            <w:noProof/>
            <w:webHidden/>
          </w:rPr>
          <w:fldChar w:fldCharType="end"/>
        </w:r>
      </w:hyperlink>
    </w:p>
    <w:p w14:paraId="54FDBC8B" w14:textId="2001EE18"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75" w:history="1">
        <w:r w:rsidR="00EE79A3" w:rsidRPr="00F347DB">
          <w:rPr>
            <w:rStyle w:val="Hyperlink"/>
            <w:noProof/>
          </w:rPr>
          <w:t>Code 8:</w:t>
        </w:r>
        <w:r w:rsidR="00EE79A3">
          <w:rPr>
            <w:rFonts w:asciiTheme="minorHAnsi" w:eastAsiaTheme="minorEastAsia" w:hAnsiTheme="minorHAnsi" w:cstheme="minorBidi"/>
            <w:noProof/>
            <w:kern w:val="2"/>
            <w:sz w:val="22"/>
            <w:lang w:eastAsia="de-DE"/>
            <w14:ligatures w14:val="standardContextual"/>
          </w:rPr>
          <w:tab/>
        </w:r>
        <w:r w:rsidR="00EE79A3" w:rsidRPr="00F347DB">
          <w:rPr>
            <w:rStyle w:val="Hyperlink"/>
            <w:noProof/>
          </w:rPr>
          <w:t>Datenvorbereitung für das Training der RNNs</w:t>
        </w:r>
        <w:r w:rsidR="00EE79A3">
          <w:rPr>
            <w:noProof/>
            <w:webHidden/>
          </w:rPr>
          <w:tab/>
        </w:r>
        <w:r w:rsidR="00EE79A3">
          <w:rPr>
            <w:noProof/>
            <w:webHidden/>
          </w:rPr>
          <w:fldChar w:fldCharType="begin"/>
        </w:r>
        <w:r w:rsidR="00EE79A3">
          <w:rPr>
            <w:noProof/>
            <w:webHidden/>
          </w:rPr>
          <w:instrText xml:space="preserve"> PAGEREF _Toc144726775 \h </w:instrText>
        </w:r>
        <w:r w:rsidR="00EE79A3">
          <w:rPr>
            <w:noProof/>
            <w:webHidden/>
          </w:rPr>
        </w:r>
        <w:r w:rsidR="00EE79A3">
          <w:rPr>
            <w:noProof/>
            <w:webHidden/>
          </w:rPr>
          <w:fldChar w:fldCharType="separate"/>
        </w:r>
        <w:r w:rsidR="00EE79A3">
          <w:rPr>
            <w:noProof/>
            <w:webHidden/>
          </w:rPr>
          <w:t>73</w:t>
        </w:r>
        <w:r w:rsidR="00EE79A3">
          <w:rPr>
            <w:noProof/>
            <w:webHidden/>
          </w:rPr>
          <w:fldChar w:fldCharType="end"/>
        </w:r>
      </w:hyperlink>
    </w:p>
    <w:p w14:paraId="253715FC" w14:textId="31240637"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76" w:history="1">
        <w:r w:rsidR="00EE79A3" w:rsidRPr="00F347DB">
          <w:rPr>
            <w:rStyle w:val="Hyperlink"/>
            <w:noProof/>
          </w:rPr>
          <w:t>Code 9:</w:t>
        </w:r>
        <w:r w:rsidR="00EE79A3">
          <w:rPr>
            <w:rFonts w:asciiTheme="minorHAnsi" w:eastAsiaTheme="minorEastAsia" w:hAnsiTheme="minorHAnsi" w:cstheme="minorBidi"/>
            <w:noProof/>
            <w:kern w:val="2"/>
            <w:sz w:val="22"/>
            <w:lang w:eastAsia="de-DE"/>
            <w14:ligatures w14:val="standardContextual"/>
          </w:rPr>
          <w:tab/>
        </w:r>
        <w:r w:rsidR="00EE79A3" w:rsidRPr="00F347DB">
          <w:rPr>
            <w:rStyle w:val="Hyperlink"/>
            <w:noProof/>
          </w:rPr>
          <w:t>Erzeugung der Validierungsdaten und Skalierung</w:t>
        </w:r>
        <w:r w:rsidR="00EE79A3">
          <w:rPr>
            <w:noProof/>
            <w:webHidden/>
          </w:rPr>
          <w:tab/>
        </w:r>
        <w:r w:rsidR="00EE79A3">
          <w:rPr>
            <w:noProof/>
            <w:webHidden/>
          </w:rPr>
          <w:fldChar w:fldCharType="begin"/>
        </w:r>
        <w:r w:rsidR="00EE79A3">
          <w:rPr>
            <w:noProof/>
            <w:webHidden/>
          </w:rPr>
          <w:instrText xml:space="preserve"> PAGEREF _Toc144726776 \h </w:instrText>
        </w:r>
        <w:r w:rsidR="00EE79A3">
          <w:rPr>
            <w:noProof/>
            <w:webHidden/>
          </w:rPr>
        </w:r>
        <w:r w:rsidR="00EE79A3">
          <w:rPr>
            <w:noProof/>
            <w:webHidden/>
          </w:rPr>
          <w:fldChar w:fldCharType="separate"/>
        </w:r>
        <w:r w:rsidR="00EE79A3">
          <w:rPr>
            <w:noProof/>
            <w:webHidden/>
          </w:rPr>
          <w:t>74</w:t>
        </w:r>
        <w:r w:rsidR="00EE79A3">
          <w:rPr>
            <w:noProof/>
            <w:webHidden/>
          </w:rPr>
          <w:fldChar w:fldCharType="end"/>
        </w:r>
      </w:hyperlink>
    </w:p>
    <w:p w14:paraId="4D533731" w14:textId="77A777E6"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77" w:history="1">
        <w:r w:rsidR="00EE79A3" w:rsidRPr="00F347DB">
          <w:rPr>
            <w:rStyle w:val="Hyperlink"/>
            <w:noProof/>
          </w:rPr>
          <w:t>Code 10:</w:t>
        </w:r>
        <w:r w:rsidR="00EE79A3">
          <w:rPr>
            <w:rFonts w:asciiTheme="minorHAnsi" w:eastAsiaTheme="minorEastAsia" w:hAnsiTheme="minorHAnsi" w:cstheme="minorBidi"/>
            <w:noProof/>
            <w:kern w:val="2"/>
            <w:sz w:val="22"/>
            <w:lang w:eastAsia="de-DE"/>
            <w14:ligatures w14:val="standardContextual"/>
          </w:rPr>
          <w:tab/>
        </w:r>
        <w:r w:rsidR="00EE79A3" w:rsidRPr="00F347DB">
          <w:rPr>
            <w:rStyle w:val="Hyperlink"/>
            <w:noProof/>
          </w:rPr>
          <w:t>Erweiterung der Labels für das Sequence</w:t>
        </w:r>
        <w:r w:rsidR="00EE79A3">
          <w:rPr>
            <w:rStyle w:val="Hyperlink"/>
            <w:noProof/>
          </w:rPr>
          <w:t>-</w:t>
        </w:r>
        <w:r w:rsidR="00EE79A3" w:rsidRPr="00F347DB">
          <w:rPr>
            <w:rStyle w:val="Hyperlink"/>
            <w:noProof/>
          </w:rPr>
          <w:t>to-Sequence-Training</w:t>
        </w:r>
        <w:r w:rsidR="00EE79A3">
          <w:rPr>
            <w:noProof/>
            <w:webHidden/>
          </w:rPr>
          <w:tab/>
        </w:r>
        <w:r w:rsidR="00EE79A3">
          <w:rPr>
            <w:noProof/>
            <w:webHidden/>
          </w:rPr>
          <w:fldChar w:fldCharType="begin"/>
        </w:r>
        <w:r w:rsidR="00EE79A3">
          <w:rPr>
            <w:noProof/>
            <w:webHidden/>
          </w:rPr>
          <w:instrText xml:space="preserve"> PAGEREF _Toc144726777 \h </w:instrText>
        </w:r>
        <w:r w:rsidR="00EE79A3">
          <w:rPr>
            <w:noProof/>
            <w:webHidden/>
          </w:rPr>
        </w:r>
        <w:r w:rsidR="00EE79A3">
          <w:rPr>
            <w:noProof/>
            <w:webHidden/>
          </w:rPr>
          <w:fldChar w:fldCharType="separate"/>
        </w:r>
        <w:r w:rsidR="00EE79A3">
          <w:rPr>
            <w:noProof/>
            <w:webHidden/>
          </w:rPr>
          <w:t>74</w:t>
        </w:r>
        <w:r w:rsidR="00EE79A3">
          <w:rPr>
            <w:noProof/>
            <w:webHidden/>
          </w:rPr>
          <w:fldChar w:fldCharType="end"/>
        </w:r>
      </w:hyperlink>
    </w:p>
    <w:p w14:paraId="0C793A0E" w14:textId="2F9273A6"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78" w:history="1">
        <w:r w:rsidR="00EE79A3" w:rsidRPr="00F347DB">
          <w:rPr>
            <w:rStyle w:val="Hyperlink"/>
            <w:noProof/>
          </w:rPr>
          <w:t>Code 11:</w:t>
        </w:r>
        <w:r w:rsidR="00EE79A3">
          <w:rPr>
            <w:rFonts w:asciiTheme="minorHAnsi" w:eastAsiaTheme="minorEastAsia" w:hAnsiTheme="minorHAnsi" w:cstheme="minorBidi"/>
            <w:noProof/>
            <w:kern w:val="2"/>
            <w:sz w:val="22"/>
            <w:lang w:eastAsia="de-DE"/>
            <w14:ligatures w14:val="standardContextual"/>
          </w:rPr>
          <w:tab/>
        </w:r>
        <w:r w:rsidR="00EE79A3" w:rsidRPr="00F347DB">
          <w:rPr>
            <w:rStyle w:val="Hyperlink"/>
            <w:noProof/>
          </w:rPr>
          <w:t>Parametergitter für die Optimierung der RNNs</w:t>
        </w:r>
        <w:r w:rsidR="00EE79A3">
          <w:rPr>
            <w:noProof/>
            <w:webHidden/>
          </w:rPr>
          <w:tab/>
        </w:r>
        <w:r w:rsidR="00EE79A3">
          <w:rPr>
            <w:noProof/>
            <w:webHidden/>
          </w:rPr>
          <w:fldChar w:fldCharType="begin"/>
        </w:r>
        <w:r w:rsidR="00EE79A3">
          <w:rPr>
            <w:noProof/>
            <w:webHidden/>
          </w:rPr>
          <w:instrText xml:space="preserve"> PAGEREF _Toc144726778 \h </w:instrText>
        </w:r>
        <w:r w:rsidR="00EE79A3">
          <w:rPr>
            <w:noProof/>
            <w:webHidden/>
          </w:rPr>
        </w:r>
        <w:r w:rsidR="00EE79A3">
          <w:rPr>
            <w:noProof/>
            <w:webHidden/>
          </w:rPr>
          <w:fldChar w:fldCharType="separate"/>
        </w:r>
        <w:r w:rsidR="00EE79A3">
          <w:rPr>
            <w:noProof/>
            <w:webHidden/>
          </w:rPr>
          <w:t>75</w:t>
        </w:r>
        <w:r w:rsidR="00EE79A3">
          <w:rPr>
            <w:noProof/>
            <w:webHidden/>
          </w:rPr>
          <w:fldChar w:fldCharType="end"/>
        </w:r>
      </w:hyperlink>
    </w:p>
    <w:p w14:paraId="21B4EA1A" w14:textId="310525C2"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79" w:history="1">
        <w:r w:rsidR="00EE79A3" w:rsidRPr="00F347DB">
          <w:rPr>
            <w:rStyle w:val="Hyperlink"/>
            <w:noProof/>
          </w:rPr>
          <w:t>Code 12:</w:t>
        </w:r>
        <w:r w:rsidR="00EE79A3">
          <w:rPr>
            <w:rFonts w:asciiTheme="minorHAnsi" w:eastAsiaTheme="minorEastAsia" w:hAnsiTheme="minorHAnsi" w:cstheme="minorBidi"/>
            <w:noProof/>
            <w:kern w:val="2"/>
            <w:sz w:val="22"/>
            <w:lang w:eastAsia="de-DE"/>
            <w14:ligatures w14:val="standardContextual"/>
          </w:rPr>
          <w:tab/>
        </w:r>
        <w:r w:rsidR="00EE79A3" w:rsidRPr="00F347DB">
          <w:rPr>
            <w:rStyle w:val="Hyperlink"/>
            <w:noProof/>
          </w:rPr>
          <w:t>Implementierung der Gittersuche für die Optimierung der RNNs</w:t>
        </w:r>
        <w:r w:rsidR="00EE79A3">
          <w:rPr>
            <w:noProof/>
            <w:webHidden/>
          </w:rPr>
          <w:tab/>
        </w:r>
        <w:r w:rsidR="00EE79A3">
          <w:rPr>
            <w:noProof/>
            <w:webHidden/>
          </w:rPr>
          <w:fldChar w:fldCharType="begin"/>
        </w:r>
        <w:r w:rsidR="00EE79A3">
          <w:rPr>
            <w:noProof/>
            <w:webHidden/>
          </w:rPr>
          <w:instrText xml:space="preserve"> PAGEREF _Toc144726779 \h </w:instrText>
        </w:r>
        <w:r w:rsidR="00EE79A3">
          <w:rPr>
            <w:noProof/>
            <w:webHidden/>
          </w:rPr>
        </w:r>
        <w:r w:rsidR="00EE79A3">
          <w:rPr>
            <w:noProof/>
            <w:webHidden/>
          </w:rPr>
          <w:fldChar w:fldCharType="separate"/>
        </w:r>
        <w:r w:rsidR="00EE79A3">
          <w:rPr>
            <w:noProof/>
            <w:webHidden/>
          </w:rPr>
          <w:t>76</w:t>
        </w:r>
        <w:r w:rsidR="00EE79A3">
          <w:rPr>
            <w:noProof/>
            <w:webHidden/>
          </w:rPr>
          <w:fldChar w:fldCharType="end"/>
        </w:r>
      </w:hyperlink>
    </w:p>
    <w:p w14:paraId="047A0B21" w14:textId="3485B812" w:rsidR="00AE0959" w:rsidRPr="00AE0959" w:rsidRDefault="005C2956" w:rsidP="00AE0959">
      <w:r>
        <w:fldChar w:fldCharType="end"/>
      </w:r>
    </w:p>
    <w:p w14:paraId="05F73FF4" w14:textId="5B98ABEC" w:rsidR="00B638CC" w:rsidRDefault="00B638CC" w:rsidP="00696D95">
      <w:pPr>
        <w:pStyle w:val="berschrift1"/>
        <w:numPr>
          <w:ilvl w:val="0"/>
          <w:numId w:val="0"/>
        </w:numPr>
      </w:pPr>
      <w:bookmarkStart w:id="7" w:name="_Toc144726432"/>
      <w:r>
        <w:lastRenderedPageBreak/>
        <w:t>Symbolverzeichnis</w:t>
      </w:r>
      <w:bookmarkEnd w:id="7"/>
    </w:p>
    <w:tbl>
      <w:tblPr>
        <w:tblStyle w:val="zuTabStandard"/>
        <w:tblW w:w="0" w:type="auto"/>
        <w:tblLook w:val="04A0" w:firstRow="1" w:lastRow="0" w:firstColumn="1" w:lastColumn="0" w:noHBand="0" w:noVBand="1"/>
      </w:tblPr>
      <w:tblGrid>
        <w:gridCol w:w="1271"/>
        <w:gridCol w:w="7789"/>
      </w:tblGrid>
      <w:tr w:rsidR="00675F3D" w14:paraId="7C84AD75" w14:textId="77777777" w:rsidTr="0039566B">
        <w:trPr>
          <w:cnfStyle w:val="100000000000" w:firstRow="1" w:lastRow="0" w:firstColumn="0" w:lastColumn="0" w:oddVBand="0" w:evenVBand="0" w:oddHBand="0" w:evenHBand="0" w:firstRowFirstColumn="0" w:firstRowLastColumn="0" w:lastRowFirstColumn="0" w:lastRowLastColumn="0"/>
        </w:trPr>
        <w:tc>
          <w:tcPr>
            <w:tcW w:w="1271" w:type="dxa"/>
          </w:tcPr>
          <w:p w14:paraId="60939978" w14:textId="77777777" w:rsidR="00675F3D" w:rsidRDefault="00675F3D" w:rsidP="0039566B">
            <w:pPr>
              <w:pStyle w:val="TabStandard"/>
            </w:pPr>
            <w:r>
              <w:t>Symbol</w:t>
            </w:r>
          </w:p>
        </w:tc>
        <w:tc>
          <w:tcPr>
            <w:tcW w:w="7789" w:type="dxa"/>
          </w:tcPr>
          <w:p w14:paraId="19736F61" w14:textId="77777777" w:rsidR="00675F3D" w:rsidRDefault="00675F3D" w:rsidP="0039566B">
            <w:pPr>
              <w:pStyle w:val="TabStandard"/>
            </w:pPr>
            <w:r>
              <w:t>Bedeutung</w:t>
            </w:r>
          </w:p>
        </w:tc>
      </w:tr>
      <w:tr w:rsidR="00675F3D" w14:paraId="7A3B428A" w14:textId="77777777" w:rsidTr="0039566B">
        <w:tc>
          <w:tcPr>
            <w:tcW w:w="1271" w:type="dxa"/>
          </w:tcPr>
          <w:p w14:paraId="08FF5DD0" w14:textId="77777777" w:rsidR="00675F3D" w:rsidRDefault="00675F3D" w:rsidP="0039566B">
            <w:pPr>
              <w:pStyle w:val="TabStandard"/>
              <w:rPr>
                <w:rFonts w:eastAsia="Calibri" w:cs="Arial"/>
              </w:rPr>
            </w:pPr>
            <m:oMathPara>
              <m:oMath>
                <m:r>
                  <w:rPr>
                    <w:rFonts w:ascii="Cambria Math" w:eastAsia="Calibri" w:hAnsi="Cambria Math" w:cs="Arial"/>
                  </w:rPr>
                  <m:t>b</m:t>
                </m:r>
              </m:oMath>
            </m:oMathPara>
          </w:p>
        </w:tc>
        <w:tc>
          <w:tcPr>
            <w:tcW w:w="7789" w:type="dxa"/>
          </w:tcPr>
          <w:p w14:paraId="47BEB53A" w14:textId="77777777" w:rsidR="00675F3D" w:rsidRDefault="00675F3D" w:rsidP="0039566B">
            <w:pPr>
              <w:pStyle w:val="TabStandard"/>
            </w:pPr>
            <w:r>
              <w:t>Bias-Term eines künstlichen Neurons</w:t>
            </w:r>
          </w:p>
        </w:tc>
      </w:tr>
      <w:tr w:rsidR="00675F3D" w14:paraId="6D6E75AC" w14:textId="77777777" w:rsidTr="0039566B">
        <w:tc>
          <w:tcPr>
            <w:tcW w:w="1271" w:type="dxa"/>
          </w:tcPr>
          <w:p w14:paraId="4E74AB7B" w14:textId="77777777" w:rsidR="00675F3D" w:rsidRDefault="00675F3D" w:rsidP="0039566B">
            <w:pPr>
              <w:pStyle w:val="TabStandard"/>
            </w:pPr>
            <m:oMathPara>
              <m:oMath>
                <m:r>
                  <w:rPr>
                    <w:rFonts w:ascii="Cambria Math" w:hAnsi="Cambria Math"/>
                  </w:rPr>
                  <m:t>C</m:t>
                </m:r>
              </m:oMath>
            </m:oMathPara>
          </w:p>
        </w:tc>
        <w:tc>
          <w:tcPr>
            <w:tcW w:w="7789" w:type="dxa"/>
          </w:tcPr>
          <w:p w14:paraId="6CE3778E" w14:textId="74C2004A" w:rsidR="00675F3D" w:rsidRDefault="00675F3D" w:rsidP="0039566B">
            <w:pPr>
              <w:pStyle w:val="TabStandard"/>
            </w:pPr>
            <w:r>
              <w:t>Regularisierungsparameter</w:t>
            </w:r>
            <w:r w:rsidR="00172CE0">
              <w:t xml:space="preserve"> zur Bestrafung von Fehlklassifikationen</w:t>
            </w:r>
            <w:r>
              <w:t xml:space="preserve"> </w:t>
            </w:r>
            <w:r w:rsidR="00172CE0">
              <w:t>beim Training von</w:t>
            </w:r>
            <w:r>
              <w:t xml:space="preserve"> </w:t>
            </w:r>
            <w:r w:rsidR="00172CE0">
              <w:t>SVMs</w:t>
            </w:r>
          </w:p>
        </w:tc>
      </w:tr>
      <w:tr w:rsidR="00675F3D" w14:paraId="52D9A5EE" w14:textId="77777777" w:rsidTr="0039566B">
        <w:tc>
          <w:tcPr>
            <w:tcW w:w="1271" w:type="dxa"/>
          </w:tcPr>
          <w:p w14:paraId="41A547B0"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d</m:t>
                    </m:r>
                  </m:e>
                  <m:sub>
                    <m:r>
                      <w:rPr>
                        <w:rFonts w:ascii="Cambria Math" w:hAnsi="Cambria Math"/>
                      </w:rPr>
                      <m:t>max</m:t>
                    </m:r>
                  </m:sub>
                </m:sSub>
              </m:oMath>
            </m:oMathPara>
          </w:p>
        </w:tc>
        <w:tc>
          <w:tcPr>
            <w:tcW w:w="7789" w:type="dxa"/>
          </w:tcPr>
          <w:p w14:paraId="7CBBFCAE" w14:textId="03AA7540" w:rsidR="00675F3D" w:rsidRDefault="00675F3D" w:rsidP="0039566B">
            <w:pPr>
              <w:pStyle w:val="TabStandard"/>
            </w:pPr>
            <w:r>
              <w:t>Maximale Tiefe eines Decision</w:t>
            </w:r>
            <w:r w:rsidR="000A2F5D">
              <w:t xml:space="preserve"> </w:t>
            </w:r>
            <w:r>
              <w:t>Trees</w:t>
            </w:r>
          </w:p>
        </w:tc>
      </w:tr>
      <w:tr w:rsidR="00675F3D" w14:paraId="50D23E18" w14:textId="77777777" w:rsidTr="0039566B">
        <w:tc>
          <w:tcPr>
            <w:tcW w:w="1271" w:type="dxa"/>
          </w:tcPr>
          <w:p w14:paraId="02BF8C15"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f</m:t>
                    </m:r>
                  </m:e>
                  <m:sub>
                    <m:r>
                      <w:rPr>
                        <w:rFonts w:ascii="Cambria Math" w:hAnsi="Cambria Math"/>
                      </w:rPr>
                      <m:t>max</m:t>
                    </m:r>
                  </m:sub>
                </m:sSub>
                <m:r>
                  <w:rPr>
                    <w:rFonts w:ascii="Cambria Math" w:hAnsi="Cambria Math"/>
                  </w:rPr>
                  <m:t>(x)</m:t>
                </m:r>
              </m:oMath>
            </m:oMathPara>
          </w:p>
        </w:tc>
        <w:tc>
          <w:tcPr>
            <w:tcW w:w="7789" w:type="dxa"/>
          </w:tcPr>
          <w:p w14:paraId="096DB555" w14:textId="0D94323B" w:rsidR="00675F3D" w:rsidRDefault="00675F3D" w:rsidP="0039566B">
            <w:pPr>
              <w:pStyle w:val="TabStandard"/>
            </w:pPr>
            <w:r>
              <w:t>Funktion zur Bestimmung der maximalen Anzahl an Merkmalen, die für das Aufteilen eines Knotens in einem Decision</w:t>
            </w:r>
            <w:r w:rsidR="000A2F5D">
              <w:t xml:space="preserve"> </w:t>
            </w:r>
            <w:r>
              <w:t>Tree in Betracht gezogen werden</w:t>
            </w:r>
          </w:p>
        </w:tc>
      </w:tr>
      <w:tr w:rsidR="00675F3D" w14:paraId="742CA817" w14:textId="77777777" w:rsidTr="0039566B">
        <w:tc>
          <w:tcPr>
            <w:tcW w:w="1271" w:type="dxa"/>
          </w:tcPr>
          <w:p w14:paraId="2CA502BD" w14:textId="77777777" w:rsidR="00675F3D" w:rsidRDefault="00675F3D" w:rsidP="0039566B">
            <w:pPr>
              <w:pStyle w:val="TabStandard"/>
              <w:rPr>
                <w:rFonts w:eastAsia="Calibri" w:cs="Arial"/>
              </w:rPr>
            </w:pPr>
            <m:oMath>
              <m:r>
                <w:rPr>
                  <w:rFonts w:ascii="Cambria Math" w:eastAsia="Calibri" w:hAnsi="Cambria Math" w:cs="Arial"/>
                </w:rPr>
                <m:t>FN</m:t>
              </m:r>
            </m:oMath>
            <w:r>
              <w:rPr>
                <w:rFonts w:eastAsia="Calibri" w:cs="Arial"/>
              </w:rPr>
              <w:t xml:space="preserve">/ </w:t>
            </w:r>
            <m:oMath>
              <m:sSub>
                <m:sSubPr>
                  <m:ctrlPr>
                    <w:rPr>
                      <w:rFonts w:ascii="Cambria Math" w:eastAsia="Calibri" w:hAnsi="Cambria Math" w:cs="Arial"/>
                      <w:i/>
                    </w:rPr>
                  </m:ctrlPr>
                </m:sSubPr>
                <m:e>
                  <m:r>
                    <w:rPr>
                      <w:rFonts w:ascii="Cambria Math" w:eastAsia="Calibri" w:hAnsi="Cambria Math" w:cs="Arial"/>
                    </w:rPr>
                    <m:t>FN</m:t>
                  </m:r>
                </m:e>
                <m:sub>
                  <m:r>
                    <w:rPr>
                      <w:rFonts w:ascii="Cambria Math" w:eastAsia="Calibri" w:hAnsi="Cambria Math" w:cs="Arial"/>
                    </w:rPr>
                    <m:t>k</m:t>
                  </m:r>
                </m:sub>
              </m:sSub>
            </m:oMath>
          </w:p>
        </w:tc>
        <w:tc>
          <w:tcPr>
            <w:tcW w:w="7789" w:type="dxa"/>
          </w:tcPr>
          <w:p w14:paraId="5166EA05" w14:textId="77777777" w:rsidR="00675F3D" w:rsidRDefault="00675F3D" w:rsidP="0039566B">
            <w:pPr>
              <w:pStyle w:val="TabStandard"/>
            </w:pPr>
            <w:r>
              <w:t xml:space="preserve">Anzahl falsch negativer Vorhersagen eines Klassifikators, ggf. bezogen auf die Klasse </w:t>
            </w:r>
            <m:oMath>
              <m:r>
                <w:rPr>
                  <w:rFonts w:ascii="Cambria Math" w:hAnsi="Cambria Math"/>
                </w:rPr>
                <m:t>k</m:t>
              </m:r>
            </m:oMath>
          </w:p>
        </w:tc>
      </w:tr>
      <w:tr w:rsidR="00675F3D" w14:paraId="439B879E" w14:textId="77777777" w:rsidTr="0039566B">
        <w:tc>
          <w:tcPr>
            <w:tcW w:w="1271" w:type="dxa"/>
          </w:tcPr>
          <w:p w14:paraId="7039783B" w14:textId="77777777" w:rsidR="00675F3D" w:rsidRDefault="00675F3D" w:rsidP="0039566B">
            <w:pPr>
              <w:pStyle w:val="TabStandard"/>
              <w:rPr>
                <w:rFonts w:eastAsia="Calibri" w:cs="Arial"/>
              </w:rPr>
            </w:pPr>
            <m:oMath>
              <m:r>
                <w:rPr>
                  <w:rFonts w:ascii="Cambria Math" w:eastAsia="Calibri" w:hAnsi="Cambria Math" w:cs="Arial"/>
                </w:rPr>
                <m:t>FP</m:t>
              </m:r>
            </m:oMath>
            <w:r>
              <w:rPr>
                <w:rFonts w:eastAsia="Calibri" w:cs="Arial"/>
              </w:rPr>
              <w:t xml:space="preserve">/ </w:t>
            </w:r>
            <m:oMath>
              <m:sSub>
                <m:sSubPr>
                  <m:ctrlPr>
                    <w:rPr>
                      <w:rFonts w:ascii="Cambria Math" w:eastAsia="Calibri" w:hAnsi="Cambria Math" w:cs="Arial"/>
                      <w:i/>
                    </w:rPr>
                  </m:ctrlPr>
                </m:sSubPr>
                <m:e>
                  <m:r>
                    <w:rPr>
                      <w:rFonts w:ascii="Cambria Math" w:eastAsia="Calibri" w:hAnsi="Cambria Math" w:cs="Arial"/>
                    </w:rPr>
                    <m:t>FP</m:t>
                  </m:r>
                </m:e>
                <m:sub>
                  <m:r>
                    <w:rPr>
                      <w:rFonts w:ascii="Cambria Math" w:eastAsia="Calibri" w:hAnsi="Cambria Math" w:cs="Arial"/>
                    </w:rPr>
                    <m:t>k</m:t>
                  </m:r>
                </m:sub>
              </m:sSub>
            </m:oMath>
          </w:p>
        </w:tc>
        <w:tc>
          <w:tcPr>
            <w:tcW w:w="7789" w:type="dxa"/>
          </w:tcPr>
          <w:p w14:paraId="67C675A1" w14:textId="77777777" w:rsidR="00675F3D" w:rsidRDefault="00675F3D" w:rsidP="0039566B">
            <w:pPr>
              <w:pStyle w:val="TabStandard"/>
            </w:pPr>
            <w:r>
              <w:t xml:space="preserve">Anzahl falsch positiver Vorhersagen eines Klassifikators, ggf. bezogen auf die Klasse </w:t>
            </w:r>
            <m:oMath>
              <m:r>
                <w:rPr>
                  <w:rFonts w:ascii="Cambria Math" w:hAnsi="Cambria Math"/>
                </w:rPr>
                <m:t>k</m:t>
              </m:r>
            </m:oMath>
          </w:p>
        </w:tc>
      </w:tr>
      <w:tr w:rsidR="00675F3D" w14:paraId="2B79C56E" w14:textId="77777777" w:rsidTr="0039566B">
        <w:tc>
          <w:tcPr>
            <w:tcW w:w="1271" w:type="dxa"/>
          </w:tcPr>
          <w:p w14:paraId="40AE81FA" w14:textId="77777777" w:rsidR="00675F3D" w:rsidRDefault="00675F3D" w:rsidP="0039566B">
            <w:pPr>
              <w:pStyle w:val="TabStandard"/>
              <w:rPr>
                <w:rFonts w:eastAsia="Calibri" w:cs="Arial"/>
              </w:rPr>
            </w:pPr>
            <m:oMathPara>
              <m:oMath>
                <m:r>
                  <w:rPr>
                    <w:rFonts w:ascii="Cambria Math" w:eastAsia="Calibri" w:hAnsi="Cambria Math" w:cs="Arial"/>
                  </w:rPr>
                  <m:t>h</m:t>
                </m:r>
              </m:oMath>
            </m:oMathPara>
          </w:p>
        </w:tc>
        <w:tc>
          <w:tcPr>
            <w:tcW w:w="7789" w:type="dxa"/>
          </w:tcPr>
          <w:p w14:paraId="01BD3BE6" w14:textId="77777777" w:rsidR="00675F3D" w:rsidRDefault="00675F3D" w:rsidP="0039566B">
            <w:pPr>
              <w:pStyle w:val="TabStandard"/>
            </w:pPr>
            <w:r>
              <w:t>In Abhängigkeit des Kontexts:</w:t>
            </w:r>
          </w:p>
          <w:p w14:paraId="53AFA57E" w14:textId="77777777" w:rsidR="00675F3D" w:rsidRDefault="00675F3D" w:rsidP="00675F3D">
            <w:pPr>
              <w:pStyle w:val="TabStandard"/>
              <w:numPr>
                <w:ilvl w:val="0"/>
                <w:numId w:val="36"/>
              </w:numPr>
            </w:pPr>
            <w:r>
              <w:t xml:space="preserve">Ausgabe eines künstlichen Neurons </w:t>
            </w:r>
          </w:p>
          <w:p w14:paraId="146CC2CC" w14:textId="77777777" w:rsidR="00675F3D" w:rsidRDefault="00675F3D" w:rsidP="00675F3D">
            <w:pPr>
              <w:pStyle w:val="TabStandard"/>
              <w:numPr>
                <w:ilvl w:val="0"/>
                <w:numId w:val="36"/>
              </w:numPr>
            </w:pPr>
            <w:r>
              <w:t>Interner Zustand einer Gedächtniszelle</w:t>
            </w:r>
          </w:p>
        </w:tc>
      </w:tr>
      <w:tr w:rsidR="00675F3D" w14:paraId="3F1D996C" w14:textId="77777777" w:rsidTr="0039566B">
        <w:tc>
          <w:tcPr>
            <w:tcW w:w="1271" w:type="dxa"/>
          </w:tcPr>
          <w:p w14:paraId="7997E513" w14:textId="77777777" w:rsidR="00675F3D" w:rsidRPr="003A3FF1" w:rsidRDefault="00675F3D" w:rsidP="0039566B">
            <w:pPr>
              <w:pStyle w:val="TabStandard"/>
              <w:rPr>
                <w:rFonts w:eastAsia="Calibri" w:cs="Arial"/>
              </w:rPr>
            </w:pPr>
            <m:oMathPara>
              <m:oMath>
                <m:r>
                  <w:rPr>
                    <w:rFonts w:ascii="Cambria Math" w:eastAsia="Calibri" w:hAnsi="Cambria Math" w:cs="Arial"/>
                  </w:rPr>
                  <m:t>K</m:t>
                </m:r>
              </m:oMath>
            </m:oMathPara>
          </w:p>
        </w:tc>
        <w:tc>
          <w:tcPr>
            <w:tcW w:w="7789" w:type="dxa"/>
          </w:tcPr>
          <w:p w14:paraId="533BFB1E" w14:textId="77777777" w:rsidR="00675F3D" w:rsidRDefault="00675F3D" w:rsidP="0039566B">
            <w:pPr>
              <w:pStyle w:val="TabStandard"/>
            </w:pPr>
            <w:r>
              <w:t>Anzahl der Klassen für ein gegebenes Klassifikationsproblem</w:t>
            </w:r>
          </w:p>
        </w:tc>
      </w:tr>
      <w:tr w:rsidR="00675F3D" w14:paraId="6AED7A38" w14:textId="77777777" w:rsidTr="0039566B">
        <w:tc>
          <w:tcPr>
            <w:tcW w:w="1271" w:type="dxa"/>
          </w:tcPr>
          <w:p w14:paraId="6D9390CF" w14:textId="77777777" w:rsidR="00675F3D" w:rsidRDefault="00675F3D" w:rsidP="0039566B">
            <w:pPr>
              <w:pStyle w:val="TabStandard"/>
            </w:pPr>
            <m:oMathPara>
              <m:oMath>
                <m:r>
                  <w:rPr>
                    <w:rFonts w:ascii="Cambria Math" w:hAnsi="Cambria Math"/>
                  </w:rPr>
                  <m:t>K(x,y)</m:t>
                </m:r>
              </m:oMath>
            </m:oMathPara>
          </w:p>
        </w:tc>
        <w:tc>
          <w:tcPr>
            <w:tcW w:w="7789" w:type="dxa"/>
          </w:tcPr>
          <w:p w14:paraId="51274777" w14:textId="2C3F0CA0" w:rsidR="00675F3D" w:rsidRDefault="00675F3D" w:rsidP="0039566B">
            <w:pPr>
              <w:pStyle w:val="TabStandard"/>
            </w:pPr>
            <w:r>
              <w:t xml:space="preserve">Kernel-Funktion einer </w:t>
            </w:r>
            <w:r w:rsidR="00172CE0">
              <w:t>SVM</w:t>
            </w:r>
          </w:p>
        </w:tc>
      </w:tr>
      <w:tr w:rsidR="00675F3D" w14:paraId="6F9D4E5B" w14:textId="77777777" w:rsidTr="0039566B">
        <w:tc>
          <w:tcPr>
            <w:tcW w:w="1271" w:type="dxa"/>
          </w:tcPr>
          <w:p w14:paraId="337695F4"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l</m:t>
                    </m:r>
                  </m:e>
                  <m:sub>
                    <m:r>
                      <w:rPr>
                        <w:rFonts w:ascii="Cambria Math" w:hAnsi="Cambria Math"/>
                      </w:rPr>
                      <m:t>lstm</m:t>
                    </m:r>
                  </m:sub>
                </m:sSub>
              </m:oMath>
            </m:oMathPara>
          </w:p>
        </w:tc>
        <w:tc>
          <w:tcPr>
            <w:tcW w:w="7789" w:type="dxa"/>
          </w:tcPr>
          <w:p w14:paraId="676382C9" w14:textId="57C8CEED" w:rsidR="00675F3D" w:rsidRDefault="00675F3D" w:rsidP="0039566B">
            <w:pPr>
              <w:pStyle w:val="TabStandard"/>
            </w:pPr>
            <w:r>
              <w:t>Anzahl der LSTM-Schichten eines RNNs auf</w:t>
            </w:r>
            <w:r w:rsidR="00172CE0">
              <w:t xml:space="preserve"> Basis</w:t>
            </w:r>
            <w:r>
              <w:t xml:space="preserve"> </w:t>
            </w:r>
            <w:r w:rsidR="00172CE0">
              <w:t>der in 8.2.1 vorgestellten Basisarchitektur</w:t>
            </w:r>
          </w:p>
        </w:tc>
      </w:tr>
      <w:tr w:rsidR="00675F3D" w14:paraId="49B8F42F" w14:textId="77777777" w:rsidTr="0039566B">
        <w:tc>
          <w:tcPr>
            <w:tcW w:w="1271" w:type="dxa"/>
          </w:tcPr>
          <w:p w14:paraId="00D3E423"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l</m:t>
                    </m:r>
                  </m:e>
                  <m:sub>
                    <m:r>
                      <w:rPr>
                        <w:rFonts w:ascii="Cambria Math" w:hAnsi="Cambria Math"/>
                      </w:rPr>
                      <m:t>pre</m:t>
                    </m:r>
                  </m:sub>
                </m:sSub>
              </m:oMath>
            </m:oMathPara>
          </w:p>
        </w:tc>
        <w:tc>
          <w:tcPr>
            <w:tcW w:w="7789" w:type="dxa"/>
          </w:tcPr>
          <w:p w14:paraId="5BE3B58E" w14:textId="2BDB8178" w:rsidR="00675F3D" w:rsidRDefault="00675F3D" w:rsidP="0039566B">
            <w:pPr>
              <w:pStyle w:val="TabStandard"/>
            </w:pPr>
            <w:r>
              <w:t xml:space="preserve">Anzahl </w:t>
            </w:r>
            <w:r w:rsidRPr="00172CE0">
              <w:t>vorbereitender Schichten</w:t>
            </w:r>
            <w:r>
              <w:t xml:space="preserve"> eines RNNs</w:t>
            </w:r>
            <w:r w:rsidR="00172CE0">
              <w:t xml:space="preserve"> auf Basis der in 8.2.1 vorgestellten Basisarchitektur</w:t>
            </w:r>
          </w:p>
        </w:tc>
      </w:tr>
      <w:tr w:rsidR="00675F3D" w14:paraId="6941590E" w14:textId="77777777" w:rsidTr="0039566B">
        <w:tc>
          <w:tcPr>
            <w:tcW w:w="1271" w:type="dxa"/>
          </w:tcPr>
          <w:p w14:paraId="577C8E15"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l</m:t>
                    </m:r>
                  </m:e>
                  <m:sub>
                    <m:r>
                      <w:rPr>
                        <w:rFonts w:ascii="Cambria Math" w:hAnsi="Cambria Math"/>
                      </w:rPr>
                      <m:t>post</m:t>
                    </m:r>
                  </m:sub>
                </m:sSub>
              </m:oMath>
            </m:oMathPara>
          </w:p>
        </w:tc>
        <w:tc>
          <w:tcPr>
            <w:tcW w:w="7789" w:type="dxa"/>
          </w:tcPr>
          <w:p w14:paraId="6063A1C1" w14:textId="1560A230" w:rsidR="00675F3D" w:rsidRDefault="00675F3D" w:rsidP="0039566B">
            <w:pPr>
              <w:pStyle w:val="TabStandard"/>
            </w:pPr>
            <w:r>
              <w:t xml:space="preserve">Anzahl </w:t>
            </w:r>
            <w:r w:rsidRPr="00172CE0">
              <w:t>nachbereitender Schichten</w:t>
            </w:r>
            <w:r>
              <w:t xml:space="preserve"> eines RNNs</w:t>
            </w:r>
            <w:r w:rsidR="00172CE0">
              <w:t xml:space="preserve"> auf Basis der in 8.2.1 vorgestellten Basisarchitektur</w:t>
            </w:r>
          </w:p>
        </w:tc>
      </w:tr>
      <w:tr w:rsidR="00675F3D" w14:paraId="4CCE962E" w14:textId="77777777" w:rsidTr="0039566B">
        <w:tc>
          <w:tcPr>
            <w:tcW w:w="1271" w:type="dxa"/>
          </w:tcPr>
          <w:p w14:paraId="0B02562A"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n</m:t>
                    </m:r>
                  </m:e>
                  <m:sub>
                    <m:r>
                      <w:rPr>
                        <w:rFonts w:ascii="Cambria Math" w:hAnsi="Cambria Math"/>
                      </w:rPr>
                      <m:t>Neurons</m:t>
                    </m:r>
                  </m:sub>
                </m:sSub>
              </m:oMath>
            </m:oMathPara>
          </w:p>
        </w:tc>
        <w:tc>
          <w:tcPr>
            <w:tcW w:w="7789" w:type="dxa"/>
          </w:tcPr>
          <w:p w14:paraId="73B04832" w14:textId="51D46828" w:rsidR="00675F3D" w:rsidRDefault="00675F3D" w:rsidP="0039566B">
            <w:pPr>
              <w:pStyle w:val="TabStandard"/>
            </w:pPr>
            <w:r>
              <w:t>Anzahl der Neuronen pro Schicht in einem RNN</w:t>
            </w:r>
            <w:r w:rsidR="00172CE0">
              <w:t xml:space="preserve"> auf Basis der in 8.2.1 vorgestellten Basisarchitektur</w:t>
            </w:r>
          </w:p>
        </w:tc>
      </w:tr>
      <w:tr w:rsidR="00675F3D" w14:paraId="758CA987" w14:textId="77777777" w:rsidTr="0039566B">
        <w:tc>
          <w:tcPr>
            <w:tcW w:w="1271" w:type="dxa"/>
          </w:tcPr>
          <w:p w14:paraId="2C6451D5"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n</m:t>
                    </m:r>
                  </m:e>
                  <m:sub>
                    <m:r>
                      <w:rPr>
                        <w:rFonts w:ascii="Cambria Math" w:hAnsi="Cambria Math"/>
                      </w:rPr>
                      <m:t>Trees</m:t>
                    </m:r>
                  </m:sub>
                </m:sSub>
              </m:oMath>
            </m:oMathPara>
          </w:p>
        </w:tc>
        <w:tc>
          <w:tcPr>
            <w:tcW w:w="7789" w:type="dxa"/>
          </w:tcPr>
          <w:p w14:paraId="1FA41A2B" w14:textId="688376FD" w:rsidR="00675F3D" w:rsidRDefault="00675F3D" w:rsidP="0039566B">
            <w:pPr>
              <w:pStyle w:val="TabStandard"/>
            </w:pPr>
            <w:r>
              <w:t>Anzahl der Decision</w:t>
            </w:r>
            <w:r w:rsidR="000A2F5D">
              <w:t xml:space="preserve"> </w:t>
            </w:r>
            <w:r>
              <w:t>Trees in einem Random</w:t>
            </w:r>
            <w:r w:rsidR="000A2F5D">
              <w:t xml:space="preserve"> </w:t>
            </w:r>
            <w:r>
              <w:t>Forest</w:t>
            </w:r>
          </w:p>
        </w:tc>
      </w:tr>
      <w:tr w:rsidR="00675F3D" w14:paraId="58E7C8F8" w14:textId="77777777" w:rsidTr="0039566B">
        <w:tc>
          <w:tcPr>
            <w:tcW w:w="1271" w:type="dxa"/>
          </w:tcPr>
          <w:p w14:paraId="30508BF1" w14:textId="77777777" w:rsidR="00675F3D" w:rsidRDefault="00675F3D" w:rsidP="0039566B">
            <w:pPr>
              <w:pStyle w:val="TabStandard"/>
              <w:rPr>
                <w:rFonts w:eastAsia="Calibri" w:cs="Arial"/>
              </w:rPr>
            </w:pPr>
            <m:oMath>
              <m:r>
                <w:rPr>
                  <w:rFonts w:ascii="Cambria Math" w:eastAsia="Calibri" w:hAnsi="Cambria Math" w:cs="Arial"/>
                </w:rPr>
                <m:t>RN</m:t>
              </m:r>
            </m:oMath>
            <w:r>
              <w:rPr>
                <w:rFonts w:eastAsia="Calibri" w:cs="Arial"/>
              </w:rPr>
              <w:t xml:space="preserve"> / </w:t>
            </w:r>
            <m:oMath>
              <m:sSub>
                <m:sSubPr>
                  <m:ctrlPr>
                    <w:rPr>
                      <w:rFonts w:ascii="Cambria Math" w:eastAsia="Calibri" w:hAnsi="Cambria Math" w:cs="Arial"/>
                      <w:i/>
                    </w:rPr>
                  </m:ctrlPr>
                </m:sSubPr>
                <m:e>
                  <m:r>
                    <w:rPr>
                      <w:rFonts w:ascii="Cambria Math" w:eastAsia="Calibri" w:hAnsi="Cambria Math" w:cs="Arial"/>
                    </w:rPr>
                    <m:t>RN</m:t>
                  </m:r>
                </m:e>
                <m:sub>
                  <m:r>
                    <w:rPr>
                      <w:rFonts w:ascii="Cambria Math" w:eastAsia="Calibri" w:hAnsi="Cambria Math" w:cs="Arial"/>
                    </w:rPr>
                    <m:t>k</m:t>
                  </m:r>
                </m:sub>
              </m:sSub>
            </m:oMath>
          </w:p>
        </w:tc>
        <w:tc>
          <w:tcPr>
            <w:tcW w:w="7789" w:type="dxa"/>
          </w:tcPr>
          <w:p w14:paraId="1D15659C" w14:textId="77777777" w:rsidR="00675F3D" w:rsidRDefault="00675F3D" w:rsidP="0039566B">
            <w:pPr>
              <w:pStyle w:val="TabStandard"/>
            </w:pPr>
            <w:r>
              <w:t xml:space="preserve">Anzahl richtig negativer Vorhersagen eines Klassifikators, ggf. bezogen auf die Klasse </w:t>
            </w:r>
            <m:oMath>
              <m:r>
                <w:rPr>
                  <w:rFonts w:ascii="Cambria Math" w:hAnsi="Cambria Math"/>
                </w:rPr>
                <m:t>k</m:t>
              </m:r>
            </m:oMath>
          </w:p>
        </w:tc>
      </w:tr>
      <w:tr w:rsidR="00675F3D" w14:paraId="133FBFB0" w14:textId="77777777" w:rsidTr="0039566B">
        <w:tc>
          <w:tcPr>
            <w:tcW w:w="1271" w:type="dxa"/>
          </w:tcPr>
          <w:p w14:paraId="4F15ADE1" w14:textId="77777777" w:rsidR="00675F3D" w:rsidRDefault="00675F3D" w:rsidP="0039566B">
            <w:pPr>
              <w:pStyle w:val="TabStandard"/>
              <w:rPr>
                <w:rFonts w:eastAsia="Calibri" w:cs="Arial"/>
              </w:rPr>
            </w:pPr>
            <m:oMath>
              <m:r>
                <w:rPr>
                  <w:rFonts w:ascii="Cambria Math" w:eastAsia="Calibri" w:hAnsi="Cambria Math" w:cs="Arial"/>
                </w:rPr>
                <m:t>RP</m:t>
              </m:r>
            </m:oMath>
            <w:r>
              <w:rPr>
                <w:rFonts w:eastAsia="Calibri" w:cs="Arial"/>
              </w:rPr>
              <w:t xml:space="preserve">/ </w:t>
            </w:r>
            <m:oMath>
              <m:sSub>
                <m:sSubPr>
                  <m:ctrlPr>
                    <w:rPr>
                      <w:rFonts w:ascii="Cambria Math" w:eastAsia="Calibri" w:hAnsi="Cambria Math" w:cs="Arial"/>
                      <w:i/>
                    </w:rPr>
                  </m:ctrlPr>
                </m:sSubPr>
                <m:e>
                  <m:r>
                    <w:rPr>
                      <w:rFonts w:ascii="Cambria Math" w:eastAsia="Calibri" w:hAnsi="Cambria Math" w:cs="Arial"/>
                    </w:rPr>
                    <m:t>RP</m:t>
                  </m:r>
                </m:e>
                <m:sub>
                  <m:r>
                    <w:rPr>
                      <w:rFonts w:ascii="Cambria Math" w:eastAsia="Calibri" w:hAnsi="Cambria Math" w:cs="Arial"/>
                    </w:rPr>
                    <m:t>k</m:t>
                  </m:r>
                </m:sub>
              </m:sSub>
            </m:oMath>
          </w:p>
        </w:tc>
        <w:tc>
          <w:tcPr>
            <w:tcW w:w="7789" w:type="dxa"/>
          </w:tcPr>
          <w:p w14:paraId="0DBC7E23" w14:textId="77777777" w:rsidR="00675F3D" w:rsidRDefault="00675F3D" w:rsidP="0039566B">
            <w:pPr>
              <w:pStyle w:val="TabStandard"/>
            </w:pPr>
            <w:r>
              <w:t xml:space="preserve">Anzahl richtig positiver Vorhersagen eines Klassifikators, ggf. bezogen auf die Klasse </w:t>
            </w:r>
            <m:oMath>
              <m:r>
                <w:rPr>
                  <w:rFonts w:ascii="Cambria Math" w:hAnsi="Cambria Math"/>
                </w:rPr>
                <m:t>k</m:t>
              </m:r>
            </m:oMath>
          </w:p>
        </w:tc>
      </w:tr>
      <w:tr w:rsidR="00675F3D" w14:paraId="648470D5" w14:textId="77777777" w:rsidTr="0039566B">
        <w:tc>
          <w:tcPr>
            <w:tcW w:w="1271" w:type="dxa"/>
          </w:tcPr>
          <w:p w14:paraId="0FA9748B" w14:textId="77777777" w:rsidR="00675F3D" w:rsidRDefault="00000000" w:rsidP="0039566B">
            <w:pPr>
              <w:pStyle w:val="TabStandard"/>
            </w:pPr>
            <m:oMathPara>
              <m:oMath>
                <m:sSubSup>
                  <m:sSubSupPr>
                    <m:ctrlPr>
                      <w:rPr>
                        <w:rFonts w:ascii="Cambria Math" w:hAnsi="Cambria Math"/>
                        <w:i/>
                      </w:rPr>
                    </m:ctrlPr>
                  </m:sSubSupPr>
                  <m:e>
                    <m:r>
                      <w:rPr>
                        <w:rFonts w:ascii="Cambria Math" w:hAnsi="Cambria Math"/>
                      </w:rPr>
                      <m:t>s</m:t>
                    </m:r>
                  </m:e>
                  <m:sub>
                    <m:r>
                      <w:rPr>
                        <w:rFonts w:ascii="Cambria Math" w:hAnsi="Cambria Math"/>
                      </w:rPr>
                      <m:t>min</m:t>
                    </m:r>
                  </m:sub>
                  <m:sup>
                    <m:r>
                      <w:rPr>
                        <w:rFonts w:ascii="Cambria Math" w:hAnsi="Cambria Math"/>
                      </w:rPr>
                      <m:t>leaf</m:t>
                    </m:r>
                  </m:sup>
                </m:sSubSup>
              </m:oMath>
            </m:oMathPara>
          </w:p>
        </w:tc>
        <w:tc>
          <w:tcPr>
            <w:tcW w:w="7789" w:type="dxa"/>
          </w:tcPr>
          <w:p w14:paraId="72E8B569" w14:textId="7437935F" w:rsidR="00675F3D" w:rsidRDefault="00675F3D" w:rsidP="0039566B">
            <w:pPr>
              <w:pStyle w:val="TabStandard"/>
            </w:pPr>
            <w:r>
              <w:t>Minimale Anzahl an Trainingsdatenpunkten, die durch ein Blatt eines Decision</w:t>
            </w:r>
            <w:r w:rsidR="000A2F5D">
              <w:t xml:space="preserve"> </w:t>
            </w:r>
            <w:r>
              <w:t xml:space="preserve">Trees </w:t>
            </w:r>
            <w:r w:rsidR="00172CE0">
              <w:t>abgedeckt</w:t>
            </w:r>
            <w:r>
              <w:t xml:space="preserve"> werden müssen</w:t>
            </w:r>
          </w:p>
        </w:tc>
      </w:tr>
      <w:tr w:rsidR="00675F3D" w14:paraId="2443E47A" w14:textId="77777777" w:rsidTr="0039566B">
        <w:tc>
          <w:tcPr>
            <w:tcW w:w="1271" w:type="dxa"/>
          </w:tcPr>
          <w:p w14:paraId="47E9869A"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s</m:t>
                    </m:r>
                  </m:e>
                  <m:sub>
                    <m:r>
                      <w:rPr>
                        <w:rFonts w:ascii="Cambria Math" w:hAnsi="Cambria Math"/>
                      </w:rPr>
                      <m:t>max</m:t>
                    </m:r>
                  </m:sub>
                </m:sSub>
              </m:oMath>
            </m:oMathPara>
          </w:p>
        </w:tc>
        <w:tc>
          <w:tcPr>
            <w:tcW w:w="7789" w:type="dxa"/>
          </w:tcPr>
          <w:p w14:paraId="64DD9903" w14:textId="65F10F62" w:rsidR="00675F3D" w:rsidRDefault="00675F3D" w:rsidP="0039566B">
            <w:pPr>
              <w:pStyle w:val="TabStandard"/>
            </w:pPr>
            <w:r>
              <w:t>Anteil der Trainingsdatenpunkte, d</w:t>
            </w:r>
            <w:r w:rsidR="00EE79A3">
              <w:t>er</w:t>
            </w:r>
            <w:r>
              <w:t xml:space="preserve"> beim Training eines Random</w:t>
            </w:r>
            <w:r w:rsidR="000A2F5D">
              <w:t xml:space="preserve"> </w:t>
            </w:r>
            <w:r>
              <w:t>Forests für das Training der einzelnen Decision</w:t>
            </w:r>
            <w:r w:rsidR="000A2F5D">
              <w:t xml:space="preserve"> </w:t>
            </w:r>
            <w:r>
              <w:t xml:space="preserve">Trees zur Verfügung </w:t>
            </w:r>
            <w:r w:rsidR="00EE79A3">
              <w:t>steht</w:t>
            </w:r>
          </w:p>
        </w:tc>
      </w:tr>
      <w:tr w:rsidR="00675F3D" w14:paraId="634F3C24" w14:textId="77777777" w:rsidTr="0039566B">
        <w:tc>
          <w:tcPr>
            <w:tcW w:w="1271" w:type="dxa"/>
          </w:tcPr>
          <w:p w14:paraId="5BA0F4BC" w14:textId="77777777" w:rsidR="00675F3D" w:rsidRDefault="00000000" w:rsidP="0039566B">
            <w:pPr>
              <w:pStyle w:val="TabStandard"/>
            </w:pPr>
            <m:oMathPara>
              <m:oMath>
                <m:sSubSup>
                  <m:sSubSupPr>
                    <m:ctrlPr>
                      <w:rPr>
                        <w:rFonts w:ascii="Cambria Math" w:hAnsi="Cambria Math"/>
                        <w:i/>
                      </w:rPr>
                    </m:ctrlPr>
                  </m:sSubSupPr>
                  <m:e>
                    <m:r>
                      <w:rPr>
                        <w:rFonts w:ascii="Cambria Math" w:hAnsi="Cambria Math"/>
                      </w:rPr>
                      <m:t>s</m:t>
                    </m:r>
                  </m:e>
                  <m:sub>
                    <m:r>
                      <w:rPr>
                        <w:rFonts w:ascii="Cambria Math" w:hAnsi="Cambria Math"/>
                      </w:rPr>
                      <m:t>min</m:t>
                    </m:r>
                  </m:sub>
                  <m:sup>
                    <m:r>
                      <w:rPr>
                        <w:rFonts w:ascii="Cambria Math" w:hAnsi="Cambria Math"/>
                      </w:rPr>
                      <m:t>split</m:t>
                    </m:r>
                  </m:sup>
                </m:sSubSup>
              </m:oMath>
            </m:oMathPara>
          </w:p>
        </w:tc>
        <w:tc>
          <w:tcPr>
            <w:tcW w:w="7789" w:type="dxa"/>
          </w:tcPr>
          <w:p w14:paraId="48D9B706" w14:textId="7211A1D7" w:rsidR="00675F3D" w:rsidRDefault="00675F3D" w:rsidP="0039566B">
            <w:pPr>
              <w:pStyle w:val="TabStandard"/>
            </w:pPr>
            <w:r>
              <w:t>Minimale Anzahl an Trainingsdatenpunkten, die ein Knoten eines Decision</w:t>
            </w:r>
            <w:r w:rsidR="000A2F5D">
              <w:t xml:space="preserve"> </w:t>
            </w:r>
            <w:r>
              <w:lastRenderedPageBreak/>
              <w:t xml:space="preserve">Trees </w:t>
            </w:r>
            <w:r w:rsidR="00172CE0">
              <w:t>abdecken</w:t>
            </w:r>
            <w:r>
              <w:t xml:space="preserve"> muss, um weiter aufgeteilt werden zu dürfen</w:t>
            </w:r>
          </w:p>
        </w:tc>
      </w:tr>
      <w:tr w:rsidR="00675F3D" w14:paraId="3F6CFDBD" w14:textId="77777777" w:rsidTr="0039566B">
        <w:tc>
          <w:tcPr>
            <w:tcW w:w="1271" w:type="dxa"/>
          </w:tcPr>
          <w:p w14:paraId="71C31E8C" w14:textId="77777777" w:rsidR="00675F3D" w:rsidRPr="00FA4A43" w:rsidRDefault="00675F3D" w:rsidP="0039566B">
            <w:pPr>
              <w:pStyle w:val="TabStandard"/>
              <w:rPr>
                <w:rFonts w:eastAsia="Calibri" w:cs="Arial"/>
                <w:b/>
                <w:bCs/>
              </w:rPr>
            </w:pPr>
            <m:oMathPara>
              <m:oMath>
                <m:r>
                  <m:rPr>
                    <m:sty m:val="bi"/>
                  </m:rPr>
                  <w:rPr>
                    <w:rFonts w:ascii="Cambria Math" w:eastAsia="Calibri" w:hAnsi="Cambria Math" w:cs="Arial"/>
                  </w:rPr>
                  <w:lastRenderedPageBreak/>
                  <m:t>w</m:t>
                </m:r>
              </m:oMath>
            </m:oMathPara>
          </w:p>
        </w:tc>
        <w:tc>
          <w:tcPr>
            <w:tcW w:w="7789" w:type="dxa"/>
          </w:tcPr>
          <w:p w14:paraId="6577C928" w14:textId="77777777" w:rsidR="00675F3D" w:rsidRDefault="00675F3D" w:rsidP="0039566B">
            <w:pPr>
              <w:pStyle w:val="TabStandard"/>
            </w:pPr>
            <w:r>
              <w:t>Gewichtsvektor eines künstlichen Neurons</w:t>
            </w:r>
          </w:p>
        </w:tc>
      </w:tr>
      <w:tr w:rsidR="00675F3D" w14:paraId="1A541E0E" w14:textId="77777777" w:rsidTr="0039566B">
        <w:tc>
          <w:tcPr>
            <w:tcW w:w="1271" w:type="dxa"/>
          </w:tcPr>
          <w:p w14:paraId="534F1F50" w14:textId="77777777" w:rsidR="00675F3D" w:rsidRPr="00FA4A43" w:rsidRDefault="00675F3D" w:rsidP="0039566B">
            <w:pPr>
              <w:pStyle w:val="TabStandard"/>
              <w:rPr>
                <w:rFonts w:eastAsia="Calibri" w:cs="Arial"/>
                <w:b/>
                <w:bCs/>
              </w:rPr>
            </w:pPr>
            <m:oMathPara>
              <m:oMath>
                <m:r>
                  <m:rPr>
                    <m:sty m:val="bi"/>
                  </m:rPr>
                  <w:rPr>
                    <w:rFonts w:ascii="Cambria Math" w:eastAsia="Calibri" w:hAnsi="Cambria Math" w:cs="Arial"/>
                  </w:rPr>
                  <m:t>x</m:t>
                </m:r>
              </m:oMath>
            </m:oMathPara>
          </w:p>
        </w:tc>
        <w:tc>
          <w:tcPr>
            <w:tcW w:w="7789" w:type="dxa"/>
          </w:tcPr>
          <w:p w14:paraId="1D71303C" w14:textId="77777777" w:rsidR="00675F3D" w:rsidRDefault="00675F3D" w:rsidP="0039566B">
            <w:pPr>
              <w:pStyle w:val="TabStandard"/>
            </w:pPr>
            <w:r>
              <w:t>Eingabevektor eines künstlichen Neurons oder KNNs</w:t>
            </w:r>
          </w:p>
        </w:tc>
      </w:tr>
      <w:tr w:rsidR="00675F3D" w14:paraId="3AB11940" w14:textId="77777777" w:rsidTr="0039566B">
        <w:tc>
          <w:tcPr>
            <w:tcW w:w="1271" w:type="dxa"/>
          </w:tcPr>
          <w:p w14:paraId="2811B1AA" w14:textId="77777777" w:rsidR="00675F3D" w:rsidRPr="003A3FF1" w:rsidRDefault="00675F3D" w:rsidP="0039566B">
            <w:pPr>
              <w:pStyle w:val="TabStandard"/>
              <w:rPr>
                <w:rFonts w:eastAsia="Calibri" w:cs="Arial"/>
              </w:rPr>
            </w:pPr>
            <m:oMathPara>
              <m:oMath>
                <m:r>
                  <w:rPr>
                    <w:rFonts w:ascii="Cambria Math" w:eastAsia="Calibri" w:hAnsi="Cambria Math" w:cs="Arial"/>
                  </w:rPr>
                  <m:t>z</m:t>
                </m:r>
              </m:oMath>
            </m:oMathPara>
          </w:p>
        </w:tc>
        <w:tc>
          <w:tcPr>
            <w:tcW w:w="7789" w:type="dxa"/>
          </w:tcPr>
          <w:p w14:paraId="49D99189" w14:textId="77777777" w:rsidR="00675F3D" w:rsidRDefault="00675F3D" w:rsidP="0039566B">
            <w:pPr>
              <w:pStyle w:val="TabStandard"/>
            </w:pPr>
            <w:r>
              <w:t>Gewichtete Summe eines künstlichen Neurons</w:t>
            </w:r>
          </w:p>
        </w:tc>
      </w:tr>
      <w:tr w:rsidR="00675F3D" w14:paraId="7DF4E170" w14:textId="77777777" w:rsidTr="0039566B">
        <w:tc>
          <w:tcPr>
            <w:tcW w:w="1271" w:type="dxa"/>
          </w:tcPr>
          <w:p w14:paraId="372275FB" w14:textId="77777777" w:rsidR="00675F3D" w:rsidRPr="002966B1" w:rsidRDefault="00675F3D" w:rsidP="0039566B">
            <w:pPr>
              <w:pStyle w:val="TabStandard"/>
              <w:rPr>
                <w:rFonts w:eastAsia="Calibri" w:cs="Arial"/>
                <w:b/>
                <w:bCs/>
              </w:rPr>
            </w:pPr>
            <m:oMathPara>
              <m:oMath>
                <m:r>
                  <m:rPr>
                    <m:sty m:val="bi"/>
                  </m:rPr>
                  <w:rPr>
                    <w:rFonts w:ascii="Cambria Math" w:eastAsia="Calibri" w:hAnsi="Cambria Math" w:cs="Arial"/>
                  </w:rPr>
                  <m:t>z</m:t>
                </m:r>
              </m:oMath>
            </m:oMathPara>
          </w:p>
        </w:tc>
        <w:tc>
          <w:tcPr>
            <w:tcW w:w="7789" w:type="dxa"/>
          </w:tcPr>
          <w:p w14:paraId="4014EDD5" w14:textId="77777777" w:rsidR="00675F3D" w:rsidRDefault="00675F3D" w:rsidP="0039566B">
            <w:pPr>
              <w:pStyle w:val="TabStandard"/>
            </w:pPr>
            <w:r>
              <w:t>Vektor der gewichteten Summen aller Ausgabeneuronen eines KNNs</w:t>
            </w:r>
          </w:p>
        </w:tc>
      </w:tr>
      <w:tr w:rsidR="00675F3D" w14:paraId="6F8DAB48" w14:textId="77777777" w:rsidTr="0039566B">
        <w:tc>
          <w:tcPr>
            <w:tcW w:w="1271" w:type="dxa"/>
          </w:tcPr>
          <w:p w14:paraId="36797675" w14:textId="77777777" w:rsidR="00675F3D" w:rsidRDefault="00675F3D" w:rsidP="0039566B">
            <w:pPr>
              <w:pStyle w:val="TabStandard"/>
            </w:pPr>
            <m:oMathPara>
              <m:oMath>
                <m:r>
                  <w:rPr>
                    <w:rFonts w:ascii="Cambria Math" w:hAnsi="Cambria Math"/>
                  </w:rPr>
                  <m:t>γ</m:t>
                </m:r>
              </m:oMath>
            </m:oMathPara>
          </w:p>
        </w:tc>
        <w:tc>
          <w:tcPr>
            <w:tcW w:w="7789" w:type="dxa"/>
          </w:tcPr>
          <w:p w14:paraId="6CC22837" w14:textId="77777777" w:rsidR="00675F3D" w:rsidRDefault="00675F3D" w:rsidP="0039566B">
            <w:pPr>
              <w:pStyle w:val="TabStandard"/>
            </w:pPr>
            <w:r>
              <w:t>Regularisierungsparameter des RBF-Kernels für SVMs.</w:t>
            </w:r>
          </w:p>
        </w:tc>
      </w:tr>
      <w:tr w:rsidR="00675F3D" w14:paraId="33823999" w14:textId="77777777" w:rsidTr="0039566B">
        <w:tc>
          <w:tcPr>
            <w:tcW w:w="1271" w:type="dxa"/>
          </w:tcPr>
          <w:p w14:paraId="28F0D92D" w14:textId="77777777" w:rsidR="00675F3D" w:rsidRDefault="00675F3D" w:rsidP="0039566B">
            <w:pPr>
              <w:pStyle w:val="TabStandard"/>
            </w:pPr>
            <m:oMathPara>
              <m:oMath>
                <m:r>
                  <w:rPr>
                    <w:rFonts w:ascii="Cambria Math" w:hAnsi="Cambria Math"/>
                  </w:rPr>
                  <m:t>φ(z)</m:t>
                </m:r>
              </m:oMath>
            </m:oMathPara>
          </w:p>
        </w:tc>
        <w:tc>
          <w:tcPr>
            <w:tcW w:w="7789" w:type="dxa"/>
          </w:tcPr>
          <w:p w14:paraId="3AC85C1B" w14:textId="77777777" w:rsidR="00675F3D" w:rsidRDefault="00675F3D" w:rsidP="0039566B">
            <w:pPr>
              <w:pStyle w:val="TabStandard"/>
            </w:pPr>
            <w:r>
              <w:t xml:space="preserve">Aktivierungsfunktion eines künstlichen Neurons </w:t>
            </w:r>
          </w:p>
        </w:tc>
      </w:tr>
    </w:tbl>
    <w:p w14:paraId="4045B1A2" w14:textId="77777777" w:rsidR="00675F3D" w:rsidRPr="00675F3D" w:rsidRDefault="00675F3D" w:rsidP="00675F3D"/>
    <w:p w14:paraId="11E2B68D" w14:textId="2A61D363" w:rsidR="00696D95" w:rsidRDefault="00696D95" w:rsidP="00696D95">
      <w:pPr>
        <w:pStyle w:val="berschrift1"/>
        <w:numPr>
          <w:ilvl w:val="0"/>
          <w:numId w:val="0"/>
        </w:numPr>
      </w:pPr>
      <w:bookmarkStart w:id="8" w:name="_Toc144726433"/>
      <w:r>
        <w:lastRenderedPageBreak/>
        <w:t>Abkürzungsverzeichnis</w:t>
      </w:r>
      <w:bookmarkEnd w:id="8"/>
    </w:p>
    <w:p w14:paraId="6C87EFDA" w14:textId="17A97ED9" w:rsidR="008E49AD" w:rsidRDefault="008E49AD" w:rsidP="00632428">
      <w:pPr>
        <w:tabs>
          <w:tab w:val="left" w:pos="2127"/>
        </w:tabs>
      </w:pPr>
      <w:r>
        <w:t>4G</w:t>
      </w:r>
      <w:r>
        <w:tab/>
        <w:t>Vierte Generation des Mobilfunks</w:t>
      </w:r>
    </w:p>
    <w:p w14:paraId="4C3D02E1" w14:textId="5BB0F4BC" w:rsidR="00364D8C" w:rsidRPr="00A41CEA" w:rsidRDefault="008E49AD" w:rsidP="00632428">
      <w:pPr>
        <w:tabs>
          <w:tab w:val="left" w:pos="2127"/>
        </w:tabs>
        <w:rPr>
          <w:lang w:val="en-GB"/>
        </w:rPr>
      </w:pPr>
      <w:r w:rsidRPr="00A41CEA">
        <w:rPr>
          <w:lang w:val="en-GB"/>
        </w:rPr>
        <w:t>5G</w:t>
      </w:r>
      <w:r w:rsidRPr="00A41CEA">
        <w:rPr>
          <w:lang w:val="en-GB"/>
        </w:rPr>
        <w:tab/>
        <w:t>Fünfte Generation des Mobilfunks</w:t>
      </w:r>
    </w:p>
    <w:p w14:paraId="51D4A17E" w14:textId="6E513511" w:rsidR="00B91010" w:rsidRPr="00A41CEA" w:rsidRDefault="00B91010" w:rsidP="00632428">
      <w:pPr>
        <w:tabs>
          <w:tab w:val="left" w:pos="2127"/>
        </w:tabs>
        <w:rPr>
          <w:lang w:val="en-GB"/>
        </w:rPr>
      </w:pPr>
      <w:r w:rsidRPr="00A41CEA">
        <w:rPr>
          <w:lang w:val="en-GB"/>
        </w:rPr>
        <w:t>API</w:t>
      </w:r>
      <w:r w:rsidRPr="00A41CEA">
        <w:rPr>
          <w:lang w:val="en-GB"/>
        </w:rPr>
        <w:tab/>
        <w:t>Application Programming Interface</w:t>
      </w:r>
    </w:p>
    <w:p w14:paraId="26C603A0" w14:textId="0CDC7F1A" w:rsidR="00C5063F" w:rsidRPr="00A41CEA" w:rsidRDefault="00C5063F" w:rsidP="00632428">
      <w:pPr>
        <w:tabs>
          <w:tab w:val="left" w:pos="2127"/>
        </w:tabs>
        <w:rPr>
          <w:lang w:val="en-GB"/>
        </w:rPr>
      </w:pPr>
      <w:r w:rsidRPr="00A41CEA">
        <w:rPr>
          <w:lang w:val="en-GB"/>
        </w:rPr>
        <w:t>CPU</w:t>
      </w:r>
      <w:r w:rsidRPr="00A41CEA">
        <w:rPr>
          <w:lang w:val="en-GB"/>
        </w:rPr>
        <w:tab/>
        <w:t>Central Processing Unit</w:t>
      </w:r>
    </w:p>
    <w:p w14:paraId="4BACFEDF" w14:textId="181D2724" w:rsidR="002B4972" w:rsidRPr="00A41CEA" w:rsidRDefault="002B4972" w:rsidP="00632428">
      <w:pPr>
        <w:tabs>
          <w:tab w:val="left" w:pos="2127"/>
        </w:tabs>
        <w:rPr>
          <w:lang w:val="en-GB"/>
        </w:rPr>
      </w:pPr>
      <w:r w:rsidRPr="00A41CEA">
        <w:rPr>
          <w:lang w:val="en-GB"/>
        </w:rPr>
        <w:t>DQLN</w:t>
      </w:r>
      <w:r w:rsidRPr="00A41CEA">
        <w:rPr>
          <w:lang w:val="en-GB"/>
        </w:rPr>
        <w:tab/>
        <w:t>Deep-Q-Learning-Net</w:t>
      </w:r>
      <w:r w:rsidR="00380873">
        <w:rPr>
          <w:lang w:val="en-GB"/>
        </w:rPr>
        <w:t>z</w:t>
      </w:r>
    </w:p>
    <w:p w14:paraId="54390606" w14:textId="7745279B" w:rsidR="00C5063F" w:rsidRPr="00A41CEA" w:rsidRDefault="002B4972" w:rsidP="0005477B">
      <w:pPr>
        <w:tabs>
          <w:tab w:val="left" w:pos="2127"/>
        </w:tabs>
      </w:pPr>
      <w:r w:rsidRPr="00A41CEA">
        <w:rPr>
          <w:lang w:val="en-GB"/>
        </w:rPr>
        <w:t>FFN</w:t>
      </w:r>
      <w:r w:rsidRPr="00A41CEA">
        <w:rPr>
          <w:lang w:val="en-GB"/>
        </w:rPr>
        <w:tab/>
        <w:t>Feed-Forward-Ne</w:t>
      </w:r>
      <w:r w:rsidR="00380873">
        <w:rPr>
          <w:lang w:val="en-GB"/>
        </w:rPr>
        <w:t>tz</w:t>
      </w:r>
    </w:p>
    <w:p w14:paraId="1F733A0D" w14:textId="0AB52C13" w:rsidR="008E49AD" w:rsidRPr="00A41CEA" w:rsidRDefault="008E49AD" w:rsidP="00632428">
      <w:pPr>
        <w:tabs>
          <w:tab w:val="left" w:pos="2127"/>
        </w:tabs>
        <w:jc w:val="left"/>
      </w:pPr>
      <w:r w:rsidRPr="00A41CEA">
        <w:t>GNSS</w:t>
      </w:r>
      <w:r w:rsidRPr="00A41CEA">
        <w:tab/>
      </w:r>
      <w:r w:rsidR="00B91010" w:rsidRPr="00A41CEA">
        <w:t>G</w:t>
      </w:r>
      <w:r w:rsidRPr="00A41CEA">
        <w:t xml:space="preserve">lobal </w:t>
      </w:r>
      <w:r w:rsidR="00B91010" w:rsidRPr="00A41CEA">
        <w:t>N</w:t>
      </w:r>
      <w:r w:rsidRPr="00A41CEA">
        <w:t xml:space="preserve">avigation </w:t>
      </w:r>
      <w:r w:rsidR="00B91010" w:rsidRPr="00A41CEA">
        <w:t>S</w:t>
      </w:r>
      <w:r w:rsidRPr="00A41CEA">
        <w:t xml:space="preserve">atellite </w:t>
      </w:r>
      <w:r w:rsidR="00B91010" w:rsidRPr="00A41CEA">
        <w:t>S</w:t>
      </w:r>
      <w:r w:rsidRPr="00A41CEA">
        <w:t xml:space="preserve">ystem </w:t>
      </w:r>
    </w:p>
    <w:p w14:paraId="67878525" w14:textId="24B52DBF" w:rsidR="00F26DEA" w:rsidRDefault="00F26DEA" w:rsidP="00632428">
      <w:pPr>
        <w:tabs>
          <w:tab w:val="left" w:pos="2127"/>
        </w:tabs>
        <w:jc w:val="left"/>
      </w:pPr>
      <w:r w:rsidRPr="00F26DEA">
        <w:t>HMM</w:t>
      </w:r>
      <w:r w:rsidRPr="00F26DEA">
        <w:tab/>
        <w:t>H</w:t>
      </w:r>
      <w:r>
        <w:t>idden</w:t>
      </w:r>
      <w:r w:rsidR="00380873">
        <w:t xml:space="preserve"> </w:t>
      </w:r>
      <w:r>
        <w:t>Markov</w:t>
      </w:r>
      <w:r w:rsidR="00380873">
        <w:t xml:space="preserve"> </w:t>
      </w:r>
      <w:r>
        <w:t>Model</w:t>
      </w:r>
    </w:p>
    <w:p w14:paraId="7CE49284" w14:textId="25264E6C" w:rsidR="00BB762F" w:rsidRPr="00F26DEA" w:rsidRDefault="00BB762F" w:rsidP="00632428">
      <w:pPr>
        <w:tabs>
          <w:tab w:val="left" w:pos="2127"/>
        </w:tabs>
        <w:jc w:val="left"/>
      </w:pPr>
      <w:r>
        <w:t>HTTP</w:t>
      </w:r>
      <w:r>
        <w:tab/>
        <w:t>Hypertext Transfer Protocol</w:t>
      </w:r>
    </w:p>
    <w:p w14:paraId="3610D647" w14:textId="58E878E4" w:rsidR="003E639E" w:rsidRDefault="003E639E" w:rsidP="00632428">
      <w:pPr>
        <w:tabs>
          <w:tab w:val="left" w:pos="2127"/>
        </w:tabs>
        <w:jc w:val="left"/>
      </w:pPr>
      <w:r w:rsidRPr="003E639E">
        <w:t>IZK</w:t>
      </w:r>
      <w:r w:rsidRPr="003E639E">
        <w:tab/>
        <w:t>Innovations-Zentrum Kronach e</w:t>
      </w:r>
      <w:r>
        <w:t>.V.</w:t>
      </w:r>
    </w:p>
    <w:p w14:paraId="0323EF02" w14:textId="3D384A1C" w:rsidR="00BB762F" w:rsidRDefault="00BB762F" w:rsidP="00632428">
      <w:pPr>
        <w:tabs>
          <w:tab w:val="left" w:pos="2127"/>
        </w:tabs>
        <w:jc w:val="left"/>
        <w:rPr>
          <w:lang w:val="en-GB"/>
        </w:rPr>
      </w:pPr>
      <w:r w:rsidRPr="00BB762F">
        <w:rPr>
          <w:lang w:val="en-GB"/>
        </w:rPr>
        <w:t>JSON</w:t>
      </w:r>
      <w:r w:rsidRPr="00BB762F">
        <w:rPr>
          <w:lang w:val="en-GB"/>
        </w:rPr>
        <w:tab/>
        <w:t>JavaScript Object Notat</w:t>
      </w:r>
      <w:r>
        <w:rPr>
          <w:lang w:val="en-GB"/>
        </w:rPr>
        <w:t>ion</w:t>
      </w:r>
    </w:p>
    <w:p w14:paraId="781E2413" w14:textId="5514D8DF" w:rsidR="00F23395" w:rsidRPr="00BB762F" w:rsidRDefault="00F23395" w:rsidP="00632428">
      <w:pPr>
        <w:tabs>
          <w:tab w:val="left" w:pos="2127"/>
        </w:tabs>
        <w:jc w:val="left"/>
        <w:rPr>
          <w:lang w:val="en-GB"/>
        </w:rPr>
      </w:pPr>
      <w:r>
        <w:rPr>
          <w:lang w:val="en-GB"/>
        </w:rPr>
        <w:t>KNN</w:t>
      </w:r>
      <w:r>
        <w:rPr>
          <w:lang w:val="en-GB"/>
        </w:rPr>
        <w:tab/>
      </w:r>
      <w:proofErr w:type="spellStart"/>
      <w:r>
        <w:rPr>
          <w:lang w:val="en-GB"/>
        </w:rPr>
        <w:t>Künstliches</w:t>
      </w:r>
      <w:proofErr w:type="spellEnd"/>
      <w:r>
        <w:rPr>
          <w:lang w:val="en-GB"/>
        </w:rPr>
        <w:t xml:space="preserve"> </w:t>
      </w:r>
      <w:proofErr w:type="spellStart"/>
      <w:r w:rsidR="00AA5968">
        <w:rPr>
          <w:lang w:val="en-GB"/>
        </w:rPr>
        <w:t>n</w:t>
      </w:r>
      <w:r>
        <w:rPr>
          <w:lang w:val="en-GB"/>
        </w:rPr>
        <w:t>euronales</w:t>
      </w:r>
      <w:proofErr w:type="spellEnd"/>
      <w:r>
        <w:rPr>
          <w:lang w:val="en-GB"/>
        </w:rPr>
        <w:t xml:space="preserve"> Netz</w:t>
      </w:r>
    </w:p>
    <w:p w14:paraId="091620D2" w14:textId="2696F3A8" w:rsidR="0086204F" w:rsidRDefault="00311D05" w:rsidP="00632428">
      <w:pPr>
        <w:tabs>
          <w:tab w:val="left" w:pos="2127"/>
        </w:tabs>
        <w:jc w:val="left"/>
        <w:rPr>
          <w:lang w:val="en-GB"/>
        </w:rPr>
      </w:pPr>
      <w:r w:rsidRPr="00311D05">
        <w:rPr>
          <w:lang w:val="en-GB"/>
        </w:rPr>
        <w:t>L</w:t>
      </w:r>
      <w:r>
        <w:rPr>
          <w:lang w:val="en-GB"/>
        </w:rPr>
        <w:t>I</w:t>
      </w:r>
      <w:r w:rsidRPr="00311D05">
        <w:rPr>
          <w:lang w:val="en-GB"/>
        </w:rPr>
        <w:t>DAR</w:t>
      </w:r>
      <w:r w:rsidRPr="00311D05">
        <w:rPr>
          <w:lang w:val="en-GB"/>
        </w:rPr>
        <w:tab/>
      </w:r>
      <w:r w:rsidR="00B91010">
        <w:rPr>
          <w:lang w:val="en-GB"/>
        </w:rPr>
        <w:t>L</w:t>
      </w:r>
      <w:r w:rsidRPr="00311D05">
        <w:rPr>
          <w:lang w:val="en-GB"/>
        </w:rPr>
        <w:t xml:space="preserve">ight </w:t>
      </w:r>
      <w:r w:rsidR="00B91010">
        <w:rPr>
          <w:lang w:val="en-GB"/>
        </w:rPr>
        <w:t>D</w:t>
      </w:r>
      <w:r w:rsidRPr="00311D05">
        <w:rPr>
          <w:lang w:val="en-GB"/>
        </w:rPr>
        <w:t xml:space="preserve">etection and </w:t>
      </w:r>
      <w:r w:rsidR="00B91010">
        <w:rPr>
          <w:lang w:val="en-GB"/>
        </w:rPr>
        <w:t>R</w:t>
      </w:r>
      <w:r>
        <w:rPr>
          <w:lang w:val="en-GB"/>
        </w:rPr>
        <w:t>anging</w:t>
      </w:r>
    </w:p>
    <w:p w14:paraId="75090522" w14:textId="4DA1531C" w:rsidR="00C4253B" w:rsidRDefault="00C4253B" w:rsidP="00632428">
      <w:pPr>
        <w:tabs>
          <w:tab w:val="left" w:pos="2127"/>
        </w:tabs>
        <w:jc w:val="left"/>
        <w:rPr>
          <w:lang w:val="en-GB"/>
        </w:rPr>
      </w:pPr>
      <w:r>
        <w:rPr>
          <w:lang w:val="en-GB"/>
        </w:rPr>
        <w:t>LKW</w:t>
      </w:r>
      <w:r>
        <w:rPr>
          <w:lang w:val="en-GB"/>
        </w:rPr>
        <w:tab/>
        <w:t>Lastkraftwagen</w:t>
      </w:r>
    </w:p>
    <w:p w14:paraId="749C9A8D" w14:textId="5EDFF23A" w:rsidR="0086204F" w:rsidRDefault="0086204F" w:rsidP="00632428">
      <w:pPr>
        <w:tabs>
          <w:tab w:val="left" w:pos="2127"/>
        </w:tabs>
        <w:jc w:val="left"/>
        <w:rPr>
          <w:lang w:val="en-GB"/>
        </w:rPr>
      </w:pPr>
      <w:r>
        <w:rPr>
          <w:lang w:val="en-GB"/>
        </w:rPr>
        <w:t>LSTM</w:t>
      </w:r>
      <w:r>
        <w:rPr>
          <w:lang w:val="en-GB"/>
        </w:rPr>
        <w:tab/>
        <w:t>Long</w:t>
      </w:r>
      <w:r w:rsidR="000A2F5D">
        <w:rPr>
          <w:lang w:val="en-GB"/>
        </w:rPr>
        <w:t xml:space="preserve"> </w:t>
      </w:r>
      <w:r>
        <w:rPr>
          <w:lang w:val="en-GB"/>
        </w:rPr>
        <w:t>Short</w:t>
      </w:r>
      <w:r w:rsidR="00756E82">
        <w:rPr>
          <w:lang w:val="en-GB"/>
        </w:rPr>
        <w:t>-</w:t>
      </w:r>
      <w:r>
        <w:rPr>
          <w:lang w:val="en-GB"/>
        </w:rPr>
        <w:t>Term</w:t>
      </w:r>
      <w:r w:rsidR="000A2F5D">
        <w:rPr>
          <w:lang w:val="en-GB"/>
        </w:rPr>
        <w:t xml:space="preserve"> </w:t>
      </w:r>
      <w:r>
        <w:rPr>
          <w:lang w:val="en-GB"/>
        </w:rPr>
        <w:t>Memory</w:t>
      </w:r>
    </w:p>
    <w:p w14:paraId="0943EE19" w14:textId="7C906773" w:rsidR="00C4253B" w:rsidRDefault="00C4253B" w:rsidP="00632428">
      <w:pPr>
        <w:tabs>
          <w:tab w:val="left" w:pos="2127"/>
        </w:tabs>
        <w:jc w:val="left"/>
        <w:rPr>
          <w:lang w:val="en-GB"/>
        </w:rPr>
      </w:pPr>
      <w:r>
        <w:rPr>
          <w:lang w:val="en-GB"/>
        </w:rPr>
        <w:t>PKW</w:t>
      </w:r>
      <w:r>
        <w:rPr>
          <w:lang w:val="en-GB"/>
        </w:rPr>
        <w:tab/>
        <w:t>Personenkraftwagen</w:t>
      </w:r>
    </w:p>
    <w:p w14:paraId="302D1732" w14:textId="1CCFC8BB" w:rsidR="00311D05" w:rsidRDefault="00311D05" w:rsidP="00632428">
      <w:pPr>
        <w:tabs>
          <w:tab w:val="left" w:pos="2127"/>
        </w:tabs>
        <w:jc w:val="left"/>
        <w:rPr>
          <w:lang w:val="en-GB"/>
        </w:rPr>
      </w:pPr>
      <w:r w:rsidRPr="00D46483">
        <w:rPr>
          <w:lang w:val="en-GB"/>
        </w:rPr>
        <w:t>RADAR</w:t>
      </w:r>
      <w:r w:rsidR="00632428" w:rsidRPr="00D46483">
        <w:rPr>
          <w:lang w:val="en-GB"/>
        </w:rPr>
        <w:tab/>
      </w:r>
      <w:r w:rsidR="00B91010">
        <w:rPr>
          <w:lang w:val="en-GB"/>
        </w:rPr>
        <w:t>R</w:t>
      </w:r>
      <w:r w:rsidRPr="00D46483">
        <w:rPr>
          <w:lang w:val="en-GB"/>
        </w:rPr>
        <w:t xml:space="preserve">adio </w:t>
      </w:r>
      <w:r w:rsidR="00B91010">
        <w:rPr>
          <w:lang w:val="en-GB"/>
        </w:rPr>
        <w:t>D</w:t>
      </w:r>
      <w:r w:rsidRPr="00D46483">
        <w:rPr>
          <w:lang w:val="en-GB"/>
        </w:rPr>
        <w:t xml:space="preserve">etection and </w:t>
      </w:r>
      <w:r w:rsidR="00B91010">
        <w:rPr>
          <w:lang w:val="en-GB"/>
        </w:rPr>
        <w:t>R</w:t>
      </w:r>
      <w:r w:rsidRPr="00D46483">
        <w:rPr>
          <w:lang w:val="en-GB"/>
        </w:rPr>
        <w:t>anging</w:t>
      </w:r>
      <w:r w:rsidR="00AF2340" w:rsidRPr="00D46483">
        <w:rPr>
          <w:lang w:val="en-GB"/>
        </w:rPr>
        <w:t xml:space="preserve"> </w:t>
      </w:r>
    </w:p>
    <w:p w14:paraId="29EE5CC5" w14:textId="70D58A0F" w:rsidR="00C5063F" w:rsidRDefault="00C5063F" w:rsidP="00632428">
      <w:pPr>
        <w:tabs>
          <w:tab w:val="left" w:pos="2127"/>
        </w:tabs>
        <w:jc w:val="left"/>
        <w:rPr>
          <w:lang w:val="en-GB"/>
        </w:rPr>
      </w:pPr>
      <w:r>
        <w:rPr>
          <w:lang w:val="en-GB"/>
        </w:rPr>
        <w:t>RAM</w:t>
      </w:r>
      <w:r>
        <w:rPr>
          <w:lang w:val="en-GB"/>
        </w:rPr>
        <w:tab/>
        <w:t>Random Access Memory</w:t>
      </w:r>
    </w:p>
    <w:p w14:paraId="1F0996F1" w14:textId="72EEEABA" w:rsidR="00D219F6" w:rsidRDefault="00D219F6" w:rsidP="00632428">
      <w:pPr>
        <w:tabs>
          <w:tab w:val="left" w:pos="2127"/>
        </w:tabs>
        <w:jc w:val="left"/>
        <w:rPr>
          <w:lang w:val="en-GB"/>
        </w:rPr>
      </w:pPr>
      <w:r>
        <w:rPr>
          <w:lang w:val="en-GB"/>
        </w:rPr>
        <w:t>RBF</w:t>
      </w:r>
      <w:r>
        <w:rPr>
          <w:lang w:val="en-GB"/>
        </w:rPr>
        <w:tab/>
        <w:t>Radial Basis Function</w:t>
      </w:r>
    </w:p>
    <w:p w14:paraId="73065DE6" w14:textId="3B9103C0" w:rsidR="00280D40" w:rsidRPr="001C6F59" w:rsidRDefault="00280D40" w:rsidP="00632428">
      <w:pPr>
        <w:tabs>
          <w:tab w:val="left" w:pos="2127"/>
        </w:tabs>
        <w:jc w:val="left"/>
        <w:rPr>
          <w:lang w:val="en-GB"/>
        </w:rPr>
      </w:pPr>
      <w:r w:rsidRPr="001C6F59">
        <w:rPr>
          <w:lang w:val="en-GB"/>
        </w:rPr>
        <w:t>ReLU</w:t>
      </w:r>
      <w:r w:rsidRPr="001C6F59">
        <w:rPr>
          <w:lang w:val="en-GB"/>
        </w:rPr>
        <w:tab/>
        <w:t xml:space="preserve">Rectified Linear Unit </w:t>
      </w:r>
    </w:p>
    <w:p w14:paraId="4BEB346E" w14:textId="03869D69" w:rsidR="002B4972" w:rsidRDefault="002B4972" w:rsidP="00632428">
      <w:pPr>
        <w:tabs>
          <w:tab w:val="left" w:pos="2127"/>
        </w:tabs>
        <w:jc w:val="left"/>
      </w:pPr>
      <w:r w:rsidRPr="008201D2">
        <w:t>RNN</w:t>
      </w:r>
      <w:r w:rsidRPr="008201D2">
        <w:tab/>
      </w:r>
      <w:r w:rsidR="00AA5968">
        <w:t>r</w:t>
      </w:r>
      <w:r w:rsidRPr="008201D2">
        <w:t xml:space="preserve">ekurrentes </w:t>
      </w:r>
      <w:r w:rsidR="00AA5968">
        <w:t>n</w:t>
      </w:r>
      <w:r w:rsidRPr="008201D2">
        <w:t>euronales Netz</w:t>
      </w:r>
    </w:p>
    <w:p w14:paraId="67139714" w14:textId="02DF0841" w:rsidR="0005477B" w:rsidRDefault="0005477B" w:rsidP="00632428">
      <w:pPr>
        <w:tabs>
          <w:tab w:val="left" w:pos="2127"/>
        </w:tabs>
        <w:jc w:val="left"/>
      </w:pPr>
      <w:r>
        <w:t>STS</w:t>
      </w:r>
      <w:r>
        <w:tab/>
        <w:t xml:space="preserve">Sequence </w:t>
      </w:r>
      <w:proofErr w:type="spellStart"/>
      <w:r>
        <w:t>to</w:t>
      </w:r>
      <w:proofErr w:type="spellEnd"/>
      <w:r>
        <w:t xml:space="preserve"> Sequence</w:t>
      </w:r>
    </w:p>
    <w:p w14:paraId="11D28E9A" w14:textId="6E58E9E0" w:rsidR="0005477B" w:rsidRPr="008201D2" w:rsidRDefault="0005477B" w:rsidP="00632428">
      <w:pPr>
        <w:tabs>
          <w:tab w:val="left" w:pos="2127"/>
        </w:tabs>
        <w:jc w:val="left"/>
      </w:pPr>
      <w:r>
        <w:t>STV</w:t>
      </w:r>
      <w:r>
        <w:tab/>
        <w:t xml:space="preserve">Sequence </w:t>
      </w:r>
      <w:proofErr w:type="spellStart"/>
      <w:r>
        <w:t>to</w:t>
      </w:r>
      <w:proofErr w:type="spellEnd"/>
      <w:r>
        <w:t xml:space="preserve"> Vector</w:t>
      </w:r>
    </w:p>
    <w:p w14:paraId="4230677F" w14:textId="5F680303" w:rsidR="00822681" w:rsidRPr="008201D2" w:rsidRDefault="00822681" w:rsidP="00632428">
      <w:pPr>
        <w:tabs>
          <w:tab w:val="left" w:pos="2127"/>
        </w:tabs>
        <w:jc w:val="left"/>
      </w:pPr>
      <w:proofErr w:type="gramStart"/>
      <w:r w:rsidRPr="008201D2">
        <w:t>SVM</w:t>
      </w:r>
      <w:r w:rsidRPr="008201D2">
        <w:tab/>
        <w:t>Support</w:t>
      </w:r>
      <w:proofErr w:type="gramEnd"/>
      <w:r w:rsidR="000A2F5D">
        <w:t xml:space="preserve"> </w:t>
      </w:r>
      <w:r w:rsidRPr="008201D2">
        <w:t>Vector</w:t>
      </w:r>
      <w:r w:rsidR="000A2F5D">
        <w:t xml:space="preserve"> </w:t>
      </w:r>
      <w:r w:rsidRPr="008201D2">
        <w:t>Machine</w:t>
      </w:r>
    </w:p>
    <w:p w14:paraId="47958E37" w14:textId="77777777" w:rsidR="00364D8C" w:rsidRPr="008201D2" w:rsidRDefault="00364D8C" w:rsidP="00696D95"/>
    <w:p w14:paraId="711BA0DC" w14:textId="77777777" w:rsidR="00364D8C" w:rsidRPr="008201D2" w:rsidRDefault="00364D8C" w:rsidP="00696D95">
      <w:pPr>
        <w:sectPr w:rsidR="00364D8C" w:rsidRPr="008201D2" w:rsidSect="00AB5561">
          <w:pgSz w:w="11906" w:h="16838"/>
          <w:pgMar w:top="1418" w:right="1418" w:bottom="1418" w:left="1418" w:header="709" w:footer="709" w:gutter="0"/>
          <w:cols w:space="708"/>
          <w:docGrid w:linePitch="360"/>
        </w:sectPr>
      </w:pPr>
    </w:p>
    <w:p w14:paraId="0EC74F3F" w14:textId="0DB52EB1" w:rsidR="00E07CB2" w:rsidRDefault="00364D8C" w:rsidP="00801569">
      <w:pPr>
        <w:pStyle w:val="berschrift1"/>
        <w:ind w:left="0" w:firstLine="0"/>
      </w:pPr>
      <w:bookmarkStart w:id="9" w:name="_Toc144726434"/>
      <w:r>
        <w:lastRenderedPageBreak/>
        <w:t>Einleitung</w:t>
      </w:r>
      <w:bookmarkEnd w:id="9"/>
    </w:p>
    <w:p w14:paraId="393B043B" w14:textId="63A60DA3" w:rsidR="00801569" w:rsidRDefault="00286B58" w:rsidP="0078062F">
      <w:pPr>
        <w:pStyle w:val="berschrift2"/>
      </w:pPr>
      <w:bookmarkStart w:id="10" w:name="_Toc144726435"/>
      <w:r>
        <w:t>Kontext</w:t>
      </w:r>
      <w:r w:rsidR="00C04DDC">
        <w:t xml:space="preserve"> </w:t>
      </w:r>
      <w:r w:rsidR="003038A5" w:rsidRPr="00AB0677">
        <w:t>und Projekthintergrund</w:t>
      </w:r>
      <w:bookmarkEnd w:id="10"/>
    </w:p>
    <w:p w14:paraId="6F39556F" w14:textId="729819D1" w:rsidR="002564BA" w:rsidRDefault="000D72E8" w:rsidP="0078062F">
      <w:r>
        <w:t xml:space="preserve">Schon heute besitzen Mobilität und Konnektivität einen großen Einfluss auf den Alltag und die Lebensqualität vieler Menschen. </w:t>
      </w:r>
      <w:r w:rsidR="003759A8">
        <w:t xml:space="preserve">Zwei bedeutende </w:t>
      </w:r>
      <w:r>
        <w:t>T</w:t>
      </w:r>
      <w:r w:rsidR="003759A8">
        <w:t xml:space="preserve">rends, die im </w:t>
      </w:r>
      <w:r w:rsidR="00B236AC">
        <w:t xml:space="preserve">Zusammenhang </w:t>
      </w:r>
      <w:r>
        <w:t>mit diesen beiden Begriffen</w:t>
      </w:r>
      <w:r w:rsidR="003759A8">
        <w:t xml:space="preserve"> immer wieder Erwähnung finden, sind </w:t>
      </w:r>
      <w:r w:rsidR="003759A8" w:rsidRPr="00E44949">
        <w:t xml:space="preserve">das </w:t>
      </w:r>
      <w:r w:rsidR="003759A8" w:rsidRPr="00E44949">
        <w:rPr>
          <w:i/>
          <w:iCs/>
        </w:rPr>
        <w:t>autonome Fahren</w:t>
      </w:r>
      <w:r w:rsidR="003759A8" w:rsidRPr="00E44949">
        <w:t xml:space="preserve"> und </w:t>
      </w:r>
      <w:r w:rsidR="003759A8" w:rsidRPr="00E44949">
        <w:rPr>
          <w:i/>
          <w:iCs/>
        </w:rPr>
        <w:t>5G</w:t>
      </w:r>
      <w:r w:rsidR="003759A8" w:rsidRPr="00E44949">
        <w:t>.</w:t>
      </w:r>
      <w:r w:rsidR="002564BA" w:rsidRPr="00E44949">
        <w:t xml:space="preserve"> </w:t>
      </w:r>
      <w:r w:rsidR="007C5224">
        <w:t>Dass diese beiden Trends eng miteinander in Verbindung stehen, legt ein Bericht des Beratungsunternehmens Gartner nahe, nach welchem der Ausbau von 5G-Netzwerken von großer Bedeutung für die weitere</w:t>
      </w:r>
      <w:r w:rsidR="009372EC">
        <w:t>n</w:t>
      </w:r>
      <w:r w:rsidR="007C5224">
        <w:t xml:space="preserve"> Entwicklung</w:t>
      </w:r>
      <w:r w:rsidR="009372EC">
        <w:t>en</w:t>
      </w:r>
      <w:r w:rsidR="007C5224">
        <w:t xml:space="preserve"> des autonomen Fahrens ist. </w:t>
      </w:r>
      <w:r w:rsidR="009372EC">
        <w:t xml:space="preserve">Der wichtigste Grund hierfür ist </w:t>
      </w:r>
      <w:r w:rsidR="0078062F">
        <w:t xml:space="preserve">demnach die immer </w:t>
      </w:r>
      <w:r w:rsidR="009372EC">
        <w:t xml:space="preserve">weiter steigende Menge von Fahrzeug- und Sensordaten, welche </w:t>
      </w:r>
      <w:proofErr w:type="gramStart"/>
      <w:r w:rsidR="005750D5">
        <w:t>durch zunehmend</w:t>
      </w:r>
      <w:proofErr w:type="gramEnd"/>
      <w:r w:rsidR="005750D5">
        <w:t xml:space="preserve"> autonomisierte Fahrzeuge</w:t>
      </w:r>
      <w:r w:rsidR="009372EC">
        <w:t xml:space="preserve"> nicht nur </w:t>
      </w:r>
      <w:r w:rsidR="002564BA">
        <w:t>verarbeitet,</w:t>
      </w:r>
      <w:r w:rsidR="009372EC">
        <w:t xml:space="preserve"> sondern auch </w:t>
      </w:r>
      <w:r w:rsidR="009372EC" w:rsidRPr="00E44949">
        <w:t xml:space="preserve">zeitkritisch </w:t>
      </w:r>
      <w:r w:rsidR="009372EC">
        <w:t>mit anderen</w:t>
      </w:r>
      <w:r w:rsidR="002564BA">
        <w:t xml:space="preserve"> Akteuren</w:t>
      </w:r>
      <w:r w:rsidR="009372EC">
        <w:t xml:space="preserve"> geteilt werden </w:t>
      </w:r>
      <w:r w:rsidR="0078062F">
        <w:t>muss</w:t>
      </w:r>
      <w:r w:rsidR="009372EC">
        <w:t xml:space="preserve">. </w:t>
      </w:r>
      <w:r w:rsidR="0078062F">
        <w:t>Hierdurch ist davon auszugehen, dass 5G</w:t>
      </w:r>
      <w:r w:rsidR="005750D5">
        <w:t xml:space="preserve"> </w:t>
      </w:r>
      <w:r w:rsidR="002E2198">
        <w:t xml:space="preserve">durch </w:t>
      </w:r>
      <w:r w:rsidR="00BA070C">
        <w:t>die</w:t>
      </w:r>
      <w:r w:rsidR="002E2198">
        <w:t xml:space="preserve"> bis zu zehnfach höheren Übertragungsraten (</w:t>
      </w:r>
      <w:r w:rsidR="004B300D">
        <w:t>im Vergleich</w:t>
      </w:r>
      <w:r w:rsidR="002E2198">
        <w:t xml:space="preserve"> mit dem </w:t>
      </w:r>
      <w:r w:rsidR="002E2198" w:rsidRPr="00E44949">
        <w:t>heutigen 4G-LTE)</w:t>
      </w:r>
      <w:r w:rsidR="0078062F" w:rsidRPr="00E44949">
        <w:t xml:space="preserve"> in </w:t>
      </w:r>
      <w:r w:rsidR="0078062F">
        <w:t xml:space="preserve">Zukunft nicht nur Einfluss auf die allgemeine Konnektivität und das Infotainment von Fahrzeugen nehmen, sondern auch ganz konkret zur weiteren Steigerung der Sicherheit im autonomen Fahren beitragen </w:t>
      </w:r>
      <w:r w:rsidR="00BA070C">
        <w:t>wird</w:t>
      </w:r>
      <w:r w:rsidR="005750D5">
        <w:t xml:space="preserve"> </w:t>
      </w:r>
      <w:sdt>
        <w:sdtPr>
          <w:alias w:val="To edit, see citavi.com/edit"/>
          <w:tag w:val="CitaviPlaceholder#18507209-df20-40ff-81ec-a7fceea124cc"/>
          <w:id w:val="1949810274"/>
          <w:placeholder>
            <w:docPart w:val="DefaultPlaceholder_-1854013440"/>
          </w:placeholder>
        </w:sdtPr>
        <w:sdtContent>
          <w:r w:rsidR="005750D5">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zkzZTgwLWQ1Y2ItNDk2ZC1iNmUxLTVkODM4YjE4NjQ4NiIsIlJhbmdlTGVuZ3RoIjozLCJSZWZlcmVuY2VJZCI6IjM2MDMxODY1LTc5YjAtNDk3MC05MzdmLTYwNjQ5NzBjZDF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uMDYuMjAyMyIsIkF1dGhvcnMiOltdLCJDaXRhdGlvbktleVVwZGF0ZVR5cGUiOjAsIkNvbGxhYm9yYXRvcnMiOltdLCJEYXRlIjoiMjAuMDYuMjAyMyIsIkVkaXRvcnMiOltdLCJFdmFsdWF0aW9uQ29tcGxleGl0eSI6MCwiRXZhbHVhdGlvblNvdXJjZVRleHRGb3JtYXQiOjAsIkdyb3VwcyI6W3siJGlkIjoiN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GlkIjoiOCIsIiR0eXBlIjoiU3dpc3NBY2FkZW1pYy5DaXRhdmkuUHJvamVjdCwgU3dpc3NBY2FkZW1pYy5DaXRhdmkifX1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dhcnRuZXIuY29tL2VuL25ld3Nyb29tL3ByZXNzLXJlbGVhc2VzLzIwMTgtMDYtMjEtZ2FydG5lci1zYXlzLTVnLW5ldHdvcmtzLWhhdmUtYS1wYXJhbW91bnQtcm9sZS1pbi1hdXRvbm9tb3VzLXZlaGljbGUtY29ubmVjdGl2aXR5IiwiVXJpU3RyaW5nIjoiaHR0cHM6Ly93d3cuZ2FydG5lci5jb20vZW4vbmV3c3Jvb20vcHJlc3MtcmVsZWFzZXMvMjAxOC0wNi0yMS1nYXJ0bmVyLXNheXMtNWctbmV0d29ya3MtaGF2ZS1hLXBhcmFtb3VudC1yb2xlLWluLWF1dG9ub21vdXMtdmVoaWNsZS1jb25uZWN0aXZpdH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FdIn1dfSwiVGFnIjoiQ2l0YXZpUGxhY2Vob2xkZXIjMTg1MDcyMDktZGYyMC00MGZmLTgxZWMtYTdmY2VlYTEyNGNjIiwiVGV4dCI6IlsxXSIsIldBSVZlcnNpb24iOiI2LjE0LjAuMCJ9}</w:instrText>
          </w:r>
          <w:r w:rsidR="005750D5">
            <w:fldChar w:fldCharType="separate"/>
          </w:r>
          <w:r w:rsidR="006B2F4C">
            <w:t>[1]</w:t>
          </w:r>
          <w:r w:rsidR="005750D5">
            <w:fldChar w:fldCharType="end"/>
          </w:r>
        </w:sdtContent>
      </w:sdt>
      <w:r w:rsidR="0078062F">
        <w:t>.</w:t>
      </w:r>
      <w:r w:rsidR="002564BA">
        <w:t xml:space="preserve"> </w:t>
      </w:r>
    </w:p>
    <w:p w14:paraId="0C349663" w14:textId="14EAD189" w:rsidR="006C5BE0" w:rsidRDefault="001550F1" w:rsidP="00C16502">
      <w:r>
        <w:t xml:space="preserve">In diesem Kontext wurde das Projekt </w:t>
      </w:r>
      <w:r w:rsidRPr="001550F1">
        <w:rPr>
          <w:i/>
          <w:iCs/>
        </w:rPr>
        <w:t>5GKC</w:t>
      </w:r>
      <w:r>
        <w:t xml:space="preserve"> ins Leben gerufen</w:t>
      </w:r>
      <w:r w:rsidR="00E13969">
        <w:t>. Das Ziel dieses Projektes besteht darin</w:t>
      </w:r>
      <w:r w:rsidR="00731F3D">
        <w:t>,</w:t>
      </w:r>
      <w:r w:rsidR="00E13969">
        <w:t xml:space="preserve"> in der oberfränkischen Stadt Kronach ein 5G-basiertes </w:t>
      </w:r>
      <w:r w:rsidR="00F83448">
        <w:t>Testfeld zu schaffen, in welchem verschiedene Anwendungen von 5G im autonomen Fahren erforscht, entwickelt und im öffentlichen Verkehr erprobt werden können. Der wesentliche Fokus liegt dabei auf den Bereichen Steuerung, Überwachung, Mensch-Fahrzeug-Interaktion</w:t>
      </w:r>
      <w:r w:rsidR="009010EB">
        <w:t xml:space="preserve"> und Kommunikation</w:t>
      </w:r>
      <w:r w:rsidR="00033869">
        <w:t xml:space="preserve">. Kooperationspartner des Projektes ist dabei neben dem </w:t>
      </w:r>
      <w:r w:rsidR="00033869" w:rsidRPr="00286B58">
        <w:rPr>
          <w:i/>
          <w:iCs/>
        </w:rPr>
        <w:t>Fraunhofer-Institut für integrierte Schaltungen</w:t>
      </w:r>
      <w:r w:rsidR="00033869">
        <w:t xml:space="preserve">, dem </w:t>
      </w:r>
      <w:r w:rsidR="00033869" w:rsidRPr="00286B58">
        <w:rPr>
          <w:i/>
          <w:iCs/>
        </w:rPr>
        <w:t>Innovations-Zentrum</w:t>
      </w:r>
      <w:r w:rsidR="00F46B12" w:rsidRPr="00286B58">
        <w:rPr>
          <w:i/>
          <w:iCs/>
        </w:rPr>
        <w:t xml:space="preserve"> </w:t>
      </w:r>
      <w:r w:rsidR="00033869" w:rsidRPr="00286B58">
        <w:rPr>
          <w:i/>
          <w:iCs/>
        </w:rPr>
        <w:t>Region Kronach e.V.</w:t>
      </w:r>
      <w:r w:rsidR="00033869">
        <w:t xml:space="preserve"> und </w:t>
      </w:r>
      <w:r w:rsidR="00F46B12" w:rsidRPr="00286B58">
        <w:rPr>
          <w:i/>
          <w:iCs/>
        </w:rPr>
        <w:t>Valeo</w:t>
      </w:r>
      <w:r w:rsidR="00F46B12">
        <w:t xml:space="preserve">, </w:t>
      </w:r>
      <w:r w:rsidR="00033869">
        <w:t>dem</w:t>
      </w:r>
      <w:r w:rsidR="00F46B12">
        <w:t xml:space="preserve"> Weltmarktführer für Fahrerassistenzsysteme, auch die </w:t>
      </w:r>
      <w:r w:rsidR="00F46B12" w:rsidRPr="00286B58">
        <w:rPr>
          <w:i/>
          <w:iCs/>
        </w:rPr>
        <w:t>Hochschule für angewandte Wissenschaften Coburg</w:t>
      </w:r>
      <w:r w:rsidR="00F46B12">
        <w:t xml:space="preserve">. Letztere dient als wichtiger Impulsgeber und Partner bei verschiedenen Forschungsprojekten. Zu diesen zählt </w:t>
      </w:r>
      <w:r w:rsidR="00E37BD5">
        <w:t xml:space="preserve">auch ein Projekt zur </w:t>
      </w:r>
      <w:r w:rsidR="00E37BD5" w:rsidRPr="00E37BD5">
        <w:rPr>
          <w:i/>
          <w:iCs/>
        </w:rPr>
        <w:t>erweiterten Umfeldwahrnehmung</w:t>
      </w:r>
      <w:r w:rsidR="00AC052B">
        <w:rPr>
          <w:i/>
          <w:iCs/>
        </w:rPr>
        <w:t xml:space="preserve"> autonomer Fahrzeuge</w:t>
      </w:r>
      <w:r w:rsidR="00E37BD5" w:rsidRPr="00E37BD5">
        <w:t>, welchem</w:t>
      </w:r>
      <w:r w:rsidR="00E37BD5">
        <w:t xml:space="preserve"> </w:t>
      </w:r>
      <w:r w:rsidR="00E37BD5" w:rsidRPr="00E37BD5">
        <w:t xml:space="preserve">die vorliegende Arbeit </w:t>
      </w:r>
      <w:r w:rsidR="00286B58">
        <w:t>zuzuordnen</w:t>
      </w:r>
      <w:r w:rsidR="00E37BD5" w:rsidRPr="00E37BD5">
        <w:t xml:space="preserve"> ist</w:t>
      </w:r>
      <w:r w:rsidR="00684848">
        <w:rPr>
          <w:i/>
          <w:iCs/>
        </w:rPr>
        <w:t xml:space="preserve"> </w:t>
      </w:r>
      <w:sdt>
        <w:sdtPr>
          <w:alias w:val="To edit, see citavi.com/edit"/>
          <w:tag w:val="CitaviPlaceholder#b8a16a8e-31b9-4414-bbef-bc9afd067722"/>
          <w:id w:val="2141682234"/>
          <w:placeholder>
            <w:docPart w:val="DefaultPlaceholder_-1854013440"/>
          </w:placeholder>
        </w:sdtPr>
        <w:sdtContent>
          <w:r w:rsidR="006C5BE0">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jVjMjE2LTBiZDUtNDNlOC1iOTEyLTc1MDViNDMzYWZjZSIsIlJhbmdlTGVuZ3RoIjozLCJSZWZlcmVuY2VJZCI6IjY3MTRlNmE4LWIzMWUtNDM5My05MjFjLTJlZmJiZGE4NT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MC4wNi4yMDIzIiwiQXV0aG9ycyI6W10sIkNpdGF0aW9uS2V5VXBkYXRlVHlwZSI6MCwiQ29sbGFib3JhdG9ycyI6W10sIkNvdmVyUGF0aCI6eyIkaWQiOiI3IiwiJHR5cGUiOiJTd2lzc0FjYWRlbWljLkNpdGF2aS5MaW5rZWRSZXNvdXJjZSwgU3dpc3NBY2FkZW1pYy5DaXRhdmkiLCJMaW5rZWRSZXNvdXJjZVR5cGUiOjIsIk9yaWdpbmFsU3RyaW5nIjoiQzpcXFVzZXJzXFxsZW5uaVxcQXBwRGF0YVxcTG9jYWxcXFRlbXBcXHFiaGxvYzVnLmpwZyIsIlVyaVN0cmluZyI6IjY3MTRlNmE4LWIzMWUtNDM5My05MjFjLTJlZmJiZGE4NTg3Y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2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NWdrYy5uZXQvdWViZXJzaWNodC8iLCJVcmlTdHJpbmciOiJodHRwczovLzVna2MubmV0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WzJdIn1dfSwiVGFnIjoiQ2l0YXZpUGxhY2Vob2xkZXIjYjhhMTZhOGUtMzFiOS00NDE0LWJiZWYtYmM5YWZkMDY3NzIyIiwiVGV4dCI6IlsyXSIsIldBSVZlcnNpb24iOiI2LjE0LjAuMCJ9}</w:instrText>
          </w:r>
          <w:r w:rsidR="006C5BE0">
            <w:fldChar w:fldCharType="separate"/>
          </w:r>
          <w:r w:rsidR="006B2F4C">
            <w:t>[2]</w:t>
          </w:r>
          <w:r w:rsidR="006C5BE0">
            <w:fldChar w:fldCharType="end"/>
          </w:r>
        </w:sdtContent>
      </w:sdt>
      <w:r w:rsidR="00684848">
        <w:t>.</w:t>
      </w:r>
    </w:p>
    <w:p w14:paraId="1287F93E" w14:textId="71D43BC6" w:rsidR="00801569" w:rsidRDefault="009010EB" w:rsidP="00651BCB">
      <w:pPr>
        <w:pStyle w:val="berschrift2"/>
      </w:pPr>
      <w:r>
        <w:t xml:space="preserve"> </w:t>
      </w:r>
      <w:bookmarkStart w:id="11" w:name="_Toc144726436"/>
      <w:r w:rsidR="00900171">
        <w:t>Motivation und Zielsetzung</w:t>
      </w:r>
      <w:bookmarkEnd w:id="11"/>
    </w:p>
    <w:p w14:paraId="6C8E495D" w14:textId="0C575675" w:rsidR="00493AA2" w:rsidRDefault="00C04DDC" w:rsidP="003038A5">
      <w:r>
        <w:t>Im Bereich des autonomen Fahren</w:t>
      </w:r>
      <w:r w:rsidR="00157331">
        <w:t>s</w:t>
      </w:r>
      <w:r w:rsidR="00A41BB7">
        <w:t xml:space="preserve"> und der Fahrerassistenzsysteme</w:t>
      </w:r>
      <w:r>
        <w:t xml:space="preserve"> spielt die </w:t>
      </w:r>
      <w:r w:rsidR="004B300D">
        <w:t>Wahrnehmung des Fahrzeugumfeldes</w:t>
      </w:r>
      <w:r w:rsidR="00D67986">
        <w:t xml:space="preserve">, zu welchem neben der </w:t>
      </w:r>
      <w:r w:rsidR="00E644DA">
        <w:t>unbelebten</w:t>
      </w:r>
      <w:r w:rsidR="00D67986">
        <w:t xml:space="preserve"> Umgebung </w:t>
      </w:r>
      <w:r w:rsidR="001568F6">
        <w:t xml:space="preserve">eines Fahrzeuges </w:t>
      </w:r>
      <w:r w:rsidR="00AC052B">
        <w:t>vor allem</w:t>
      </w:r>
      <w:r w:rsidR="00D67986">
        <w:t xml:space="preserve"> auch andere Verkehrsteilnehmer gehören,</w:t>
      </w:r>
      <w:r>
        <w:t xml:space="preserve"> eine entscheidende Rolle.</w:t>
      </w:r>
      <w:r w:rsidR="004E4D82">
        <w:t xml:space="preserve"> </w:t>
      </w:r>
      <w:r w:rsidR="00F6550F">
        <w:t xml:space="preserve">Üblicherweise </w:t>
      </w:r>
      <w:r w:rsidR="00F6550F">
        <w:lastRenderedPageBreak/>
        <w:t xml:space="preserve">kommen hierfür verschiedenste Sensorsysteme, </w:t>
      </w:r>
      <w:r w:rsidR="00F6550F" w:rsidRPr="00E44949">
        <w:t xml:space="preserve">wie </w:t>
      </w:r>
      <w:r w:rsidR="00F6550F" w:rsidRPr="00E44949">
        <w:rPr>
          <w:i/>
          <w:iCs/>
        </w:rPr>
        <w:t>Ultraschall</w:t>
      </w:r>
      <w:r w:rsidR="00F6550F" w:rsidRPr="00E44949">
        <w:t xml:space="preserve">-, </w:t>
      </w:r>
      <w:r w:rsidR="00311D05" w:rsidRPr="00E44949">
        <w:rPr>
          <w:i/>
          <w:iCs/>
        </w:rPr>
        <w:t>RADAR</w:t>
      </w:r>
      <w:r w:rsidR="00F6550F" w:rsidRPr="00E44949">
        <w:t xml:space="preserve">- und </w:t>
      </w:r>
      <w:r w:rsidR="00F6550F" w:rsidRPr="00E44949">
        <w:rPr>
          <w:i/>
          <w:iCs/>
        </w:rPr>
        <w:t>L</w:t>
      </w:r>
      <w:r w:rsidR="00311D05" w:rsidRPr="00E44949">
        <w:rPr>
          <w:i/>
          <w:iCs/>
        </w:rPr>
        <w:t>IDAR</w:t>
      </w:r>
      <w:r w:rsidR="00F6550F" w:rsidRPr="00E44949">
        <w:t xml:space="preserve">-Sensoren, sowie kamerabasierte Verfahren, wie das </w:t>
      </w:r>
      <w:r w:rsidR="00F6550F" w:rsidRPr="001568F6">
        <w:rPr>
          <w:i/>
          <w:iCs/>
        </w:rPr>
        <w:t>Stereo-</w:t>
      </w:r>
      <w:r w:rsidR="00F6550F" w:rsidRPr="00E44949">
        <w:t xml:space="preserve"> und das </w:t>
      </w:r>
      <w:r w:rsidR="00915FA6">
        <w:rPr>
          <w:i/>
          <w:iCs/>
        </w:rPr>
        <w:t>m</w:t>
      </w:r>
      <w:r w:rsidR="00F6550F" w:rsidRPr="001568F6">
        <w:rPr>
          <w:i/>
          <w:iCs/>
        </w:rPr>
        <w:t>aschinelle</w:t>
      </w:r>
      <w:r w:rsidR="00915FA6">
        <w:rPr>
          <w:i/>
          <w:iCs/>
        </w:rPr>
        <w:t xml:space="preserve"> </w:t>
      </w:r>
      <w:r w:rsidR="00F6550F" w:rsidRPr="001568F6">
        <w:rPr>
          <w:i/>
          <w:iCs/>
        </w:rPr>
        <w:t>Sehen</w:t>
      </w:r>
      <w:r w:rsidR="00F6550F" w:rsidRPr="00E44949">
        <w:t xml:space="preserve"> zum </w:t>
      </w:r>
      <w:r w:rsidR="00F6550F">
        <w:t>Einsatz</w:t>
      </w:r>
      <w:r w:rsidR="000473D0">
        <w:t xml:space="preserve">, welche allesamt spezifische Vor- und Nachteile mit sich bringen. Die Vorteile können hierbei durch die sogenannte </w:t>
      </w:r>
      <w:r w:rsidR="000473D0" w:rsidRPr="00590199">
        <w:rPr>
          <w:i/>
          <w:iCs/>
        </w:rPr>
        <w:t>Sensordatenfusion</w:t>
      </w:r>
      <w:r w:rsidR="000473D0">
        <w:t xml:space="preserve">, also durch die Kombination von Informationen aus verschieden Sensorsystemen, oft gut zusammengeführt werden, was auch häufig zum Ausgleich spezifischer Nachteile einzelner </w:t>
      </w:r>
      <w:r w:rsidR="00B236AC">
        <w:t>Sensoren</w:t>
      </w:r>
      <w:r w:rsidR="000473D0">
        <w:t xml:space="preserve"> führt </w:t>
      </w:r>
      <w:sdt>
        <w:sdtPr>
          <w:alias w:val="To edit, see citavi.com/edit"/>
          <w:tag w:val="CitaviPlaceholder#806bda95-f36a-4755-ac20-3af9479d61ae"/>
          <w:id w:val="296802882"/>
          <w:placeholder>
            <w:docPart w:val="DefaultPlaceholder_-1854013440"/>
          </w:placeholder>
        </w:sdtPr>
        <w:sdtEndPr>
          <w:rPr>
            <w:color w:val="FF0000"/>
          </w:rPr>
        </w:sdtEndPr>
        <w:sdtContent>
          <w:r w:rsidR="000473D0" w:rsidRPr="00684848">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TEyOTY1LTJmYmYtNGUxMC1iMWJiLWRlMGZjZTUzOTI1OCIsIlJhbmdlTGVuZ3RoIjoxMSwiUmVmZXJlbmNlSWQiOiI3NTFkNjk1Zi1jZWEzLTQwMjItYmE0ZS0zNDMxZWVmZmEy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QwIiwiU3RhcnRQYWdlIjp7IiRpZCI6IjUiLCIkdHlwZSI6IlN3aXNzQWNhZGVtaWMuUGFnZU51bWJlciwgU3dpc3NBY2FkZW1pYyIsIklzRnVsbHlOdW1lcmljIjp0cnVlLCJOdW1iZXIiOjQ0MCwiTnVtYmVyaW5nVHlwZSI6MCwiTnVtZXJhbFN5c3RlbSI6MCwiT3JpZ2luYWxTdHJpbmciOiI0NDAiLCJQcmV0dHlTdHJpbmciOiI0NDAifX0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yLCJPcmlnaW5hbFN0cmluZyI6IkM6XFxVc2Vyc1xcbGVubmlcXEFwcERhdGFcXExvY2FsXFxUZW1wXFx2MGJqYjJmNC5qcGciLCJVcmlTdHJpbmciOiI3NTFkNjk1Zi1jZWEzLTQwMjItYmE0ZS0zNDMxZWVmZmEyYm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EwIn19XSwiSGFzTGFiZWwxIjpmYWxzZSwiSGFzTGFiZWwyIjpmYWxzZSwiSXNibiI6Ijk3ODM2NTgwNTczNDMiLCJLZXl3b3JkcyI6W10sIkxhbmd1YWdlIjoiZ2Vy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ZWJvb2tjZW50cmFsLnByb3F1ZXN0LmNvbS9saWIva3hwL2RldGFpbC5hY3Rpb24/ZG9jSUQ9MTk5Nzg4OCIsIlVyaVN0cmluZyI6Imh0dHBzOi8vZWJvb2tjZW50cmFsLnByb3F1ZXN0LmNvbS9saWIva3hwL2RldGFpbC5hY3Rpb24/ZG9jSUQ9MTk5Nzg4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}</w:instrText>
          </w:r>
          <w:r w:rsidR="000473D0" w:rsidRPr="00684848">
            <w:fldChar w:fldCharType="separate"/>
          </w:r>
          <w:r w:rsidR="006B2F4C">
            <w:t>[3, S. 440]</w:t>
          </w:r>
          <w:r w:rsidR="000473D0" w:rsidRPr="00684848">
            <w:fldChar w:fldCharType="end"/>
          </w:r>
        </w:sdtContent>
      </w:sdt>
      <w:r w:rsidR="00F6550F">
        <w:t>.</w:t>
      </w:r>
      <w:r w:rsidR="000473D0">
        <w:t xml:space="preserve"> </w:t>
      </w:r>
      <w:r w:rsidR="003D4686">
        <w:t>Ein</w:t>
      </w:r>
      <w:r w:rsidR="00AF716C">
        <w:t xml:space="preserve"> wesentlicher</w:t>
      </w:r>
      <w:r w:rsidR="003D4686">
        <w:t xml:space="preserve"> Nachteil </w:t>
      </w:r>
      <w:r w:rsidR="004512BE">
        <w:t xml:space="preserve">bleibt </w:t>
      </w:r>
      <w:r w:rsidR="00E644DA">
        <w:t xml:space="preserve">bei den heute verbreiteten Systemen </w:t>
      </w:r>
      <w:r w:rsidR="004512BE">
        <w:t>jedoch in jedem Fall bestehen</w:t>
      </w:r>
      <w:r w:rsidR="00AF716C">
        <w:t>, d</w:t>
      </w:r>
      <w:r w:rsidR="00493AA2">
        <w:t xml:space="preserve">enn </w:t>
      </w:r>
      <w:r w:rsidR="004512BE">
        <w:t xml:space="preserve">alle beschränken sich </w:t>
      </w:r>
      <w:r w:rsidR="00493AA2">
        <w:t xml:space="preserve">auf ein stark limitiertes Umfeld des Fahrzeuges, welches im Fall von kamerabasierten Verfahren bspw. auf das Sichtfeld der Kameras </w:t>
      </w:r>
      <w:r w:rsidR="00EF04F3">
        <w:t>begrenzt ist</w:t>
      </w:r>
      <w:r w:rsidR="00493AA2">
        <w:t>.</w:t>
      </w:r>
      <w:r w:rsidR="00AF716C">
        <w:t xml:space="preserve"> Dieses Sichtfeld kann insbesondere im städtischen Verkehr sehr stark eingeschränkt sein</w:t>
      </w:r>
      <w:r w:rsidR="00106307">
        <w:t xml:space="preserve">, woraus sich ein Bedarf nach Systemen begründet, welche auch zur erweiterten Umfeldwahrnehmung eingesetzt werden </w:t>
      </w:r>
      <w:r w:rsidR="00250F33">
        <w:t>können,</w:t>
      </w:r>
      <w:r w:rsidR="00106307">
        <w:t xml:space="preserve"> um die bestehenden Systeme zu </w:t>
      </w:r>
      <w:r w:rsidR="001C4A27">
        <w:t>ergänzen</w:t>
      </w:r>
      <w:r w:rsidR="00106307">
        <w:t xml:space="preserve"> </w:t>
      </w:r>
      <w:r w:rsidR="00320669">
        <w:t xml:space="preserve">und das autonome Fahren </w:t>
      </w:r>
      <w:r w:rsidR="00590199">
        <w:t>somit</w:t>
      </w:r>
      <w:r w:rsidR="00475D0D">
        <w:t xml:space="preserve"> </w:t>
      </w:r>
      <w:r w:rsidR="00320669">
        <w:t>sicherer zu machen.</w:t>
      </w:r>
    </w:p>
    <w:p w14:paraId="45952B50" w14:textId="23A90B68" w:rsidR="00620355" w:rsidRDefault="001800EB" w:rsidP="003038A5">
      <w:r>
        <w:t xml:space="preserve">Im Zuge dieser Bachelorarbeit soll hierbei </w:t>
      </w:r>
      <w:r w:rsidR="00E8610B">
        <w:t>die Möglichkeit</w:t>
      </w:r>
      <w:r>
        <w:t xml:space="preserve"> </w:t>
      </w:r>
      <w:r w:rsidR="00C8323D">
        <w:t>erforscht</w:t>
      </w:r>
      <w:r>
        <w:t xml:space="preserve"> werden, </w:t>
      </w:r>
      <w:r w:rsidR="001869DC">
        <w:t xml:space="preserve">Verkehrsteilnehmer auf Basis von </w:t>
      </w:r>
      <w:r w:rsidR="00F2587D">
        <w:t>sequenziell bereitgestellten</w:t>
      </w:r>
      <w:r w:rsidR="001869DC">
        <w:t xml:space="preserve"> </w:t>
      </w:r>
      <w:r w:rsidR="001568F6" w:rsidRPr="001568F6">
        <w:t>Positionsdaten</w:t>
      </w:r>
      <w:r w:rsidR="00E8610B" w:rsidRPr="0050017B">
        <w:t xml:space="preserve"> </w:t>
      </w:r>
      <w:r w:rsidR="00E8610B" w:rsidRPr="00E8610B">
        <w:t xml:space="preserve">durch den Einsatz </w:t>
      </w:r>
      <w:r w:rsidR="00E8610B" w:rsidRPr="00E8610B">
        <w:rPr>
          <w:i/>
          <w:iCs/>
        </w:rPr>
        <w:t>maschineller Lernverfahren</w:t>
      </w:r>
      <w:r w:rsidR="001869DC">
        <w:t xml:space="preserve"> in verschiedene Typen zu klassifizieren.</w:t>
      </w:r>
      <w:r w:rsidR="00F2587D">
        <w:t xml:space="preserve"> </w:t>
      </w:r>
      <w:r w:rsidR="00E8610B">
        <w:t xml:space="preserve">Hierbei soll die Klassifikation möglichst realitätsnah, also insbesondere unter der Nutzung von realen </w:t>
      </w:r>
      <w:r w:rsidR="00417E41">
        <w:t xml:space="preserve">Positionssequenzen aus dem Straßenverkehr, </w:t>
      </w:r>
      <w:r w:rsidR="00E8610B">
        <w:t>umgesetzt</w:t>
      </w:r>
      <w:r w:rsidR="00417E41">
        <w:t xml:space="preserve"> werden. </w:t>
      </w:r>
      <w:r w:rsidR="00C4487B">
        <w:t>Aus vorangegangenen Forschungsarbeiten ist dabei bekannt, dass reale Positionsdaten, die</w:t>
      </w:r>
      <w:r w:rsidR="00B83445">
        <w:t xml:space="preserve"> </w:t>
      </w:r>
      <w:r w:rsidR="00C4487B">
        <w:t xml:space="preserve">über das </w:t>
      </w:r>
      <w:r w:rsidR="00C4487B" w:rsidRPr="00B83445">
        <w:rPr>
          <w:i/>
          <w:iCs/>
        </w:rPr>
        <w:t>G</w:t>
      </w:r>
      <w:r w:rsidR="00B83445">
        <w:rPr>
          <w:i/>
          <w:iCs/>
        </w:rPr>
        <w:t xml:space="preserve">lobal Navigation Satellite System </w:t>
      </w:r>
      <w:r w:rsidR="00B83445" w:rsidRPr="00B83445">
        <w:t>(GNSS)</w:t>
      </w:r>
      <w:r w:rsidR="00B83445">
        <w:rPr>
          <w:i/>
          <w:iCs/>
        </w:rPr>
        <w:t xml:space="preserve"> </w:t>
      </w:r>
      <w:r w:rsidR="00C4487B">
        <w:t xml:space="preserve">ermittelt </w:t>
      </w:r>
      <w:r w:rsidR="00BF4694">
        <w:t>werden,</w:t>
      </w:r>
      <w:r w:rsidR="00C4487B">
        <w:t xml:space="preserve"> häufig ungenau und zu einem gewissen Grad verrauscht sind</w:t>
      </w:r>
      <w:r w:rsidR="00E8610B">
        <w:t>, w</w:t>
      </w:r>
      <w:r w:rsidR="00BF4694">
        <w:t xml:space="preserve">eshalb im </w:t>
      </w:r>
      <w:r w:rsidR="00E8610B">
        <w:t>Verlauf</w:t>
      </w:r>
      <w:r w:rsidR="00BF4694">
        <w:t xml:space="preserve"> dieser Arbeit</w:t>
      </w:r>
      <w:r w:rsidR="00620355">
        <w:t xml:space="preserve"> zunächst </w:t>
      </w:r>
      <w:r w:rsidR="00C8323D">
        <w:t>die</w:t>
      </w:r>
      <w:r w:rsidR="00620355">
        <w:t xml:space="preserve"> folgende </w:t>
      </w:r>
      <w:r w:rsidR="00ED2B24">
        <w:t>F</w:t>
      </w:r>
      <w:r w:rsidR="00620355">
        <w:t xml:space="preserve">rage untersucht </w:t>
      </w:r>
      <w:r w:rsidR="00AC052B">
        <w:t>wird</w:t>
      </w:r>
      <w:r w:rsidR="00620355">
        <w:t xml:space="preserve">: </w:t>
      </w:r>
    </w:p>
    <w:p w14:paraId="3A85B752" w14:textId="4A2846F0" w:rsidR="00620355" w:rsidRDefault="00620355" w:rsidP="003038A5">
      <w:pPr>
        <w:rPr>
          <w:i/>
          <w:iCs/>
        </w:rPr>
      </w:pPr>
      <w:r w:rsidRPr="00620355">
        <w:rPr>
          <w:i/>
          <w:iCs/>
        </w:rPr>
        <w:t>Wie können reale Positionsdaten, die Ungenauigkeiten und Rauschen aufweisen, so vorverarbeitet werden, dass sie sich gut für den Einsatz maschineller Lernverfahren eignen?</w:t>
      </w:r>
    </w:p>
    <w:p w14:paraId="1AF28EB0" w14:textId="54AF6948" w:rsidR="00620355" w:rsidRDefault="00620355" w:rsidP="003038A5">
      <w:r>
        <w:t xml:space="preserve">Im Anschluss daran ergibt sich </w:t>
      </w:r>
      <w:r w:rsidR="00C8323D">
        <w:t xml:space="preserve">dann </w:t>
      </w:r>
      <w:r>
        <w:t>die primäre Forschungsfrage der Arbeit:</w:t>
      </w:r>
    </w:p>
    <w:p w14:paraId="3C07198E" w14:textId="4EFC6437" w:rsidR="00F6550F" w:rsidRDefault="00620355" w:rsidP="003038A5">
      <w:pPr>
        <w:rPr>
          <w:i/>
          <w:iCs/>
        </w:rPr>
      </w:pPr>
      <w:r w:rsidRPr="00620355">
        <w:rPr>
          <w:i/>
          <w:iCs/>
        </w:rPr>
        <w:t>Welche Verfahren des maschinellen Lernens sind für die Klassifi</w:t>
      </w:r>
      <w:r w:rsidR="00532277">
        <w:rPr>
          <w:i/>
          <w:iCs/>
        </w:rPr>
        <w:t>kation</w:t>
      </w:r>
      <w:r w:rsidRPr="00620355">
        <w:rPr>
          <w:i/>
          <w:iCs/>
        </w:rPr>
        <w:t xml:space="preserve"> von Verkehrsteilnehmern auf Basis von sequenziellen Positionsdaten geeignet?</w:t>
      </w:r>
    </w:p>
    <w:p w14:paraId="0CA6B813" w14:textId="2526D8A2" w:rsidR="00EE4DA0" w:rsidRPr="00EE4DA0" w:rsidRDefault="00EE4DA0" w:rsidP="003038A5">
      <w:r>
        <w:t xml:space="preserve">Sollten die Ergebnisse dieser Arbeit als positiv zu bewerten sein, ließe sich </w:t>
      </w:r>
      <w:r w:rsidR="00B83445">
        <w:t>darauf basierend</w:t>
      </w:r>
      <w:r w:rsidR="00930487">
        <w:t xml:space="preserve"> e</w:t>
      </w:r>
      <w:r>
        <w:t xml:space="preserve">in System entwickeln, welches </w:t>
      </w:r>
      <w:r w:rsidR="00B4552A">
        <w:t>in der Lage ist</w:t>
      </w:r>
      <w:r w:rsidR="00B05F89">
        <w:t>,</w:t>
      </w:r>
      <w:r w:rsidR="00B4552A">
        <w:t xml:space="preserve"> Informationen zu anderen Verkehrsteilnehmern </w:t>
      </w:r>
      <w:r w:rsidR="00B05F89">
        <w:t>abzuleiten</w:t>
      </w:r>
      <w:r w:rsidR="00B4552A">
        <w:t xml:space="preserve">, während sich diese noch </w:t>
      </w:r>
      <w:r w:rsidR="008348D5">
        <w:t xml:space="preserve">deutlich </w:t>
      </w:r>
      <w:r w:rsidR="00B4552A">
        <w:t xml:space="preserve">außerhalb der Reichweite der </w:t>
      </w:r>
      <w:r w:rsidR="008348D5">
        <w:t>bisher üblichen</w:t>
      </w:r>
      <w:r w:rsidR="00B4552A">
        <w:t xml:space="preserve"> Sensorsysteme von autonomen Fahrzeugen befinden. </w:t>
      </w:r>
    </w:p>
    <w:p w14:paraId="2CF95D62" w14:textId="5A25FCCA" w:rsidR="00801569" w:rsidRDefault="00801569" w:rsidP="00C04DDC">
      <w:pPr>
        <w:pStyle w:val="berschrift2"/>
      </w:pPr>
      <w:bookmarkStart w:id="12" w:name="_Toc144726437"/>
      <w:r w:rsidRPr="00AB0677">
        <w:lastRenderedPageBreak/>
        <w:t>Aufbau der Arbeit</w:t>
      </w:r>
      <w:bookmarkEnd w:id="12"/>
    </w:p>
    <w:p w14:paraId="07FEAB56" w14:textId="2F25FEBC" w:rsidR="00F907E5" w:rsidRPr="004470D5" w:rsidRDefault="00D66912" w:rsidP="0007673F">
      <w:r>
        <w:t xml:space="preserve">Um </w:t>
      </w:r>
      <w:r w:rsidR="000469C6">
        <w:t xml:space="preserve">die im letzten Abschnitt formulierten Forschungsfragen zu </w:t>
      </w:r>
      <w:r w:rsidR="002707E1">
        <w:t>beantworten,</w:t>
      </w:r>
      <w:r w:rsidR="000469C6">
        <w:t xml:space="preserve"> s</w:t>
      </w:r>
      <w:r w:rsidR="002707E1">
        <w:t xml:space="preserve">oll im nachfolgenden Kapitel 2 </w:t>
      </w:r>
      <w:r w:rsidR="002707E1" w:rsidRPr="002707E1">
        <w:rPr>
          <w:i/>
          <w:iCs/>
        </w:rPr>
        <w:t>Theoretischer Hintergrund</w:t>
      </w:r>
      <w:r w:rsidR="002707E1">
        <w:t xml:space="preserve"> zunächst auf die wesentlichen Grundlagen eingegangen werden, die für ein Verständnis der weiteren Arbeit notwendig sind. Anschließend wird im Kapitel 3 </w:t>
      </w:r>
      <w:r w:rsidR="002707E1" w:rsidRPr="002707E1">
        <w:rPr>
          <w:i/>
          <w:iCs/>
        </w:rPr>
        <w:t>Verwandte Arbeiten</w:t>
      </w:r>
      <w:r w:rsidR="002707E1">
        <w:rPr>
          <w:i/>
          <w:iCs/>
        </w:rPr>
        <w:t xml:space="preserve"> </w:t>
      </w:r>
      <w:r w:rsidR="002707E1">
        <w:t xml:space="preserve">auf den bisherigen Stand der Forschung Bezug genommen. Es wird aufgezeigt welche verwandten Ansätze bei der Klassifikation von Verkehrsteilnehmern aus Positionsdaten bereits existieren und worin sich diese von dem Ansatz </w:t>
      </w:r>
      <w:r w:rsidR="00373C23">
        <w:t>der vorliegenden</w:t>
      </w:r>
      <w:r w:rsidR="002707E1">
        <w:t xml:space="preserve"> Arbeit unterscheiden.</w:t>
      </w:r>
      <w:r w:rsidR="00373C23">
        <w:t xml:space="preserve"> In Kapitel 4 </w:t>
      </w:r>
      <w:r w:rsidR="00373C23" w:rsidRPr="00373C23">
        <w:rPr>
          <w:i/>
          <w:iCs/>
        </w:rPr>
        <w:t>Datengrundlage</w:t>
      </w:r>
      <w:r w:rsidR="00373C23">
        <w:t xml:space="preserve"> wird </w:t>
      </w:r>
      <w:r w:rsidR="001938AB">
        <w:t>die Datenbasis</w:t>
      </w:r>
      <w:r w:rsidR="00373C23">
        <w:t xml:space="preserve"> vorgestellt</w:t>
      </w:r>
      <w:r w:rsidR="00F907E5">
        <w:t xml:space="preserve">, welche die </w:t>
      </w:r>
      <w:r w:rsidR="001938AB">
        <w:t>Grundlage</w:t>
      </w:r>
      <w:r w:rsidR="00F907E5">
        <w:t xml:space="preserve"> für die in dieser Arbeit umgesetzten Klassifikation</w:t>
      </w:r>
      <w:r w:rsidR="001938AB">
        <w:t>en</w:t>
      </w:r>
      <w:r w:rsidR="00F907E5">
        <w:t xml:space="preserve"> bildet. </w:t>
      </w:r>
      <w:r w:rsidR="0072601D">
        <w:t xml:space="preserve">In Kapitel 5 </w:t>
      </w:r>
      <w:r w:rsidR="0072601D" w:rsidRPr="0072601D">
        <w:rPr>
          <w:i/>
          <w:iCs/>
        </w:rPr>
        <w:t>Anforderungen und Gesamtkonzept</w:t>
      </w:r>
      <w:r w:rsidR="0072601D">
        <w:t xml:space="preserve"> folgt basierend darauf die Vorstellung de</w:t>
      </w:r>
      <w:r w:rsidR="001938AB">
        <w:t xml:space="preserve">s ausgearbeiteten Konzeptes zur Untersuchung der Forschungsfragen und Umsetzung der Klassifikation. </w:t>
      </w:r>
      <w:r w:rsidR="004470D5">
        <w:t xml:space="preserve">Die </w:t>
      </w:r>
      <w:r w:rsidR="001938AB">
        <w:t>darauffolgenden</w:t>
      </w:r>
      <w:r w:rsidR="004470D5">
        <w:t xml:space="preserve"> Kapitel</w:t>
      </w:r>
      <w:r w:rsidR="001938AB">
        <w:t xml:space="preserve"> 6 </w:t>
      </w:r>
      <w:r w:rsidR="001938AB" w:rsidRPr="001938AB">
        <w:rPr>
          <w:i/>
          <w:iCs/>
        </w:rPr>
        <w:t>Datensatzgenerierung und -erweiterung</w:t>
      </w:r>
      <w:r w:rsidR="001938AB" w:rsidRPr="001938AB">
        <w:t>,</w:t>
      </w:r>
      <w:r w:rsidR="004470D5">
        <w:t xml:space="preserve"> </w:t>
      </w:r>
      <w:r w:rsidR="001938AB">
        <w:t>7</w:t>
      </w:r>
      <w:r w:rsidR="004470D5">
        <w:t xml:space="preserve"> </w:t>
      </w:r>
      <w:r w:rsidR="004470D5" w:rsidRPr="004470D5">
        <w:rPr>
          <w:i/>
          <w:iCs/>
        </w:rPr>
        <w:t>Umsetzung des Map</w:t>
      </w:r>
      <w:r w:rsidR="00EF04F3">
        <w:rPr>
          <w:i/>
          <w:iCs/>
        </w:rPr>
        <w:t>-</w:t>
      </w:r>
      <w:r w:rsidR="004470D5" w:rsidRPr="004470D5">
        <w:rPr>
          <w:i/>
          <w:iCs/>
        </w:rPr>
        <w:t>Matchings</w:t>
      </w:r>
      <w:r w:rsidR="004470D5">
        <w:t xml:space="preserve"> und </w:t>
      </w:r>
      <w:r w:rsidR="001938AB">
        <w:t>8</w:t>
      </w:r>
      <w:r w:rsidR="004470D5">
        <w:t xml:space="preserve"> </w:t>
      </w:r>
      <w:r w:rsidR="004470D5" w:rsidRPr="004470D5">
        <w:rPr>
          <w:i/>
          <w:iCs/>
        </w:rPr>
        <w:t>Umsetzung der Klassifikation</w:t>
      </w:r>
      <w:r w:rsidR="004470D5">
        <w:rPr>
          <w:i/>
          <w:iCs/>
        </w:rPr>
        <w:t xml:space="preserve"> </w:t>
      </w:r>
      <w:r w:rsidR="004470D5">
        <w:t xml:space="preserve">beschreiben die </w:t>
      </w:r>
      <w:r w:rsidR="00D3571E">
        <w:t xml:space="preserve">Realisierung </w:t>
      </w:r>
      <w:r w:rsidR="004470D5">
        <w:t xml:space="preserve">der vielversprechendsten Verfahren zur </w:t>
      </w:r>
      <w:r w:rsidR="001938AB">
        <w:t>Datenv</w:t>
      </w:r>
      <w:r w:rsidR="004470D5">
        <w:t xml:space="preserve">orverarbeitung </w:t>
      </w:r>
      <w:r w:rsidR="005F6A0F">
        <w:t>bzw. zur</w:t>
      </w:r>
      <w:r w:rsidR="004470D5">
        <w:t xml:space="preserve"> Klassifikation der Positionssequenzen. Die Ergebnisse werden im Anschluss daran im Kapitel </w:t>
      </w:r>
      <w:r w:rsidR="001938AB">
        <w:t>9</w:t>
      </w:r>
      <w:r w:rsidR="004470D5">
        <w:t xml:space="preserve"> </w:t>
      </w:r>
      <w:r w:rsidR="004470D5" w:rsidRPr="004470D5">
        <w:rPr>
          <w:i/>
          <w:iCs/>
        </w:rPr>
        <w:t>Evaluierung und Diskussion</w:t>
      </w:r>
      <w:r w:rsidR="004470D5">
        <w:t xml:space="preserve"> </w:t>
      </w:r>
      <w:r w:rsidR="002D2FD6">
        <w:t xml:space="preserve">auf Basis unabhängiger </w:t>
      </w:r>
      <w:r w:rsidR="0005759E">
        <w:t>Testd</w:t>
      </w:r>
      <w:r w:rsidR="002D2FD6">
        <w:t xml:space="preserve">aten </w:t>
      </w:r>
      <w:r w:rsidR="004470D5">
        <w:t>miteinander verglichen und hinsichtlich ihrer Qualität bewertet.</w:t>
      </w:r>
      <w:r w:rsidR="007F6FBB">
        <w:t xml:space="preserve"> Den Abschluss bildet das Kapitel </w:t>
      </w:r>
      <w:r w:rsidR="001938AB">
        <w:t>10</w:t>
      </w:r>
      <w:r w:rsidR="007F6FBB">
        <w:t xml:space="preserve"> </w:t>
      </w:r>
      <w:r w:rsidR="007F6FBB" w:rsidRPr="007F6FBB">
        <w:rPr>
          <w:i/>
          <w:iCs/>
        </w:rPr>
        <w:t>Zusammenfassung und Ausblick</w:t>
      </w:r>
      <w:r w:rsidR="007F6FBB">
        <w:t xml:space="preserve">, in welchem </w:t>
      </w:r>
      <w:r w:rsidR="006C1AA7">
        <w:t>die wichtigsten Erkenntnisse der Arbeit zusammengefasst werden</w:t>
      </w:r>
      <w:r w:rsidR="007F6FBB">
        <w:t xml:space="preserve"> und auf weiteres Forschungspotenzial hingewiesen wird.</w:t>
      </w:r>
    </w:p>
    <w:p w14:paraId="59180E2F" w14:textId="759E5AB2" w:rsidR="00750369" w:rsidRDefault="00BD43D5" w:rsidP="007B71BC">
      <w:pPr>
        <w:pStyle w:val="berschrift1"/>
      </w:pPr>
      <w:bookmarkStart w:id="13" w:name="_Toc144726438"/>
      <w:r>
        <w:lastRenderedPageBreak/>
        <w:t>Theoretischer Hintergrund</w:t>
      </w:r>
      <w:bookmarkEnd w:id="13"/>
    </w:p>
    <w:p w14:paraId="0E5E1EAF" w14:textId="77777777" w:rsidR="00C057EC" w:rsidRDefault="00C057EC" w:rsidP="00C057EC">
      <w:pPr>
        <w:pStyle w:val="berschrift2"/>
      </w:pPr>
      <w:bookmarkStart w:id="14" w:name="_Toc144726439"/>
      <w:r>
        <w:t>Global Navigation Satellite System</w:t>
      </w:r>
      <w:bookmarkEnd w:id="14"/>
      <w:r>
        <w:t xml:space="preserve"> </w:t>
      </w:r>
    </w:p>
    <w:p w14:paraId="37DA0B3E" w14:textId="3AC9420D" w:rsidR="001C1E30" w:rsidRDefault="004D5A20" w:rsidP="001C1E30">
      <w:r w:rsidRPr="004D5A20">
        <w:rPr>
          <w:i/>
          <w:iCs/>
        </w:rPr>
        <w:t>Global Navigation Satellite System</w:t>
      </w:r>
      <w:r w:rsidRPr="004D5A20">
        <w:t xml:space="preserve"> (</w:t>
      </w:r>
      <w:r w:rsidR="00EF04F3">
        <w:t xml:space="preserve">GNSS; </w:t>
      </w:r>
      <w:r w:rsidRPr="004D5A20">
        <w:t>dt. gl</w:t>
      </w:r>
      <w:r>
        <w:t>obales Navigationssatellitensystem) ist der Sammelbegriff für die zahlreichen satellitengestützten Systeme, welche für den Zweck der Navigation und Standortbestimmung eingesetzt werden. Hierzu zählen neben de</w:t>
      </w:r>
      <w:r w:rsidR="008470FB">
        <w:t>n global verfügbaren</w:t>
      </w:r>
      <w:r>
        <w:t xml:space="preserve"> </w:t>
      </w:r>
      <w:r w:rsidR="008470FB">
        <w:t xml:space="preserve">Systemen, wie dem </w:t>
      </w:r>
      <w:r w:rsidRPr="008470FB">
        <w:rPr>
          <w:i/>
          <w:iCs/>
        </w:rPr>
        <w:t>Global Positioning System</w:t>
      </w:r>
      <w:r w:rsidR="008470FB">
        <w:rPr>
          <w:i/>
          <w:iCs/>
        </w:rPr>
        <w:t xml:space="preserve"> </w:t>
      </w:r>
      <w:r w:rsidR="008470FB" w:rsidRPr="008470FB">
        <w:t>(GPS)</w:t>
      </w:r>
      <w:r w:rsidR="008470FB">
        <w:rPr>
          <w:i/>
          <w:iCs/>
        </w:rPr>
        <w:t xml:space="preserve"> </w:t>
      </w:r>
      <w:r w:rsidR="008470FB">
        <w:t xml:space="preserve">der Vereinigten Staaten, dem </w:t>
      </w:r>
      <w:r w:rsidR="008470FB" w:rsidRPr="00642142">
        <w:rPr>
          <w:i/>
          <w:iCs/>
        </w:rPr>
        <w:t>GLONASS</w:t>
      </w:r>
      <w:r w:rsidR="008470FB">
        <w:t xml:space="preserve"> der russischen Föderation, dem </w:t>
      </w:r>
      <w:r w:rsidR="008470FB" w:rsidRPr="00642142">
        <w:rPr>
          <w:i/>
          <w:iCs/>
        </w:rPr>
        <w:t>Galileo</w:t>
      </w:r>
      <w:r w:rsidR="008470FB">
        <w:t xml:space="preserve">-System der Europäischen Union und dem </w:t>
      </w:r>
      <w:r w:rsidR="008470FB" w:rsidRPr="00642142">
        <w:rPr>
          <w:i/>
          <w:iCs/>
        </w:rPr>
        <w:t>BeiDou</w:t>
      </w:r>
      <w:r w:rsidR="008470FB">
        <w:t>-System der Volksrepublik China auch regional</w:t>
      </w:r>
      <w:r w:rsidR="00C37C30">
        <w:t xml:space="preserve">e </w:t>
      </w:r>
      <w:r w:rsidR="008470FB">
        <w:t>Unterstützungssysteme</w:t>
      </w:r>
      <w:r w:rsidR="00684848">
        <w:t xml:space="preserve"> </w:t>
      </w:r>
      <w:sdt>
        <w:sdtPr>
          <w:alias w:val="To edit, see citavi.com/edit"/>
          <w:tag w:val="CitaviPlaceholder#870cd16a-ce94-4c78-803e-91dd714689cb"/>
          <w:id w:val="-1125077940"/>
          <w:placeholder>
            <w:docPart w:val="DefaultPlaceholder_-1854013440"/>
          </w:placeholder>
        </w:sdtPr>
        <w:sdtContent>
          <w:r w:rsidR="00684848">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mY0YmMwLWJiY2MtNGFhYS05N2JjLTRhNTZlZTY0NDQ3M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TYzMDgxMDU4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WzQsIFMuIDJdIn1dfSwiVGFnIjoiQ2l0YXZpUGxhY2Vob2xkZXIjODcwY2QxNmEtY2U5NC00Yzc4LTgwM2UtOTFkZDcxNDY4OWNiIiwiVGV4dCI6Ils0LCBTLiAyXSIsIldBSVZlcnNpb24iOiI2LjE0LjAuMCJ9}</w:instrText>
          </w:r>
          <w:r w:rsidR="00684848">
            <w:fldChar w:fldCharType="separate"/>
          </w:r>
          <w:r w:rsidR="006B2F4C">
            <w:t>[4, S. 2]</w:t>
          </w:r>
          <w:r w:rsidR="00684848">
            <w:fldChar w:fldCharType="end"/>
          </w:r>
        </w:sdtContent>
      </w:sdt>
      <w:r w:rsidR="008470FB">
        <w:t>.</w:t>
      </w:r>
      <w:r w:rsidR="0036097D">
        <w:t xml:space="preserve"> </w:t>
      </w:r>
    </w:p>
    <w:p w14:paraId="33966FFA" w14:textId="4FB6D1D7" w:rsidR="00974F04" w:rsidRDefault="00740675" w:rsidP="00C057EC">
      <w:r>
        <w:t xml:space="preserve">Die Standortbestimmung basiert bei allen Systemen auf dem sogenannten </w:t>
      </w:r>
      <w:r>
        <w:rPr>
          <w:i/>
          <w:iCs/>
        </w:rPr>
        <w:t>T</w:t>
      </w:r>
      <w:r w:rsidRPr="00740675">
        <w:rPr>
          <w:i/>
          <w:iCs/>
        </w:rPr>
        <w:t>ime</w:t>
      </w:r>
      <w:r w:rsidR="00915FA6">
        <w:rPr>
          <w:i/>
          <w:iCs/>
        </w:rPr>
        <w:t xml:space="preserve"> </w:t>
      </w:r>
      <w:r w:rsidRPr="00740675">
        <w:rPr>
          <w:i/>
          <w:iCs/>
        </w:rPr>
        <w:t>of</w:t>
      </w:r>
      <w:r w:rsidR="00915FA6">
        <w:rPr>
          <w:i/>
          <w:iCs/>
        </w:rPr>
        <w:t xml:space="preserve"> </w:t>
      </w:r>
      <w:r>
        <w:rPr>
          <w:i/>
          <w:iCs/>
        </w:rPr>
        <w:t>A</w:t>
      </w:r>
      <w:r w:rsidRPr="00740675">
        <w:rPr>
          <w:i/>
          <w:iCs/>
        </w:rPr>
        <w:t>rrival</w:t>
      </w:r>
      <w:r w:rsidR="00915FA6">
        <w:rPr>
          <w:i/>
          <w:iCs/>
        </w:rPr>
        <w:t xml:space="preserve"> </w:t>
      </w:r>
      <w:proofErr w:type="gramStart"/>
      <w:r>
        <w:rPr>
          <w:i/>
          <w:iCs/>
        </w:rPr>
        <w:t>R</w:t>
      </w:r>
      <w:r w:rsidRPr="00740675">
        <w:rPr>
          <w:i/>
          <w:iCs/>
        </w:rPr>
        <w:t>anging</w:t>
      </w:r>
      <w:proofErr w:type="gramEnd"/>
      <w:r w:rsidRPr="00740675">
        <w:t>.</w:t>
      </w:r>
      <w:r>
        <w:t xml:space="preserve"> Hierbei werden ausgehend von den Satelliten</w:t>
      </w:r>
      <w:r w:rsidR="00974F04">
        <w:t xml:space="preserve"> Signale</w:t>
      </w:r>
      <w:r>
        <w:t xml:space="preserve"> </w:t>
      </w:r>
      <w:r w:rsidR="00974F04">
        <w:t>(</w:t>
      </w:r>
      <w:r>
        <w:rPr>
          <w:i/>
          <w:iCs/>
        </w:rPr>
        <w:t>R</w:t>
      </w:r>
      <w:r w:rsidRPr="00740675">
        <w:rPr>
          <w:i/>
          <w:iCs/>
        </w:rPr>
        <w:t>anging</w:t>
      </w:r>
      <w:r w:rsidR="00915FA6">
        <w:rPr>
          <w:i/>
          <w:iCs/>
        </w:rPr>
        <w:t xml:space="preserve"> </w:t>
      </w:r>
      <w:r>
        <w:rPr>
          <w:i/>
          <w:iCs/>
        </w:rPr>
        <w:t>C</w:t>
      </w:r>
      <w:r w:rsidRPr="00740675">
        <w:rPr>
          <w:i/>
          <w:iCs/>
        </w:rPr>
        <w:t>odes</w:t>
      </w:r>
      <w:r w:rsidR="00974F04">
        <w:rPr>
          <w:i/>
          <w:iCs/>
        </w:rPr>
        <w:t>)</w:t>
      </w:r>
      <w:r>
        <w:t xml:space="preserve"> gesendet, welche die aktuelle Position des sendenden Satelliten und den Sendezeitpunkt umfassen. </w:t>
      </w:r>
      <w:r w:rsidR="00974F04">
        <w:t xml:space="preserve">Nachdem die Signale durch ein GNSS-fähiges Gerät empfangen wurden, werden die Signallaufzeiten errechnet. Diese </w:t>
      </w:r>
      <w:r w:rsidR="00134059">
        <w:t>werden</w:t>
      </w:r>
      <w:r w:rsidR="00974F04">
        <w:t xml:space="preserve"> im Anschluss mit der </w:t>
      </w:r>
      <w:r w:rsidR="000B75CF">
        <w:t>Signalgeschwindigkeit</w:t>
      </w:r>
      <w:r w:rsidR="00974F04">
        <w:t xml:space="preserve"> multipliziert</w:t>
      </w:r>
      <w:r w:rsidR="005A2EF4">
        <w:t>,</w:t>
      </w:r>
      <w:r w:rsidR="00974F04">
        <w:t xml:space="preserve"> um die Entfernung zu den Satelliten zu bestimmen</w:t>
      </w:r>
      <w:r w:rsidR="00684848">
        <w:t xml:space="preserve"> </w:t>
      </w:r>
      <w:sdt>
        <w:sdtPr>
          <w:alias w:val="To edit, see citavi.com/edit"/>
          <w:tag w:val="CitaviPlaceholder#baa0d5e9-885a-4852-9d16-46cea6af3825"/>
          <w:id w:val="1765331288"/>
          <w:placeholder>
            <w:docPart w:val="DefaultPlaceholder_-1854013440"/>
          </w:placeholder>
        </w:sdtPr>
        <w:sdtContent>
          <w:r w:rsidR="00684848">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DI1NTk2LTc5OTktNGIwYS1iMGY4LWQ2MDZiMGE4NjQyMSIsIlJhbmdlTGVuZ3RoIjoxMy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sZW5uaVxcQXBwRGF0YVxcTG9jYWxcXFRlbXBcXHRva3ZiZ20zLmpwZyIsIlVyaVN0cmluZyI6ImMzYWQxOTIyLWJiYWEtNDY5MC1hMTg3LTUzYzgwMmY4MmJhZ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yZWYiOiI3In0seyIkcmVmIjoiOSJ9XSwiRWRpdGlvbiI6IlRoaXJkIGVkaXRpb24iLCJFdmFsdWF0aW9uQ29tcGxleGl0eSI6MCwiRXZhbHVhdGlvblNvdXJjZVRleHRGb3JtYXQiOjAsIkdyb3VwcyI6W3siJGlkIjoiMTI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JbNCwgUy4gMTlmZi5dIn1dfSwiVGFnIjoiQ2l0YXZpUGxhY2Vob2xkZXIjYmFhMGQ1ZTktODg1YS00ODUyLTlkMTYtNDZjZWE2YWYzODI1IiwiVGV4dCI6Ils0LCBTLiAxOWZmLl0iLCJXQUlWZXJzaW9uIjoiNi4xNC4wLjAifQ==}</w:instrText>
          </w:r>
          <w:r w:rsidR="00684848">
            <w:fldChar w:fldCharType="separate"/>
          </w:r>
          <w:r w:rsidR="006B2F4C">
            <w:t>[4, S. 19ff.]</w:t>
          </w:r>
          <w:r w:rsidR="00684848">
            <w:fldChar w:fldCharType="end"/>
          </w:r>
        </w:sdtContent>
      </w:sdt>
      <w:r w:rsidR="00684848">
        <w:t xml:space="preserve">. </w:t>
      </w:r>
      <w:r w:rsidR="006608EF">
        <w:t>Ist die Entfernung zu vier Satelliten bekannt, kann</w:t>
      </w:r>
      <w:r w:rsidR="00007978">
        <w:t xml:space="preserve"> daraus</w:t>
      </w:r>
      <w:r w:rsidR="00754CFA">
        <w:t xml:space="preserve">, wie in </w:t>
      </w:r>
      <w:r w:rsidR="00754CFA" w:rsidRPr="008463AC">
        <w:t xml:space="preserve">Abb. </w:t>
      </w:r>
      <w:r w:rsidR="00007978" w:rsidRPr="008463AC">
        <w:t>1</w:t>
      </w:r>
      <w:r w:rsidR="00754CFA" w:rsidRPr="008463AC">
        <w:t xml:space="preserve"> </w:t>
      </w:r>
      <w:r w:rsidR="00754CFA">
        <w:t>veranschaulicht,</w:t>
      </w:r>
      <w:r w:rsidR="006608EF">
        <w:t xml:space="preserve"> der Standort</w:t>
      </w:r>
      <w:r w:rsidR="00661FD9">
        <w:t xml:space="preserve"> </w:t>
      </w:r>
      <w:r w:rsidR="00946F8D">
        <w:t>des empfangenden Geräts</w:t>
      </w:r>
      <w:r w:rsidR="009F1612">
        <w:t xml:space="preserve"> in Form von Koordinaten und Höhe</w:t>
      </w:r>
      <w:r w:rsidR="006608EF">
        <w:t xml:space="preserve"> ermittelt werden. </w:t>
      </w:r>
      <w:r w:rsidR="00B21927">
        <w:t xml:space="preserve">Theoretisch </w:t>
      </w:r>
      <w:r w:rsidR="00915FA6">
        <w:t>wären</w:t>
      </w:r>
      <w:r w:rsidR="00B21927">
        <w:t xml:space="preserve"> </w:t>
      </w:r>
      <w:r w:rsidR="00C37C30">
        <w:t xml:space="preserve">dabei </w:t>
      </w:r>
      <w:r w:rsidR="00B21927">
        <w:t>drei Satelliten ausreichen</w:t>
      </w:r>
      <w:r w:rsidR="00915FA6">
        <w:t>d</w:t>
      </w:r>
      <w:r w:rsidR="00B21927">
        <w:t xml:space="preserve">, wenn davon ausgegangen werden kann, dass die Uhren der Satelliten und des Empfängers perfekt synchronisiert sind, </w:t>
      </w:r>
      <w:r w:rsidR="00134059">
        <w:t>was in der Praxis jedoch meist nicht der Fall ist</w:t>
      </w:r>
      <w:r w:rsidR="00684848">
        <w:t xml:space="preserve"> </w:t>
      </w:r>
      <w:sdt>
        <w:sdtPr>
          <w:alias w:val="To edit, see citavi.com/edit"/>
          <w:tag w:val="CitaviPlaceholder#40a0fb82-103e-4670-8379-8754aaf461a9"/>
          <w:id w:val="-583835679"/>
          <w:placeholder>
            <w:docPart w:val="DefaultPlaceholder_-1854013440"/>
          </w:placeholder>
        </w:sdtPr>
        <w:sdtContent>
          <w:r w:rsidR="00684848">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NWU0M2IzLTAzOWMtNGQxNC05ODIzLTY3OGQ3OTAwY2M4Z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TYzMDgxMDU4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WzQsIFMuIDJdIn1dfSwiVGFnIjoiQ2l0YXZpUGxhY2Vob2xkZXIjNDBhMGZiODItMTAzZS00NjcwLTgzNzktODc1NGFhZjQ2MWE5IiwiVGV4dCI6Ils0LCBTLiAyXSIsIldBSVZlcnNpb24iOiI2LjE0LjAuMCJ9}</w:instrText>
          </w:r>
          <w:r w:rsidR="00684848">
            <w:fldChar w:fldCharType="separate"/>
          </w:r>
          <w:r w:rsidR="006B2F4C">
            <w:t>[4, S. 2]</w:t>
          </w:r>
          <w:r w:rsidR="00684848">
            <w:fldChar w:fldCharType="end"/>
          </w:r>
        </w:sdtContent>
      </w:sdt>
      <w:r w:rsidR="00B21927">
        <w:t xml:space="preserve">. </w:t>
      </w:r>
    </w:p>
    <w:p w14:paraId="69018FC5" w14:textId="77777777" w:rsidR="00796B9D" w:rsidRDefault="00796B9D" w:rsidP="00796B9D">
      <w:pPr>
        <w:pStyle w:val="AbbMitRahmen"/>
        <w:keepNext/>
      </w:pPr>
      <w:r w:rsidRPr="00796B9D">
        <w:rPr>
          <w:noProof/>
        </w:rPr>
        <w:drawing>
          <wp:inline distT="0" distB="0" distL="0" distR="0" wp14:anchorId="56F96FF7" wp14:editId="321D25D2">
            <wp:extent cx="2714625" cy="1664027"/>
            <wp:effectExtent l="0" t="0" r="0" b="0"/>
            <wp:docPr id="1029867895" name="Grafik 1" descr="Ein Bild, das Kreis, Kuns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867895" name="Grafik 1" descr="Ein Bild, das Kreis, Kunst, Design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96650" cy="1714307"/>
                    </a:xfrm>
                    <a:prstGeom prst="rect">
                      <a:avLst/>
                    </a:prstGeom>
                  </pic:spPr>
                </pic:pic>
              </a:graphicData>
            </a:graphic>
          </wp:inline>
        </w:drawing>
      </w:r>
    </w:p>
    <w:p w14:paraId="6926D283" w14:textId="3F42B737" w:rsidR="008463AC" w:rsidRDefault="00C132C0" w:rsidP="008463AC">
      <w:pPr>
        <w:pStyle w:val="Beschriftung"/>
      </w:pPr>
      <w:bookmarkStart w:id="15" w:name="_Toc144726564"/>
      <w:bookmarkStart w:id="16" w:name="_Toc143696914"/>
      <w:r>
        <w:t xml:space="preserve">Abb. </w:t>
      </w:r>
      <w:fldSimple w:instr=" SEQ Abb. \* ARABIC ">
        <w:r w:rsidR="008514D7">
          <w:rPr>
            <w:noProof/>
          </w:rPr>
          <w:t>1</w:t>
        </w:r>
      </w:fldSimple>
      <w:r>
        <w:t xml:space="preserve">: </w:t>
      </w:r>
      <w:r w:rsidR="00AD7D24">
        <w:tab/>
      </w:r>
      <w:r w:rsidR="00796B9D" w:rsidRPr="00796B9D">
        <w:t>Ermittlung der GNSS-Position als Schnittpunkt mehrerer Kugeln</w:t>
      </w:r>
      <w:bookmarkEnd w:id="15"/>
      <w:r w:rsidR="00796B9D">
        <w:t xml:space="preserve"> </w:t>
      </w:r>
      <w:bookmarkEnd w:id="16"/>
    </w:p>
    <w:p w14:paraId="786AA06A" w14:textId="5A606FA7" w:rsidR="00F63FEE" w:rsidRPr="00F63FEE" w:rsidRDefault="00F63FEE" w:rsidP="00F63FEE">
      <w:pPr>
        <w:pStyle w:val="Beschriftung"/>
      </w:pPr>
      <w:r>
        <w:tab/>
        <w:t xml:space="preserve">Quelle: Entnommen aus </w:t>
      </w:r>
      <w:sdt>
        <w:sdtPr>
          <w:alias w:val="To edit, see citavi.com/edit"/>
          <w:tag w:val="CitaviPlaceholder#f1fc6e7d-d139-425d-be22-fc93cbd54a77"/>
          <w:id w:val="-2007509519"/>
          <w:placeholder>
            <w:docPart w:val="75B7A3382292431094976426B4E23D4C"/>
          </w:placeholder>
        </w:sdtPr>
        <w:sdtContent>
          <w:r>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GQzZTRjLWJlNTAtNGQ5NS05N2Q4LTE4MDI5MzMwNmMyYyIsIlJhbmdlTGVuZ3RoIjozLCJSZWZlcmVuY2VJZCI6IjdmMTA0ZmEwLTA3M2ItNGIwYi1iNjM2LWJiMjVkM2ZhZThl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EYXRlIjoiMzA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G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RlLndpa2lwZWRpYS5vcmcvdy9pbmRleC5waHA/dGl0bGU9R2xvYmFsZXNfTmF2aWdhdGlvbnNzYXRlbGxpdGVuc3lzdGVtJm9sZGlkPTIzMzMxMjgzNiIsIlVyaVN0cmluZyI6Imh0dHBzOi8vZGUud2lraXBlZGlhLm9yZy93L2luZGV4LnBocD90aXRsZT1HbG9iYWxlc19OYXZpZ2F0aW9uc3NhdGVsbGl0ZW5zeXN0ZW0mb2xkaWQ9MjMzMzEyODM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}</w:instrText>
          </w:r>
          <w:r>
            <w:fldChar w:fldCharType="separate"/>
          </w:r>
          <w:r w:rsidR="006B2F4C">
            <w:t>[5]</w:t>
          </w:r>
          <w:r>
            <w:fldChar w:fldCharType="end"/>
          </w:r>
        </w:sdtContent>
      </w:sdt>
    </w:p>
    <w:p w14:paraId="3DA03AEE" w14:textId="77777777" w:rsidR="00796B9D" w:rsidRDefault="00796B9D" w:rsidP="00C057EC"/>
    <w:p w14:paraId="33CB4F4C" w14:textId="369C3794" w:rsidR="004B5FED" w:rsidRPr="00480C37" w:rsidRDefault="00B36FA7" w:rsidP="00C057EC">
      <w:r>
        <w:t>Die Genauigkeit der Positionsbestimmung mittels GNSS ist durch viele Faktoren abhängig. Bspw. sollten die Satelliten für eine genaue Bestimmung in Relation zum Empfänger möglichst gleichmäßig verteilt sein. Sind die genutzten Satelliten eng beisammen</w:t>
      </w:r>
      <w:r w:rsidR="00E666D1">
        <w:t xml:space="preserve"> oder ungleichmäßig </w:t>
      </w:r>
      <w:r w:rsidR="00E666D1">
        <w:lastRenderedPageBreak/>
        <w:t>verteilt</w:t>
      </w:r>
      <w:r w:rsidR="00915FA6">
        <w:t>,</w:t>
      </w:r>
      <w:r>
        <w:t xml:space="preserve"> kann die Positionsermittlung ungenau werden</w:t>
      </w:r>
      <w:r w:rsidR="0037600A">
        <w:t xml:space="preserve"> </w:t>
      </w:r>
      <w:sdt>
        <w:sdtPr>
          <w:alias w:val="To edit, see citavi.com/edit"/>
          <w:tag w:val="CitaviPlaceholder#e9a33809-a699-4ecb-88f3-00e036b63850"/>
          <w:id w:val="1896234112"/>
          <w:placeholder>
            <w:docPart w:val="DefaultPlaceholder_-1854013440"/>
          </w:placeholder>
        </w:sdtPr>
        <w:sdtContent>
          <w:r w:rsidR="0037600A">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ZTk1OWYyLTAzMmMtNDM3Ny1hMTUzLTQ0YTc5ZWYzZDE2OSIsIlJhbmdlTGVuZ3RoIjozLCJSZWZlcmVuY2VJZCI6IjdmNTFiM2Q2LTgwYzctNDZlYS04ODgxLWZhMTdhOTRjMzV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FZGl0b3JzIjpbXSwiRXZhbHVhdGlvbkNvbXBsZXhpdHkiOjAsIkV2YWx1YXRpb25Tb3VyY2VUZXh0Rm9ybWF0IjowLCJHcm91cHMiOlt7IiRpZCI6Ijc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pZCI6IjgiLCIkdHlwZSI6IlN3aXNzQWNhZGVtaWMuQ2l0YXZpLlByb2plY3QsIFN3aXNzQWNhZGVtaWMuQ2l0YXZpIn19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tYWdpY21hcHMuZGUvZ25zcy13aXNzZW4vd2llLWZ1bmt0aW9uaWVydC1ncHMvP0w9MCIsIlVyaVN0cmluZyI6Imh0dHBzOi8vd3d3Lm1hZ2ljbWFwcy5kZS9nbnNzLXdpc3Nlbi93aWUtZnVua3Rpb25pZXJ0LWdw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}</w:instrText>
          </w:r>
          <w:r w:rsidR="0037600A">
            <w:fldChar w:fldCharType="separate"/>
          </w:r>
          <w:r w:rsidR="006B2F4C">
            <w:t>[6]</w:t>
          </w:r>
          <w:r w:rsidR="0037600A">
            <w:fldChar w:fldCharType="end"/>
          </w:r>
        </w:sdtContent>
      </w:sdt>
      <w:r>
        <w:t>. Hinzu kommen weitere Fehlerquellen</w:t>
      </w:r>
      <w:r w:rsidR="007E3558">
        <w:t xml:space="preserve">, wie bspw. Signalbrechungen in der </w:t>
      </w:r>
      <w:r w:rsidR="003E19F5" w:rsidRPr="003E19F5">
        <w:t>Atmosphäre</w:t>
      </w:r>
      <w:r w:rsidR="007E3558" w:rsidRPr="003E19F5">
        <w:t xml:space="preserve"> </w:t>
      </w:r>
      <w:r w:rsidR="007E3558">
        <w:t>oder die Reflektion von Signalen an der Erdoberfläche oder</w:t>
      </w:r>
      <w:r w:rsidR="005C4572">
        <w:t xml:space="preserve"> an</w:t>
      </w:r>
      <w:r w:rsidR="0045540E">
        <w:t xml:space="preserve"> </w:t>
      </w:r>
      <w:r w:rsidR="00E666D1">
        <w:t>Gebäuden.</w:t>
      </w:r>
      <w:r w:rsidR="0045540E">
        <w:t xml:space="preserve"> Letztere können</w:t>
      </w:r>
      <w:r w:rsidR="004B5FED">
        <w:t xml:space="preserve"> </w:t>
      </w:r>
      <w:r w:rsidR="0045540E">
        <w:t>das Signal einzelner Satelliten</w:t>
      </w:r>
      <w:r w:rsidR="004B5FED">
        <w:t xml:space="preserve"> auch vollständig</w:t>
      </w:r>
      <w:r w:rsidR="0045540E">
        <w:t xml:space="preserve"> blockieren, und </w:t>
      </w:r>
      <w:r w:rsidR="00A506B6">
        <w:t xml:space="preserve">hiermit </w:t>
      </w:r>
      <w:r w:rsidR="0045540E">
        <w:t>die Auswahl der Satelliten zur Standortbestimmung einschränken.</w:t>
      </w:r>
      <w:r w:rsidR="00A506B6">
        <w:t xml:space="preserve"> </w:t>
      </w:r>
      <w:r w:rsidR="00C57B40">
        <w:t>Einige dieser Fehlerfaktoren, insbesondere die atmosphärisch</w:t>
      </w:r>
      <w:r w:rsidR="00164D06">
        <w:t xml:space="preserve"> </w:t>
      </w:r>
      <w:r w:rsidR="00C57B40">
        <w:t>bedingten, können durch</w:t>
      </w:r>
      <w:r w:rsidR="007D7A49">
        <w:t xml:space="preserve"> </w:t>
      </w:r>
      <w:r w:rsidR="00C07BE0">
        <w:t>satellitenbasierte</w:t>
      </w:r>
      <w:r w:rsidR="00C57B40">
        <w:t xml:space="preserve"> </w:t>
      </w:r>
      <w:r w:rsidR="00C07BE0">
        <w:t>Ergänzungssysteme</w:t>
      </w:r>
      <w:r w:rsidR="00C57B40">
        <w:t xml:space="preserve"> wie dem </w:t>
      </w:r>
      <w:r w:rsidR="00C57B40" w:rsidRPr="00C57B40">
        <w:rPr>
          <w:i/>
          <w:iCs/>
        </w:rPr>
        <w:t>European Geostationary Navigation Overlay Service</w:t>
      </w:r>
      <w:r w:rsidR="00C57B40">
        <w:t xml:space="preserve"> korrigiert werden. Diese senden über geostationäre Satelliten Korrektursignale, welche bei der </w:t>
      </w:r>
      <w:r w:rsidR="003E19F5">
        <w:t>Berechnung des Standortes</w:t>
      </w:r>
      <w:r w:rsidR="00C57B40">
        <w:t xml:space="preserve"> </w:t>
      </w:r>
      <w:r w:rsidR="003E19F5">
        <w:t>miteinbezogen</w:t>
      </w:r>
      <w:r w:rsidR="00C57B40">
        <w:t xml:space="preserve"> werden</w:t>
      </w:r>
      <w:r w:rsidR="00C07BE0">
        <w:t xml:space="preserve"> </w:t>
      </w:r>
      <w:sdt>
        <w:sdtPr>
          <w:alias w:val="To edit, see citavi.com/edit"/>
          <w:tag w:val="CitaviPlaceholder#dd61636d-d6ca-4375-aef4-0f6276e0d9f5"/>
          <w:id w:val="-1425183474"/>
          <w:placeholder>
            <w:docPart w:val="DefaultPlaceholder_-1854013440"/>
          </w:placeholder>
        </w:sdtPr>
        <w:sdtContent>
          <w:r w:rsidR="00C07BE0">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Yzc1YmQ5LWQ3N2ItNDQzYy04M2E5LTUzMDVhOGYzYjA3YiIsIlJhbmdlTGVuZ3RoIjozLCJSZWZlcmVuY2VJZCI6ImRhNzY1ZmIzLTYyZWUtNGE5YS1hMTAxLTE2Y2YxNmMyMmV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1RJVFMuMjAxNy4yNzY2NzY4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wOS9USVRTLjIwMTcuMjc2Njc2OCIsIlVyaVN0cmluZyI6Imh0dHBzOi8vZG9pLm9yZy8xMC4xMTA5L1RJVFMuMjAxNy4yNzY2NzY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}</w:instrText>
          </w:r>
          <w:r w:rsidR="00C07BE0">
            <w:fldChar w:fldCharType="separate"/>
          </w:r>
          <w:r w:rsidR="006B2F4C">
            <w:t>[7]</w:t>
          </w:r>
          <w:r w:rsidR="00C07BE0">
            <w:fldChar w:fldCharType="end"/>
          </w:r>
        </w:sdtContent>
      </w:sdt>
      <w:r w:rsidR="00C57B40">
        <w:t xml:space="preserve">. Hierdurch sind durchschnittliche Genauigkeiten von etwa 5-15m </w:t>
      </w:r>
      <w:r w:rsidR="006C3E42">
        <w:t>erreichbar</w:t>
      </w:r>
      <w:r w:rsidR="00CD6E37">
        <w:t xml:space="preserve"> </w:t>
      </w:r>
      <w:sdt>
        <w:sdtPr>
          <w:alias w:val="To edit, see citavi.com/edit"/>
          <w:tag w:val="CitaviPlaceholder#371b406b-6812-4c53-9aaf-d735d8d386bd"/>
          <w:id w:val="1213468166"/>
          <w:placeholder>
            <w:docPart w:val="DefaultPlaceholder_-1854013440"/>
          </w:placeholder>
        </w:sdtPr>
        <w:sdtContent>
          <w:r w:rsidR="00CD6E37">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ZGM1M2Y2LWNkYjktNDZlMi05MTgyLTAwZGQ3MjBmYmYxYSIsIlJhbmdlTGVuZ3RoIjozLCJSZWZlcmVuY2VJZCI6IjdmNTFiM2Q2LTgwYzctNDZlYS04ODgxLWZhMTdhOTRjMzV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FZGl0b3JzIjpbXSwiRXZhbHVhdGlvbkNvbXBsZXhpdHkiOjAsIkV2YWx1YXRpb25Tb3VyY2VUZXh0Rm9ybWF0IjowLCJHcm91cHMiOlt7IiRpZCI6Ijc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pZCI6IjgiLCIkdHlwZSI6IlN3aXNzQWNhZGVtaWMuQ2l0YXZpLlByb2plY3QsIFN3aXNzQWNhZGVtaWMuQ2l0YXZpIn19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tYWdpY21hcHMuZGUvZ25zcy13aXNzZW4vd2llLWZ1bmt0aW9uaWVydC1ncHMvP0w9MCIsIlVyaVN0cmluZyI6Imh0dHBzOi8vd3d3Lm1hZ2ljbWFwcy5kZS9nbnNzLXdpc3Nlbi93aWUtZnVua3Rpb25pZXJ0LWdw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}</w:instrText>
          </w:r>
          <w:r w:rsidR="00CD6E37">
            <w:fldChar w:fldCharType="separate"/>
          </w:r>
          <w:r w:rsidR="006B2F4C">
            <w:t>[6]</w:t>
          </w:r>
          <w:r w:rsidR="00CD6E37">
            <w:fldChar w:fldCharType="end"/>
          </w:r>
        </w:sdtContent>
      </w:sdt>
      <w:r w:rsidR="00C57B40">
        <w:t>.</w:t>
      </w:r>
    </w:p>
    <w:p w14:paraId="29321058" w14:textId="4E6110F7" w:rsidR="00210C2F" w:rsidRPr="00210C2F" w:rsidRDefault="00C057EC" w:rsidP="00B84FFB">
      <w:pPr>
        <w:pStyle w:val="berschrift2"/>
      </w:pPr>
      <w:bookmarkStart w:id="17" w:name="_Toc144726440"/>
      <w:r>
        <w:t>Map</w:t>
      </w:r>
      <w:r w:rsidR="00EF04F3">
        <w:t>-</w:t>
      </w:r>
      <w:r>
        <w:t>Matching</w:t>
      </w:r>
      <w:bookmarkEnd w:id="17"/>
    </w:p>
    <w:p w14:paraId="67B2D622" w14:textId="36050A39" w:rsidR="00375724" w:rsidRDefault="00375724" w:rsidP="00375724">
      <w:r>
        <w:t xml:space="preserve">Wie im letzten Abschnitt bereits erwähnt, sind </w:t>
      </w:r>
      <w:r w:rsidR="00B553C9">
        <w:t>Positionen und somit auch Positionssequenzen</w:t>
      </w:r>
      <w:r>
        <w:t>, welche über das GNSS ermittelt wer</w:t>
      </w:r>
      <w:r w:rsidRPr="00E44949">
        <w:t xml:space="preserve">den </w:t>
      </w:r>
      <w:r w:rsidR="00B553C9" w:rsidRPr="00E44949">
        <w:t>im Regelfall</w:t>
      </w:r>
      <w:r w:rsidRPr="00E44949">
        <w:t xml:space="preserve"> </w:t>
      </w:r>
      <w:r w:rsidR="00B553C9" w:rsidRPr="00E44949">
        <w:t>fehlerbelastet</w:t>
      </w:r>
      <w:r w:rsidRPr="00E44949">
        <w:t xml:space="preserve">. </w:t>
      </w:r>
      <w:r w:rsidR="00B553C9" w:rsidRPr="00E44949">
        <w:t xml:space="preserve">Zum </w:t>
      </w:r>
      <w:r w:rsidR="00926C4B" w:rsidRPr="00E44949">
        <w:t>einen</w:t>
      </w:r>
      <w:r w:rsidR="00B553C9" w:rsidRPr="00E44949">
        <w:t xml:space="preserve"> durch </w:t>
      </w:r>
      <w:r w:rsidR="00164D06" w:rsidRPr="00E44949">
        <w:t xml:space="preserve">Abtastfehler, </w:t>
      </w:r>
      <w:r w:rsidR="00B553C9" w:rsidRPr="00E44949">
        <w:t>also de</w:t>
      </w:r>
      <w:r w:rsidR="001C5A67" w:rsidRPr="00E44949">
        <w:t>n</w:t>
      </w:r>
      <w:r w:rsidR="00B553C9" w:rsidRPr="00E44949">
        <w:t xml:space="preserve"> Verlust von Information zwischen zwei aufgenommenen </w:t>
      </w:r>
      <w:r w:rsidR="00E44949">
        <w:t>Koordinatenpunkten</w:t>
      </w:r>
      <w:r w:rsidR="00164D06" w:rsidRPr="00E44949">
        <w:t xml:space="preserve">, </w:t>
      </w:r>
      <w:r w:rsidR="00915FA6">
        <w:t>und zum anderen</w:t>
      </w:r>
      <w:r w:rsidR="00164D06" w:rsidRPr="00E44949">
        <w:t xml:space="preserve"> durch Messungenauigkeiten</w:t>
      </w:r>
      <w:r w:rsidR="00B553C9">
        <w:t>.</w:t>
      </w:r>
      <w:r w:rsidR="00B333D2">
        <w:t xml:space="preserve"> Diese </w:t>
      </w:r>
      <w:r w:rsidR="00164D06">
        <w:t>Ungenauigkeiten</w:t>
      </w:r>
      <w:r w:rsidR="00B333D2">
        <w:t xml:space="preserve"> zu ignorieren kann potenziell zu falschen Analysen und entsprechend auch zu falschen Schlussfolgerungen in den Klassifikationsmodellen führen</w:t>
      </w:r>
      <w:r w:rsidR="001C5A67">
        <w:t xml:space="preserve">. </w:t>
      </w:r>
      <w:r w:rsidR="001C5A67" w:rsidRPr="001C5A67">
        <w:rPr>
          <w:i/>
          <w:iCs/>
        </w:rPr>
        <w:t>Map</w:t>
      </w:r>
      <w:r w:rsidR="00EF04F3">
        <w:rPr>
          <w:i/>
          <w:iCs/>
        </w:rPr>
        <w:t>-</w:t>
      </w:r>
      <w:r w:rsidR="001C5A67" w:rsidRPr="001C5A67">
        <w:rPr>
          <w:i/>
          <w:iCs/>
        </w:rPr>
        <w:t>Matching</w:t>
      </w:r>
      <w:r w:rsidR="001C5A67">
        <w:t xml:space="preserve"> ist ein möglicher Ansatz derartige Fehler zu minimeren. Gemeint ist hiermit das Abbilden von aufgenommenen Positionssequenzen auf eine digitale</w:t>
      </w:r>
      <w:r w:rsidR="001C5A67" w:rsidRPr="00E44949">
        <w:t xml:space="preserve"> Repräsentation eines Straßen- und Wegenetzes</w:t>
      </w:r>
      <w:r w:rsidR="003E43A0" w:rsidRPr="00E44949">
        <w:t xml:space="preserve">, das üblicherweise in Form eines </w:t>
      </w:r>
      <w:r w:rsidR="003E43A0" w:rsidRPr="00E44949">
        <w:rPr>
          <w:i/>
          <w:iCs/>
        </w:rPr>
        <w:t>Graphen</w:t>
      </w:r>
      <w:r w:rsidR="003E43A0" w:rsidRPr="00E44949">
        <w:t xml:space="preserve"> vorliegt</w:t>
      </w:r>
      <w:r w:rsidR="00B0097E" w:rsidRPr="00E44949">
        <w:t xml:space="preserve"> </w:t>
      </w:r>
      <w:sdt>
        <w:sdtPr>
          <w:alias w:val="To edit, see citavi.com/edit"/>
          <w:tag w:val="CitaviPlaceholder#92acd8f6-780c-4073-8435-724d34d99390"/>
          <w:id w:val="916822791"/>
          <w:placeholder>
            <w:docPart w:val="DefaultPlaceholder_-1854013440"/>
          </w:placeholder>
        </w:sdtPr>
        <w:sdtContent>
          <w:r w:rsidR="00B0097E">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M3NTBlLWFiMzItNDM2OS04NDMwLWFkN2IxZDMzODE5O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ktMDRUMTY6MTM6MTAiLCJQcm9qZWN0Ijp7IiRyZWYiOiI4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JbOF0ifV19LCJUYWciOiJDaXRhdmlQbGFjZWhvbGRlciM5MmFjZDhmNi03ODBjLTQwNzMtODQzNS03MjRkMzRkOTkzOTAiLCJUZXh0IjoiWzhdIiwiV0FJVmVyc2lvbiI6IjYuMTQuMC4wIn0=}</w:instrText>
          </w:r>
          <w:r w:rsidR="00B0097E">
            <w:fldChar w:fldCharType="separate"/>
          </w:r>
          <w:r w:rsidR="006B2F4C">
            <w:t>[8]</w:t>
          </w:r>
          <w:r w:rsidR="00B0097E">
            <w:fldChar w:fldCharType="end"/>
          </w:r>
        </w:sdtContent>
      </w:sdt>
      <w:r w:rsidR="001C5A67">
        <w:t xml:space="preserve">. </w:t>
      </w:r>
      <w:r w:rsidR="00DE7ABE" w:rsidRPr="008463AC">
        <w:t xml:space="preserve">Abb. 2 zeigt </w:t>
      </w:r>
      <w:r w:rsidR="00DE7ABE">
        <w:t>ein Beispiel für ein solches Map</w:t>
      </w:r>
      <w:r w:rsidR="00EF04F3">
        <w:t>-</w:t>
      </w:r>
      <w:r w:rsidR="00DE7ABE">
        <w:t>Matching.</w:t>
      </w:r>
    </w:p>
    <w:p w14:paraId="2D5B0550" w14:textId="36E43122" w:rsidR="006062C0" w:rsidRDefault="006062C0" w:rsidP="006062C0">
      <w:pPr>
        <w:pStyle w:val="AbbMitRahmen"/>
      </w:pPr>
      <w:r w:rsidRPr="00DE7ABE">
        <w:rPr>
          <w:noProof/>
        </w:rPr>
        <w:drawing>
          <wp:inline distT="0" distB="0" distL="0" distR="0" wp14:anchorId="6B3DA8EF" wp14:editId="71752B4C">
            <wp:extent cx="3836825" cy="1847850"/>
            <wp:effectExtent l="0" t="0" r="0" b="0"/>
            <wp:docPr id="1591620979" name="Grafik 1" descr="Ein Bild, das Reihe, Screenshot, Diagramm,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620979" name="Grafik 1" descr="Ein Bild, das Reihe, Screenshot, Diagramm, Karte enthält.&#10;&#10;Automatisch generierte Beschreibung"/>
                    <pic:cNvPicPr/>
                  </pic:nvPicPr>
                  <pic:blipFill rotWithShape="1">
                    <a:blip r:embed="rId16"/>
                    <a:srcRect t="22120" b="-1"/>
                    <a:stretch/>
                  </pic:blipFill>
                  <pic:spPr bwMode="auto">
                    <a:xfrm>
                      <a:off x="0" y="0"/>
                      <a:ext cx="4027352" cy="1939609"/>
                    </a:xfrm>
                    <a:prstGeom prst="rect">
                      <a:avLst/>
                    </a:prstGeom>
                    <a:ln>
                      <a:noFill/>
                    </a:ln>
                    <a:extLst>
                      <a:ext uri="{53640926-AAD7-44D8-BBD7-CCE9431645EC}">
                        <a14:shadowObscured xmlns:a14="http://schemas.microsoft.com/office/drawing/2010/main"/>
                      </a:ext>
                    </a:extLst>
                  </pic:spPr>
                </pic:pic>
              </a:graphicData>
            </a:graphic>
          </wp:inline>
        </w:drawing>
      </w:r>
    </w:p>
    <w:p w14:paraId="1EAC567A" w14:textId="269163FB" w:rsidR="006062C0" w:rsidRDefault="00C132C0" w:rsidP="00AD7D24">
      <w:pPr>
        <w:pStyle w:val="Beschriftung"/>
      </w:pPr>
      <w:bookmarkStart w:id="18" w:name="_Toc144726565"/>
      <w:bookmarkStart w:id="19" w:name="_Toc143696915"/>
      <w:r>
        <w:t xml:space="preserve">Abb. </w:t>
      </w:r>
      <w:fldSimple w:instr=" SEQ Abb. \* ARABIC ">
        <w:r w:rsidR="008514D7">
          <w:rPr>
            <w:noProof/>
          </w:rPr>
          <w:t>2</w:t>
        </w:r>
      </w:fldSimple>
      <w:r>
        <w:t xml:space="preserve">: </w:t>
      </w:r>
      <w:r w:rsidR="00AD7D24">
        <w:tab/>
      </w:r>
      <w:r w:rsidR="006062C0">
        <w:t>Map</w:t>
      </w:r>
      <w:r w:rsidR="00EF04F3">
        <w:t>-</w:t>
      </w:r>
      <w:r w:rsidR="006062C0">
        <w:t>Matching von aufgenommenen GNSS-Punkten auf das Straßennetz</w:t>
      </w:r>
      <w:bookmarkEnd w:id="18"/>
      <w:r w:rsidR="006062C0">
        <w:t xml:space="preserve"> </w:t>
      </w:r>
      <w:bookmarkEnd w:id="19"/>
    </w:p>
    <w:p w14:paraId="6DA2FABF" w14:textId="7C5B6C99" w:rsidR="00F63FEE" w:rsidRDefault="00F63FEE" w:rsidP="00F63FEE">
      <w:pPr>
        <w:pStyle w:val="Beschriftung"/>
      </w:pPr>
      <w:r>
        <w:tab/>
        <w:t xml:space="preserve">Quelle: Entnommen aus </w:t>
      </w:r>
      <w:sdt>
        <w:sdtPr>
          <w:alias w:val="To edit, see citavi.com/edit"/>
          <w:tag w:val="CitaviPlaceholder#2f063343-26ea-42af-a7bc-3d79712de8a8"/>
          <w:id w:val="-1609734635"/>
          <w:placeholder>
            <w:docPart w:val="4B832001CE6C45D783F9CA4B13F98E10"/>
          </w:placeholder>
        </w:sdtPr>
        <w:sdtContent>
          <w:r>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ktMDRUMTY6MTM6MTAiLCJQcm9qZWN0Ijp7IiRyZWYiOiI4In19LCJVc2VOdW1iZXJpbmdUeXBlT2ZQYXJlbnREb2N1bWVudCI6ZmFsc2V9XSwiRm9ybWF0dGVkVGV4dCI6eyIkaWQiOiIxNyIsIkNvdW50IjoxLCJUZXh0VW5pdHMiOlt7IiRpZCI6IjE4IiwiRm9udFN0eWxlIjp7IiRpZCI6IjE5IiwiTmV1dHJhbCI6dHJ1ZX0sIlJlYWRpbmdPcmRlciI6MSwiVGV4dCI6Ils4XSJ9XX0sIlRhZyI6IkNpdGF2aVBsYWNlaG9sZGVyIzJmMDYzMzQzLTI2ZWEtNDJhZi1hN2JjLTNkNzk3MTJkZThhOCIsIlRleHQiOiJbOF0iLCJXQUlWZXJzaW9uIjoiNi4xNC4wLjAifQ==}</w:instrText>
          </w:r>
          <w:r>
            <w:fldChar w:fldCharType="separate"/>
          </w:r>
          <w:r w:rsidR="006B2F4C">
            <w:t>[8]</w:t>
          </w:r>
          <w:r>
            <w:fldChar w:fldCharType="end"/>
          </w:r>
        </w:sdtContent>
      </w:sdt>
    </w:p>
    <w:p w14:paraId="71DEA2FE" w14:textId="77777777" w:rsidR="009C1B89" w:rsidRPr="009C1B89" w:rsidRDefault="009C1B89" w:rsidP="009C1B89"/>
    <w:p w14:paraId="508C4D9B" w14:textId="2622F47D" w:rsidR="00443CBA" w:rsidRDefault="00294752" w:rsidP="00217C23">
      <w:r>
        <w:t xml:space="preserve">Beim Versuch eine Positionssequenz auf ein Straßen- und Wegenetz zu </w:t>
      </w:r>
      <w:r w:rsidR="00DE26E4">
        <w:t>projizieren</w:t>
      </w:r>
      <w:r>
        <w:t>, handelt es sich im Grunde um ein Suchproblem</w:t>
      </w:r>
      <w:r w:rsidR="00BA333A">
        <w:t xml:space="preserve">. </w:t>
      </w:r>
      <w:r>
        <w:t>Gesucht wird</w:t>
      </w:r>
      <w:r w:rsidR="00BA333A">
        <w:t xml:space="preserve"> </w:t>
      </w:r>
      <w:r>
        <w:t>die</w:t>
      </w:r>
      <w:r w:rsidR="00DE5626">
        <w:t xml:space="preserve">jenige </w:t>
      </w:r>
      <w:r w:rsidR="00DE26E4">
        <w:t xml:space="preserve">Abfolge an Straßensegmenten, </w:t>
      </w:r>
      <w:r w:rsidR="00DE26E4">
        <w:lastRenderedPageBreak/>
        <w:t>welche</w:t>
      </w:r>
      <w:r w:rsidR="00DE5626">
        <w:t xml:space="preserve"> am wahrscheinlichsten</w:t>
      </w:r>
      <w:r w:rsidR="00DE26E4">
        <w:t xml:space="preserve"> zu</w:t>
      </w:r>
      <w:r w:rsidR="00DE5626">
        <w:t xml:space="preserve"> der</w:t>
      </w:r>
      <w:r w:rsidR="00DE26E4">
        <w:t xml:space="preserve"> gegebenen Sequenz an GNSS-Punkten passt. </w:t>
      </w:r>
      <w:r w:rsidR="00AD453A">
        <w:t>Hierfür nutzen die meisten modernen Map</w:t>
      </w:r>
      <w:r w:rsidR="00EF04F3">
        <w:t>-</w:t>
      </w:r>
      <w:r w:rsidR="00AD453A">
        <w:t>Matching</w:t>
      </w:r>
      <w:r w:rsidR="00EF04F3">
        <w:t>-</w:t>
      </w:r>
      <w:r w:rsidR="00DC7D52">
        <w:t>Services</w:t>
      </w:r>
      <w:r w:rsidR="00AD453A">
        <w:t xml:space="preserve"> </w:t>
      </w:r>
      <w:r w:rsidR="00DB7395">
        <w:t>einen komplexen</w:t>
      </w:r>
      <w:r w:rsidR="00AD453A">
        <w:t xml:space="preserve"> Algorithm</w:t>
      </w:r>
      <w:r w:rsidR="00DB7395">
        <w:t>us</w:t>
      </w:r>
      <w:r w:rsidR="00AD453A">
        <w:t xml:space="preserve">, </w:t>
      </w:r>
      <w:r w:rsidR="00DB7395">
        <w:t xml:space="preserve">der auf </w:t>
      </w:r>
      <w:r w:rsidR="00DB7395" w:rsidRPr="00E44949">
        <w:t>einem</w:t>
      </w:r>
      <w:r w:rsidR="00AD453A" w:rsidRPr="00E44949">
        <w:t xml:space="preserve"> </w:t>
      </w:r>
      <w:r w:rsidR="00AD453A" w:rsidRPr="00E44949">
        <w:rPr>
          <w:i/>
          <w:iCs/>
        </w:rPr>
        <w:t>Hidden</w:t>
      </w:r>
      <w:r w:rsidR="00380873">
        <w:rPr>
          <w:i/>
          <w:iCs/>
        </w:rPr>
        <w:t xml:space="preserve"> </w:t>
      </w:r>
      <w:r w:rsidR="00AD453A" w:rsidRPr="00E44949">
        <w:rPr>
          <w:i/>
          <w:iCs/>
        </w:rPr>
        <w:t>Markov</w:t>
      </w:r>
      <w:r w:rsidR="00380873">
        <w:rPr>
          <w:i/>
          <w:iCs/>
        </w:rPr>
        <w:t xml:space="preserve"> </w:t>
      </w:r>
      <w:r w:rsidR="00AD453A" w:rsidRPr="00E44949">
        <w:rPr>
          <w:i/>
          <w:iCs/>
        </w:rPr>
        <w:t>Model</w:t>
      </w:r>
      <w:r w:rsidR="00F26DEA" w:rsidRPr="00E44949">
        <w:rPr>
          <w:i/>
          <w:iCs/>
        </w:rPr>
        <w:t xml:space="preserve"> </w:t>
      </w:r>
      <w:r w:rsidR="00F26DEA" w:rsidRPr="00E44949">
        <w:t>(HMM</w:t>
      </w:r>
      <w:r w:rsidR="00F26DEA">
        <w:rPr>
          <w:i/>
          <w:iCs/>
        </w:rPr>
        <w:t>)</w:t>
      </w:r>
      <w:r w:rsidR="00DB7395">
        <w:rPr>
          <w:i/>
          <w:iCs/>
        </w:rPr>
        <w:t xml:space="preserve"> </w:t>
      </w:r>
      <w:r w:rsidR="001E6507">
        <w:t>basier</w:t>
      </w:r>
      <w:r w:rsidR="00DB7395">
        <w:t>t</w:t>
      </w:r>
      <w:r w:rsidR="00217C23">
        <w:t xml:space="preserve"> und im Folgenden vereinfacht erläutert </w:t>
      </w:r>
      <w:r w:rsidR="00915FA6">
        <w:t>wird</w:t>
      </w:r>
      <w:r w:rsidR="00217C23">
        <w:t>.</w:t>
      </w:r>
      <w:r w:rsidR="009A55E3">
        <w:t xml:space="preserve"> </w:t>
      </w:r>
      <w:r w:rsidR="00217C23">
        <w:t>Im ersten Schritt</w:t>
      </w:r>
      <w:r w:rsidR="009A55E3">
        <w:t xml:space="preserve"> werden</w:t>
      </w:r>
      <w:r w:rsidR="0040396E">
        <w:t xml:space="preserve">, wie </w:t>
      </w:r>
      <w:r w:rsidR="0040396E" w:rsidRPr="008463AC">
        <w:t>in Abb. 3 veranschaulicht</w:t>
      </w:r>
      <w:r w:rsidR="0040396E" w:rsidRPr="0040396E">
        <w:t>,</w:t>
      </w:r>
      <w:r w:rsidR="009A55E3" w:rsidRPr="0040396E">
        <w:t xml:space="preserve"> für </w:t>
      </w:r>
      <w:r w:rsidR="009A55E3">
        <w:t xml:space="preserve">alle GNSS-Punkte passende Straßensegmente, sogenannte </w:t>
      </w:r>
      <w:r w:rsidR="009A55E3" w:rsidRPr="00926C4B">
        <w:rPr>
          <w:i/>
          <w:iCs/>
        </w:rPr>
        <w:t>Kandidaten</w:t>
      </w:r>
      <w:r w:rsidR="009A55E3">
        <w:t>, ermittelt. Diese werden in Abhängigkeit verschiedener Parameter</w:t>
      </w:r>
      <w:r w:rsidR="0040396E">
        <w:t xml:space="preserve"> in einem </w:t>
      </w:r>
      <w:r w:rsidR="000615A1">
        <w:t>gewissen</w:t>
      </w:r>
      <w:r w:rsidR="0040396E">
        <w:t xml:space="preserve"> Umkreis um die Punkte</w:t>
      </w:r>
      <w:r w:rsidR="000615A1">
        <w:t xml:space="preserve"> herum</w:t>
      </w:r>
      <w:r w:rsidR="0040396E">
        <w:t xml:space="preserve"> bestimmt</w:t>
      </w:r>
      <w:r w:rsidR="009D55F6">
        <w:t xml:space="preserve"> </w:t>
      </w:r>
      <w:sdt>
        <w:sdtPr>
          <w:alias w:val="To edit, see citavi.com/edit"/>
          <w:tag w:val="CitaviPlaceholder#4cd0a0a8-e11b-497a-900e-0a06d00134fa"/>
          <w:id w:val="-950007763"/>
          <w:placeholder>
            <w:docPart w:val="30CB8090FA6B48F89F486789941F64C9"/>
          </w:placeholder>
        </w:sdtPr>
        <w:sdtContent>
          <w:r w:rsidR="009D55F6">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jE3NTE2LTJhNDMtNGVlYy1hMjMzLTRiN2I3YWFhNDVj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ktMDRUMTY6MTM6MTAiLCJQcm9qZWN0Ijp7IiRyZWYiOiI4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JbOF0ifV19LCJUYWciOiJDaXRhdmlQbGFjZWhvbGRlciM0Y2QwYTBhOC1lMTFiLTQ5N2EtOTAwZS0wYTA2ZDAwMTM0ZmEiLCJUZXh0IjoiWzhdIiwiV0FJVmVyc2lvbiI6IjYuMTQuMC4wIn0=}</w:instrText>
          </w:r>
          <w:r w:rsidR="009D55F6">
            <w:fldChar w:fldCharType="separate"/>
          </w:r>
          <w:r w:rsidR="006B2F4C">
            <w:t>[8]</w:t>
          </w:r>
          <w:r w:rsidR="009D55F6">
            <w:fldChar w:fldCharType="end"/>
          </w:r>
        </w:sdtContent>
      </w:sdt>
      <w:r w:rsidR="009D55F6">
        <w:t>.</w:t>
      </w:r>
    </w:p>
    <w:p w14:paraId="62804E6E" w14:textId="77777777" w:rsidR="008119A8" w:rsidRDefault="008119A8" w:rsidP="008119A8">
      <w:pPr>
        <w:pStyle w:val="AbbMitRahmen"/>
        <w:keepNext/>
      </w:pPr>
      <w:r>
        <w:rPr>
          <w:noProof/>
        </w:rPr>
        <w:drawing>
          <wp:inline distT="0" distB="0" distL="0" distR="0" wp14:anchorId="1DE19AAB" wp14:editId="68F10124">
            <wp:extent cx="3952875" cy="2270965"/>
            <wp:effectExtent l="0" t="0" r="0" b="0"/>
            <wp:docPr id="113904995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006082" cy="2301533"/>
                    </a:xfrm>
                    <a:prstGeom prst="rect">
                      <a:avLst/>
                    </a:prstGeom>
                    <a:noFill/>
                  </pic:spPr>
                </pic:pic>
              </a:graphicData>
            </a:graphic>
          </wp:inline>
        </w:drawing>
      </w:r>
    </w:p>
    <w:p w14:paraId="6B98833B" w14:textId="69DF1D25" w:rsidR="006E78A5" w:rsidRDefault="00C132C0" w:rsidP="00AD7D24">
      <w:pPr>
        <w:pStyle w:val="Beschriftung"/>
      </w:pPr>
      <w:bookmarkStart w:id="20" w:name="_Toc143696916"/>
      <w:bookmarkStart w:id="21" w:name="_Toc144726566"/>
      <w:r>
        <w:t xml:space="preserve">Abb. </w:t>
      </w:r>
      <w:fldSimple w:instr=" SEQ Abb. \* ARABIC ">
        <w:r w:rsidR="008514D7">
          <w:rPr>
            <w:noProof/>
          </w:rPr>
          <w:t>3</w:t>
        </w:r>
      </w:fldSimple>
      <w:r>
        <w:t xml:space="preserve">: </w:t>
      </w:r>
      <w:r w:rsidR="00AD7D24">
        <w:tab/>
      </w:r>
      <w:r w:rsidR="00BC5C17">
        <w:t>Koordinatenpunkte (GNSS-Messung)</w:t>
      </w:r>
      <w:r w:rsidR="008119A8">
        <w:t xml:space="preserve"> und zugehörige Kandidaten</w:t>
      </w:r>
      <w:bookmarkEnd w:id="20"/>
      <w:bookmarkEnd w:id="21"/>
    </w:p>
    <w:p w14:paraId="74A8DB0B" w14:textId="2D53275B" w:rsidR="008119A8" w:rsidRDefault="00F63FEE" w:rsidP="00F63FEE">
      <w:pPr>
        <w:pStyle w:val="Beschriftung"/>
      </w:pPr>
      <w:r>
        <w:tab/>
        <w:t xml:space="preserve">Quelle: Entnommen aus </w:t>
      </w:r>
      <w:sdt>
        <w:sdtPr>
          <w:alias w:val="To edit, see citavi.com/edit"/>
          <w:tag w:val="CitaviPlaceholder#d3a3ff7c-ecda-4777-bee5-5840c4095866"/>
          <w:id w:val="-954006676"/>
          <w:placeholder>
            <w:docPart w:val="A7F4C55F3BAC4214A209253B81B5E0FC"/>
          </w:placeholder>
        </w:sdtPr>
        <w:sdtContent>
          <w:r>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ktMDRUMTY6MTM6MTAiLCJQcm9qZWN0Ijp7IiRyZWYiOiI4In19LCJVc2VOdW1iZXJpbmdUeXBlT2ZQYXJlbnREb2N1bWVudCI6ZmFsc2V9XSwiRm9ybWF0dGVkVGV4dCI6eyIkaWQiOiIxNyIsIkNvdW50IjoxLCJUZXh0VW5pdHMiOlt7IiRpZCI6IjE4IiwiRm9udFN0eWxlIjp7IiRpZCI6IjE5IiwiTmV1dHJhbCI6dHJ1ZX0sIlJlYWRpbmdPcmRlciI6MSwiVGV4dCI6Ils4XSJ9XX0sIlRhZyI6IkNpdGF2aVBsYWNlaG9sZGVyI2QzYTNmZjdjLWVjZGEtNDc3Ny1iZWU1LTU4NDBjNDA5NTg2NiIsIlRleHQiOiJbOF0iLCJXQUlWZXJzaW9uIjoiNi4xNC4wLjAifQ==}</w:instrText>
          </w:r>
          <w:r>
            <w:fldChar w:fldCharType="separate"/>
          </w:r>
          <w:r w:rsidR="006B2F4C">
            <w:t>[8]</w:t>
          </w:r>
          <w:r>
            <w:fldChar w:fldCharType="end"/>
          </w:r>
        </w:sdtContent>
      </w:sdt>
    </w:p>
    <w:p w14:paraId="37136B49" w14:textId="77777777" w:rsidR="00F63FEE" w:rsidRDefault="00F63FEE" w:rsidP="008119A8"/>
    <w:p w14:paraId="4E0AE37A" w14:textId="2F825530" w:rsidR="00477960" w:rsidRDefault="00807A8A" w:rsidP="008119A8">
      <w:r w:rsidRPr="00DB5F26">
        <w:t xml:space="preserve">Im </w:t>
      </w:r>
      <w:r w:rsidR="00DB5F26" w:rsidRPr="00DB5F26">
        <w:t>nächsten</w:t>
      </w:r>
      <w:r w:rsidRPr="00DB5F26">
        <w:t xml:space="preserve"> Schritt wird das HMM eingesetzt.</w:t>
      </w:r>
      <w:r w:rsidR="00477960" w:rsidRPr="00DB5F26">
        <w:t xml:space="preserve"> </w:t>
      </w:r>
      <w:r w:rsidR="00BF7684" w:rsidRPr="00DB5F26">
        <w:t>Dabei</w:t>
      </w:r>
      <w:r w:rsidR="00477960" w:rsidRPr="00DB5F26">
        <w:t xml:space="preserve"> </w:t>
      </w:r>
      <w:r w:rsidR="00477960">
        <w:t xml:space="preserve">werden die gegebenen GNSS-Punkte als </w:t>
      </w:r>
      <w:r w:rsidR="00477960" w:rsidRPr="002677E4">
        <w:rPr>
          <w:i/>
          <w:iCs/>
        </w:rPr>
        <w:t>beobachtbare Zustände</w:t>
      </w:r>
      <w:r w:rsidR="00477960">
        <w:rPr>
          <w:i/>
          <w:iCs/>
        </w:rPr>
        <w:t xml:space="preserve"> </w:t>
      </w:r>
      <w:r w:rsidR="00477960" w:rsidRPr="002677E4">
        <w:t>(</w:t>
      </w:r>
      <w:r w:rsidR="00477960" w:rsidRPr="008463AC">
        <w:rPr>
          <w:i/>
          <w:iCs/>
        </w:rPr>
        <w:t>measurements</w:t>
      </w:r>
      <w:r w:rsidR="00477960" w:rsidRPr="002677E4">
        <w:t>)</w:t>
      </w:r>
      <w:r w:rsidR="00477960">
        <w:t xml:space="preserve"> betrachtet</w:t>
      </w:r>
      <w:r>
        <w:t xml:space="preserve">. Die zugehörigen Kandidaten bilden die Menge der </w:t>
      </w:r>
      <w:r w:rsidR="00C408C4" w:rsidRPr="00C408C4">
        <w:rPr>
          <w:i/>
          <w:iCs/>
        </w:rPr>
        <w:t>un</w:t>
      </w:r>
      <w:r w:rsidR="00C408C4" w:rsidRPr="002677E4">
        <w:rPr>
          <w:i/>
          <w:iCs/>
        </w:rPr>
        <w:t>beobachtbaren</w:t>
      </w:r>
      <w:r w:rsidR="00477960" w:rsidRPr="002677E4">
        <w:rPr>
          <w:i/>
          <w:iCs/>
        </w:rPr>
        <w:t xml:space="preserve"> Zustände</w:t>
      </w:r>
      <w:r w:rsidR="00477960">
        <w:rPr>
          <w:i/>
          <w:iCs/>
        </w:rPr>
        <w:t xml:space="preserve"> </w:t>
      </w:r>
      <w:r w:rsidR="00477960">
        <w:t>(</w:t>
      </w:r>
      <w:r w:rsidR="00477960" w:rsidRPr="008463AC">
        <w:rPr>
          <w:i/>
          <w:iCs/>
        </w:rPr>
        <w:t>hidden states</w:t>
      </w:r>
      <w:r w:rsidR="00477960">
        <w:t>).</w:t>
      </w:r>
      <w:r w:rsidR="003C5C86">
        <w:t xml:space="preserve"> Gesucht wird nun die wahrscheinlichste Sequenz an Kandidaten, als Folge von Zuständen mit den höchsten Übergangswahrscheinlichkeiten, wobei die möglichen Zustandsübergänge durch die gegebenen Verbindungen des Straßennetzwerks definiert sind.</w:t>
      </w:r>
      <w:r w:rsidR="005C7DEC">
        <w:t xml:space="preserve"> </w:t>
      </w:r>
      <w:r w:rsidR="00C50A30">
        <w:t>Bei der Berechnung dieser Übergangswahrscheinlichkeiten kommen verschiedene Metriken zum Einsatz</w:t>
      </w:r>
      <w:r w:rsidR="008463AC">
        <w:t xml:space="preserve">, </w:t>
      </w:r>
      <w:r w:rsidR="00C50A30">
        <w:t>die unter anderem dazu führen, dass Kandidaten, welche sich näher a</w:t>
      </w:r>
      <w:r w:rsidR="002352C4">
        <w:t>n den</w:t>
      </w:r>
      <w:r w:rsidR="00C50A30">
        <w:t xml:space="preserve"> aufgezeichneten Punkt</w:t>
      </w:r>
      <w:r w:rsidR="002352C4">
        <w:t>en</w:t>
      </w:r>
      <w:r w:rsidR="00C50A30">
        <w:t xml:space="preserve"> befinden, als wahrscheinlicher angenommen werden. Außerdem werden Folgen von Kandidaten bevorzugt, die möglichst wenig komplexe </w:t>
      </w:r>
      <w:r w:rsidR="00926C4B">
        <w:t>Bewegungs-</w:t>
      </w:r>
      <w:r w:rsidR="00AE06D5">
        <w:t>Manöver</w:t>
      </w:r>
      <w:r w:rsidR="00C50A30">
        <w:t xml:space="preserve"> voraussetzen.</w:t>
      </w:r>
      <w:r w:rsidR="00081285">
        <w:t xml:space="preserve"> Wurden die Übergangswahrscheinlichkeiten berechnet</w:t>
      </w:r>
      <w:r w:rsidR="00DB5F26">
        <w:t>, so</w:t>
      </w:r>
      <w:r w:rsidR="00081285">
        <w:t xml:space="preserve"> definieren diese einen Suchraum, in welchen nun der optimale Pfad mit Hilfe eines </w:t>
      </w:r>
      <w:r w:rsidR="00FA054A">
        <w:t>Suchalgorithmus</w:t>
      </w:r>
      <w:r w:rsidR="00081285" w:rsidRPr="00E44949">
        <w:t xml:space="preserve"> bestimmt </w:t>
      </w:r>
      <w:r w:rsidR="00081285" w:rsidRPr="008463AC">
        <w:t xml:space="preserve">wird. </w:t>
      </w:r>
      <w:r w:rsidR="00FA054A" w:rsidRPr="008463AC">
        <w:t xml:space="preserve">Abb. 4 zeigt </w:t>
      </w:r>
      <w:r w:rsidR="00FA054A">
        <w:t xml:space="preserve">alle möglichen Übergänge zwischen den Kandidaten der </w:t>
      </w:r>
      <w:r w:rsidR="00FA054A" w:rsidRPr="008463AC">
        <w:t xml:space="preserve">in Abb. 3 gegebenen </w:t>
      </w:r>
      <w:r w:rsidR="00FA054A">
        <w:t xml:space="preserve">Positionssequenz. </w:t>
      </w:r>
      <w:r w:rsidR="00D96721">
        <w:t>D</w:t>
      </w:r>
      <w:r w:rsidR="00D44590">
        <w:t>er durch den Suchalgorithmus</w:t>
      </w:r>
      <w:r w:rsidR="00D96721">
        <w:t xml:space="preserve"> </w:t>
      </w:r>
      <w:r w:rsidR="00D44590">
        <w:t>gefundene</w:t>
      </w:r>
      <w:r w:rsidR="0038012B">
        <w:t xml:space="preserve"> (optimale)</w:t>
      </w:r>
      <w:r w:rsidR="00D44590">
        <w:t xml:space="preserve"> Pfad und die zugehörigen </w:t>
      </w:r>
      <w:r w:rsidR="008D5B51">
        <w:t xml:space="preserve">Kandidaten </w:t>
      </w:r>
      <w:r w:rsidR="00D96721">
        <w:t>sind</w:t>
      </w:r>
      <w:r w:rsidR="008D5B51">
        <w:t xml:space="preserve"> hervorgehoben</w:t>
      </w:r>
      <w:r w:rsidR="009473F8">
        <w:t xml:space="preserve"> </w:t>
      </w:r>
      <w:sdt>
        <w:sdtPr>
          <w:alias w:val="To edit, see citavi.com/edit"/>
          <w:tag w:val="CitaviPlaceholder#e290faef-89ae-470a-af68-5a410280df09"/>
          <w:id w:val="-1176872923"/>
          <w:placeholder>
            <w:docPart w:val="DefaultPlaceholder_-1854013440"/>
          </w:placeholder>
        </w:sdtPr>
        <w:sdtContent>
          <w:r w:rsidR="009473F8">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czOTg1LWFjMDAtNDY5Ni04Y2VhLWQ0NWFjNmZhZThk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ktMDRUMTY6MTM6MTAiLCJQcm9qZWN0Ijp7IiRyZWYiOiI4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JbOF0ifV19LCJUYWciOiJDaXRhdmlQbGFjZWhvbGRlciNlMjkwZmFlZi04OWFlLTQ3MGEtYWY2OC01YTQxMDI4MGRmMDkiLCJUZXh0IjoiWzhdIiwiV0FJVmVyc2lvbiI6IjYuMTQuMC4wIn0=}</w:instrText>
          </w:r>
          <w:r w:rsidR="009473F8">
            <w:fldChar w:fldCharType="separate"/>
          </w:r>
          <w:r w:rsidR="006B2F4C">
            <w:t>[8]</w:t>
          </w:r>
          <w:r w:rsidR="009473F8">
            <w:fldChar w:fldCharType="end"/>
          </w:r>
        </w:sdtContent>
      </w:sdt>
      <w:r w:rsidR="008D5B51">
        <w:t>.</w:t>
      </w:r>
    </w:p>
    <w:p w14:paraId="38ADB157" w14:textId="77777777" w:rsidR="00D96721" w:rsidRDefault="00D96721" w:rsidP="00D96721">
      <w:pPr>
        <w:pStyle w:val="AbbMitRahmen"/>
        <w:keepNext/>
      </w:pPr>
      <w:r w:rsidRPr="00D96721">
        <w:rPr>
          <w:noProof/>
        </w:rPr>
        <w:lastRenderedPageBreak/>
        <w:drawing>
          <wp:inline distT="0" distB="0" distL="0" distR="0" wp14:anchorId="01B5814B" wp14:editId="5102D8D4">
            <wp:extent cx="3057525" cy="2278583"/>
            <wp:effectExtent l="0" t="0" r="0" b="7620"/>
            <wp:docPr id="422044956" name="Grafik 1" descr="Ein Bild, das Kreis, Diagramm, Reihe,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044956" name="Grafik 1" descr="Ein Bild, das Kreis, Diagramm, Reihe, Design enthält.&#10;&#10;Automatisch generierte Beschreibung"/>
                    <pic:cNvPicPr/>
                  </pic:nvPicPr>
                  <pic:blipFill>
                    <a:blip r:embed="rId18"/>
                    <a:stretch>
                      <a:fillRect/>
                    </a:stretch>
                  </pic:blipFill>
                  <pic:spPr>
                    <a:xfrm>
                      <a:off x="0" y="0"/>
                      <a:ext cx="3103215" cy="2312633"/>
                    </a:xfrm>
                    <a:prstGeom prst="rect">
                      <a:avLst/>
                    </a:prstGeom>
                  </pic:spPr>
                </pic:pic>
              </a:graphicData>
            </a:graphic>
          </wp:inline>
        </w:drawing>
      </w:r>
    </w:p>
    <w:p w14:paraId="2F83858A" w14:textId="62A83537" w:rsidR="00D96721" w:rsidRDefault="00C132C0" w:rsidP="00AD7D24">
      <w:pPr>
        <w:pStyle w:val="Beschriftung"/>
      </w:pPr>
      <w:bookmarkStart w:id="22" w:name="_Toc143696917"/>
      <w:bookmarkStart w:id="23" w:name="_Toc144726567"/>
      <w:r>
        <w:t xml:space="preserve">Abb. </w:t>
      </w:r>
      <w:fldSimple w:instr=" SEQ Abb. \* ARABIC ">
        <w:r w:rsidR="008514D7">
          <w:rPr>
            <w:noProof/>
          </w:rPr>
          <w:t>4</w:t>
        </w:r>
      </w:fldSimple>
      <w:r>
        <w:t xml:space="preserve">: </w:t>
      </w:r>
      <w:r w:rsidR="00AD7D24">
        <w:tab/>
      </w:r>
      <w:r w:rsidR="00D96721">
        <w:t xml:space="preserve">Mögliche </w:t>
      </w:r>
      <w:r w:rsidR="00F63FEE">
        <w:t>Zustandsü</w:t>
      </w:r>
      <w:r w:rsidR="00D96721">
        <w:t>bergänge und optimale</w:t>
      </w:r>
      <w:bookmarkEnd w:id="22"/>
      <w:r w:rsidR="00414EEA">
        <w:t xml:space="preserve"> Kandidaten</w:t>
      </w:r>
      <w:bookmarkEnd w:id="23"/>
    </w:p>
    <w:p w14:paraId="75C2506D" w14:textId="7AC722A0" w:rsidR="00F63FEE" w:rsidRPr="00F63FEE" w:rsidRDefault="00F63FEE" w:rsidP="00F63FEE">
      <w:pPr>
        <w:pStyle w:val="Beschriftung"/>
      </w:pPr>
      <w:r>
        <w:tab/>
        <w:t xml:space="preserve">Quelle: Entnommen aus </w:t>
      </w:r>
      <w:sdt>
        <w:sdtPr>
          <w:alias w:val="To edit, see citavi.com/edit"/>
          <w:tag w:val="CitaviPlaceholder#828ac128-d6f0-4477-aea1-26af175e1afd"/>
          <w:id w:val="-52002236"/>
          <w:placeholder>
            <w:docPart w:val="F71B1BF1BF334F94B5CDB3102BA8849C"/>
          </w:placeholder>
        </w:sdtPr>
        <w:sdtContent>
          <w:r>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ktMDRUMTY6MTM6MTAiLCJQcm9qZWN0Ijp7IiRyZWYiOiI4In19LCJVc2VOdW1iZXJpbmdUeXBlT2ZQYXJlbnREb2N1bWVudCI6ZmFsc2V9XSwiRm9ybWF0dGVkVGV4dCI6eyIkaWQiOiIxNyIsIkNvdW50IjoxLCJUZXh0VW5pdHMiOlt7IiRpZCI6IjE4IiwiRm9udFN0eWxlIjp7IiRpZCI6IjE5IiwiTmV1dHJhbCI6dHJ1ZX0sIlJlYWRpbmdPcmRlciI6MSwiVGV4dCI6Ils4XSJ9XX0sIlRhZyI6IkNpdGF2aVBsYWNlaG9sZGVyIzgyOGFjMTI4LWQ2ZjAtNDQ3Ny1hZWExLTI2YWYxNzVlMWFmZCIsIlRleHQiOiJbOF0iLCJXQUlWZXJzaW9uIjoiNi4xNC4wLjAifQ==}</w:instrText>
          </w:r>
          <w:r>
            <w:fldChar w:fldCharType="separate"/>
          </w:r>
          <w:r w:rsidR="006B2F4C">
            <w:t>[8]</w:t>
          </w:r>
          <w:r>
            <w:fldChar w:fldCharType="end"/>
          </w:r>
        </w:sdtContent>
      </w:sdt>
    </w:p>
    <w:p w14:paraId="038AA834" w14:textId="77777777" w:rsidR="00F26DEA" w:rsidRDefault="00F26DEA" w:rsidP="008119A8"/>
    <w:p w14:paraId="4EA98F4E" w14:textId="2969DE45" w:rsidR="00B25605" w:rsidRDefault="00837CF2" w:rsidP="008119A8">
      <w:r>
        <w:t xml:space="preserve">Ein großer Vorteil der HMM-basierten </w:t>
      </w:r>
      <w:r w:rsidR="008F7DE2">
        <w:t>Services</w:t>
      </w:r>
      <w:r>
        <w:t xml:space="preserve"> ist, dass sie sich sowohl für</w:t>
      </w:r>
      <w:r w:rsidR="00FF414F">
        <w:t xml:space="preserve"> </w:t>
      </w:r>
      <w:r w:rsidR="00926C4B">
        <w:t xml:space="preserve">den Einsatz in </w:t>
      </w:r>
      <w:r w:rsidR="00FF414F" w:rsidRPr="00B25605">
        <w:rPr>
          <w:i/>
          <w:iCs/>
        </w:rPr>
        <w:t>Online-</w:t>
      </w:r>
      <w:r w:rsidR="00FF414F">
        <w:t xml:space="preserve"> als auch in </w:t>
      </w:r>
      <w:r w:rsidR="00FF414F" w:rsidRPr="00B25605">
        <w:rPr>
          <w:i/>
          <w:iCs/>
        </w:rPr>
        <w:t>Offline-Szenarien</w:t>
      </w:r>
      <w:r w:rsidR="00FF414F">
        <w:t xml:space="preserve"> eignen </w:t>
      </w:r>
      <w:sdt>
        <w:sdtPr>
          <w:alias w:val="To edit, see citavi.com/edit"/>
          <w:tag w:val="CitaviPlaceholder#2a7c05b5-a9b4-47b3-8013-4ffb6882d8f4"/>
          <w:id w:val="-112136690"/>
          <w:placeholder>
            <w:docPart w:val="DefaultPlaceholder_-1854013440"/>
          </w:placeholder>
        </w:sdtPr>
        <w:sdtContent>
          <w:r w:rsidR="00FF414F">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mMzYmVlLTI2NzgtNDA1Yi1iZjBmLTdkYTVmYTEyZmZlNS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S0wNFQxNjoxMzoxMC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5XSJ9XX0sIlRhZyI6IkNpdGF2aVBsYWNlaG9sZGVyIzJhN2MwNWI1LWE5YjQtNDdiMy04MDEzLTRmZmI2ODgyZDhmNCIsIlRleHQiOiJbOV0iLCJXQUlWZXJzaW9uIjoiNi4xNC4wLjAifQ==}</w:instrText>
          </w:r>
          <w:r w:rsidR="00FF414F">
            <w:fldChar w:fldCharType="separate"/>
          </w:r>
          <w:r w:rsidR="006B2F4C">
            <w:t>[9]</w:t>
          </w:r>
          <w:r w:rsidR="00FF414F">
            <w:fldChar w:fldCharType="end"/>
          </w:r>
        </w:sdtContent>
      </w:sdt>
      <w:r w:rsidR="00FF414F">
        <w:t xml:space="preserve">. Unter </w:t>
      </w:r>
      <w:r w:rsidR="00E37705">
        <w:t>E</w:t>
      </w:r>
      <w:r w:rsidR="00FF414F">
        <w:t xml:space="preserve">rsterem versteht man </w:t>
      </w:r>
      <w:r w:rsidR="00926C4B">
        <w:t>das Map</w:t>
      </w:r>
      <w:r w:rsidR="00EF04F3">
        <w:t>-</w:t>
      </w:r>
      <w:r w:rsidR="00926C4B">
        <w:t>Matching</w:t>
      </w:r>
      <w:r w:rsidR="00E37705">
        <w:t xml:space="preserve"> unter Echtzeit-Bedingungen. </w:t>
      </w:r>
      <w:r w:rsidR="00F561F5">
        <w:t>Das</w:t>
      </w:r>
      <w:r w:rsidR="00E37705">
        <w:t xml:space="preserve"> heißt die Punkte werden bereits während der Aufnahme auf das Straßennetz abgebildet, wobei natürlich nur die </w:t>
      </w:r>
      <w:r w:rsidR="00BA3A1C">
        <w:t xml:space="preserve">bisher bekannten </w:t>
      </w:r>
      <w:r w:rsidR="00E37705">
        <w:t xml:space="preserve">Punkte genutzt werden </w:t>
      </w:r>
      <w:r w:rsidR="0017147F">
        <w:t>können,</w:t>
      </w:r>
      <w:r w:rsidR="00E37705">
        <w:t xml:space="preserve"> um die wahrscheinlichsten Kandidaten</w:t>
      </w:r>
      <w:r w:rsidR="00B25605">
        <w:t xml:space="preserve"> für </w:t>
      </w:r>
      <w:r w:rsidR="00926C4B">
        <w:t>den</w:t>
      </w:r>
      <w:r w:rsidR="00BA3A1C">
        <w:t xml:space="preserve"> aktuellen Punkt</w:t>
      </w:r>
      <w:r w:rsidR="00E37705">
        <w:t xml:space="preserve"> zu ermitteln. </w:t>
      </w:r>
      <w:r w:rsidR="00210C2F">
        <w:t>Im Gegensatz dazu</w:t>
      </w:r>
      <w:r w:rsidR="00B25605">
        <w:t xml:space="preserve"> können in Offline-Szenarien auch </w:t>
      </w:r>
      <w:r w:rsidR="00BA3A1C">
        <w:t>alle</w:t>
      </w:r>
      <w:r w:rsidR="00B25605">
        <w:t xml:space="preserve"> nachfolgenden Punkte miteinbezogen werden, da das </w:t>
      </w:r>
      <w:r w:rsidR="00926C4B">
        <w:t>Map</w:t>
      </w:r>
      <w:r w:rsidR="00EF04F3">
        <w:t>-</w:t>
      </w:r>
      <w:r w:rsidR="00B25605">
        <w:t>Matching erst dann stattfindet, wenn die Aufnahme abgeschlossen wurde</w:t>
      </w:r>
      <w:r w:rsidR="00BA3A1C">
        <w:t xml:space="preserve"> </w:t>
      </w:r>
      <w:sdt>
        <w:sdtPr>
          <w:alias w:val="To edit, see citavi.com/edit"/>
          <w:tag w:val="CitaviPlaceholder#2b50ecfc-d9c4-471d-9429-725e7d0a4bca"/>
          <w:id w:val="904568460"/>
          <w:placeholder>
            <w:docPart w:val="DefaultPlaceholder_-1854013440"/>
          </w:placeholder>
        </w:sdtPr>
        <w:sdtContent>
          <w:r w:rsidR="00BA3A1C">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TU3N2Q2LTU1YjUtNGEwYy05OWI3LWY4YTgzYmVkODIzM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ktMDRUMTY6MTM6MTAiLCJQcm9qZWN0Ijp7IiRyZWYiOiI4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JbOF0ifV19LCJUYWciOiJDaXRhdmlQbGFjZWhvbGRlciMyYjUwZWNmYy1kOWM0LTQ3MWQtOTQyOS03MjVlN2QwYTRiY2EiLCJUZXh0IjoiWzhdIiwiV0FJVmVyc2lvbiI6IjYuMTQuMC4wIn0=}</w:instrText>
          </w:r>
          <w:r w:rsidR="00BA3A1C">
            <w:fldChar w:fldCharType="separate"/>
          </w:r>
          <w:r w:rsidR="006B2F4C">
            <w:t>[8]</w:t>
          </w:r>
          <w:r w:rsidR="00BA3A1C">
            <w:fldChar w:fldCharType="end"/>
          </w:r>
        </w:sdtContent>
      </w:sdt>
      <w:r w:rsidR="00B25605">
        <w:t>.</w:t>
      </w:r>
    </w:p>
    <w:p w14:paraId="6DF906A6" w14:textId="7DDD9B6F" w:rsidR="00081A68" w:rsidRDefault="00223C81" w:rsidP="008119A8">
      <w:r>
        <w:t>In Bezug auf die</w:t>
      </w:r>
      <w:r w:rsidR="001A3577">
        <w:t xml:space="preserve"> zugrundeliegenden</w:t>
      </w:r>
      <w:r>
        <w:t xml:space="preserve"> Positionssequenzen</w:t>
      </w:r>
      <w:r w:rsidR="001A3577">
        <w:t xml:space="preserve"> </w:t>
      </w:r>
      <w:r>
        <w:t xml:space="preserve">zeigt eine Untersuchung von </w:t>
      </w:r>
      <w:r w:rsidR="00362E32">
        <w:t>Pingfu</w:t>
      </w:r>
      <w:r>
        <w:t xml:space="preserve"> Chao et al. </w:t>
      </w:r>
      <w:sdt>
        <w:sdtPr>
          <w:alias w:val="To edit, see citavi.com/edit"/>
          <w:tag w:val="CitaviPlaceholder#dfb8900b-8f43-4f44-a578-06c4f20f46f2"/>
          <w:id w:val="1129742974"/>
          <w:placeholder>
            <w:docPart w:val="DefaultPlaceholder_-1854013440"/>
          </w:placeholder>
        </w:sdtPr>
        <w:sdtContent>
          <w:r>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ZDUwZGY4LTI2ZjMtNDA2Ny04YWVhLTM5MTYzYWExYTY2NC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S0wNFQxNjoxMzoxMCIsIlByb2plY3QiOnsiJHJlZiI6IjgifX0sIlVzZU51bWJlcmluZ1R5cGVPZlBhcmVudERvY3VtZW50IjpmYWxzZX1dLCJGb3JtYXR0ZWRUZXh0Ijp7IiRpZCI6IjIxIiwiQ291bnQiOjEsIlRleHRVbml0cyI6W3siJGlkIjoiMjIiLCJGb250U3R5bGUiOnsiJGlkIjoiMjMiLCJOZXV0cmFsIjp0cnVlfSwiUmVhZGluZ09yZGVyIjoxLCJUZXh0IjoiWzldIn1dfSwiVGFnIjoiQ2l0YXZpUGxhY2Vob2xkZXIjZGZiODkwMGItOGY0My00ZjQ0LWE1NzgtMDZjNGYyMGY0NmYyIiwiVGV4dCI6Ils5XSIsIldBSVZlcnNpb24iOiI2LjE0LjAuMCJ9}</w:instrText>
          </w:r>
          <w:r>
            <w:fldChar w:fldCharType="separate"/>
          </w:r>
          <w:r w:rsidR="006B2F4C">
            <w:t>[9]</w:t>
          </w:r>
          <w:r>
            <w:fldChar w:fldCharType="end"/>
          </w:r>
        </w:sdtContent>
      </w:sdt>
      <w:r>
        <w:t>, dass die Aufnahmerate einen wesentlichen Einfluss auf die Qualität des Map</w:t>
      </w:r>
      <w:r w:rsidR="00EF04F3">
        <w:t>-</w:t>
      </w:r>
      <w:r>
        <w:t>Matchings besitzt. Demnach führen</w:t>
      </w:r>
      <w:r w:rsidR="00F2175C">
        <w:t xml:space="preserve"> nicht nur</w:t>
      </w:r>
      <w:r>
        <w:t xml:space="preserve"> zu </w:t>
      </w:r>
      <w:r w:rsidR="000757D6">
        <w:t>niedrige,</w:t>
      </w:r>
      <w:r>
        <w:t xml:space="preserve"> sondern auch zu hohe Aufnahmeraten</w:t>
      </w:r>
      <w:r w:rsidR="001A3577">
        <w:t xml:space="preserve"> </w:t>
      </w:r>
      <w:r w:rsidR="008463AC">
        <w:t>ab</w:t>
      </w:r>
      <w:r w:rsidR="001A3577">
        <w:t xml:space="preserve"> </w:t>
      </w:r>
      <w:r w:rsidR="00B81EAB">
        <w:t>einem Hertz</w:t>
      </w:r>
      <w:r w:rsidR="000757D6">
        <w:t xml:space="preserve"> </w:t>
      </w:r>
      <w:r>
        <w:t>zu</w:t>
      </w:r>
      <w:r w:rsidR="000757D6">
        <w:t xml:space="preserve"> potenziell</w:t>
      </w:r>
      <w:r>
        <w:t xml:space="preserve"> </w:t>
      </w:r>
      <w:r w:rsidR="00F405D9">
        <w:t>schlechten</w:t>
      </w:r>
      <w:r>
        <w:t xml:space="preserve"> </w:t>
      </w:r>
      <w:r w:rsidR="00F405D9">
        <w:t>Resultaten</w:t>
      </w:r>
      <w:r>
        <w:t>.</w:t>
      </w:r>
      <w:r w:rsidR="000757D6">
        <w:t xml:space="preserve"> </w:t>
      </w:r>
    </w:p>
    <w:p w14:paraId="22EAE52D" w14:textId="5AA76233" w:rsidR="0052542D" w:rsidRPr="00BC6219" w:rsidRDefault="007B71BC" w:rsidP="007B71BC">
      <w:pPr>
        <w:pStyle w:val="berschrift2"/>
      </w:pPr>
      <w:bookmarkStart w:id="24" w:name="_Toc144726441"/>
      <w:r>
        <w:t>Maschinelles Lernen</w:t>
      </w:r>
      <w:r w:rsidR="00441254">
        <w:t xml:space="preserve"> und Klassifikation</w:t>
      </w:r>
      <w:bookmarkEnd w:id="24"/>
    </w:p>
    <w:p w14:paraId="47D94C01" w14:textId="207A515F" w:rsidR="008D5BBD" w:rsidRDefault="00151EEE" w:rsidP="00903292">
      <w:r>
        <w:t xml:space="preserve">Eine weit verbreitete Definition des Begriffs </w:t>
      </w:r>
      <w:r w:rsidR="00915FA6">
        <w:rPr>
          <w:i/>
          <w:iCs/>
        </w:rPr>
        <w:t>m</w:t>
      </w:r>
      <w:r w:rsidRPr="00151EEE">
        <w:rPr>
          <w:i/>
          <w:iCs/>
        </w:rPr>
        <w:t>aschinelles Lernen</w:t>
      </w:r>
      <w:r w:rsidR="00903292">
        <w:rPr>
          <w:i/>
          <w:iCs/>
        </w:rPr>
        <w:t xml:space="preserve"> </w:t>
      </w:r>
      <w:r w:rsidR="00903292" w:rsidRPr="00903292">
        <w:t>(engl.</w:t>
      </w:r>
      <w:r w:rsidR="00903292">
        <w:rPr>
          <w:i/>
          <w:iCs/>
        </w:rPr>
        <w:t xml:space="preserve"> Machine Learning</w:t>
      </w:r>
      <w:r w:rsidR="00903292" w:rsidRPr="00903292">
        <w:t>)</w:t>
      </w:r>
      <w:r>
        <w:rPr>
          <w:i/>
          <w:iCs/>
        </w:rPr>
        <w:t xml:space="preserve"> </w:t>
      </w:r>
      <w:r>
        <w:t>wurde 1959 durch Arthur Lee Samuel, einem amerikanischen Pionier auf dem Gebiet der Computerspiele und künstlichen Intelligenz, geprägt</w:t>
      </w:r>
      <w:r w:rsidR="005317E6">
        <w:t xml:space="preserve"> </w:t>
      </w:r>
      <w:sdt>
        <w:sdtPr>
          <w:alias w:val="To edit, see citavi.com/edit"/>
          <w:tag w:val="CitaviPlaceholder#29fbded3-f301-40c1-b2fe-fe7fe83cc7e2"/>
          <w:id w:val="-1295673380"/>
          <w:placeholder>
            <w:docPart w:val="DefaultPlaceholder_-1854013440"/>
          </w:placeholder>
        </w:sdtPr>
        <w:sdtContent>
          <w:r w:rsidR="005317E6">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M2ExZWI3LTg3ZWUtNGQ4OS05Y2JkLWQ3NmY2NTVhMjJjYSIsIlJhbmdlTGVuZ3RoIjo0LCJSZWZlcmVuY2VJZCI6IjEwZjQ4NWU2LWU3YTctNGUyNC05MTg2LTAzODE0ZjI4NTd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YuMDYuMjAyMyIsIkF1dGhvcnMiOltdLCJDaXRhdGlvbktleVVwZGF0ZVR5cGUiOjAsIkNvbGxhYm9yYXRvcnMiOltdLCJEYXRlIjoiMTE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W4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VuLndpa2lwZWRpYS5vcmcvdy9pbmRleC5waHA/dGl0bGU9QXJ0aHVyX1NhbXVlbF8oY29tcHV0ZXJfc2NpZW50aXN0KSZvbGRpZD0xMTQ5MzAxNzQwIiwiVXJpU3RyaW5nIjoiaHR0cHM6Ly9lbi53aWtpcGVkaWEub3JnL3cvaW5kZXgucGhwP3RpdGxlPUFydGh1cl9TYW11ZWxfKGNvbXB1dGVyX3NjaWVudGlzdCkmb2xkaWQ9MTE0OTMwMTc0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XSJ9XX0sIlRhZyI6IkNpdGF2aVBsYWNlaG9sZGVyIzI5ZmJkZWQzLWYzMDEtNDBjMS1iMmZlLWZlN2ZlODNjYzdlMiIsIlRleHQiOiJbMTBdIiwiV0FJVmVyc2lvbiI6IjYuMTQuMC4wIn0=}</w:instrText>
          </w:r>
          <w:r w:rsidR="005317E6">
            <w:fldChar w:fldCharType="separate"/>
          </w:r>
          <w:r w:rsidR="006B2F4C">
            <w:t>[10]</w:t>
          </w:r>
          <w:r w:rsidR="005317E6">
            <w:fldChar w:fldCharType="end"/>
          </w:r>
        </w:sdtContent>
      </w:sdt>
      <w:r>
        <w:t>. Er definierte</w:t>
      </w:r>
      <w:r w:rsidR="007C43FB">
        <w:t xml:space="preserve"> </w:t>
      </w:r>
      <w:r>
        <w:t xml:space="preserve">das </w:t>
      </w:r>
      <w:r w:rsidR="00915FA6">
        <w:t>m</w:t>
      </w:r>
      <w:r>
        <w:t xml:space="preserve">aschinelle Lernen als Fachgebiet, welches Computern die Fähigkeit </w:t>
      </w:r>
      <w:r w:rsidR="00F561F5">
        <w:t>verleiht</w:t>
      </w:r>
      <w:r w:rsidR="00903292">
        <w:t>, Probleme zu lösen</w:t>
      </w:r>
      <w:r w:rsidR="00F561F5">
        <w:t>,</w:t>
      </w:r>
      <w:r>
        <w:t xml:space="preserve"> ohne explizit dafür </w:t>
      </w:r>
      <w:r w:rsidR="007C43FB">
        <w:t>programmiert</w:t>
      </w:r>
      <w:r>
        <w:t xml:space="preserve"> zu werden. </w:t>
      </w:r>
      <w:r w:rsidR="007C43FB">
        <w:t xml:space="preserve">Um dies zu </w:t>
      </w:r>
      <w:r w:rsidR="00334A61">
        <w:t>erreichen,</w:t>
      </w:r>
      <w:r w:rsidR="007C43FB">
        <w:t xml:space="preserve"> werden beim </w:t>
      </w:r>
      <w:r w:rsidR="00915FA6">
        <w:t>m</w:t>
      </w:r>
      <w:r w:rsidR="007C43FB">
        <w:t>aschinellen Lernen</w:t>
      </w:r>
      <w:r w:rsidR="00F561F5">
        <w:t xml:space="preserve"> verschieden</w:t>
      </w:r>
      <w:r w:rsidR="007C43FB">
        <w:t>e</w:t>
      </w:r>
      <w:r w:rsidR="00F561F5">
        <w:t xml:space="preserve"> Algorithmen </w:t>
      </w:r>
      <w:r w:rsidR="007C43FB">
        <w:t>eingesetzt</w:t>
      </w:r>
      <w:r w:rsidR="00F561F5">
        <w:t xml:space="preserve">, welche dazu in der Lage </w:t>
      </w:r>
      <w:r w:rsidR="00334A61">
        <w:t>sind,</w:t>
      </w:r>
      <w:r w:rsidR="00DF79A2">
        <w:t xml:space="preserve"> sich im Hinblick auf eine gegebene Aufgabe selbstständig zu verbessern, indem sie durch die Verarbeitung von Beispieldaten </w:t>
      </w:r>
      <w:r w:rsidR="00DF79A2" w:rsidRPr="005E5C60">
        <w:t>Erfahrung</w:t>
      </w:r>
      <w:r w:rsidR="003B0139" w:rsidRPr="005E5C60">
        <w:t>en</w:t>
      </w:r>
      <w:r w:rsidR="00DF79A2">
        <w:t xml:space="preserve"> sammeln.</w:t>
      </w:r>
      <w:r w:rsidR="00E26969">
        <w:t xml:space="preserve"> </w:t>
      </w:r>
      <w:r w:rsidR="00DF79A2">
        <w:t>Die Menge der</w:t>
      </w:r>
      <w:r w:rsidR="00F614A1">
        <w:t xml:space="preserve"> </w:t>
      </w:r>
      <w:r w:rsidR="00DF79A2">
        <w:t xml:space="preserve">verwendeten Beispieldaten nennt man </w:t>
      </w:r>
      <w:r w:rsidR="00F614A1">
        <w:t>dabei</w:t>
      </w:r>
      <w:r w:rsidR="00334A61">
        <w:t xml:space="preserve"> </w:t>
      </w:r>
      <w:r w:rsidR="00DF79A2" w:rsidRPr="00DF79A2">
        <w:rPr>
          <w:i/>
          <w:iCs/>
        </w:rPr>
        <w:lastRenderedPageBreak/>
        <w:t>Trainingsdatensatz</w:t>
      </w:r>
      <w:r w:rsidR="00DF79A2">
        <w:t xml:space="preserve">. Ein einzelnes Beispiel wird als </w:t>
      </w:r>
      <w:r w:rsidR="003B0139" w:rsidRPr="00D24E2C">
        <w:rPr>
          <w:i/>
          <w:iCs/>
        </w:rPr>
        <w:t>Trainings</w:t>
      </w:r>
      <w:r w:rsidR="00E26969" w:rsidRPr="00D24E2C">
        <w:rPr>
          <w:i/>
          <w:iCs/>
        </w:rPr>
        <w:t>d</w:t>
      </w:r>
      <w:r w:rsidR="00DF79A2" w:rsidRPr="00DF79A2">
        <w:rPr>
          <w:i/>
          <w:iCs/>
        </w:rPr>
        <w:t>atenpunkt</w:t>
      </w:r>
      <w:r w:rsidR="00DF79A2">
        <w:t xml:space="preserve"> bezeichnet</w:t>
      </w:r>
      <w:r w:rsidR="00D24E2C">
        <w:t xml:space="preserve">. Entsprechend </w:t>
      </w:r>
      <w:r w:rsidR="00AC4BE3">
        <w:t>nennt</w:t>
      </w:r>
      <w:r w:rsidR="00D24E2C">
        <w:t xml:space="preserve"> man den Lernprozess </w:t>
      </w:r>
      <w:r w:rsidR="00D24E2C" w:rsidRPr="00D24E2C">
        <w:rPr>
          <w:i/>
          <w:iCs/>
        </w:rPr>
        <w:t>Training</w:t>
      </w:r>
      <w:r w:rsidR="00D24E2C">
        <w:t>.</w:t>
      </w:r>
      <w:r w:rsidR="00334A61">
        <w:t xml:space="preserve"> </w:t>
      </w:r>
      <w:sdt>
        <w:sdtPr>
          <w:alias w:val="To edit, see citavi.com/edit"/>
          <w:tag w:val="CitaviPlaceholder#866185de-e734-49a2-825b-104383b4d84e"/>
          <w:id w:val="1499917774"/>
          <w:placeholder>
            <w:docPart w:val="DefaultPlaceholder_-1854013440"/>
          </w:placeholder>
        </w:sdtPr>
        <w:sdtContent>
          <w:r w:rsidR="00334A61">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OTZlMTYwLWE5M2ItNGE1Ny1hZGEzLTNhNDRjYjI3Zjk5MS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ktMDRUMTY6MTM6MTA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EsIFMuIDRdIn1dfSwiVGFnIjoiQ2l0YXZpUGxhY2Vob2xkZXIjODY2MTg1ZGUtZTczNC00OWEyLTgyNWItMTA0MzgzYjRkODRlIiwiVGV4dCI6IlsxMSwgUy4gNF0iLCJXQUlWZXJzaW9uIjoiNi4xNC4wLjAifQ==}</w:instrText>
          </w:r>
          <w:r w:rsidR="00334A61">
            <w:fldChar w:fldCharType="separate"/>
          </w:r>
          <w:r w:rsidR="006B2F4C">
            <w:t>[11, S. 4]</w:t>
          </w:r>
          <w:r w:rsidR="00334A61">
            <w:fldChar w:fldCharType="end"/>
          </w:r>
        </w:sdtContent>
      </w:sdt>
      <w:r w:rsidR="00E26969">
        <w:t xml:space="preserve"> </w:t>
      </w:r>
      <w:r w:rsidR="00D24E2C">
        <w:t>Die meisten Algorithmen sind modellbasi</w:t>
      </w:r>
      <w:r w:rsidR="00D24E2C" w:rsidRPr="00E44949">
        <w:t>ert, das heißt</w:t>
      </w:r>
      <w:r w:rsidR="005E5C60">
        <w:t>,</w:t>
      </w:r>
      <w:r w:rsidR="00D24E2C" w:rsidRPr="00E44949">
        <w:t xml:space="preserve"> sie </w:t>
      </w:r>
      <w:r w:rsidR="00AC4BE3" w:rsidRPr="00E44949">
        <w:t>stützen</w:t>
      </w:r>
      <w:r w:rsidR="00D24E2C" w:rsidRPr="00E44949">
        <w:t xml:space="preserve"> </w:t>
      </w:r>
      <w:r w:rsidR="00AC4BE3" w:rsidRPr="00E44949">
        <w:t xml:space="preserve">sich </w:t>
      </w:r>
      <w:r w:rsidR="00D24E2C" w:rsidRPr="00E44949">
        <w:t xml:space="preserve">auf </w:t>
      </w:r>
      <w:r w:rsidR="00D444A1">
        <w:t xml:space="preserve">– </w:t>
      </w:r>
      <w:r w:rsidR="00D24E2C" w:rsidRPr="00E44949">
        <w:t>je nach Algorithmus</w:t>
      </w:r>
      <w:r w:rsidR="00104406" w:rsidRPr="00E44949">
        <w:t xml:space="preserve"> und gewählten </w:t>
      </w:r>
      <w:r w:rsidR="00104406" w:rsidRPr="00E44949">
        <w:rPr>
          <w:i/>
          <w:iCs/>
        </w:rPr>
        <w:t>Hyperparam</w:t>
      </w:r>
      <w:r w:rsidR="00F614A1" w:rsidRPr="00E44949">
        <w:rPr>
          <w:i/>
          <w:iCs/>
        </w:rPr>
        <w:t>e</w:t>
      </w:r>
      <w:r w:rsidR="00104406" w:rsidRPr="00E44949">
        <w:rPr>
          <w:i/>
          <w:iCs/>
        </w:rPr>
        <w:t>tern</w:t>
      </w:r>
      <w:r w:rsidR="00D616A4">
        <w:t xml:space="preserve"> </w:t>
      </w:r>
      <w:r w:rsidR="00A64566">
        <w:t>mehr oder weniger</w:t>
      </w:r>
      <w:r w:rsidR="00D24E2C">
        <w:t xml:space="preserve"> komplexe</w:t>
      </w:r>
      <w:r w:rsidR="00D444A1">
        <w:t xml:space="preserve"> –</w:t>
      </w:r>
      <w:r w:rsidR="00090B15">
        <w:t xml:space="preserve"> mathematische</w:t>
      </w:r>
      <w:r w:rsidR="00D24E2C">
        <w:t xml:space="preserve"> </w:t>
      </w:r>
      <w:r w:rsidR="00D24E2C" w:rsidRPr="002216D1">
        <w:t>Modelle</w:t>
      </w:r>
      <w:r w:rsidR="00D24E2C">
        <w:t xml:space="preserve">, deren </w:t>
      </w:r>
      <w:r w:rsidR="00D24E2C" w:rsidRPr="00104406">
        <w:rPr>
          <w:i/>
          <w:iCs/>
        </w:rPr>
        <w:t>Modellparameter</w:t>
      </w:r>
      <w:r w:rsidR="00D24E2C">
        <w:t xml:space="preserve"> im Zuge des Trainings so angepasst werden, dass sie</w:t>
      </w:r>
      <w:r w:rsidR="00375A5E">
        <w:t xml:space="preserve"> im besten Fall</w:t>
      </w:r>
      <w:r w:rsidR="00D24E2C">
        <w:t xml:space="preserve"> </w:t>
      </w:r>
      <w:r w:rsidR="00903292">
        <w:t>Muster in den Daten widerspiegeln.</w:t>
      </w:r>
      <w:r w:rsidR="00090B15">
        <w:t xml:space="preserve"> </w:t>
      </w:r>
      <w:r w:rsidR="002216D1">
        <w:t xml:space="preserve">Das trainierte </w:t>
      </w:r>
      <w:r w:rsidR="002216D1" w:rsidRPr="002216D1">
        <w:rPr>
          <w:i/>
          <w:iCs/>
        </w:rPr>
        <w:t>Modell</w:t>
      </w:r>
      <w:r w:rsidR="002216D1">
        <w:t xml:space="preserve"> kann anschließend auf die konkrete Aufgabenstellung angewandt werden, wobei es dazu in der Lage ist</w:t>
      </w:r>
      <w:r w:rsidR="005E5C60">
        <w:t>,</w:t>
      </w:r>
      <w:r w:rsidR="002216D1">
        <w:t xml:space="preserve"> auch mit neuen Datenpunkten umzugehen</w:t>
      </w:r>
      <w:r w:rsidR="00720A41">
        <w:t xml:space="preserve"> </w:t>
      </w:r>
      <w:sdt>
        <w:sdtPr>
          <w:alias w:val="To edit, see citavi.com/edit"/>
          <w:tag w:val="CitaviPlaceholder#a7daeba9-e3b5-4eba-98c2-cd455c1b3a3b"/>
          <w:id w:val="-1142800719"/>
          <w:placeholder>
            <w:docPart w:val="DefaultPlaceholder_-1854013440"/>
          </w:placeholder>
        </w:sdtPr>
        <w:sdtContent>
          <w:r w:rsidR="00090B15">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ODQyYWY0LTM4OTctNDQ2Yi1iNGJiLTZjNWE0YTkxZTI2O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iLCJTdGFydFBhZ2UiOnsiJGlkIjoiNSIsIiR0eXBlIjoiU3dpc3NBY2FkZW1pYy5QYWdlTnVtYmVyLCBTd2lzc0FjYWRlbWljIiwiSXNGdWxseU51bWVyaWMiOnRydWUsIk51bWJlciI6MjEsIk51bWJlcmluZ1R5cGUiOjAsIk51bWVyYWxTeXN0ZW0iOjAsIk9yaWdpbmFsU3RyaW5nIjoiMjEiLCJQcmV0dHlTdHJpbmciOiIy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5LTA0VDE2OjEzOjEwIiwiUHJvamVjdCI6eyIkcmVmIjoiOCJ9fSwiU3VmZml4IjoiZ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yMWZmLl0ifV19LCJUYWciOiJDaXRhdmlQbGFjZWhvbGRlciNhN2RhZWJhOS1lM2I1LTRlYmEtOThjMi1jZDQ1NWMxYjNhM2IiLCJUZXh0IjoiWzExLCBTLiAyMWZmLl0iLCJXQUlWZXJzaW9uIjoiNi4xNC4wLjAifQ==}</w:instrText>
          </w:r>
          <w:r w:rsidR="00090B15">
            <w:fldChar w:fldCharType="separate"/>
          </w:r>
          <w:r w:rsidR="006B2F4C">
            <w:t>[11, S. 21ff.]</w:t>
          </w:r>
          <w:r w:rsidR="00090B15">
            <w:fldChar w:fldCharType="end"/>
          </w:r>
        </w:sdtContent>
      </w:sdt>
      <w:r w:rsidR="00090B15">
        <w:t>.</w:t>
      </w:r>
      <w:r w:rsidR="00720A41">
        <w:t xml:space="preserve"> </w:t>
      </w:r>
    </w:p>
    <w:p w14:paraId="5659B5F1" w14:textId="2FFD6FD8" w:rsidR="002D7A1E" w:rsidRDefault="00A41BAB" w:rsidP="000478D1">
      <w:r>
        <w:t xml:space="preserve">Maschinelles Lernen kommt meist dann zum Einsatz, wenn die </w:t>
      </w:r>
      <w:r w:rsidR="00BE5E95">
        <w:t>konventionellen</w:t>
      </w:r>
      <w:r>
        <w:t xml:space="preserve"> Methoden der Informatik an ihre</w:t>
      </w:r>
      <w:r w:rsidR="00903292">
        <w:t xml:space="preserve"> praktischen</w:t>
      </w:r>
      <w:r>
        <w:t xml:space="preserve"> Grenzen stoßen. Dies ist insbesondere</w:t>
      </w:r>
      <w:r w:rsidR="00F614A1">
        <w:t xml:space="preserve"> </w:t>
      </w:r>
      <w:r>
        <w:t>der Fall, wenn Aufgabenstellungen vorliegen, deren Lösung</w:t>
      </w:r>
      <w:r w:rsidR="00F614A1">
        <w:t>en</w:t>
      </w:r>
      <w:r>
        <w:t xml:space="preserve"> nur durch einen </w:t>
      </w:r>
      <w:r w:rsidR="00BE5E95">
        <w:t>sehr komplexen</w:t>
      </w:r>
      <w:r>
        <w:t xml:space="preserve"> Regelsatz </w:t>
      </w:r>
      <w:r w:rsidR="00F614A1">
        <w:t>realisiert</w:t>
      </w:r>
      <w:r>
        <w:t xml:space="preserve"> werden </w:t>
      </w:r>
      <w:r w:rsidR="00F614A1">
        <w:t>können</w:t>
      </w:r>
      <w:r w:rsidR="00BE5E95">
        <w:t xml:space="preserve">. Dann ist es oftmals </w:t>
      </w:r>
      <w:r w:rsidR="00903292">
        <w:t>einfacher</w:t>
      </w:r>
      <w:r w:rsidR="00BE5E95">
        <w:t xml:space="preserve"> zu versuchen</w:t>
      </w:r>
      <w:r w:rsidR="008347FC">
        <w:t>,</w:t>
      </w:r>
      <w:r w:rsidR="00BE5E95">
        <w:t xml:space="preserve"> über große Datenmengen und </w:t>
      </w:r>
      <w:r w:rsidR="00903292">
        <w:t>maschinelle Lernalgorithmen</w:t>
      </w:r>
      <w:r w:rsidR="00BE5E95">
        <w:t xml:space="preserve"> Erkenntnisse zu gewinnen oder gar Problemlösungen zu finden</w:t>
      </w:r>
      <w:r w:rsidR="004E4DC0">
        <w:t xml:space="preserve"> </w:t>
      </w:r>
      <w:sdt>
        <w:sdtPr>
          <w:alias w:val="To edit, see citavi.com/edit"/>
          <w:tag w:val="CitaviPlaceholder#75b10201-bd96-4217-b6be-106261d02532"/>
          <w:id w:val="-690301197"/>
          <w:placeholder>
            <w:docPart w:val="DefaultPlaceholder_-1854013440"/>
          </w:placeholder>
        </w:sdtPr>
        <w:sdtContent>
          <w:r w:rsidR="004E4DC0">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ZDNkNjgxLTA2MGEtNGFkZS04ZTJiLTRjYmMwZTU4NDJlZC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ktMDRUMTY6MTM6MTA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EsIFMuIDZdIn1dfSwiVGFnIjoiQ2l0YXZpUGxhY2Vob2xkZXIjNzViMTAyMDEtYmQ5Ni00MjE3LWI2YmUtMTA2MjYxZDAyNTMyIiwiVGV4dCI6IlsxMSwgUy4gNl0iLCJXQUlWZXJzaW9uIjoiNi4xNC4wLjAifQ==}</w:instrText>
          </w:r>
          <w:r w:rsidR="004E4DC0">
            <w:fldChar w:fldCharType="separate"/>
          </w:r>
          <w:r w:rsidR="006B2F4C">
            <w:t>[11, S. 6]</w:t>
          </w:r>
          <w:r w:rsidR="004E4DC0">
            <w:fldChar w:fldCharType="end"/>
          </w:r>
        </w:sdtContent>
      </w:sdt>
      <w:r w:rsidR="00BE5E95">
        <w:t>.</w:t>
      </w:r>
      <w:r w:rsidR="000C125F">
        <w:t xml:space="preserve"> </w:t>
      </w:r>
      <w:r w:rsidR="004E4DC0">
        <w:t xml:space="preserve">Eine für das </w:t>
      </w:r>
      <w:r w:rsidR="00915FA6">
        <w:t>m</w:t>
      </w:r>
      <w:r w:rsidR="004E4DC0">
        <w:t xml:space="preserve">aschinelle Lernen typische </w:t>
      </w:r>
      <w:r w:rsidR="000478D1">
        <w:t>Problemstellung</w:t>
      </w:r>
      <w:r w:rsidR="004E4DC0">
        <w:t xml:space="preserve"> ist hierbei die </w:t>
      </w:r>
      <w:r w:rsidR="004E4DC0" w:rsidRPr="00A54DDE">
        <w:rPr>
          <w:i/>
          <w:iCs/>
        </w:rPr>
        <w:t>Klassifikation</w:t>
      </w:r>
      <w:r w:rsidR="004E4DC0">
        <w:t xml:space="preserve">. </w:t>
      </w:r>
      <w:r w:rsidR="00442933">
        <w:t>In diesem Kontext versteht man unter</w:t>
      </w:r>
      <w:r w:rsidR="006030F9">
        <w:t xml:space="preserve"> einem</w:t>
      </w:r>
      <w:r w:rsidR="00442933">
        <w:t xml:space="preserve"> Klassifikation</w:t>
      </w:r>
      <w:r w:rsidR="006030F9">
        <w:t xml:space="preserve">sproblem ein Vorhersageproblem, bei welchem die gesuchte Vorhersage verschiedene Klassen repräsentiert </w:t>
      </w:r>
      <w:sdt>
        <w:sdtPr>
          <w:alias w:val="To edit, see citavi.com/edit"/>
          <w:tag w:val="CitaviPlaceholder#af963761-0d65-4c3a-bebe-ff1991a1ba7a"/>
          <w:id w:val="1423383279"/>
          <w:placeholder>
            <w:docPart w:val="DefaultPlaceholder_-1854013440"/>
          </w:placeholder>
        </w:sdtPr>
        <w:sdtContent>
          <w:r w:rsidR="006030F9">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mFjMjM4LWRjM2YtNDZiZi04MmUwLWM5NjU1YzhhNTdmMy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Q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JdIn1dfSwiVGFnIjoiQ2l0YXZpUGxhY2Vob2xkZXIjYWY5NjM3NjEtMGQ2NS00YzNhLWJlYmUtZmYxOTkxYTFiYTdhIiwiVGV4dCI6IlsxMl0iLCJXQUlWZXJzaW9uIjoiNi4xNC4wLjAifQ==}</w:instrText>
          </w:r>
          <w:r w:rsidR="006030F9">
            <w:fldChar w:fldCharType="separate"/>
          </w:r>
          <w:r w:rsidR="006B2F4C">
            <w:t>[12]</w:t>
          </w:r>
          <w:r w:rsidR="006030F9">
            <w:fldChar w:fldCharType="end"/>
          </w:r>
        </w:sdtContent>
      </w:sdt>
      <w:r w:rsidR="006030F9">
        <w:t xml:space="preserve">. Vereinfacht </w:t>
      </w:r>
      <w:r w:rsidR="00F23395">
        <w:t>beschrieben</w:t>
      </w:r>
      <w:r w:rsidR="006030F9">
        <w:t xml:space="preserve"> werden bei einer Klassifikation also Objekte in verschiedene Kategorien eingeteilt. Im Zuge dieser Arbeit </w:t>
      </w:r>
      <w:r w:rsidR="001257E4">
        <w:t>sollen</w:t>
      </w:r>
      <w:r w:rsidR="006030F9">
        <w:t xml:space="preserve"> bspw. Verkehrsteilnehmer in </w:t>
      </w:r>
      <w:r w:rsidR="000478D1">
        <w:t xml:space="preserve">verschiedene Typen, wie </w:t>
      </w:r>
      <w:r w:rsidR="000478D1" w:rsidRPr="000478D1">
        <w:rPr>
          <w:i/>
          <w:iCs/>
        </w:rPr>
        <w:t>Fußgänger</w:t>
      </w:r>
      <w:r w:rsidR="000478D1">
        <w:t xml:space="preserve">, </w:t>
      </w:r>
      <w:r w:rsidR="000478D1" w:rsidRPr="000478D1">
        <w:rPr>
          <w:i/>
          <w:iCs/>
        </w:rPr>
        <w:t>Fahrradfahrer</w:t>
      </w:r>
      <w:r w:rsidR="000478D1">
        <w:t xml:space="preserve"> oder </w:t>
      </w:r>
      <w:r w:rsidR="000478D1" w:rsidRPr="000478D1">
        <w:rPr>
          <w:i/>
          <w:iCs/>
        </w:rPr>
        <w:t>Autos</w:t>
      </w:r>
      <w:r w:rsidR="000478D1">
        <w:t>, eingeteilt werden.</w:t>
      </w:r>
      <w:r w:rsidR="002D7A1E">
        <w:t xml:space="preserve"> </w:t>
      </w:r>
    </w:p>
    <w:p w14:paraId="2985EECE" w14:textId="6008007C" w:rsidR="00EF2FF4" w:rsidRDefault="001257E4" w:rsidP="007B71BC">
      <w:r>
        <w:t>Algorithmen</w:t>
      </w:r>
      <w:r w:rsidR="002D7A1E">
        <w:t xml:space="preserve"> und Modelle</w:t>
      </w:r>
      <w:r>
        <w:t xml:space="preserve">, welche für die Vorhersage von Klassen eingesetzt werden können, nennt man </w:t>
      </w:r>
      <w:r w:rsidRPr="001257E4">
        <w:rPr>
          <w:i/>
          <w:iCs/>
        </w:rPr>
        <w:t>Klassifikationsverfahren</w:t>
      </w:r>
      <w:r w:rsidR="002D7A1E">
        <w:t xml:space="preserve"> bzw. </w:t>
      </w:r>
      <w:r w:rsidR="002D7A1E" w:rsidRPr="002D7A1E">
        <w:rPr>
          <w:i/>
          <w:iCs/>
        </w:rPr>
        <w:t>Klassifikatoren</w:t>
      </w:r>
      <w:r w:rsidR="002D7A1E">
        <w:t xml:space="preserve">. </w:t>
      </w:r>
      <w:r w:rsidR="00954BA7">
        <w:t xml:space="preserve">Beim Training werden den Klassifikationsverfahren zusätzlich zu den Trainingsdatenpunkten auch die zugehörigen Lösungen, also die vorherzusagenden Klassen, auch </w:t>
      </w:r>
      <w:r w:rsidR="00954BA7" w:rsidRPr="00954BA7">
        <w:rPr>
          <w:i/>
          <w:iCs/>
        </w:rPr>
        <w:t>Labels</w:t>
      </w:r>
      <w:r w:rsidR="00954BA7">
        <w:t xml:space="preserve"> genannt, mitgegeben. </w:t>
      </w:r>
      <w:r w:rsidR="00913CFB">
        <w:t xml:space="preserve">Da die Algorithmen somit während des Lernens angeleitet werden, gehören Klassifikationsverfahren im Allgemeinen dem Teilbereich des </w:t>
      </w:r>
      <w:r w:rsidR="00CC1EF0">
        <w:rPr>
          <w:i/>
          <w:iCs/>
        </w:rPr>
        <w:t>Ü</w:t>
      </w:r>
      <w:r w:rsidR="00913CFB" w:rsidRPr="00913CFB">
        <w:rPr>
          <w:i/>
          <w:iCs/>
        </w:rPr>
        <w:t>berwachten Lernens</w:t>
      </w:r>
      <w:r w:rsidR="00913CFB">
        <w:t xml:space="preserve"> </w:t>
      </w:r>
      <w:r w:rsidR="00EF2FF4">
        <w:t xml:space="preserve">(engl. </w:t>
      </w:r>
      <w:r w:rsidR="00EF2FF4" w:rsidRPr="00EF2FF4">
        <w:rPr>
          <w:i/>
          <w:iCs/>
        </w:rPr>
        <w:t>Supervised Learning</w:t>
      </w:r>
      <w:r w:rsidR="00EF2FF4">
        <w:t xml:space="preserve">) </w:t>
      </w:r>
      <w:r w:rsidR="00913CFB">
        <w:t xml:space="preserve">an. </w:t>
      </w:r>
      <w:r w:rsidR="00CC1EF0">
        <w:t xml:space="preserve">Neben </w:t>
      </w:r>
      <w:r w:rsidR="00991D9B">
        <w:t>diesem</w:t>
      </w:r>
      <w:r w:rsidR="00EF2FF4">
        <w:t xml:space="preserve"> unterscheidet man noch d</w:t>
      </w:r>
      <w:r w:rsidR="00991D9B">
        <w:t xml:space="preserve">ie </w:t>
      </w:r>
      <w:r w:rsidR="00AA0DED">
        <w:t>B</w:t>
      </w:r>
      <w:r w:rsidR="00991D9B">
        <w:t>ereiche</w:t>
      </w:r>
      <w:r w:rsidR="00EF2FF4">
        <w:t xml:space="preserve"> </w:t>
      </w:r>
      <w:r w:rsidR="00CC1EF0" w:rsidRPr="00C0492F">
        <w:rPr>
          <w:i/>
          <w:iCs/>
        </w:rPr>
        <w:t>Halbüberwachte</w:t>
      </w:r>
      <w:r w:rsidR="00991D9B" w:rsidRPr="00C0492F">
        <w:rPr>
          <w:i/>
          <w:iCs/>
        </w:rPr>
        <w:t>s</w:t>
      </w:r>
      <w:r w:rsidR="00C0492F">
        <w:t xml:space="preserve"> (engl. </w:t>
      </w:r>
      <w:r w:rsidR="00C0492F" w:rsidRPr="00C0492F">
        <w:rPr>
          <w:i/>
          <w:iCs/>
        </w:rPr>
        <w:t>Semi-Supervised</w:t>
      </w:r>
      <w:r w:rsidR="00C0492F" w:rsidRPr="00C0492F">
        <w:t>)</w:t>
      </w:r>
      <w:r w:rsidR="00CC1EF0" w:rsidRPr="00C0492F">
        <w:t xml:space="preserve">, </w:t>
      </w:r>
      <w:r w:rsidR="00CC1EF0" w:rsidRPr="00C0492F">
        <w:rPr>
          <w:i/>
          <w:iCs/>
        </w:rPr>
        <w:t>Unüberwachte</w:t>
      </w:r>
      <w:r w:rsidR="00991D9B" w:rsidRPr="00C0492F">
        <w:rPr>
          <w:i/>
          <w:iCs/>
        </w:rPr>
        <w:t>s</w:t>
      </w:r>
      <w:r w:rsidR="00C0492F" w:rsidRPr="00C0492F">
        <w:rPr>
          <w:i/>
          <w:iCs/>
        </w:rPr>
        <w:t xml:space="preserve"> </w:t>
      </w:r>
      <w:r w:rsidR="00C0492F" w:rsidRPr="00C0492F">
        <w:t>(engl.</w:t>
      </w:r>
      <w:r w:rsidR="00C0492F" w:rsidRPr="00C0492F">
        <w:rPr>
          <w:i/>
          <w:iCs/>
        </w:rPr>
        <w:t xml:space="preserve"> Unsupervised</w:t>
      </w:r>
      <w:r w:rsidR="00C0492F" w:rsidRPr="00C0492F">
        <w:t>)</w:t>
      </w:r>
      <w:r w:rsidR="00CC1EF0" w:rsidRPr="00C0492F">
        <w:t xml:space="preserve"> und </w:t>
      </w:r>
      <w:r w:rsidR="00C0492F" w:rsidRPr="00C0492F">
        <w:rPr>
          <w:i/>
          <w:iCs/>
        </w:rPr>
        <w:t>B</w:t>
      </w:r>
      <w:r w:rsidR="00CC1EF0" w:rsidRPr="00C0492F">
        <w:rPr>
          <w:i/>
          <w:iCs/>
        </w:rPr>
        <w:t>estärkende</w:t>
      </w:r>
      <w:r w:rsidR="00991D9B" w:rsidRPr="00C0492F">
        <w:rPr>
          <w:i/>
          <w:iCs/>
        </w:rPr>
        <w:t>s</w:t>
      </w:r>
      <w:r w:rsidR="00CC1EF0" w:rsidRPr="00C0492F">
        <w:rPr>
          <w:i/>
          <w:iCs/>
        </w:rPr>
        <w:t xml:space="preserve"> Lernen</w:t>
      </w:r>
      <w:r w:rsidR="00C0492F" w:rsidRPr="00C0492F">
        <w:rPr>
          <w:i/>
          <w:iCs/>
        </w:rPr>
        <w:t xml:space="preserve"> </w:t>
      </w:r>
      <w:r w:rsidR="00C0492F" w:rsidRPr="00C0492F">
        <w:t>(engl.</w:t>
      </w:r>
      <w:r w:rsidR="00C0492F" w:rsidRPr="00C0492F">
        <w:rPr>
          <w:i/>
          <w:iCs/>
        </w:rPr>
        <w:t xml:space="preserve"> Reinforcement Learning</w:t>
      </w:r>
      <w:r w:rsidR="00C0492F" w:rsidRPr="00C0492F">
        <w:t>)</w:t>
      </w:r>
      <w:r w:rsidR="00C0492F">
        <w:t xml:space="preserve"> </w:t>
      </w:r>
      <w:sdt>
        <w:sdtPr>
          <w:alias w:val="To edit, see citavi.com/edit"/>
          <w:tag w:val="CitaviPlaceholder#3385f3cd-8029-480f-a96f-381725e0c914"/>
          <w:id w:val="1856683521"/>
          <w:placeholder>
            <w:docPart w:val="053F15E3270E49CC8DCC92070CEE3DF6"/>
          </w:placeholder>
        </w:sdtPr>
        <w:sdtContent>
          <w:r w:rsidR="00C0492F">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jNjNjI4LTFhODAtNDA4OS05NTNlLWQ0OTI0ZTkzOTQxOC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ktMDRUMTY6MTM6MTAiLCJQcm9qZWN0Ijp7IiRyZWYiOiI4In19LCJTdWZmaXgiOiJm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EsIFMuIDlmZi5dIn1dfSwiVGFnIjoiQ2l0YXZpUGxhY2Vob2xkZXIjMzM4NWYzY2QtODAyOS00ODBmLWE5NmYtMzgxNzI1ZTBjOTE0IiwiVGV4dCI6IlsxMSwgUy4gOWZmLl0iLCJXQUlWZXJzaW9uIjoiNi4xNC4wLjAifQ==}</w:instrText>
          </w:r>
          <w:r w:rsidR="00C0492F">
            <w:fldChar w:fldCharType="separate"/>
          </w:r>
          <w:r w:rsidR="006B2F4C">
            <w:t>[11, S. 9ff.]</w:t>
          </w:r>
          <w:r w:rsidR="00C0492F">
            <w:fldChar w:fldCharType="end"/>
          </w:r>
        </w:sdtContent>
      </w:sdt>
      <w:r w:rsidR="00CC1EF0" w:rsidRPr="00C0492F">
        <w:t xml:space="preserve">. </w:t>
      </w:r>
      <w:r w:rsidR="00CC1EF0">
        <w:t>Diese sind jedoch für die vorliegende Arbeit nicht von Relevanz.</w:t>
      </w:r>
    </w:p>
    <w:p w14:paraId="7CBB493E" w14:textId="19002CB6" w:rsidR="007B71BC" w:rsidRDefault="00822681" w:rsidP="007B71BC">
      <w:pPr>
        <w:pStyle w:val="berschrift2"/>
      </w:pPr>
      <w:bookmarkStart w:id="25" w:name="_Toc144726442"/>
      <w:r>
        <w:t xml:space="preserve">Eingesetzte </w:t>
      </w:r>
      <w:r w:rsidR="00441254">
        <w:t>Klassifikationsverfahren</w:t>
      </w:r>
      <w:bookmarkEnd w:id="25"/>
    </w:p>
    <w:p w14:paraId="34D83821" w14:textId="37534507" w:rsidR="0022187A" w:rsidRPr="00713E80" w:rsidRDefault="00713E80" w:rsidP="00713E80">
      <w:r>
        <w:t xml:space="preserve">Es existieren zahlreiche </w:t>
      </w:r>
      <w:r w:rsidR="00915FA6">
        <w:t>m</w:t>
      </w:r>
      <w:r>
        <w:t xml:space="preserve">aschinelle Lernverfahren, welche sich für den Einsatz als Klassifikationsverfahren eignen. Im Folgenden </w:t>
      </w:r>
      <w:r w:rsidR="00C22488">
        <w:t xml:space="preserve">soll lediglich auf </w:t>
      </w:r>
      <w:r w:rsidR="00C50DCC">
        <w:t>die</w:t>
      </w:r>
      <w:r w:rsidR="00AA3E7E">
        <w:t xml:space="preserve"> </w:t>
      </w:r>
      <w:r w:rsidR="00C22488">
        <w:t>Klassifikationsverfahren eingegangen werden, welche im Zuge</w:t>
      </w:r>
      <w:r w:rsidR="0022187A">
        <w:t xml:space="preserve"> der praktischen Umsetzung</w:t>
      </w:r>
      <w:r w:rsidR="00C22488">
        <w:t xml:space="preserve"> dieser Arbeit zum Einsatz kommen</w:t>
      </w:r>
      <w:r w:rsidR="00AB5DC2">
        <w:t xml:space="preserve">: </w:t>
      </w:r>
      <w:r w:rsidR="00AB5DC2" w:rsidRPr="00B81BF7">
        <w:rPr>
          <w:i/>
          <w:iCs/>
        </w:rPr>
        <w:lastRenderedPageBreak/>
        <w:t>Support</w:t>
      </w:r>
      <w:r w:rsidR="000A2F5D">
        <w:rPr>
          <w:i/>
          <w:iCs/>
        </w:rPr>
        <w:t xml:space="preserve"> </w:t>
      </w:r>
      <w:r w:rsidR="00AB5DC2" w:rsidRPr="00B81BF7">
        <w:rPr>
          <w:i/>
          <w:iCs/>
        </w:rPr>
        <w:t>Vector</w:t>
      </w:r>
      <w:r w:rsidR="000A2F5D">
        <w:rPr>
          <w:i/>
          <w:iCs/>
        </w:rPr>
        <w:t xml:space="preserve"> </w:t>
      </w:r>
      <w:r w:rsidR="00AB5DC2" w:rsidRPr="00B81BF7">
        <w:rPr>
          <w:i/>
          <w:iCs/>
        </w:rPr>
        <w:t>Machine</w:t>
      </w:r>
      <w:r w:rsidR="00AB5DC2">
        <w:t xml:space="preserve"> und </w:t>
      </w:r>
      <w:r w:rsidR="00AB5DC2" w:rsidRPr="00B81BF7">
        <w:rPr>
          <w:i/>
          <w:iCs/>
        </w:rPr>
        <w:t>Random</w:t>
      </w:r>
      <w:r w:rsidR="000A2F5D">
        <w:rPr>
          <w:i/>
          <w:iCs/>
        </w:rPr>
        <w:t xml:space="preserve"> </w:t>
      </w:r>
      <w:r w:rsidR="00AB5DC2" w:rsidRPr="00B81BF7">
        <w:rPr>
          <w:i/>
          <w:iCs/>
        </w:rPr>
        <w:t>Forest</w:t>
      </w:r>
      <w:r w:rsidR="00AB5DC2">
        <w:t xml:space="preserve">. Da </w:t>
      </w:r>
      <w:r w:rsidR="0022187A">
        <w:t>das Random</w:t>
      </w:r>
      <w:r w:rsidR="00675F3D">
        <w:t>-</w:t>
      </w:r>
      <w:r w:rsidR="0022187A">
        <w:t>Forest</w:t>
      </w:r>
      <w:r w:rsidR="00675F3D">
        <w:t>-</w:t>
      </w:r>
      <w:r w:rsidR="0022187A">
        <w:t xml:space="preserve">Verfahren </w:t>
      </w:r>
      <w:r w:rsidR="00AB5DC2">
        <w:t>dabei auf</w:t>
      </w:r>
      <w:r w:rsidR="007B10CB">
        <w:t xml:space="preserve"> sogenannten</w:t>
      </w:r>
      <w:r w:rsidR="00AB5DC2">
        <w:t xml:space="preserve"> </w:t>
      </w:r>
      <w:r w:rsidR="006A3E79">
        <w:rPr>
          <w:i/>
          <w:iCs/>
        </w:rPr>
        <w:t>Decision</w:t>
      </w:r>
      <w:r w:rsidR="000A2F5D">
        <w:rPr>
          <w:i/>
          <w:iCs/>
        </w:rPr>
        <w:t xml:space="preserve"> </w:t>
      </w:r>
      <w:r w:rsidR="006A3E79">
        <w:rPr>
          <w:i/>
          <w:iCs/>
        </w:rPr>
        <w:t>Trees</w:t>
      </w:r>
      <w:r w:rsidR="00AB5DC2">
        <w:t xml:space="preserve"> basier</w:t>
      </w:r>
      <w:r w:rsidR="0022187A">
        <w:t>t</w:t>
      </w:r>
      <w:r w:rsidR="00AB5DC2">
        <w:t xml:space="preserve">, </w:t>
      </w:r>
      <w:r w:rsidR="00AA3E7E">
        <w:t>werden auch diese</w:t>
      </w:r>
      <w:r w:rsidR="007B10CB">
        <w:t xml:space="preserve"> kurz</w:t>
      </w:r>
      <w:r w:rsidR="0068310F">
        <w:t xml:space="preserve"> erläutert.</w:t>
      </w:r>
      <w:r w:rsidR="0022187A">
        <w:t xml:space="preserve"> Der Klassifikation mit Hilfe neuronaler Netze wird ein eigener Abschnitt dieser Arbeit gewidmet.</w:t>
      </w:r>
    </w:p>
    <w:p w14:paraId="73A886F6" w14:textId="3C90B8A7" w:rsidR="007B71BC" w:rsidRDefault="002D66A3" w:rsidP="007B71BC">
      <w:pPr>
        <w:pStyle w:val="berschrift3"/>
      </w:pPr>
      <w:bookmarkStart w:id="26" w:name="_Toc144726443"/>
      <w:r>
        <w:t>Support</w:t>
      </w:r>
      <w:r w:rsidR="000A2F5D">
        <w:t xml:space="preserve"> </w:t>
      </w:r>
      <w:r>
        <w:t>Vector</w:t>
      </w:r>
      <w:r w:rsidR="000A2F5D">
        <w:t xml:space="preserve"> </w:t>
      </w:r>
      <w:r>
        <w:t>Machine</w:t>
      </w:r>
      <w:bookmarkEnd w:id="26"/>
    </w:p>
    <w:p w14:paraId="023D4D43" w14:textId="0D8F8AFF" w:rsidR="00CD2229" w:rsidRDefault="003740BE" w:rsidP="00822681">
      <w:r>
        <w:t>Die</w:t>
      </w:r>
      <w:r w:rsidRPr="003740BE">
        <w:t xml:space="preserve"> </w:t>
      </w:r>
      <w:r w:rsidRPr="00F23395">
        <w:rPr>
          <w:i/>
          <w:iCs/>
        </w:rPr>
        <w:t>Support</w:t>
      </w:r>
      <w:r w:rsidR="000A2F5D" w:rsidRPr="00F23395">
        <w:rPr>
          <w:i/>
          <w:iCs/>
        </w:rPr>
        <w:t xml:space="preserve"> </w:t>
      </w:r>
      <w:r w:rsidRPr="00F23395">
        <w:rPr>
          <w:i/>
          <w:iCs/>
        </w:rPr>
        <w:t>Vector</w:t>
      </w:r>
      <w:r w:rsidR="000A2F5D" w:rsidRPr="00F23395">
        <w:rPr>
          <w:i/>
          <w:iCs/>
        </w:rPr>
        <w:t xml:space="preserve"> </w:t>
      </w:r>
      <w:r w:rsidRPr="00F23395">
        <w:rPr>
          <w:i/>
          <w:iCs/>
        </w:rPr>
        <w:t>Machine</w:t>
      </w:r>
      <w:r w:rsidR="00EA717A">
        <w:t xml:space="preserve"> (SVM)</w:t>
      </w:r>
      <w:r w:rsidRPr="003740BE">
        <w:t xml:space="preserve"> ist</w:t>
      </w:r>
      <w:r>
        <w:t xml:space="preserve"> ein weit verbreitetes, mächtiges und flexibles maschinelles Lernverfahren, welches sich hervorragend für die</w:t>
      </w:r>
      <w:r w:rsidR="00B6031F">
        <w:t xml:space="preserve"> binäre</w:t>
      </w:r>
      <w:r>
        <w:t xml:space="preserve"> Klassifikation eignet. </w:t>
      </w:r>
      <w:r w:rsidR="00CD2229">
        <w:t xml:space="preserve">Basis der Klassifikation ist hierbei die lineare Separierung zweier Klassen im Merkmalsraum durch </w:t>
      </w:r>
      <w:r w:rsidR="00EF1817">
        <w:t>das Modellieren einer</w:t>
      </w:r>
      <w:r w:rsidR="00CD2229">
        <w:t xml:space="preserve"> </w:t>
      </w:r>
      <w:r w:rsidR="00EF1817">
        <w:t xml:space="preserve">hierfür </w:t>
      </w:r>
      <w:r w:rsidR="00CD2229">
        <w:t xml:space="preserve">möglichst </w:t>
      </w:r>
      <w:r w:rsidR="009F0580">
        <w:t xml:space="preserve">optimalen </w:t>
      </w:r>
      <w:r w:rsidR="00CD2229">
        <w:t>Hyperebene</w:t>
      </w:r>
      <w:r w:rsidR="00A27A9B">
        <w:t xml:space="preserve"> </w:t>
      </w:r>
      <w:sdt>
        <w:sdtPr>
          <w:alias w:val="To edit, see citavi.com/edit"/>
          <w:tag w:val="CitaviPlaceholder#be2c3851-1290-4c78-86ae-73c19fcf75a1"/>
          <w:id w:val="115261442"/>
          <w:placeholder>
            <w:docPart w:val="DefaultPlaceholder_-1854013440"/>
          </w:placeholder>
        </w:sdtPr>
        <w:sdtContent>
          <w:r w:rsidR="00A27A9B">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TI2MWM1LThjOTAtNDg1MC1iYTc3LTRiMjQ4YTc5ZDM5MS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JbMTNdIn1dfSwiVGFnIjoiQ2l0YXZpUGxhY2Vob2xkZXIjYmUyYzM4NTEtMTI5MC00Yzc4LTg2YWUtNzNjMTlmY2Y3NWExIiwiVGV4dCI6IlsxM10iLCJXQUlWZXJzaW9uIjoiNi4xNC4wLjAifQ==}</w:instrText>
          </w:r>
          <w:r w:rsidR="00A27A9B">
            <w:fldChar w:fldCharType="separate"/>
          </w:r>
          <w:r w:rsidR="006B2F4C">
            <w:t>[13]</w:t>
          </w:r>
          <w:r w:rsidR="00A27A9B">
            <w:fldChar w:fldCharType="end"/>
          </w:r>
        </w:sdtContent>
      </w:sdt>
      <w:r w:rsidR="00CD2229">
        <w:t xml:space="preserve">. </w:t>
      </w:r>
      <w:r w:rsidR="00186D5A">
        <w:t xml:space="preserve">Zur besseren Vorstellung, was </w:t>
      </w:r>
      <w:r w:rsidR="004B2C3F">
        <w:t>darunter zu verstehen</w:t>
      </w:r>
      <w:r w:rsidR="00186D5A">
        <w:t xml:space="preserve"> ist, zeigt </w:t>
      </w:r>
      <w:r w:rsidR="00186D5A" w:rsidRPr="004B2C3F">
        <w:t xml:space="preserve">Abb. </w:t>
      </w:r>
      <w:r w:rsidR="00A600EA" w:rsidRPr="004B2C3F">
        <w:t>5</w:t>
      </w:r>
      <w:r w:rsidR="00186D5A" w:rsidRPr="004B2C3F">
        <w:t xml:space="preserve"> </w:t>
      </w:r>
      <w:r w:rsidR="00186D5A">
        <w:t>beispielhaft eine binäre Klassifikation zweier</w:t>
      </w:r>
      <w:r w:rsidR="004B2C3F">
        <w:t xml:space="preserve"> Arten von</w:t>
      </w:r>
      <w:r w:rsidR="00186D5A">
        <w:t xml:space="preserve"> </w:t>
      </w:r>
      <w:r w:rsidR="00A27A9B">
        <w:t>Schwertlilien</w:t>
      </w:r>
      <w:r w:rsidR="00186D5A">
        <w:t xml:space="preserve"> anhand der Merkmale </w:t>
      </w:r>
      <w:r w:rsidR="00186D5A" w:rsidRPr="00F23395">
        <w:t xml:space="preserve">Länge </w:t>
      </w:r>
      <w:r w:rsidR="00186D5A">
        <w:t xml:space="preserve">und </w:t>
      </w:r>
      <w:r w:rsidR="00186D5A" w:rsidRPr="00F23395">
        <w:t xml:space="preserve">Breite der </w:t>
      </w:r>
      <w:r w:rsidR="00A27A9B" w:rsidRPr="00F23395">
        <w:t>Kronb</w:t>
      </w:r>
      <w:r w:rsidR="00186D5A" w:rsidRPr="00F23395">
        <w:t>lätter</w:t>
      </w:r>
      <w:r w:rsidR="00E474B0">
        <w:t>. D</w:t>
      </w:r>
      <w:r w:rsidR="00186D5A" w:rsidRPr="00186D5A">
        <w:t>ie</w:t>
      </w:r>
      <w:r w:rsidR="00E474B0">
        <w:t>se spannen</w:t>
      </w:r>
      <w:r w:rsidR="00186D5A" w:rsidRPr="00186D5A">
        <w:t xml:space="preserve"> einen zweidimensionalen Merkmalsraum</w:t>
      </w:r>
      <w:r w:rsidR="00E474B0">
        <w:t xml:space="preserve"> auf</w:t>
      </w:r>
      <w:r w:rsidR="00186D5A" w:rsidRPr="00186D5A">
        <w:t>.</w:t>
      </w:r>
      <w:r w:rsidR="00A27A9B">
        <w:t xml:space="preserve"> </w:t>
      </w:r>
      <w:r w:rsidR="002D6CB2">
        <w:t xml:space="preserve">Links sind suboptimale Hyperebenen eingezeichnet, die zum Teil nicht einmal zu einer Separierung der Klassen führen. Rechts ist eine Hyperebene zu sehen, wie sie eine SVM </w:t>
      </w:r>
      <w:r w:rsidR="00F23395">
        <w:t>fände</w:t>
      </w:r>
      <w:r w:rsidR="002D6CB2">
        <w:t>.</w:t>
      </w:r>
    </w:p>
    <w:p w14:paraId="5E714462" w14:textId="77777777" w:rsidR="009F0580" w:rsidRDefault="009F0580" w:rsidP="009F0580">
      <w:pPr>
        <w:pStyle w:val="AbbMitRahmen"/>
        <w:keepNext/>
      </w:pPr>
      <w:r>
        <w:rPr>
          <w:noProof/>
        </w:rPr>
        <w:drawing>
          <wp:inline distT="0" distB="0" distL="0" distR="0" wp14:anchorId="12021F5E" wp14:editId="0F381A64">
            <wp:extent cx="5437234" cy="1552575"/>
            <wp:effectExtent l="0" t="0" r="0" b="0"/>
            <wp:docPr id="64323178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02957" cy="1599896"/>
                    </a:xfrm>
                    <a:prstGeom prst="rect">
                      <a:avLst/>
                    </a:prstGeom>
                    <a:noFill/>
                  </pic:spPr>
                </pic:pic>
              </a:graphicData>
            </a:graphic>
          </wp:inline>
        </w:drawing>
      </w:r>
    </w:p>
    <w:p w14:paraId="7EEE9F87" w14:textId="23683483" w:rsidR="00B6031F" w:rsidRDefault="00C132C0" w:rsidP="00AD7D24">
      <w:pPr>
        <w:pStyle w:val="Beschriftung"/>
      </w:pPr>
      <w:bookmarkStart w:id="27" w:name="_Toc144726568"/>
      <w:bookmarkStart w:id="28" w:name="_Toc143696918"/>
      <w:r>
        <w:t xml:space="preserve">Abb. </w:t>
      </w:r>
      <w:fldSimple w:instr=" SEQ Abb. \* ARABIC ">
        <w:r w:rsidR="008514D7">
          <w:rPr>
            <w:noProof/>
          </w:rPr>
          <w:t>5</w:t>
        </w:r>
      </w:fldSimple>
      <w:r>
        <w:t xml:space="preserve">: </w:t>
      </w:r>
      <w:r w:rsidR="00AD7D24">
        <w:tab/>
      </w:r>
      <w:r w:rsidR="009F0580">
        <w:t xml:space="preserve">Lineare Separierung durch </w:t>
      </w:r>
      <w:r w:rsidR="003C6DEB">
        <w:t>suboptimale und optimale Hyperebene</w:t>
      </w:r>
      <w:bookmarkEnd w:id="27"/>
      <w:r w:rsidR="003C6DEB">
        <w:t xml:space="preserve"> </w:t>
      </w:r>
      <w:bookmarkEnd w:id="28"/>
    </w:p>
    <w:p w14:paraId="7C018FDA" w14:textId="2E82CC2E" w:rsidR="00414EEA" w:rsidRPr="00414EEA" w:rsidRDefault="00414EEA" w:rsidP="00414EEA">
      <w:pPr>
        <w:pStyle w:val="Beschriftung"/>
      </w:pPr>
      <w:r>
        <w:tab/>
        <w:t xml:space="preserve">Quelle: Entnommen aus </w:t>
      </w:r>
      <w:sdt>
        <w:sdtPr>
          <w:alias w:val="To edit, see citavi.com/edit"/>
          <w:tag w:val="CitaviPlaceholder#15a55ae5-bbf3-4486-b183-320d703a0dd8"/>
          <w:id w:val="-1608493155"/>
          <w:placeholder>
            <w:docPart w:val="243B76483429457893BD1D250620DC0F"/>
          </w:placeholder>
        </w:sdtPr>
        <w:sdtContent>
          <w:r>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TJiZjE3LTZlOTItNDI4Yy1iNDQ3LWRjNzA1ZWI5Y2Y2Z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joxMzoxMCIsIlByb2plY3QiOnsiJHJlZiI6IjgifX0sIlVzZU51bWJlcmluZ1R5cGVPZlBhcmVudERvY3VtZW50IjpmYWxzZX1dLCJGb3JtYXR0ZWRUZXh0Ijp7IiRpZCI6IjEzIiwiQ291bnQiOjEsIlRleHRVbml0cyI6W3siJGlkIjoiMTQiLCJGb250U3R5bGUiOnsiJGlkIjoiMTUiLCJOZXV0cmFsIjp0cnVlfSwiUmVhZGluZ09yZGVyIjoxLCJUZXh0IjoiWzExLCBTLiAxNTZdIn1dfSwiVGFnIjoiQ2l0YXZpUGxhY2Vob2xkZXIjMTVhNTVhZTUtYmJmMy00NDg2LWIxODMtMzIwZDcwM2EwZGQ4IiwiVGV4dCI6IlsxMSwgUy4gMTU2XSIsIldBSVZlcnNpb24iOiI2LjE0LjAuMCJ9}</w:instrText>
          </w:r>
          <w:r>
            <w:fldChar w:fldCharType="separate"/>
          </w:r>
          <w:r w:rsidR="006B2F4C">
            <w:t>[11, S. 156]</w:t>
          </w:r>
          <w:r>
            <w:fldChar w:fldCharType="end"/>
          </w:r>
        </w:sdtContent>
      </w:sdt>
    </w:p>
    <w:p w14:paraId="6539F010" w14:textId="77777777" w:rsidR="009F0580" w:rsidRDefault="009F0580" w:rsidP="009F0580"/>
    <w:p w14:paraId="147AA7FC" w14:textId="46F7A2A8" w:rsidR="00904759" w:rsidRDefault="005A1754" w:rsidP="00904759">
      <w:r>
        <w:t>Zu beachten ist, dass die optimale Hyperebene die Daten nicht nur separiert, sondern auch den größtmöglichen Abstand zwischen den Trainingsdatenpunkten der einzelnen Klassen hält.</w:t>
      </w:r>
      <w:r w:rsidR="00C50DCC">
        <w:t xml:space="preserve"> </w:t>
      </w:r>
      <w:r w:rsidR="004727A2">
        <w:t xml:space="preserve">Dabei stützt sich die Hyperebene vollständig auf diejenigen Datenpunkte der beiden Klassen, die dieser am nächsten sind. Diese Datenpunkte werden als </w:t>
      </w:r>
      <w:r w:rsidR="004727A2" w:rsidRPr="004727A2">
        <w:rPr>
          <w:i/>
          <w:iCs/>
        </w:rPr>
        <w:t>Stützvektoren</w:t>
      </w:r>
      <w:r w:rsidR="004727A2">
        <w:t xml:space="preserve"> (engl. </w:t>
      </w:r>
      <w:r w:rsidR="004727A2" w:rsidRPr="004727A2">
        <w:rPr>
          <w:i/>
          <w:iCs/>
        </w:rPr>
        <w:t>Support Vectors</w:t>
      </w:r>
      <w:r w:rsidR="004727A2">
        <w:t xml:space="preserve">) bezeichnet. Da alle anderen Datenpunkte für die Platzierung der Hyperebene irrelevant sind, können </w:t>
      </w:r>
      <w:r w:rsidR="0058731A">
        <w:t>sie</w:t>
      </w:r>
      <w:r w:rsidR="004727A2">
        <w:t xml:space="preserve"> nach dem Training aus dem Modell verworfen werden</w:t>
      </w:r>
      <w:r w:rsidR="00F47211">
        <w:t>, wodurch SVMs sehr speichereffizient sind</w:t>
      </w:r>
      <w:r w:rsidR="002677E9">
        <w:t xml:space="preserve"> </w:t>
      </w:r>
      <w:sdt>
        <w:sdtPr>
          <w:alias w:val="To edit, see citavi.com/edit"/>
          <w:tag w:val="CitaviPlaceholder#53f44a67-60f4-4145-83ce-9c4540265664"/>
          <w:id w:val="-1742631787"/>
          <w:placeholder>
            <w:docPart w:val="DefaultPlaceholder_-1854013440"/>
          </w:placeholder>
        </w:sdtPr>
        <w:sdtContent>
          <w:r w:rsidR="002677E9">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TM1NGQ5LWQ0NTktNGNhNi05NTE0LTQ0OTZiNDkxYzBjYy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JbMTNdIn1dfSwiVGFnIjoiQ2l0YXZpUGxhY2Vob2xkZXIjNTNmNDRhNjctNjBmNC00MTQ1LTgzY2UtOWM0NTQwMjY1NjY0IiwiVGV4dCI6IlsxM10iLCJXQUlWZXJzaW9uIjoiNi4xNC4wLjAifQ==}</w:instrText>
          </w:r>
          <w:r w:rsidR="002677E9">
            <w:fldChar w:fldCharType="separate"/>
          </w:r>
          <w:r w:rsidR="006B2F4C">
            <w:t>[13]</w:t>
          </w:r>
          <w:r w:rsidR="002677E9">
            <w:fldChar w:fldCharType="end"/>
          </w:r>
        </w:sdtContent>
      </w:sdt>
      <w:r w:rsidR="002677E9">
        <w:t>.</w:t>
      </w:r>
    </w:p>
    <w:p w14:paraId="6B4B1CDC" w14:textId="2C8EF9B8" w:rsidR="002B594C" w:rsidRDefault="002B594C" w:rsidP="00904759">
      <w:r>
        <w:t>In den meisten Anwendungsfällen ist es nicht möglich eine Hyperebene zu finden, die zwei Klassen fehlerfrei</w:t>
      </w:r>
      <w:r w:rsidR="00B213F3">
        <w:t xml:space="preserve"> linear</w:t>
      </w:r>
      <w:r>
        <w:t xml:space="preserve"> separieren kann. Außerdem sind die Hyperebenen von klassischen </w:t>
      </w:r>
      <w:r>
        <w:lastRenderedPageBreak/>
        <w:t>SVMs</w:t>
      </w:r>
      <w:r w:rsidR="00B213F3">
        <w:t xml:space="preserve"> </w:t>
      </w:r>
      <w:r>
        <w:t>oftmals durch Ausreiser gestützt</w:t>
      </w:r>
      <w:r w:rsidR="00F4562C">
        <w:t xml:space="preserve">, </w:t>
      </w:r>
      <w:r w:rsidR="00B213F3">
        <w:t>welche</w:t>
      </w:r>
      <w:r w:rsidR="00F4562C">
        <w:t xml:space="preserve"> dazu führen, dass die SVM die Daten schlecht verallgemeinert.</w:t>
      </w:r>
      <w:r>
        <w:t xml:space="preserve"> Deswegen kommen heutzutage </w:t>
      </w:r>
      <w:r w:rsidR="00F4562C">
        <w:t>vor allem</w:t>
      </w:r>
      <w:r w:rsidR="00B213F3">
        <w:t xml:space="preserve"> sogenannte</w:t>
      </w:r>
      <w:r w:rsidR="00F4562C">
        <w:t xml:space="preserve"> </w:t>
      </w:r>
      <w:r w:rsidRPr="00F4562C">
        <w:rPr>
          <w:i/>
          <w:iCs/>
        </w:rPr>
        <w:t>Soft-Margin-SVMs</w:t>
      </w:r>
      <w:r>
        <w:t xml:space="preserve"> zum Einsatz, die in Abhängigkeit von einem </w:t>
      </w:r>
      <w:r w:rsidR="00EB2450">
        <w:t xml:space="preserve">Hyperparameter </w:t>
      </w:r>
      <w:r>
        <w:t xml:space="preserve">in einem gewissen Maße Fehlklassifikationen zulassen. Dieser </w:t>
      </w:r>
      <w:r w:rsidR="00EB2450">
        <w:t>Hyperp</w:t>
      </w:r>
      <w:r>
        <w:t>arameter</w:t>
      </w:r>
      <w:r w:rsidR="00EB2450">
        <w:t xml:space="preserve"> </w:t>
      </w:r>
      <w:r>
        <w:t xml:space="preserve">wird als </w:t>
      </w:r>
      <m:oMath>
        <m:r>
          <w:rPr>
            <w:rFonts w:ascii="Cambria Math" w:hAnsi="Cambria Math"/>
          </w:rPr>
          <m:t>C</m:t>
        </m:r>
      </m:oMath>
      <w:r>
        <w:t xml:space="preserve"> bezeichnet. Wie </w:t>
      </w:r>
      <w:r w:rsidRPr="008514D7">
        <w:t xml:space="preserve">in Abb. 6 zu </w:t>
      </w:r>
      <w:r w:rsidR="00A600EA">
        <w:t>sehen,</w:t>
      </w:r>
      <w:r>
        <w:t xml:space="preserve"> führt ein höheres </w:t>
      </w:r>
      <m:oMath>
        <m:r>
          <w:rPr>
            <w:rFonts w:ascii="Cambria Math" w:hAnsi="Cambria Math"/>
          </w:rPr>
          <m:t>C</m:t>
        </m:r>
      </m:oMath>
      <w:r>
        <w:t xml:space="preserve"> im Allgemeinen zu weniger Fehlklassifikationen auf den Trainingsdaten. Allerdings werden die Daten dadurch auch potenziell weniger verallgemeinert, was zu einer schlechteren Qualität des Modells auf den Testdaten führen kann</w:t>
      </w:r>
      <w:r w:rsidR="000D1CB7">
        <w:t xml:space="preserve"> </w:t>
      </w:r>
      <w:sdt>
        <w:sdtPr>
          <w:alias w:val="To edit, see citavi.com/edit"/>
          <w:tag w:val="CitaviPlaceholder#2bc44a17-b44d-4e47-b0a7-71b127e10fb1"/>
          <w:id w:val="1146097341"/>
          <w:placeholder>
            <w:docPart w:val="DefaultPlaceholder_-1854013440"/>
          </w:placeholder>
        </w:sdtPr>
        <w:sdtContent>
          <w:r w:rsidR="000D1CB7">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jE4MTIzLWFmZTktNDQ3Ni1hOTY5LWIyMzZlYmE1OTk4N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joxMzoxM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xNTZmLl0ifV19LCJUYWciOiJDaXRhdmlQbGFjZWhvbGRlciMyYmM0NGExNy1iNDRkLTRlNDctYjBhNy03MWIxMjdlMTBmYjEiLCJUZXh0IjoiWzExLCBTLiAxNTZmLl0iLCJXQUlWZXJzaW9uIjoiNi4xNC4wLjAifQ==}</w:instrText>
          </w:r>
          <w:r w:rsidR="000D1CB7">
            <w:fldChar w:fldCharType="separate"/>
          </w:r>
          <w:r w:rsidR="006B2F4C">
            <w:t>[11, S. 156f.]</w:t>
          </w:r>
          <w:r w:rsidR="000D1CB7">
            <w:fldChar w:fldCharType="end"/>
          </w:r>
        </w:sdtContent>
      </w:sdt>
      <w:r>
        <w:t>.</w:t>
      </w:r>
      <w:r w:rsidR="00A600EA">
        <w:t xml:space="preserve"> Man spricht in solch einem Fall vo</w:t>
      </w:r>
      <w:r w:rsidR="000D1CB7">
        <w:t>n einem</w:t>
      </w:r>
      <w:r w:rsidR="00A600EA">
        <w:t xml:space="preserve"> </w:t>
      </w:r>
      <w:r w:rsidR="00A600EA" w:rsidRPr="00A600EA">
        <w:rPr>
          <w:i/>
          <w:iCs/>
        </w:rPr>
        <w:t>Overfitting</w:t>
      </w:r>
      <w:r w:rsidR="00A600EA">
        <w:t xml:space="preserve"> </w:t>
      </w:r>
      <w:r w:rsidR="000D1CB7">
        <w:t>in Bezug auf die</w:t>
      </w:r>
      <w:r w:rsidR="00A600EA">
        <w:t xml:space="preserve"> Training</w:t>
      </w:r>
      <w:r w:rsidR="00F4562C">
        <w:t>s</w:t>
      </w:r>
      <w:r w:rsidR="00A600EA">
        <w:t>daten.</w:t>
      </w:r>
      <w:r>
        <w:t xml:space="preserve"> </w:t>
      </w:r>
    </w:p>
    <w:p w14:paraId="34FA74D9" w14:textId="293C9707" w:rsidR="00520A4B" w:rsidRDefault="00520A4B" w:rsidP="00520A4B">
      <w:pPr>
        <w:pStyle w:val="AbbMitRahmen"/>
        <w:keepNext/>
      </w:pPr>
      <w:r>
        <w:rPr>
          <w:noProof/>
        </w:rPr>
        <w:drawing>
          <wp:inline distT="0" distB="0" distL="0" distR="0" wp14:anchorId="442720FF" wp14:editId="404C852B">
            <wp:extent cx="5666922" cy="1552575"/>
            <wp:effectExtent l="0" t="0" r="0" b="0"/>
            <wp:docPr id="147820753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13058" cy="1565215"/>
                    </a:xfrm>
                    <a:prstGeom prst="rect">
                      <a:avLst/>
                    </a:prstGeom>
                    <a:noFill/>
                  </pic:spPr>
                </pic:pic>
              </a:graphicData>
            </a:graphic>
          </wp:inline>
        </w:drawing>
      </w:r>
    </w:p>
    <w:p w14:paraId="238A265F" w14:textId="02C0EA9C" w:rsidR="00520A4B" w:rsidRDefault="00C132C0" w:rsidP="00AD7D24">
      <w:pPr>
        <w:pStyle w:val="Beschriftung"/>
      </w:pPr>
      <w:bookmarkStart w:id="29" w:name="_Toc144726569"/>
      <w:bookmarkStart w:id="30" w:name="_Toc143696919"/>
      <w:r>
        <w:t xml:space="preserve">Abb. </w:t>
      </w:r>
      <w:fldSimple w:instr=" SEQ Abb. \* ARABIC ">
        <w:r w:rsidR="008514D7">
          <w:rPr>
            <w:noProof/>
          </w:rPr>
          <w:t>6</w:t>
        </w:r>
      </w:fldSimple>
      <w:r>
        <w:t xml:space="preserve">: </w:t>
      </w:r>
      <w:r w:rsidR="00AD7D24">
        <w:tab/>
      </w:r>
      <w:r w:rsidR="00520A4B">
        <w:t>Effekt des Regularisierungsparameters C bei Soft-Margin-SVMs</w:t>
      </w:r>
      <w:bookmarkEnd w:id="29"/>
      <w:r w:rsidR="00520A4B">
        <w:t xml:space="preserve"> </w:t>
      </w:r>
      <w:bookmarkEnd w:id="30"/>
    </w:p>
    <w:p w14:paraId="1BDE4B10" w14:textId="440DDBD5" w:rsidR="00414EEA" w:rsidRPr="00414EEA" w:rsidRDefault="00414EEA" w:rsidP="00414EEA">
      <w:pPr>
        <w:pStyle w:val="Beschriftung"/>
      </w:pPr>
      <w:r>
        <w:tab/>
        <w:t xml:space="preserve">Quelle: Entnommen aus </w:t>
      </w:r>
      <w:sdt>
        <w:sdtPr>
          <w:alias w:val="To edit, see citavi.com/edit"/>
          <w:tag w:val="CitaviPlaceholder#859a4d2b-e1c7-4138-88ac-b866ef67b20c"/>
          <w:id w:val="305978796"/>
          <w:placeholder>
            <w:docPart w:val="F4C7BB6918FB4E45A8A98C0049C98345"/>
          </w:placeholder>
        </w:sdtPr>
        <w:sdtContent>
          <w:r>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MWI4ZjU5LTQzNjMtNDU0MS1hODczLTRkNzZkNzEwYTBiY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3IiwiU3RhcnRQYWdlIjp7IiRpZCI6IjUiLCIkdHlwZSI6IlN3aXNzQWNhZGVtaWMuUGFnZU51bWJlciwgU3dpc3NBY2FkZW1pYyIsIklzRnVsbHlOdW1lcmljIjp0cnVlLCJOdW1iZXIiOjE1NywiTnVtYmVyaW5nVHlwZSI6MCwiTnVtZXJhbFN5c3RlbSI6MCwiT3JpZ2luYWxTdHJpbmciOiIxNTciLCJQcmV0dHlTdHJpbmciOiIxN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joxMzoxMCIsIlByb2plY3QiOnsiJHJlZiI6IjgifX0sIlVzZU51bWJlcmluZ1R5cGVPZlBhcmVudERvY3VtZW50IjpmYWxzZX1dLCJGb3JtYXR0ZWRUZXh0Ijp7IiRpZCI6IjEzIiwiQ291bnQiOjEsIlRleHRVbml0cyI6W3siJGlkIjoiMTQiLCJGb250U3R5bGUiOnsiJGlkIjoiMTUiLCJOZXV0cmFsIjp0cnVlfSwiUmVhZGluZ09yZGVyIjoxLCJUZXh0IjoiWzExLCBTLiAxNTddIn1dfSwiVGFnIjoiQ2l0YXZpUGxhY2Vob2xkZXIjODU5YTRkMmItZTFjNy00MTM4LTg4YWMtYjg2NmVmNjdiMjBjIiwiVGV4dCI6IlsxMSwgUy4gMTU3XSIsIldBSVZlcnNpb24iOiI2LjE0LjAuMCJ9}</w:instrText>
          </w:r>
          <w:r>
            <w:fldChar w:fldCharType="separate"/>
          </w:r>
          <w:r w:rsidR="006B2F4C">
            <w:t>[11, S. 157]</w:t>
          </w:r>
          <w:r>
            <w:fldChar w:fldCharType="end"/>
          </w:r>
        </w:sdtContent>
      </w:sdt>
    </w:p>
    <w:p w14:paraId="6C4EA676" w14:textId="77777777" w:rsidR="00520A4B" w:rsidRDefault="00520A4B" w:rsidP="00520A4B"/>
    <w:p w14:paraId="16AA359B" w14:textId="465B077C" w:rsidR="00F4562C" w:rsidRDefault="00487E8A" w:rsidP="00520A4B">
      <w:r>
        <w:t xml:space="preserve">Oftmals benötigen SVMs zum Finden </w:t>
      </w:r>
      <w:r w:rsidR="00781001">
        <w:t>einer linear separierenden</w:t>
      </w:r>
      <w:r>
        <w:t xml:space="preserve"> Hyperebene einen </w:t>
      </w:r>
      <w:r w:rsidR="00781001">
        <w:t>R</w:t>
      </w:r>
      <w:r>
        <w:t>aum</w:t>
      </w:r>
      <w:r w:rsidR="00760F78">
        <w:t>,</w:t>
      </w:r>
      <w:r w:rsidR="00781001">
        <w:t xml:space="preserve"> der mehr Dimensionen als der gegebene Merkmalsraum aufweist. Um diesen zu erhalten</w:t>
      </w:r>
      <w:r w:rsidR="008514D7">
        <w:t>,</w:t>
      </w:r>
      <w:r w:rsidR="00781001">
        <w:t xml:space="preserve"> können die Datenpunkte durch die Anwendung einer sogenannten </w:t>
      </w:r>
      <w:r w:rsidR="00781001" w:rsidRPr="00781001">
        <w:rPr>
          <w:i/>
          <w:iCs/>
        </w:rPr>
        <w:t>Kernel-Funktion</w:t>
      </w:r>
      <w:r w:rsidR="00781001">
        <w:t xml:space="preserve"> in einen solchen höherdimensionalen Raum abgebildet werden</w:t>
      </w:r>
      <w:r w:rsidR="00062EBF">
        <w:t xml:space="preserve"> </w:t>
      </w:r>
      <w:sdt>
        <w:sdtPr>
          <w:alias w:val="To edit, see citavi.com/edit"/>
          <w:tag w:val="CitaviPlaceholder#c24cf422-1d7c-4d26-87fa-81cd7b69a129"/>
          <w:id w:val="1447047080"/>
          <w:placeholder>
            <w:docPart w:val="DefaultPlaceholder_-1854013440"/>
          </w:placeholder>
        </w:sdtPr>
        <w:sdtContent>
          <w:r w:rsidR="00062EBF">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YjM2YmEzLWMwMWMtNDMwZC1hY2U5LTQ4ZmIzZmE0MTEyMi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GRncG9ncm5jLmpwZyIsIlVyaVN0cmluZyI6IjI2YjA2YjAxLTM5NWUtNDdjMC04ZGY2LTZhM2NlNmI4NTkx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d2ljcy40OS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aXJlcy5vbmxpbmVsaWJyYXJ5LndpbGV5LmNvbS9kb2kvcGRmZGlyZWN0LzEwLjEwMDIvd2ljcy40OT9kb3dubG9hZD10cnVlIiwiVXJpU3RyaW5nIjoiaHR0cHM6Ly93aXJlcy5vbmxpbmVsaWJyYXJ5LndpbGV5LmNvbS9kb2kvcGRmZGlyZWN0LzEwLjEwMDIvd2ljcy40OT9kb3dubG9hZD10cnVl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OFQxMzoxMjozOCIsIk1vZGlmaWVkQnkiOiJfTGVubmkgS29lcHBlciIsIklkIjoiNGRjYzcwNzYtOTMxNS00NjdlLTkzYzctMjgxOGU2MDY0MGY4IiwiTW9kaWZpZWRPbiI6IjIwMjMtMDYtMjhUMTM6MTI6Mz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yL3dpY3MuNDkiLCJVcmlTdHJpbmciOiJodHRwczovL2RvaS5vcmcvMTAuMTAwMi93aWNzLjQ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OS0wNFQxNjoxMzoxMC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10ifV19LCJUYWciOiJDaXRhdmlQbGFjZWhvbGRlciNjMjRjZjQyMi0xZDdjLTRkMjYtODdmYS04MWNkN2I2OWExMjkiLCJUZXh0IjoiWzEzXSIsIldBSVZlcnNpb24iOiI2LjE0LjAuMCJ9}</w:instrText>
          </w:r>
          <w:r w:rsidR="00062EBF">
            <w:fldChar w:fldCharType="separate"/>
          </w:r>
          <w:r w:rsidR="006B2F4C">
            <w:t>[13]</w:t>
          </w:r>
          <w:r w:rsidR="00062EBF">
            <w:fldChar w:fldCharType="end"/>
          </w:r>
        </w:sdtContent>
      </w:sdt>
      <w:r w:rsidR="00781001">
        <w:t>.</w:t>
      </w:r>
      <w:r w:rsidR="009924C0">
        <w:t xml:space="preserve"> Abb. 7 dient erneut der Veranschaulichung. Der nicht separierbare Datensatz links, der lediglich das Merkmal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9924C0">
        <w:t xml:space="preserve"> enthält, wird durch das Hinzufügen des Merkmals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e>
            </m:d>
          </m:e>
          <m:sup>
            <m:r>
              <w:rPr>
                <w:rFonts w:ascii="Cambria Math" w:hAnsi="Cambria Math"/>
              </w:rPr>
              <m:t>2</m:t>
            </m:r>
          </m:sup>
        </m:sSup>
      </m:oMath>
      <w:r w:rsidR="009924C0">
        <w:t xml:space="preserve"> linear separierbar. </w:t>
      </w:r>
    </w:p>
    <w:p w14:paraId="68C01441" w14:textId="77777777" w:rsidR="00C16593" w:rsidRDefault="00C16593" w:rsidP="00C16593">
      <w:pPr>
        <w:pStyle w:val="AbbMitRahmen"/>
        <w:keepNext/>
      </w:pPr>
      <w:r w:rsidRPr="00C16593">
        <w:rPr>
          <w:noProof/>
        </w:rPr>
        <w:drawing>
          <wp:inline distT="0" distB="0" distL="0" distR="0" wp14:anchorId="40CE04CD" wp14:editId="59D3241C">
            <wp:extent cx="4800600" cy="1604963"/>
            <wp:effectExtent l="0" t="0" r="0" b="0"/>
            <wp:docPr id="531035460" name="Grafik 1" descr="Ein Bild, das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35460" name="Grafik 1" descr="Ein Bild, das Reihe, Diagramm enthält.&#10;&#10;Automatisch generierte Beschreibung"/>
                    <pic:cNvPicPr/>
                  </pic:nvPicPr>
                  <pic:blipFill>
                    <a:blip r:embed="rId21"/>
                    <a:stretch>
                      <a:fillRect/>
                    </a:stretch>
                  </pic:blipFill>
                  <pic:spPr>
                    <a:xfrm>
                      <a:off x="0" y="0"/>
                      <a:ext cx="4800600" cy="1604963"/>
                    </a:xfrm>
                    <a:prstGeom prst="rect">
                      <a:avLst/>
                    </a:prstGeom>
                  </pic:spPr>
                </pic:pic>
              </a:graphicData>
            </a:graphic>
          </wp:inline>
        </w:drawing>
      </w:r>
    </w:p>
    <w:p w14:paraId="4FA03520" w14:textId="6B245F42" w:rsidR="00520A4B" w:rsidRDefault="00C132C0" w:rsidP="00AD7D24">
      <w:pPr>
        <w:pStyle w:val="Beschriftung"/>
      </w:pPr>
      <w:bookmarkStart w:id="31" w:name="_Toc144726570"/>
      <w:bookmarkStart w:id="32" w:name="_Toc143696920"/>
      <w:r>
        <w:t xml:space="preserve">Abb. </w:t>
      </w:r>
      <w:fldSimple w:instr=" SEQ Abb. \* ARABIC ">
        <w:r w:rsidR="008514D7">
          <w:rPr>
            <w:noProof/>
          </w:rPr>
          <w:t>7</w:t>
        </w:r>
      </w:fldSimple>
      <w:r>
        <w:t xml:space="preserve">: </w:t>
      </w:r>
      <w:r w:rsidR="00AD7D24">
        <w:tab/>
      </w:r>
      <w:r w:rsidR="00C16593">
        <w:t>Hinzufügen von Merkmalen, um Datenpunkte separierbar zu machen</w:t>
      </w:r>
      <w:bookmarkEnd w:id="31"/>
      <w:r w:rsidR="00C16593">
        <w:t xml:space="preserve"> </w:t>
      </w:r>
      <w:bookmarkEnd w:id="32"/>
    </w:p>
    <w:p w14:paraId="61887323" w14:textId="042546AF" w:rsidR="00414EEA" w:rsidRDefault="00414EEA" w:rsidP="00414EEA">
      <w:pPr>
        <w:pStyle w:val="Beschriftung"/>
      </w:pPr>
      <w:r>
        <w:tab/>
        <w:t xml:space="preserve">Quelle: Entnommen aus </w:t>
      </w:r>
      <w:sdt>
        <w:sdtPr>
          <w:alias w:val="To edit, see citavi.com/edit"/>
          <w:tag w:val="CitaviPlaceholder#304ea228-3b52-4a91-b927-2898f0590d6f"/>
          <w:id w:val="-1202474730"/>
          <w:placeholder>
            <w:docPart w:val="8A9C30C570334169A5A479E80D2C323B"/>
          </w:placeholder>
        </w:sdtPr>
        <w:sdtContent>
          <w:r>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ZDliODg0LWYwYzctNGY1Ny1iMTI3LTUwZWU3NzAxMjdh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5IiwiU3RhcnRQYWdlIjp7IiRpZCI6IjUiLCIkdHlwZSI6IlN3aXNzQWNhZGVtaWMuUGFnZU51bWJlciwgU3dpc3NBY2FkZW1pYyIsIklzRnVsbHlOdW1lcmljIjp0cnVlLCJOdW1iZXIiOjE1OSwiTnVtYmVyaW5nVHlwZSI6MCwiTnVtZXJhbFN5c3RlbSI6MCwiT3JpZ2luYWxTdHJpbmciOiIxNTkiLCJQcmV0dHlTdHJpbmciOiIxN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joxMzoxMCIsIlByb2plY3QiOnsiJHJlZiI6IjgifX0sIlVzZU51bWJlcmluZ1R5cGVPZlBhcmVudERvY3VtZW50IjpmYWxzZX1dLCJGb3JtYXR0ZWRUZXh0Ijp7IiRpZCI6IjEzIiwiQ291bnQiOjEsIlRleHRVbml0cyI6W3siJGlkIjoiMTQiLCJGb250U3R5bGUiOnsiJGlkIjoiMTUiLCJOZXV0cmFsIjp0cnVlfSwiUmVhZGluZ09yZGVyIjoxLCJUZXh0IjoiWzExLCBTLiAxNTldIn1dfSwiVGFnIjoiQ2l0YXZpUGxhY2Vob2xkZXIjMzA0ZWEyMjgtM2I1Mi00YTkxLWI5MjctMjg5OGYwNTkwZDZmIiwiVGV4dCI6IlsxMSwgUy4gMTU5XSIsIldBSVZlcnNpb24iOiI2LjE0LjAuMCJ9}</w:instrText>
          </w:r>
          <w:r>
            <w:fldChar w:fldCharType="separate"/>
          </w:r>
          <w:r w:rsidR="006B2F4C">
            <w:t>[11, S. 159]</w:t>
          </w:r>
          <w:r>
            <w:fldChar w:fldCharType="end"/>
          </w:r>
        </w:sdtContent>
      </w:sdt>
    </w:p>
    <w:p w14:paraId="5D88E5A8" w14:textId="4A7DA19C" w:rsidR="007210FC" w:rsidRDefault="00974953" w:rsidP="00062EBF">
      <w:r>
        <w:lastRenderedPageBreak/>
        <w:t>Durch die Abbildung über die Kernel-Funktion müssen die Merkmale anders als im hier gezeigten Beispiel jedoch nicht explizit zum Merkmalsraum hinzugefügt werden. Die Transformation in diesen erfolgt implizit.</w:t>
      </w:r>
      <w:r w:rsidR="00062EBF">
        <w:t xml:space="preserve"> </w:t>
      </w:r>
      <w:r w:rsidR="00CE7940">
        <w:t>Die Wahl der Kernel-Funktion stellt</w:t>
      </w:r>
      <w:r w:rsidR="00062EBF">
        <w:t xml:space="preserve"> hierbei</w:t>
      </w:r>
      <w:r w:rsidR="00CE7940">
        <w:t xml:space="preserve"> einen weiteren Hyperparameter dar. </w:t>
      </w:r>
      <w:r w:rsidR="009778DB">
        <w:t xml:space="preserve">Verbreitet sind neben dem </w:t>
      </w:r>
      <w:r w:rsidR="009778DB" w:rsidRPr="009778DB">
        <w:rPr>
          <w:i/>
          <w:iCs/>
        </w:rPr>
        <w:t>linearen Kernel</w:t>
      </w:r>
      <w:r w:rsidR="009778DB" w:rsidRPr="009778DB">
        <w:t xml:space="preserve"> vor allem verschiedengradige </w:t>
      </w:r>
      <w:r w:rsidR="009778DB">
        <w:rPr>
          <w:i/>
          <w:iCs/>
        </w:rPr>
        <w:t>polynomielle</w:t>
      </w:r>
      <w:r w:rsidR="009778DB" w:rsidRPr="009778DB">
        <w:t xml:space="preserve"> und der </w:t>
      </w:r>
      <w:r w:rsidR="009778DB" w:rsidRPr="00B638CC">
        <w:rPr>
          <w:i/>
          <w:iCs/>
        </w:rPr>
        <w:t>Gaussche RBF-Kernel</w:t>
      </w:r>
      <w:r w:rsidR="007210FC" w:rsidRPr="007210FC">
        <w:t>:</w:t>
      </w:r>
    </w:p>
    <w:p w14:paraId="74E205AE" w14:textId="77777777" w:rsidR="007210FC" w:rsidRPr="008514D7" w:rsidRDefault="007210FC" w:rsidP="004262DE">
      <w:pPr>
        <w:tabs>
          <w:tab w:val="left" w:pos="840"/>
          <w:tab w:val="left" w:pos="8364"/>
        </w:tabs>
        <w:jc w:val="left"/>
      </w:pPr>
      <w:r>
        <w:rPr>
          <w:iCs/>
        </w:rPr>
        <w:tab/>
      </w:r>
      <m:oMath>
        <m:sSub>
          <m:sSubPr>
            <m:ctrlPr>
              <w:rPr>
                <w:rFonts w:ascii="Cambria Math" w:hAnsi="Cambria Math"/>
                <w:i/>
                <w:iCs/>
              </w:rPr>
            </m:ctrlPr>
          </m:sSubPr>
          <m:e>
            <m:r>
              <w:rPr>
                <w:rFonts w:ascii="Cambria Math" w:hAnsi="Cambria Math"/>
              </w:rPr>
              <m:t>K</m:t>
            </m:r>
          </m:e>
          <m:sub>
            <m:r>
              <w:rPr>
                <w:rFonts w:ascii="Cambria Math" w:hAnsi="Cambria Math"/>
              </w:rPr>
              <m:t>γ</m:t>
            </m:r>
          </m:sub>
        </m:sSub>
        <m:d>
          <m:dPr>
            <m:ctrlPr>
              <w:rPr>
                <w:rFonts w:ascii="Cambria Math" w:hAnsi="Cambria Math"/>
                <w:i/>
                <w:iCs/>
              </w:rPr>
            </m:ctrlPr>
          </m:dPr>
          <m:e>
            <m:r>
              <w:rPr>
                <w:rFonts w:ascii="Cambria Math" w:hAnsi="Cambria Math"/>
              </w:rPr>
              <m:t>x,y</m:t>
            </m:r>
          </m:e>
        </m:d>
        <m:r>
          <w:rPr>
            <w:rFonts w:ascii="Cambria Math" w:hAnsi="Cambria Math"/>
          </w:rPr>
          <m:t xml:space="preserve">= </m:t>
        </m:r>
        <m:sSup>
          <m:sSupPr>
            <m:ctrlPr>
              <w:rPr>
                <w:rFonts w:ascii="Cambria Math" w:hAnsi="Cambria Math"/>
                <w:i/>
                <w:iCs/>
              </w:rPr>
            </m:ctrlPr>
          </m:sSupPr>
          <m:e>
            <m:r>
              <w:rPr>
                <w:rFonts w:ascii="Cambria Math" w:hAnsi="Cambria Math"/>
              </w:rPr>
              <m:t>e</m:t>
            </m:r>
          </m:e>
          <m:sup>
            <m:r>
              <w:rPr>
                <w:rFonts w:ascii="Cambria Math" w:hAnsi="Cambria Math"/>
              </w:rPr>
              <m:t>-γ</m:t>
            </m:r>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x-y</m:t>
                    </m:r>
                  </m:e>
                </m:d>
              </m:e>
              <m:sup>
                <m:r>
                  <w:rPr>
                    <w:rFonts w:ascii="Cambria Math" w:hAnsi="Cambria Math"/>
                  </w:rPr>
                  <m:t>2</m:t>
                </m:r>
              </m:sup>
            </m:sSup>
          </m:sup>
        </m:sSup>
      </m:oMath>
      <w:r>
        <w:rPr>
          <w:iCs/>
        </w:rPr>
        <w:tab/>
        <w:t>(2.1)</w:t>
      </w:r>
    </w:p>
    <w:p w14:paraId="510C7915" w14:textId="61B68C9E" w:rsidR="002677E9" w:rsidRDefault="007210FC" w:rsidP="00062EBF">
      <w:r>
        <w:t xml:space="preserve">Dieser geht mit einem </w:t>
      </w:r>
      <w:r w:rsidR="009778DB" w:rsidRPr="009778DB">
        <w:t>weiteren Hyperparamter</w:t>
      </w:r>
      <w:r w:rsidR="0082133A">
        <w:t xml:space="preserve"> </w:t>
      </w:r>
      <m:oMath>
        <m:r>
          <w:rPr>
            <w:rFonts w:ascii="Cambria Math" w:hAnsi="Cambria Math"/>
          </w:rPr>
          <m:t>γ</m:t>
        </m:r>
      </m:oMath>
      <w:r w:rsidR="0082133A">
        <w:t xml:space="preserve"> (Gamma)</w:t>
      </w:r>
      <w:r w:rsidR="009778DB" w:rsidRPr="009778DB">
        <w:t xml:space="preserve"> </w:t>
      </w:r>
      <w:r w:rsidR="006A0306">
        <w:t>einhe</w:t>
      </w:r>
      <w:r>
        <w:t>r</w:t>
      </w:r>
      <w:r w:rsidR="00062EBF">
        <w:t xml:space="preserve"> </w:t>
      </w:r>
      <w:sdt>
        <w:sdtPr>
          <w:alias w:val="To edit, see citavi.com/edit"/>
          <w:tag w:val="CitaviPlaceholder#569b4e86-ba3c-471c-ac7f-215042cc331e"/>
          <w:id w:val="929709695"/>
          <w:placeholder>
            <w:docPart w:val="DefaultPlaceholder_-1854013440"/>
          </w:placeholder>
        </w:sdtPr>
        <w:sdtContent>
          <w:r w:rsidR="00062EBF">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TM0NTZmLTQ0ZGMtNDg0Ni1hYjdlLTVkNjUyMTkzN2RmNi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wIiwiU3RhcnRQYWdlIjp7IiRpZCI6IjUiLCIkdHlwZSI6IlN3aXNzQWNhZGVtaWMuUGFnZU51bWJlciwgU3dpc3NBY2FkZW1pYyIsIklzRnVsbHlOdW1lcmljIjp0cnVlLCJOdW1iZXIiOjE2MCwiTnVtYmVyaW5nVHlwZSI6MCwiTnVtZXJhbFN5c3RlbSI6MCwiT3JpZ2luYWxTdHJpbmciOiIxNjAiLCJQcmV0dHlTdHJpbmciOiIxNj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joxMzoxMC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SwgUy4gMTYwZmYuXSJ9XX0sIlRhZyI6IkNpdGF2aVBsYWNlaG9sZGVyIzU2OWI0ZTg2LWJhM2MtNDcxYy1hYzdmLTIxNTA0MmNjMzMxZSIsIlRleHQiOiJbMTEsIFMuIDE2MGZmLl0iLCJXQUlWZXJzaW9uIjoiNi4xNC4wLjAifQ==}</w:instrText>
          </w:r>
          <w:r w:rsidR="00062EBF">
            <w:fldChar w:fldCharType="separate"/>
          </w:r>
          <w:r w:rsidR="006B2F4C">
            <w:t>[11, S. 160ff.]</w:t>
          </w:r>
          <w:r w:rsidR="00062EBF">
            <w:fldChar w:fldCharType="end"/>
          </w:r>
        </w:sdtContent>
      </w:sdt>
      <w:r w:rsidR="009778DB" w:rsidRPr="009778DB">
        <w:t>.</w:t>
      </w:r>
      <w:r w:rsidR="00CE33AB">
        <w:t xml:space="preserve"> </w:t>
      </w:r>
      <w:r w:rsidR="00EB2450">
        <w:t xml:space="preserve">Genau wie </w:t>
      </w:r>
      <m:oMath>
        <m:r>
          <w:rPr>
            <w:rFonts w:ascii="Cambria Math" w:hAnsi="Cambria Math"/>
          </w:rPr>
          <m:t>C</m:t>
        </m:r>
      </m:oMath>
      <w:r w:rsidR="00EB2450">
        <w:t xml:space="preserve"> ist a</w:t>
      </w:r>
      <w:proofErr w:type="spellStart"/>
      <w:r w:rsidR="00CE33AB">
        <w:t>uch</w:t>
      </w:r>
      <w:proofErr w:type="spellEnd"/>
      <w:r w:rsidR="00CE33AB">
        <w:t xml:space="preserve"> </w:t>
      </w:r>
      <m:oMath>
        <m:r>
          <w:rPr>
            <w:rFonts w:ascii="Cambria Math" w:hAnsi="Cambria Math"/>
          </w:rPr>
          <m:t>γ</m:t>
        </m:r>
      </m:oMath>
      <w:r w:rsidR="0082133A">
        <w:t xml:space="preserve"> </w:t>
      </w:r>
      <w:r w:rsidR="00CE33AB">
        <w:t>ein Regularisierungsparameter</w:t>
      </w:r>
      <w:r w:rsidR="00EB2450">
        <w:t>, der die Fähigkeit zur Verallgemeinerung einer SVM maßgeblich beeinflusst.</w:t>
      </w:r>
      <w:r w:rsidR="00CE33AB">
        <w:t xml:space="preserve"> Ein hohes </w:t>
      </w:r>
      <m:oMath>
        <m:r>
          <w:rPr>
            <w:rFonts w:ascii="Cambria Math" w:hAnsi="Cambria Math"/>
          </w:rPr>
          <m:t>γ</m:t>
        </m:r>
      </m:oMath>
      <w:r w:rsidR="0082133A">
        <w:t xml:space="preserve"> </w:t>
      </w:r>
      <w:r w:rsidR="00CE33AB">
        <w:t xml:space="preserve">führt dazu, dass die Hyperebene unregelmäßiger und um einzelne Datenpunkte herum verläuft. Ein niedriges </w:t>
      </w:r>
      <m:oMath>
        <m:r>
          <w:rPr>
            <w:rFonts w:ascii="Cambria Math" w:hAnsi="Cambria Math"/>
          </w:rPr>
          <m:t>γ</m:t>
        </m:r>
      </m:oMath>
      <w:r w:rsidR="0082133A">
        <w:t xml:space="preserve"> </w:t>
      </w:r>
      <w:r w:rsidR="00CE33AB">
        <w:t xml:space="preserve">führt zu einer weicheren und </w:t>
      </w:r>
      <w:r w:rsidR="00EB2450">
        <w:t>somit</w:t>
      </w:r>
      <w:r w:rsidR="00CE33AB">
        <w:t xml:space="preserve"> oft besser verallgemeinernden Hyperebene</w:t>
      </w:r>
      <w:r w:rsidR="00CD6604">
        <w:t xml:space="preserve"> </w:t>
      </w:r>
      <w:sdt>
        <w:sdtPr>
          <w:alias w:val="To edit, see citavi.com/edit"/>
          <w:tag w:val="CitaviPlaceholder#d8f70d79-8101-4708-b490-fbb3a079fcc1"/>
          <w:id w:val="1687489196"/>
          <w:placeholder>
            <w:docPart w:val="DefaultPlaceholder_-1854013440"/>
          </w:placeholder>
        </w:sdtPr>
        <w:sdtContent>
          <w:r w:rsidR="00CD6604">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ZDFhNDZkLTgzZTYtNGUzMC1iMTViLTRhYTU3YjkyZDE4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yIiwiU3RhcnRQYWdlIjp7IiRpZCI6IjUiLCIkdHlwZSI6IlN3aXNzQWNhZGVtaWMuUGFnZU51bWJlciwgU3dpc3NBY2FkZW1pYyIsIklzRnVsbHlOdW1lcmljIjp0cnVlLCJOdW1iZXIiOjE2MiwiTnVtYmVyaW5nVHlwZSI6MCwiTnVtZXJhbFN5c3RlbSI6MCwiT3JpZ2luYWxTdHJpbmciOiIxNjIiLCJQcmV0dHlTdHJpbmciOiIxN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joxMzoxM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SwgUy4gMTYyXSJ9XX0sIlRhZyI6IkNpdGF2aVBsYWNlaG9sZGVyI2Q4ZjcwZDc5LTgxMDEtNDcwOC1iNDkwLWZiYjNhMDc5ZmNjMSIsIlRleHQiOiJbMTEsIFMuIDE2Ml0iLCJXQUlWZXJzaW9uIjoiNi4xNC4wLjAifQ==}</w:instrText>
          </w:r>
          <w:r w:rsidR="00CD6604">
            <w:fldChar w:fldCharType="separate"/>
          </w:r>
          <w:r w:rsidR="006B2F4C">
            <w:t>[11, S. 162]</w:t>
          </w:r>
          <w:r w:rsidR="00CD6604">
            <w:fldChar w:fldCharType="end"/>
          </w:r>
        </w:sdtContent>
      </w:sdt>
      <w:r w:rsidR="00CE33AB">
        <w:t>.</w:t>
      </w:r>
    </w:p>
    <w:p w14:paraId="7C62DB55" w14:textId="36340769" w:rsidR="007B71BC" w:rsidRDefault="006A3E79" w:rsidP="007B71BC">
      <w:pPr>
        <w:pStyle w:val="berschrift3"/>
      </w:pPr>
      <w:bookmarkStart w:id="33" w:name="_Toc144726444"/>
      <w:r>
        <w:t>Decision</w:t>
      </w:r>
      <w:r w:rsidR="000A2F5D">
        <w:t xml:space="preserve"> </w:t>
      </w:r>
      <w:r>
        <w:t>Tree</w:t>
      </w:r>
      <w:r w:rsidR="00D14F26" w:rsidRPr="003C6DEB">
        <w:t xml:space="preserve"> und Random</w:t>
      </w:r>
      <w:r w:rsidR="000A2F5D">
        <w:t xml:space="preserve"> </w:t>
      </w:r>
      <w:r w:rsidR="00D14F26" w:rsidRPr="003C6DEB">
        <w:t>Forest</w:t>
      </w:r>
      <w:bookmarkEnd w:id="33"/>
    </w:p>
    <w:p w14:paraId="1E65891C" w14:textId="674A147E" w:rsidR="00D1594F" w:rsidRPr="00D1594F" w:rsidRDefault="006A3E79" w:rsidP="00F667AF">
      <w:r w:rsidRPr="00F23395">
        <w:rPr>
          <w:i/>
          <w:iCs/>
        </w:rPr>
        <w:t>Decision</w:t>
      </w:r>
      <w:r w:rsidR="000A2F5D" w:rsidRPr="00F23395">
        <w:rPr>
          <w:i/>
          <w:iCs/>
        </w:rPr>
        <w:t xml:space="preserve"> </w:t>
      </w:r>
      <w:r w:rsidRPr="00F23395">
        <w:rPr>
          <w:i/>
          <w:iCs/>
        </w:rPr>
        <w:t>Trees</w:t>
      </w:r>
      <w:r w:rsidR="001E2EE2">
        <w:t xml:space="preserve"> sind mächtige</w:t>
      </w:r>
      <w:r w:rsidR="00A5600B">
        <w:t xml:space="preserve"> und dabei dennoch gut interpretierbare</w:t>
      </w:r>
      <w:r w:rsidR="001E2EE2">
        <w:t xml:space="preserve"> Klassifikationsverfahren</w:t>
      </w:r>
      <w:r w:rsidR="00F667AF">
        <w:t xml:space="preserve">. </w:t>
      </w:r>
      <w:r>
        <w:t xml:space="preserve">Sie basieren auf einer Baumstruktur, bestehend aus der </w:t>
      </w:r>
      <w:r w:rsidRPr="006A3E79">
        <w:rPr>
          <w:i/>
          <w:iCs/>
        </w:rPr>
        <w:t>Wurzel</w:t>
      </w:r>
      <w:r>
        <w:t xml:space="preserve"> sowie einer </w:t>
      </w:r>
      <w:r w:rsidR="00D93A02">
        <w:t>Menge</w:t>
      </w:r>
      <w:r>
        <w:t xml:space="preserve"> an </w:t>
      </w:r>
      <w:r w:rsidRPr="006A3E79">
        <w:rPr>
          <w:i/>
          <w:iCs/>
        </w:rPr>
        <w:t>Knoten</w:t>
      </w:r>
      <w:r>
        <w:t xml:space="preserve">, </w:t>
      </w:r>
      <w:r w:rsidRPr="006A3E79">
        <w:rPr>
          <w:i/>
          <w:iCs/>
        </w:rPr>
        <w:t>Zweigen</w:t>
      </w:r>
      <w:r>
        <w:t xml:space="preserve"> und </w:t>
      </w:r>
      <w:r w:rsidRPr="006A3E79">
        <w:rPr>
          <w:i/>
          <w:iCs/>
        </w:rPr>
        <w:t>Blättern</w:t>
      </w:r>
      <w:r>
        <w:t xml:space="preserve">. </w:t>
      </w:r>
      <w:r w:rsidR="00EA31E6">
        <w:t>Der Baum bildet dabei ausgehend vom Wurzelknoten aufeinanderfolgende</w:t>
      </w:r>
      <w:r w:rsidR="00F667AF">
        <w:t xml:space="preserve"> merkmalsbasierte</w:t>
      </w:r>
      <w:r w:rsidR="00EA31E6">
        <w:t xml:space="preserve"> Entscheidungsregeln ab, welche </w:t>
      </w:r>
      <w:r w:rsidR="00927D53">
        <w:t>ggf. über Teilbäume</w:t>
      </w:r>
      <w:r w:rsidR="006B3122">
        <w:t xml:space="preserve"> zu den Blättern des Baumes führen. Diese repräsentieren</w:t>
      </w:r>
      <w:r w:rsidR="00927D53">
        <w:t xml:space="preserve"> schließlich</w:t>
      </w:r>
      <w:r w:rsidR="006B3122">
        <w:t xml:space="preserve"> die verschiedenen Kategorien des zugehörigen </w:t>
      </w:r>
      <w:r w:rsidR="00F667AF">
        <w:t xml:space="preserve">Klassifikationsproblems </w:t>
      </w:r>
      <w:sdt>
        <w:sdtPr>
          <w:alias w:val="To edit, see citavi.com/edit"/>
          <w:tag w:val="CitaviPlaceholder#a02bb586-ae98-4e32-a40d-d24903fa4d47"/>
          <w:id w:val="1447042959"/>
          <w:placeholder>
            <w:docPart w:val="DefaultPlaceholder_-1854013440"/>
          </w:placeholder>
        </w:sdtPr>
        <w:sdtContent>
          <w:r w:rsidR="00F667AF">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TNkNmQ1LThjNzItNGZhNi05ODk0LTA4MmE0ODIyNmEy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HFzZGNjMHMzLmpwZyIsIlVyaVN0cmluZyI6ImIwMGRhMzE4LTM4OWItNDA0MS05MjM0LTRjNDJjOTJjNjZl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Q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3d3cudWV0cGVzaGF3YXIuZWR1LnBrL1RSUC1HL0RyLk5hc2lyLUFobWFkLVRSUC9Kb3VybmFscy8yMDEyL1JhbmRvbSUyMEZvcmVzdHMlMjBhbmQlMjBEZWNpc2lvbiUyMFRyZWVzLnBkZiIsIlVyaVN0cmluZyI6Imh0dHBzOi8vd3d3LnVldHBlc2hhd2FyLmVkdS5way9UUlAtRy9Eci5OYXNpci1BaG1hZC1UUlAvSm91cm5hbHMvMjAxMi9SYW5kb20gRm9yZXN0cyBhbmQgRGVjaXNpb24gVHJlZXM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5LTA0VDEyOjAyOjU1IiwiUHJvamVjdCI6eyIkcmVmIjoiOCJ9fSwiVXNlTnVtYmVyaW5nVHlwZU9mUGFyZW50RG9jdW1lbnQiOmZhbHNlLCJVc2VTdGFuZGFyZFByZWZpeCI6ZmFsc2UsIlVzZVN0YW5kYXJkU3VmZml4IjpmYWxzZX1dLCJGb3JtYXR0ZWRUZXh0Ijp7IiRpZCI6IjE5IiwiQ291bnQiOjEsIlRleHRVbml0cyI6W3siJGlkIjoiMjAiLCJGb250U3R5bGUiOnsiJGlkIjoiMjEiLCJOZXV0cmFsIjp0cnVlfSwiUmVhZGluZ09yZGVyIjoxLCJUZXh0IjoiWzE0XSJ9XX0sIlRhZyI6IkNpdGF2aVBsYWNlaG9sZGVyI2EwMmJiNTg2LWFlOTgtNGUzMi1hNDBkLWQyNDkwM2ZhNGQ0NyIsIlRleHQiOiJbMTRdIiwiV0FJVmVyc2lvbiI6IjYuMTQuMC4wIn0=}</w:instrText>
          </w:r>
          <w:r w:rsidR="00F667AF">
            <w:fldChar w:fldCharType="separate"/>
          </w:r>
          <w:r w:rsidR="006B2F4C">
            <w:t>[14]</w:t>
          </w:r>
          <w:r w:rsidR="00F667AF">
            <w:fldChar w:fldCharType="end"/>
          </w:r>
        </w:sdtContent>
      </w:sdt>
      <w:r w:rsidR="00F667AF" w:rsidRPr="007210FC">
        <w:t>.</w:t>
      </w:r>
      <w:r w:rsidR="00EA31E6" w:rsidRPr="007210FC">
        <w:t xml:space="preserve"> </w:t>
      </w:r>
      <w:r w:rsidR="0048756C" w:rsidRPr="007210FC">
        <w:t xml:space="preserve">Abb. </w:t>
      </w:r>
      <w:r w:rsidR="007E4146" w:rsidRPr="007210FC">
        <w:t>8</w:t>
      </w:r>
      <w:r w:rsidR="0048756C" w:rsidRPr="007210FC">
        <w:t xml:space="preserve"> zeigt </w:t>
      </w:r>
      <w:r w:rsidR="0048756C">
        <w:t xml:space="preserve">einen </w:t>
      </w:r>
      <w:r w:rsidR="00414EEA">
        <w:t>Decision</w:t>
      </w:r>
      <w:r w:rsidR="000A2F5D">
        <w:t xml:space="preserve"> T</w:t>
      </w:r>
      <w:r w:rsidR="00414EEA">
        <w:t>ree, welcher</w:t>
      </w:r>
      <w:r w:rsidR="0048756C">
        <w:t xml:space="preserve"> das Beispiel der Schwertlilienklassifikation aus dem letzten Abschnitt erneut </w:t>
      </w:r>
      <w:r w:rsidR="00414EEA">
        <w:t>aufgreift</w:t>
      </w:r>
      <w:r w:rsidR="0048756C">
        <w:t>.</w:t>
      </w:r>
      <w:r w:rsidR="00B93963">
        <w:t xml:space="preserve"> </w:t>
      </w:r>
    </w:p>
    <w:p w14:paraId="13C8FE6A" w14:textId="77777777" w:rsidR="00D1594F" w:rsidRDefault="00D1594F" w:rsidP="00D1594F">
      <w:pPr>
        <w:pStyle w:val="AbbMitRahmen"/>
        <w:keepNext/>
      </w:pPr>
      <w:r>
        <w:rPr>
          <w:noProof/>
        </w:rPr>
        <w:drawing>
          <wp:inline distT="0" distB="0" distL="0" distR="0" wp14:anchorId="51420786" wp14:editId="1019E656">
            <wp:extent cx="3325246" cy="2428875"/>
            <wp:effectExtent l="0" t="0" r="8890" b="0"/>
            <wp:docPr id="1853001492"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001492" name="Grafik 1" descr="Ein Bild, das Text, Screenshot, Schrift, Reihe enthält.&#10;&#10;Automatisch generierte Beschreibung"/>
                    <pic:cNvPicPr/>
                  </pic:nvPicPr>
                  <pic:blipFill>
                    <a:blip r:embed="rId22">
                      <a:extLst>
                        <a:ext uri="{28A0092B-C50C-407E-A947-70E740481C1C}">
                          <a14:useLocalDpi xmlns:a14="http://schemas.microsoft.com/office/drawing/2010/main" val="0"/>
                        </a:ext>
                      </a:extLst>
                    </a:blip>
                    <a:stretch>
                      <a:fillRect/>
                    </a:stretch>
                  </pic:blipFill>
                  <pic:spPr>
                    <a:xfrm>
                      <a:off x="0" y="0"/>
                      <a:ext cx="3354731" cy="2450412"/>
                    </a:xfrm>
                    <a:prstGeom prst="rect">
                      <a:avLst/>
                    </a:prstGeom>
                  </pic:spPr>
                </pic:pic>
              </a:graphicData>
            </a:graphic>
          </wp:inline>
        </w:drawing>
      </w:r>
    </w:p>
    <w:p w14:paraId="47B105E2" w14:textId="1C89DD19" w:rsidR="00822681" w:rsidRDefault="00C132C0" w:rsidP="00AD7D24">
      <w:pPr>
        <w:pStyle w:val="Beschriftung"/>
      </w:pPr>
      <w:bookmarkStart w:id="34" w:name="_Toc144726571"/>
      <w:bookmarkStart w:id="35" w:name="_Toc143696921"/>
      <w:r>
        <w:t xml:space="preserve">Abb. </w:t>
      </w:r>
      <w:fldSimple w:instr=" SEQ Abb. \* ARABIC ">
        <w:r w:rsidR="008514D7">
          <w:rPr>
            <w:noProof/>
          </w:rPr>
          <w:t>8</w:t>
        </w:r>
      </w:fldSimple>
      <w:r>
        <w:t xml:space="preserve">: </w:t>
      </w:r>
      <w:r w:rsidR="00AD7D24">
        <w:tab/>
      </w:r>
      <w:r w:rsidR="00D1594F">
        <w:t xml:space="preserve">Beispiel für einen </w:t>
      </w:r>
      <w:r w:rsidR="00414EEA">
        <w:t>Decision</w:t>
      </w:r>
      <w:r w:rsidR="000A2F5D">
        <w:t xml:space="preserve"> </w:t>
      </w:r>
      <w:r w:rsidR="00414EEA">
        <w:t>Tree</w:t>
      </w:r>
      <w:bookmarkEnd w:id="34"/>
      <w:r w:rsidR="00D1594F">
        <w:t xml:space="preserve"> </w:t>
      </w:r>
      <w:bookmarkEnd w:id="35"/>
    </w:p>
    <w:p w14:paraId="6F046DC3" w14:textId="05D6ECE8" w:rsidR="00FA531E" w:rsidRDefault="00414EEA" w:rsidP="00414EEA">
      <w:pPr>
        <w:pStyle w:val="Beschriftung"/>
      </w:pPr>
      <w:r>
        <w:tab/>
        <w:t xml:space="preserve">Quelle: Entnommen aus </w:t>
      </w:r>
      <w:sdt>
        <w:sdtPr>
          <w:alias w:val="To edit, see citavi.com/edit"/>
          <w:tag w:val="CitaviPlaceholder#057681f9-b2a0-458a-86ab-f3799122865f"/>
          <w:id w:val="799430188"/>
          <w:placeholder>
            <w:docPart w:val="B5064F50D23F42B4959352ADA77E1A10"/>
          </w:placeholder>
        </w:sdtPr>
        <w:sdtContent>
          <w:r>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DM4OWNlLWRiNDktNDNiOC05MTcwLWMzNTBkYWU1OWI3Y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4IiwiU3RhcnRQYWdlIjp7IiRpZCI6IjUiLCIkdHlwZSI6IlN3aXNzQWNhZGVtaWMuUGFnZU51bWJlciwgU3dpc3NBY2FkZW1pYyIsIklzRnVsbHlOdW1lcmljIjp0cnVlLCJOdW1iZXIiOjE3OCwiTnVtYmVyaW5nVHlwZSI6MCwiTnVtZXJhbFN5c3RlbSI6MCwiT3JpZ2luYWxTdHJpbmciOiIxNzgiLCJQcmV0dHlTdHJpbmciOiIx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joxMzoxM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SwgUy4gMTc4XSJ9XX0sIlRhZyI6IkNpdGF2aVBsYWNlaG9sZGVyIzA1NzY4MWY5LWIyYTAtNDU4YS04NmFiLWYzNzk5MTIyODY1ZiIsIlRleHQiOiJbMTEsIFMuIDE3OF0iLCJXQUlWZXJzaW9uIjoiNi4xNC4wLjAifQ==}</w:instrText>
          </w:r>
          <w:r>
            <w:fldChar w:fldCharType="separate"/>
          </w:r>
          <w:r w:rsidR="006B2F4C">
            <w:t>[11, S. 178]</w:t>
          </w:r>
          <w:r>
            <w:fldChar w:fldCharType="end"/>
          </w:r>
        </w:sdtContent>
      </w:sdt>
    </w:p>
    <w:p w14:paraId="721C95DB" w14:textId="5DE60896" w:rsidR="00FA531E" w:rsidRDefault="00186FCF" w:rsidP="00FA531E">
      <w:r>
        <w:lastRenderedPageBreak/>
        <w:t xml:space="preserve">Ein häufig verwendetes Verfahren zum Aufbau </w:t>
      </w:r>
      <w:r w:rsidR="00414EEA">
        <w:t>von Decision</w:t>
      </w:r>
      <w:r w:rsidR="000A2F5D">
        <w:t xml:space="preserve"> </w:t>
      </w:r>
      <w:r w:rsidR="00414EEA">
        <w:t>Trees</w:t>
      </w:r>
      <w:r>
        <w:t xml:space="preserve"> ist der </w:t>
      </w:r>
      <w:r w:rsidRPr="00186FCF">
        <w:rPr>
          <w:i/>
          <w:iCs/>
        </w:rPr>
        <w:t>CART</w:t>
      </w:r>
      <w:r>
        <w:rPr>
          <w:i/>
          <w:iCs/>
        </w:rPr>
        <w:t xml:space="preserve"> </w:t>
      </w:r>
      <w:r>
        <w:t>(</w:t>
      </w:r>
      <w:r w:rsidRPr="00186FCF">
        <w:rPr>
          <w:i/>
          <w:iCs/>
        </w:rPr>
        <w:t>Classification and Regression Tree</w:t>
      </w:r>
      <w:r>
        <w:t>)</w:t>
      </w:r>
      <w:r>
        <w:rPr>
          <w:i/>
          <w:iCs/>
        </w:rPr>
        <w:t xml:space="preserve"> </w:t>
      </w:r>
      <w:r w:rsidRPr="00186FCF">
        <w:rPr>
          <w:i/>
          <w:iCs/>
        </w:rPr>
        <w:t>Algorithmus</w:t>
      </w:r>
      <w:r>
        <w:t>. Die Grundidee dieses Algorithmus ist dabei simpel: Er teilt die Menge der Trainingsdaten</w:t>
      </w:r>
      <w:r w:rsidR="00760F78">
        <w:t>,</w:t>
      </w:r>
      <w:r>
        <w:t xml:space="preserve"> basierend auf einem Merkmal </w:t>
      </w:r>
      <m:oMath>
        <m:r>
          <w:rPr>
            <w:rFonts w:ascii="Cambria Math" w:hAnsi="Cambria Math"/>
          </w:rPr>
          <m:t>k</m:t>
        </m:r>
      </m:oMath>
      <w:r>
        <w:t xml:space="preserve"> und einem Schwellenwer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760F78">
        <w:t>,</w:t>
      </w:r>
      <w:r>
        <w:t xml:space="preserve"> in zwei Untermengen auf. Dabei werden </w:t>
      </w:r>
      <m:oMath>
        <m:r>
          <w:rPr>
            <w:rFonts w:ascii="Cambria Math" w:hAnsi="Cambria Math"/>
          </w:rPr>
          <m:t>k</m:t>
        </m:r>
      </m:oMath>
      <w:r>
        <w:t xml:space="preserve"> und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o gewählt, dass die resultierenden Untermengen </w:t>
      </w:r>
      <w:r w:rsidR="007210FC">
        <w:t>möglichst</w:t>
      </w:r>
      <w:r w:rsidR="007210FC" w:rsidRPr="00A5600B">
        <w:rPr>
          <w:i/>
          <w:iCs/>
        </w:rPr>
        <w:t xml:space="preserve"> </w:t>
      </w:r>
      <w:r w:rsidRPr="00A5600B">
        <w:rPr>
          <w:i/>
          <w:iCs/>
        </w:rPr>
        <w:t>rein</w:t>
      </w:r>
      <w:r>
        <w:t xml:space="preserve"> sind, also im besten Fall nur eine Klasse enthalten. Die Untermengen werden schließlich rekursiv nach demselben Prinzip aufgeteilt</w:t>
      </w:r>
      <w:r w:rsidR="00760F78">
        <w:t>,</w:t>
      </w:r>
      <w:r>
        <w:t xml:space="preserve"> bis die</w:t>
      </w:r>
      <w:r w:rsidR="00D54F14">
        <w:t xml:space="preserve"> festgelegte</w:t>
      </w:r>
      <w:r>
        <w:t xml:space="preserve"> maximale </w:t>
      </w:r>
      <w:r w:rsidRPr="00E7136C">
        <w:t xml:space="preserve">Tiefe </w:t>
      </w:r>
      <w:r w:rsidR="00691BAA" w:rsidRPr="00E7136C">
        <w:t>(</w:t>
      </w:r>
      <m:oMath>
        <m:sSub>
          <m:sSubPr>
            <m:ctrlPr>
              <w:rPr>
                <w:rFonts w:ascii="Cambria Math" w:hAnsi="Cambria Math"/>
                <w:i/>
              </w:rPr>
            </m:ctrlPr>
          </m:sSubPr>
          <m:e>
            <m:r>
              <w:rPr>
                <w:rFonts w:ascii="Cambria Math" w:hAnsi="Cambria Math"/>
              </w:rPr>
              <m:t>d</m:t>
            </m:r>
          </m:e>
          <m:sub>
            <m:r>
              <w:rPr>
                <w:rFonts w:ascii="Cambria Math" w:hAnsi="Cambria Math"/>
              </w:rPr>
              <m:t>max</m:t>
            </m:r>
          </m:sub>
        </m:sSub>
      </m:oMath>
      <w:r w:rsidR="00691BAA" w:rsidRPr="00E7136C">
        <w:t>)</w:t>
      </w:r>
      <w:r>
        <w:rPr>
          <w:i/>
          <w:iCs/>
        </w:rPr>
        <w:t xml:space="preserve"> </w:t>
      </w:r>
      <w:r>
        <w:t xml:space="preserve">oder eine andere Abbruchbedingung basierend auf </w:t>
      </w:r>
      <w:r w:rsidR="00D54F14">
        <w:t>weiteren</w:t>
      </w:r>
      <w:r>
        <w:t xml:space="preserve"> Hyperparametern erreicht wurde. Zu diesen gehören bspw. </w:t>
      </w:r>
      <w:r w:rsidR="00F9414B">
        <w:t>die minimale Anzahl an Datenpunkten, die ein Knoten enthalten muss, um weiter aufgeteilt werden zu dürfen</w:t>
      </w:r>
      <w:r w:rsidR="00691BAA" w:rsidRPr="00E7136C">
        <w:t xml:space="preserve"> </w:t>
      </w:r>
      <w:r w:rsidR="00691BAA" w:rsidRPr="00E7136C">
        <w:rPr>
          <w:i/>
          <w:iCs/>
        </w:rPr>
        <w:t>(</w:t>
      </w:r>
      <m:oMath>
        <m:sSubSup>
          <m:sSubSupPr>
            <m:ctrlPr>
              <w:rPr>
                <w:rFonts w:ascii="Cambria Math" w:hAnsi="Cambria Math"/>
                <w:i/>
                <w:iCs/>
              </w:rPr>
            </m:ctrlPr>
          </m:sSubSupPr>
          <m:e>
            <m:r>
              <w:rPr>
                <w:rFonts w:ascii="Cambria Math" w:hAnsi="Cambria Math"/>
              </w:rPr>
              <m:t>s</m:t>
            </m:r>
          </m:e>
          <m:sub>
            <m:r>
              <w:rPr>
                <w:rFonts w:ascii="Cambria Math" w:hAnsi="Cambria Math"/>
              </w:rPr>
              <m:t>min</m:t>
            </m:r>
          </m:sub>
          <m:sup>
            <m:r>
              <w:rPr>
                <w:rFonts w:ascii="Cambria Math" w:hAnsi="Cambria Math"/>
              </w:rPr>
              <m:t>split</m:t>
            </m:r>
          </m:sup>
        </m:sSubSup>
      </m:oMath>
      <w:r w:rsidR="00691BAA" w:rsidRPr="00E7136C">
        <w:t>)</w:t>
      </w:r>
      <w:r w:rsidR="00F23395">
        <w:t>,</w:t>
      </w:r>
      <w:r w:rsidR="00F23395" w:rsidRPr="00E7136C">
        <w:t xml:space="preserve"> </w:t>
      </w:r>
      <w:r w:rsidR="00F9414B">
        <w:t>oder die minimale Menge an Datenpunkten, die ein Blatt mindestens enthalten muss</w:t>
      </w:r>
      <w:r w:rsidR="00691BAA">
        <w:t xml:space="preserve"> </w:t>
      </w:r>
      <w:r w:rsidR="00691BAA" w:rsidRPr="00691BAA">
        <w:rPr>
          <w:i/>
          <w:iCs/>
        </w:rPr>
        <w:t>(</w:t>
      </w:r>
      <m:oMath>
        <m:sSubSup>
          <m:sSubSupPr>
            <m:ctrlPr>
              <w:rPr>
                <w:rFonts w:ascii="Cambria Math" w:hAnsi="Cambria Math"/>
                <w:i/>
                <w:iCs/>
              </w:rPr>
            </m:ctrlPr>
          </m:sSubSupPr>
          <m:e>
            <m:r>
              <w:rPr>
                <w:rFonts w:ascii="Cambria Math" w:hAnsi="Cambria Math"/>
              </w:rPr>
              <m:t>s</m:t>
            </m:r>
          </m:e>
          <m:sub>
            <m:r>
              <w:rPr>
                <w:rFonts w:ascii="Cambria Math" w:hAnsi="Cambria Math"/>
              </w:rPr>
              <m:t>min</m:t>
            </m:r>
          </m:sub>
          <m:sup>
            <m:r>
              <w:rPr>
                <w:rFonts w:ascii="Cambria Math" w:hAnsi="Cambria Math"/>
              </w:rPr>
              <m:t>leaf</m:t>
            </m:r>
          </m:sup>
        </m:sSubSup>
      </m:oMath>
      <w:r w:rsidR="00691BAA" w:rsidRPr="00691BAA">
        <w:t>)</w:t>
      </w:r>
      <w:r w:rsidR="00F9414B">
        <w:t>. Alle drei erwähnten Hyperparameter sind Regularisierungsparameter, die dazu genutzt werden können</w:t>
      </w:r>
      <w:r w:rsidR="00760F78">
        <w:t>,</w:t>
      </w:r>
      <w:r w:rsidR="00F9414B">
        <w:t xml:space="preserve"> ein Overfitting der Daten</w:t>
      </w:r>
      <w:r w:rsidR="00D54F14">
        <w:t xml:space="preserve"> durch den Decision</w:t>
      </w:r>
      <w:r w:rsidR="000A2F5D">
        <w:t xml:space="preserve"> </w:t>
      </w:r>
      <w:r w:rsidR="00D54F14">
        <w:t>Tree</w:t>
      </w:r>
      <w:r w:rsidR="00F9414B">
        <w:t xml:space="preserve"> zu </w:t>
      </w:r>
      <w:r w:rsidR="00A5600B">
        <w:t>reduzieren</w:t>
      </w:r>
      <w:r w:rsidR="00F9414B">
        <w:t xml:space="preserve">. Auch das genutzte </w:t>
      </w:r>
      <w:r w:rsidR="00A5600B">
        <w:t>R</w:t>
      </w:r>
      <w:r w:rsidR="00F9414B">
        <w:t>einheitsmaß ist ein Hyperparameter</w:t>
      </w:r>
      <w:r w:rsidR="0068462D">
        <w:t xml:space="preserve">. Verbreitet ist die </w:t>
      </w:r>
      <w:r w:rsidR="0068462D" w:rsidRPr="00E44949">
        <w:t xml:space="preserve">Nutzung der </w:t>
      </w:r>
      <w:r w:rsidR="0068462D" w:rsidRPr="00E44949">
        <w:rPr>
          <w:i/>
          <w:iCs/>
        </w:rPr>
        <w:t>Entropie</w:t>
      </w:r>
      <w:r w:rsidR="00D616A4" w:rsidRPr="00D616A4">
        <w:t xml:space="preserve"> </w:t>
      </w:r>
      <w:sdt>
        <w:sdtPr>
          <w:alias w:val="To edit, see citavi.com/edit"/>
          <w:tag w:val="CitaviPlaceholder#afd524d6-cb3b-4985-bde0-ea0bcdbff39d"/>
          <w:id w:val="1917970123"/>
          <w:placeholder>
            <w:docPart w:val="DefaultPlaceholder_-1854013440"/>
          </w:placeholder>
        </w:sdtPr>
        <w:sdtContent>
          <w:r w:rsidR="0068462D" w:rsidRPr="00E44949">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GFjMmViLWQ0YmQtNGVkYi04MzBjLTkwZjE5MGYzN2Fi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xIiwiU3RhcnRQYWdlIjp7IiRpZCI6IjUiLCIkdHlwZSI6IlN3aXNzQWNhZGVtaWMuUGFnZU51bWJlciwgU3dpc3NBY2FkZW1pYyIsIklzRnVsbHlOdW1lcmljIjp0cnVlLCJOdW1iZXIiOjE4MSwiTnVtYmVyaW5nVHlwZSI6MCwiTnVtZXJhbFN5c3RlbSI6MCwiT3JpZ2luYWxTdHJpbmciOiIxODEiLCJQcmV0dHlTdHJpbmciOiIx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joxMzoxMC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SwgUy4gMTgxZmYuXSJ9XX0sIlRhZyI6IkNpdGF2aVBsYWNlaG9sZGVyI2FmZDUyNGQ2LWNiM2ItNDk4NS1iZGUwLWVhMGJjZGJmZjM5ZCIsIlRleHQiOiJbMTEsIFMuIDE4MWZmLl0iLCJXQUlWZXJzaW9uIjoiNi4xNC4wLjAifQ==}</w:instrText>
          </w:r>
          <w:r w:rsidR="0068462D" w:rsidRPr="00E44949">
            <w:fldChar w:fldCharType="separate"/>
          </w:r>
          <w:r w:rsidR="006B2F4C">
            <w:t>[11, S. 181ff.]</w:t>
          </w:r>
          <w:r w:rsidR="0068462D" w:rsidRPr="00E44949">
            <w:fldChar w:fldCharType="end"/>
          </w:r>
        </w:sdtContent>
      </w:sdt>
      <w:r w:rsidR="0068462D">
        <w:t xml:space="preserve">. </w:t>
      </w:r>
    </w:p>
    <w:p w14:paraId="694D0EB1" w14:textId="76EF0117" w:rsidR="00D91BA2" w:rsidRDefault="00293388" w:rsidP="00573EF4">
      <w:r>
        <w:t>Decision</w:t>
      </w:r>
      <w:r w:rsidR="000A2F5D">
        <w:t xml:space="preserve"> </w:t>
      </w:r>
      <w:r>
        <w:t xml:space="preserve">Trees bilden die Basis für ein weiteres Klassifikationsverfahren: den </w:t>
      </w:r>
      <w:r w:rsidRPr="00F23395">
        <w:rPr>
          <w:i/>
          <w:iCs/>
        </w:rPr>
        <w:t>Random</w:t>
      </w:r>
      <w:r w:rsidR="000A2F5D" w:rsidRPr="00F23395">
        <w:rPr>
          <w:i/>
          <w:iCs/>
        </w:rPr>
        <w:t xml:space="preserve"> </w:t>
      </w:r>
      <w:r w:rsidRPr="00F23395">
        <w:rPr>
          <w:i/>
          <w:iCs/>
        </w:rPr>
        <w:t>Forest</w:t>
      </w:r>
      <w:r>
        <w:t>. Bei einem Random</w:t>
      </w:r>
      <w:r w:rsidR="000A2F5D">
        <w:t xml:space="preserve"> </w:t>
      </w:r>
      <w:r>
        <w:t xml:space="preserve">Forest handelt es sich um </w:t>
      </w:r>
      <w:r w:rsidRPr="00E44949">
        <w:t>ein</w:t>
      </w:r>
      <w:r w:rsidR="00D91BA2" w:rsidRPr="00E44949">
        <w:t xml:space="preserve"> </w:t>
      </w:r>
      <w:r w:rsidR="00D91BA2" w:rsidRPr="00E44949">
        <w:rPr>
          <w:i/>
          <w:iCs/>
        </w:rPr>
        <w:t>Ensemble</w:t>
      </w:r>
      <w:r w:rsidR="00D91BA2" w:rsidRPr="00E44949">
        <w:t xml:space="preserve"> an Decision</w:t>
      </w:r>
      <w:r w:rsidR="000A2F5D">
        <w:t xml:space="preserve"> </w:t>
      </w:r>
      <w:r w:rsidR="00D91BA2">
        <w:t>Trees, welche jeweils auf Basis einer zufälligen Auswahl an Trainingsdatenpunkten erstellt werden. Außerdem werden auch die zur Aufteilung genutzten Merkmale zufällig ausgewählt. Eine Vorhersage trifft der Random</w:t>
      </w:r>
      <w:r w:rsidR="000A2F5D">
        <w:t xml:space="preserve"> </w:t>
      </w:r>
      <w:r w:rsidR="00D91BA2">
        <w:t xml:space="preserve">Forest, indem er </w:t>
      </w:r>
      <w:r w:rsidR="00B04875">
        <w:t>alle</w:t>
      </w:r>
      <w:r w:rsidR="00D91BA2">
        <w:t xml:space="preserve"> Vorhersagen </w:t>
      </w:r>
      <w:r w:rsidR="00B04875">
        <w:t>des Ensembles</w:t>
      </w:r>
      <w:r w:rsidR="00D91BA2">
        <w:t xml:space="preserve"> sammelt und anschließend die</w:t>
      </w:r>
      <w:r w:rsidR="00B04875">
        <w:t>jenige</w:t>
      </w:r>
      <w:r w:rsidR="00D91BA2">
        <w:t xml:space="preserve"> Klasse vorhersagt, welche</w:t>
      </w:r>
      <w:r w:rsidR="00B04875">
        <w:t xml:space="preserve"> im Mehrheitsentscheid siegt</w:t>
      </w:r>
      <w:r w:rsidR="00665ADF">
        <w:t>.</w:t>
      </w:r>
      <w:r w:rsidR="00A5600B">
        <w:t xml:space="preserve"> Das führt im Allgemeinen zu einer deutlich besseren und allgemeineren Vorhersage im Vergleich zu einem einzelnen Decision</w:t>
      </w:r>
      <w:r w:rsidR="000A2F5D">
        <w:t xml:space="preserve"> </w:t>
      </w:r>
      <w:r w:rsidR="00A5600B">
        <w:t>Tree</w:t>
      </w:r>
      <w:r w:rsidR="003D04E1">
        <w:t xml:space="preserve"> </w:t>
      </w:r>
      <w:sdt>
        <w:sdtPr>
          <w:alias w:val="To edit, see citavi.com/edit"/>
          <w:tag w:val="CitaviPlaceholder#dcfaaa5b-bfef-4b1a-9c8f-6bdff8fbb6bb"/>
          <w:id w:val="1088359697"/>
          <w:placeholder>
            <w:docPart w:val="DefaultPlaceholder_-1854013440"/>
          </w:placeholder>
        </w:sdtPr>
        <w:sdtContent>
          <w:r w:rsidR="003D04E1">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2IyMDJjLTA2NTktNDJkZS1iYTRhLTJhMjMyZTFkZjFh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HFzZGNjMHMzLmpwZyIsIlVyaVN0cmluZyI6ImIwMGRhMzE4LTM4OWItNDA0MS05MjM0LTRjNDJjOTJjNjZl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Q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3d3cudWV0cGVzaGF3YXIuZWR1LnBrL1RSUC1HL0RyLk5hc2lyLUFobWFkLVRSUC9Kb3VybmFscy8yMDEyL1JhbmRvbSUyMEZvcmVzdHMlMjBhbmQlMjBEZWNpc2lvbiUyMFRyZWVzLnBkZiIsIlVyaVN0cmluZyI6Imh0dHBzOi8vd3d3LnVldHBlc2hhd2FyLmVkdS5way9UUlAtRy9Eci5OYXNpci1BaG1hZC1UUlAvSm91cm5hbHMvMjAxMi9SYW5kb20gRm9yZXN0cyBhbmQgRGVjaXNpb24gVHJlZXM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5LTA0VDEyOjAyOjU1IiwiUHJvamVjdCI6eyIkcmVmIjoiOCJ9fSwiVXNlTnVtYmVyaW5nVHlwZU9mUGFyZW50RG9jdW1lbnQiOmZhbHNlLCJVc2VTdGFuZGFyZFByZWZpeCI6ZmFsc2UsIlVzZVN0YW5kYXJkU3VmZml4IjpmYWxzZX1dLCJGb3JtYXR0ZWRUZXh0Ijp7IiRpZCI6IjE5IiwiQ291bnQiOjEsIlRleHRVbml0cyI6W3siJGlkIjoiMjAiLCJGb250U3R5bGUiOnsiJGlkIjoiMjEiLCJOZXV0cmFsIjp0cnVlfSwiUmVhZGluZ09yZGVyIjoxLCJUZXh0IjoiWzE0XSJ9XX0sIlRhZyI6IkNpdGF2aVBsYWNlaG9sZGVyI2RjZmFhYTViLWJmZWYtNGIxYS05YzhmLTZiZGZmOGZiYjZiYiIsIlRleHQiOiJbMTRdIiwiV0FJVmVyc2lvbiI6IjYuMTQuMC4wIn0=}</w:instrText>
          </w:r>
          <w:r w:rsidR="003D04E1">
            <w:fldChar w:fldCharType="separate"/>
          </w:r>
          <w:r w:rsidR="006B2F4C">
            <w:t>[14]</w:t>
          </w:r>
          <w:r w:rsidR="003D04E1">
            <w:fldChar w:fldCharType="end"/>
          </w:r>
        </w:sdtContent>
      </w:sdt>
      <w:r w:rsidR="00B04875">
        <w:t xml:space="preserve">. </w:t>
      </w:r>
      <w:r w:rsidR="00665ADF">
        <w:t>Wichtige Hyperparameter eines Random</w:t>
      </w:r>
      <w:r w:rsidR="000A2F5D">
        <w:t xml:space="preserve"> </w:t>
      </w:r>
      <w:r w:rsidR="00665ADF">
        <w:t>Forests sind</w:t>
      </w:r>
      <w:r w:rsidR="00F9060F">
        <w:t xml:space="preserve"> </w:t>
      </w:r>
      <w:r w:rsidR="00665ADF">
        <w:t>die Anzahl der enthaltenen Bäume</w:t>
      </w:r>
      <w:r w:rsidR="00E7136C">
        <w:t xml:space="preserve"> (</w:t>
      </w:r>
      <m:oMath>
        <m:sSub>
          <m:sSubPr>
            <m:ctrlPr>
              <w:rPr>
                <w:rFonts w:ascii="Cambria Math" w:hAnsi="Cambria Math"/>
                <w:i/>
              </w:rPr>
            </m:ctrlPr>
          </m:sSubPr>
          <m:e>
            <m:r>
              <w:rPr>
                <w:rFonts w:ascii="Cambria Math" w:hAnsi="Cambria Math"/>
              </w:rPr>
              <m:t>n</m:t>
            </m:r>
          </m:e>
          <m:sub>
            <m:r>
              <w:rPr>
                <w:rFonts w:ascii="Cambria Math" w:hAnsi="Cambria Math"/>
              </w:rPr>
              <m:t>Trees</m:t>
            </m:r>
          </m:sub>
        </m:sSub>
      </m:oMath>
      <w:r w:rsidR="00E7136C" w:rsidRPr="00E7136C">
        <w:t>)</w:t>
      </w:r>
      <w:r w:rsidR="00665ADF" w:rsidRPr="00E7136C">
        <w:t>,</w:t>
      </w:r>
      <w:r w:rsidR="00665ADF">
        <w:t xml:space="preserve"> die Größe des Trainingsdatensatzes für einen einzelnen Baum</w:t>
      </w:r>
      <w:r w:rsidR="00691BAA">
        <w:t xml:space="preserve"> (</w:t>
      </w:r>
      <m:oMath>
        <m:sSub>
          <m:sSubPr>
            <m:ctrlPr>
              <w:rPr>
                <w:rFonts w:ascii="Cambria Math" w:hAnsi="Cambria Math"/>
                <w:i/>
              </w:rPr>
            </m:ctrlPr>
          </m:sSubPr>
          <m:e>
            <m:r>
              <w:rPr>
                <w:rFonts w:ascii="Cambria Math" w:hAnsi="Cambria Math"/>
              </w:rPr>
              <m:t>s</m:t>
            </m:r>
          </m:e>
          <m:sub>
            <m:r>
              <w:rPr>
                <w:rFonts w:ascii="Cambria Math" w:hAnsi="Cambria Math"/>
              </w:rPr>
              <m:t>max</m:t>
            </m:r>
          </m:sub>
        </m:sSub>
      </m:oMath>
      <w:r w:rsidR="00691BAA" w:rsidRPr="00E7136C">
        <w:t>)</w:t>
      </w:r>
      <w:r w:rsidR="00F9060F" w:rsidRPr="00691BAA">
        <w:t xml:space="preserve"> </w:t>
      </w:r>
      <w:r w:rsidR="00F9060F">
        <w:t xml:space="preserve">und </w:t>
      </w:r>
      <w:r w:rsidR="00573EF4">
        <w:t xml:space="preserve">die Anzahl der zufällig auszuwählenden Merkmale, die für das </w:t>
      </w:r>
      <w:r w:rsidR="00F9060F">
        <w:t>Aufteilen einzelner Knoten in Betracht gezogen werden sollen</w:t>
      </w:r>
      <w:r w:rsidR="00691BAA">
        <w:t xml:space="preserve"> (</w:t>
      </w:r>
      <w:r w:rsidR="00D54F14">
        <w:t xml:space="preserve">oft Nutzung einer Funktion </w:t>
      </w:r>
      <m:oMath>
        <m:sSub>
          <m:sSubPr>
            <m:ctrlPr>
              <w:rPr>
                <w:rFonts w:ascii="Cambria Math" w:hAnsi="Cambria Math"/>
                <w:i/>
              </w:rPr>
            </m:ctrlPr>
          </m:sSubPr>
          <m:e>
            <m:r>
              <w:rPr>
                <w:rFonts w:ascii="Cambria Math" w:hAnsi="Cambria Math"/>
              </w:rPr>
              <m:t>f</m:t>
            </m:r>
          </m:e>
          <m:sub>
            <m:r>
              <w:rPr>
                <w:rFonts w:ascii="Cambria Math" w:hAnsi="Cambria Math"/>
              </w:rPr>
              <m:t>max</m:t>
            </m:r>
          </m:sub>
        </m:sSub>
        <m:d>
          <m:dPr>
            <m:ctrlPr>
              <w:rPr>
                <w:rFonts w:ascii="Cambria Math" w:hAnsi="Cambria Math"/>
                <w:i/>
              </w:rPr>
            </m:ctrlPr>
          </m:dPr>
          <m:e>
            <m:r>
              <w:rPr>
                <w:rFonts w:ascii="Cambria Math" w:hAnsi="Cambria Math"/>
              </w:rPr>
              <m:t>x</m:t>
            </m:r>
          </m:e>
        </m:d>
        <m:r>
          <w:rPr>
            <w:rFonts w:ascii="Cambria Math" w:hAnsi="Cambria Math"/>
          </w:rPr>
          <m:t>; x</m:t>
        </m:r>
      </m:oMath>
      <w:r w:rsidR="00D8796B">
        <w:t xml:space="preserve"> entspricht der Anzahl aller Merkmale</w:t>
      </w:r>
      <w:r w:rsidR="00691BAA">
        <w:t>)</w:t>
      </w:r>
      <w:r w:rsidR="003B3E80">
        <w:t xml:space="preserve"> </w:t>
      </w:r>
      <w:sdt>
        <w:sdtPr>
          <w:alias w:val="To edit, see citavi.com/edit"/>
          <w:tag w:val="CitaviPlaceholder#5822211a-10df-4a5e-982a-dc214d8614a0"/>
          <w:id w:val="-1020396805"/>
          <w:placeholder>
            <w:docPart w:val="DefaultPlaceholder_-1854013440"/>
          </w:placeholder>
        </w:sdtPr>
        <w:sdtContent>
          <w:r w:rsidR="003B3E80">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GY0ZWE1LWRlNjUtNGI5My04NzExLTgwMjE4NjQyMjlhM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joxMzoxM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xOTlmLl0ifV19LCJUYWciOiJDaXRhdmlQbGFjZWhvbGRlciM1ODIyMjExYS0xMGRmLTRhNWUtOTgyYS1kYzIxNGQ4NjE0YTAiLCJUZXh0IjoiWzExLCBTLiAxOTlmLl0iLCJXQUlWZXJzaW9uIjoiNi4xNC4wLjAifQ==}</w:instrText>
          </w:r>
          <w:r w:rsidR="003B3E80">
            <w:fldChar w:fldCharType="separate"/>
          </w:r>
          <w:r w:rsidR="006B2F4C">
            <w:t>[11, S. 199f.]</w:t>
          </w:r>
          <w:r w:rsidR="003B3E80">
            <w:fldChar w:fldCharType="end"/>
          </w:r>
        </w:sdtContent>
      </w:sdt>
      <w:r w:rsidR="00F9060F">
        <w:t xml:space="preserve">. </w:t>
      </w:r>
      <w:r w:rsidR="00A5600B">
        <w:t xml:space="preserve">Hinzu kommen </w:t>
      </w:r>
      <w:r w:rsidR="000C3954">
        <w:t>die</w:t>
      </w:r>
      <w:r w:rsidR="00A5600B">
        <w:t xml:space="preserve"> berei</w:t>
      </w:r>
      <w:r w:rsidR="00EC0145">
        <w:t>ts</w:t>
      </w:r>
      <w:r w:rsidR="00A5600B">
        <w:t xml:space="preserve"> erwähnten Hyperparameter </w:t>
      </w:r>
      <w:r w:rsidR="00BC3F24">
        <w:t>für die</w:t>
      </w:r>
      <w:r w:rsidR="00A5600B">
        <w:t xml:space="preserve"> Decision</w:t>
      </w:r>
      <w:r w:rsidR="000A2F5D">
        <w:t xml:space="preserve"> </w:t>
      </w:r>
      <w:r w:rsidR="00A5600B">
        <w:t>Trees.</w:t>
      </w:r>
    </w:p>
    <w:p w14:paraId="49C8444D" w14:textId="07113C5B" w:rsidR="00441254" w:rsidRDefault="006E5433" w:rsidP="00441254">
      <w:pPr>
        <w:pStyle w:val="berschrift2"/>
      </w:pPr>
      <w:bookmarkStart w:id="36" w:name="_Toc144726445"/>
      <w:r>
        <w:t xml:space="preserve">Sequenzielle </w:t>
      </w:r>
      <w:r w:rsidR="00441254">
        <w:t xml:space="preserve">Klassifikation mit </w:t>
      </w:r>
      <w:r w:rsidR="00AA5968">
        <w:t>k</w:t>
      </w:r>
      <w:r w:rsidR="00C057EC">
        <w:t xml:space="preserve">ünstlichen </w:t>
      </w:r>
      <w:r w:rsidR="00AA5968">
        <w:t>n</w:t>
      </w:r>
      <w:r w:rsidR="00441254">
        <w:t>euronalen Netzen</w:t>
      </w:r>
      <w:bookmarkEnd w:id="36"/>
    </w:p>
    <w:p w14:paraId="3604230C" w14:textId="744B8998" w:rsidR="00F8752C" w:rsidRPr="00F8752C" w:rsidRDefault="00F8752C" w:rsidP="00F8752C">
      <w:r>
        <w:t xml:space="preserve">Künstliche </w:t>
      </w:r>
      <w:r w:rsidR="00F23395">
        <w:t>n</w:t>
      </w:r>
      <w:r>
        <w:t>euronale Netz</w:t>
      </w:r>
      <w:r w:rsidR="00793B7D">
        <w:t>e</w:t>
      </w:r>
      <w:r>
        <w:t xml:space="preserve"> (KNN</w:t>
      </w:r>
      <w:r w:rsidR="00793B7D">
        <w:t>s</w:t>
      </w:r>
      <w:r>
        <w:t xml:space="preserve">) </w:t>
      </w:r>
      <w:r w:rsidR="00793B7D">
        <w:t>sind</w:t>
      </w:r>
      <w:r w:rsidR="008610D4">
        <w:t xml:space="preserve"> komplexe</w:t>
      </w:r>
      <w:r>
        <w:t xml:space="preserve"> maschinelle Lernmodell</w:t>
      </w:r>
      <w:r w:rsidR="00793B7D">
        <w:t>e</w:t>
      </w:r>
      <w:r>
        <w:t>, de</w:t>
      </w:r>
      <w:r w:rsidR="00793B7D">
        <w:t>ren</w:t>
      </w:r>
      <w:r>
        <w:t xml:space="preserve"> Funktionsweise in den Ursprüngen </w:t>
      </w:r>
      <w:r w:rsidR="00280D40">
        <w:t>durch</w:t>
      </w:r>
      <w:r>
        <w:t xml:space="preserve"> die Vernetzung von biologischen Neuronen in menschlichen Gehirnen </w:t>
      </w:r>
      <w:r w:rsidR="00280D40">
        <w:t>inspiriert</w:t>
      </w:r>
      <w:r>
        <w:t xml:space="preserve"> ist.</w:t>
      </w:r>
      <w:r w:rsidR="00793B7D" w:rsidRPr="00793B7D">
        <w:t xml:space="preserve"> </w:t>
      </w:r>
      <w:r w:rsidR="00793B7D">
        <w:t>Sie gelten als flexibel, mächtig sowie gut skalierbar und bilden die Grundlage für</w:t>
      </w:r>
      <w:r>
        <w:t xml:space="preserve"> </w:t>
      </w:r>
      <w:r w:rsidR="00793B7D">
        <w:t xml:space="preserve">das </w:t>
      </w:r>
      <w:r>
        <w:t xml:space="preserve">heutzutage vielseitig eingesetzte </w:t>
      </w:r>
      <w:r w:rsidRPr="009C7207">
        <w:rPr>
          <w:i/>
          <w:iCs/>
        </w:rPr>
        <w:t>Deep Learning</w:t>
      </w:r>
      <w:r w:rsidR="00793B7D">
        <w:t xml:space="preserve"> zur Bewältigung äußerst </w:t>
      </w:r>
      <w:r w:rsidR="00793B7D">
        <w:lastRenderedPageBreak/>
        <w:t xml:space="preserve">komplexer </w:t>
      </w:r>
      <w:r w:rsidR="00BB604F">
        <w:t>Problemstellungen</w:t>
      </w:r>
      <w:r w:rsidR="00280D40">
        <w:t xml:space="preserve"> des </w:t>
      </w:r>
      <w:r w:rsidR="00915FA6">
        <w:t>m</w:t>
      </w:r>
      <w:r w:rsidR="00280D40">
        <w:t>aschinellen Lernens</w:t>
      </w:r>
      <w:r>
        <w:t xml:space="preserve"> </w:t>
      </w:r>
      <w:sdt>
        <w:sdtPr>
          <w:alias w:val="To edit, see citavi.com/edit"/>
          <w:tag w:val="CitaviPlaceholder#c0454784-12ba-4188-9215-3d5c012b0687"/>
          <w:id w:val="-266385840"/>
          <w:placeholder>
            <w:docPart w:val="0390D0C290834CB09DC3331FE55C3609"/>
          </w:placeholder>
        </w:sdtPr>
        <w:sdtContent>
          <w:r>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zBkMmUyLTkyMWEtNDYwNi1hYzA0LWRhOTBiNWM3ZTM4M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xIiwiU3RhcnRQYWdlIjp7IiRpZCI6IjUiLCIkdHlwZSI6IlN3aXNzQWNhZGVtaWMuUGFnZU51bWJlciwgU3dpc3NBY2FkZW1pYyIsIklzRnVsbHlOdW1lcmljIjp0cnVlLCJOdW1iZXIiOjI4MSwiTnVtYmVyaW5nVHlwZSI6MCwiTnVtZXJhbFN5c3RlbSI6MCwiT3JpZ2luYWxTdHJpbmciOiIyODEiLCJQcmV0dHlTdHJpbmciOiIy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joxMzoxM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SwgUy4gMjgxXSJ9XX0sIlRhZyI6IkNpdGF2aVBsYWNlaG9sZGVyI2MwNDU0Nzg0LTEyYmEtNDE4OC05MjE1LTNkNWMwMTJiMDY4NyIsIlRleHQiOiJbMTEsIFMuIDI4MV0iLCJXQUlWZXJzaW9uIjoiNi4xNC4wLjAifQ==}</w:instrText>
          </w:r>
          <w:r>
            <w:fldChar w:fldCharType="separate"/>
          </w:r>
          <w:r w:rsidR="006B2F4C">
            <w:t>[11, S. 281]</w:t>
          </w:r>
          <w:r>
            <w:fldChar w:fldCharType="end"/>
          </w:r>
        </w:sdtContent>
      </w:sdt>
      <w:r>
        <w:t>.</w:t>
      </w:r>
      <w:r w:rsidR="00793B7D">
        <w:t xml:space="preserve"> Im Folgenden soll</w:t>
      </w:r>
      <w:r w:rsidR="00BB604F">
        <w:t xml:space="preserve"> </w:t>
      </w:r>
      <w:r w:rsidR="0039305E">
        <w:t xml:space="preserve">zunächst </w:t>
      </w:r>
      <w:r w:rsidR="00BB604F">
        <w:t>ein Überblick über den Aufbau und die prinzipielle Funktionsweise von</w:t>
      </w:r>
      <w:r w:rsidR="0039305E">
        <w:t xml:space="preserve"> gewöhnlichen</w:t>
      </w:r>
      <w:r w:rsidR="00BB604F">
        <w:t xml:space="preserve"> KNNs</w:t>
      </w:r>
      <w:r w:rsidR="0039305E">
        <w:t>, sogenan</w:t>
      </w:r>
      <w:r w:rsidR="00A37F56">
        <w:t>n</w:t>
      </w:r>
      <w:r w:rsidR="0039305E">
        <w:t xml:space="preserve">ten </w:t>
      </w:r>
      <w:r w:rsidR="0039305E" w:rsidRPr="00A22696">
        <w:rPr>
          <w:i/>
          <w:iCs/>
        </w:rPr>
        <w:t>Feed-Forward-Netzen</w:t>
      </w:r>
      <w:r w:rsidR="0039305E">
        <w:t xml:space="preserve"> (FFNs),</w:t>
      </w:r>
      <w:r w:rsidR="00BB604F">
        <w:t xml:space="preserve"> gegeben werden. </w:t>
      </w:r>
      <w:r w:rsidR="0045731B" w:rsidRPr="00217148">
        <w:t xml:space="preserve">Darauf aufbauend wird anschließend aufgezeigt, wie </w:t>
      </w:r>
      <w:r w:rsidR="00217148">
        <w:t>diese</w:t>
      </w:r>
      <w:r w:rsidR="00217148" w:rsidRPr="00217148">
        <w:t xml:space="preserve"> zu sogenannten </w:t>
      </w:r>
      <w:r w:rsidR="00F23395">
        <w:rPr>
          <w:i/>
          <w:iCs/>
        </w:rPr>
        <w:t>r</w:t>
      </w:r>
      <w:r w:rsidR="00217148" w:rsidRPr="00A22696">
        <w:rPr>
          <w:i/>
          <w:iCs/>
        </w:rPr>
        <w:t>ekurrenten</w:t>
      </w:r>
      <w:r w:rsidR="0045731B" w:rsidRPr="00A22696">
        <w:rPr>
          <w:i/>
          <w:iCs/>
        </w:rPr>
        <w:t xml:space="preserve"> </w:t>
      </w:r>
      <w:r w:rsidR="00F23395">
        <w:rPr>
          <w:i/>
          <w:iCs/>
        </w:rPr>
        <w:t>n</w:t>
      </w:r>
      <w:r w:rsidR="00217148" w:rsidRPr="00A22696">
        <w:rPr>
          <w:i/>
          <w:iCs/>
        </w:rPr>
        <w:t>euronalen Netzen</w:t>
      </w:r>
      <w:r w:rsidR="00217148">
        <w:t xml:space="preserve"> (RNNs)</w:t>
      </w:r>
      <w:r w:rsidR="00217148" w:rsidRPr="00217148">
        <w:t xml:space="preserve"> </w:t>
      </w:r>
      <w:r w:rsidR="0045731B" w:rsidRPr="00217148">
        <w:t>erweitert werden können, um</w:t>
      </w:r>
      <w:r w:rsidR="00217148" w:rsidRPr="00217148">
        <w:t xml:space="preserve"> mit Hilfe von Gedächtniszellen</w:t>
      </w:r>
      <w:r w:rsidR="0045731B" w:rsidRPr="00217148">
        <w:t xml:space="preserve"> </w:t>
      </w:r>
      <w:r w:rsidR="00217148" w:rsidRPr="00217148">
        <w:t>sequenzielle</w:t>
      </w:r>
      <w:r w:rsidR="0045731B" w:rsidRPr="00217148">
        <w:t xml:space="preserve"> Daten zu </w:t>
      </w:r>
      <w:r w:rsidR="0022187A">
        <w:t>klassifizieren</w:t>
      </w:r>
      <w:r w:rsidR="0045731B" w:rsidRPr="00217148">
        <w:t xml:space="preserve">. </w:t>
      </w:r>
    </w:p>
    <w:p w14:paraId="7C3035C4" w14:textId="0AF143DE" w:rsidR="007B71BC" w:rsidRDefault="00F8752C" w:rsidP="00C057EC">
      <w:pPr>
        <w:pStyle w:val="berschrift3"/>
      </w:pPr>
      <w:bookmarkStart w:id="37" w:name="_Toc144726446"/>
      <w:r>
        <w:t xml:space="preserve">Aufbau </w:t>
      </w:r>
      <w:r w:rsidR="00A84C04">
        <w:t xml:space="preserve">eines künstlichen </w:t>
      </w:r>
      <w:r w:rsidR="00F23395">
        <w:t>n</w:t>
      </w:r>
      <w:r w:rsidR="00A84C04">
        <w:t>euronalen Netzes</w:t>
      </w:r>
      <w:bookmarkEnd w:id="37"/>
    </w:p>
    <w:p w14:paraId="645FFD45" w14:textId="15281E9E" w:rsidR="008E44B4" w:rsidRDefault="00A43D5E" w:rsidP="00AB4FC7">
      <w:r>
        <w:t xml:space="preserve">Im Allgemeinen bestehen </w:t>
      </w:r>
      <w:r w:rsidR="00F23395">
        <w:t>k</w:t>
      </w:r>
      <w:r>
        <w:t xml:space="preserve">ünstliche </w:t>
      </w:r>
      <w:r w:rsidR="00F23395">
        <w:t>n</w:t>
      </w:r>
      <w:r>
        <w:t>euronale Netze aus mehreren Verarbeitungseinheiten, we</w:t>
      </w:r>
      <w:r w:rsidRPr="00A51338">
        <w:t xml:space="preserve">lche in diesem Kontext als </w:t>
      </w:r>
      <w:r w:rsidRPr="00A51338">
        <w:rPr>
          <w:i/>
          <w:iCs/>
        </w:rPr>
        <w:t>Neuronen</w:t>
      </w:r>
      <w:r w:rsidRPr="00A51338">
        <w:t xml:space="preserve"> bezeichnet werden. Diese Neuronen sind, wie in Abb. </w:t>
      </w:r>
      <w:r w:rsidR="006A0306" w:rsidRPr="00A51338">
        <w:t>9</w:t>
      </w:r>
      <w:r w:rsidRPr="00A51338">
        <w:t xml:space="preserve"> </w:t>
      </w:r>
      <w:r w:rsidR="006A0306" w:rsidRPr="00A51338">
        <w:t>dargestellt</w:t>
      </w:r>
      <w:r w:rsidR="006A0306">
        <w:t>,</w:t>
      </w:r>
      <w:r>
        <w:t xml:space="preserve"> in mehreren Schichten angeordnet, wobei die Ausgabe eines jeden Neurons einer Schicht </w:t>
      </w:r>
      <w:r w:rsidR="006815C8">
        <w:t>an die</w:t>
      </w:r>
      <w:r>
        <w:t xml:space="preserve"> Eingabe </w:t>
      </w:r>
      <w:r w:rsidR="00E06399">
        <w:t>der</w:t>
      </w:r>
      <w:r>
        <w:t xml:space="preserve"> Neuronen </w:t>
      </w:r>
      <w:r w:rsidR="00E06399">
        <w:t xml:space="preserve">in </w:t>
      </w:r>
      <w:r w:rsidR="0039305E">
        <w:t>der nächsten</w:t>
      </w:r>
      <w:r w:rsidR="006815C8">
        <w:t xml:space="preserve"> Schicht weitergereicht wird</w:t>
      </w:r>
      <w:r w:rsidR="006A0306">
        <w:t xml:space="preserve"> </w:t>
      </w:r>
      <w:sdt>
        <w:sdtPr>
          <w:alias w:val="To edit, see citavi.com/edit"/>
          <w:tag w:val="CitaviPlaceholder#e1ca8889-fdb3-4941-85a2-c05098689841"/>
          <w:id w:val="826470959"/>
          <w:placeholder>
            <w:docPart w:val="DefaultPlaceholder_-1854013440"/>
          </w:placeholder>
        </w:sdtPr>
        <w:sdtContent>
          <w:r w:rsidR="006A0306">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TNjYTRhLTE0NjQtNDA1Yy1hZjg4LTg2N2NlZDA5Mjlj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YWdlUmFuZ2UiOiI8c3A+XHJcbiAgPG4+MTc2PC9uPlxyXG4gIDxpbj50cnVlPC9pbj5cclxuICA8b3M+MTc2PC9vcz5cclxuICA8cHM+MTc2PC9wcz5cclxuPC9zcD5cclxuPGVwPlxyXG4gIDxuPjE5MTwvbj5cclxuICA8aW4+dHJ1ZTwvaW4+XHJcbiAgPG9zPjE5MTwvb3M+XHJcbiAgPHBzPjE5MTwvcHM+XHJcbjwvZXA+XHJcbjxvcz4xNzYtMTkxPC9vcz4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WzE1XSJ9XX0sIlRhZyI6IkNpdGF2aVBsYWNlaG9sZGVyI2UxY2E4ODg5LWZkYjMtNDk0MS04NWEyLWMwNTA5ODY4OTg0MSIsIlRleHQiOiJbMTVdIiwiV0FJVmVyc2lvbiI6IjYuMTQuMC4wIn0=}</w:instrText>
          </w:r>
          <w:r w:rsidR="006A0306">
            <w:fldChar w:fldCharType="separate"/>
          </w:r>
          <w:r w:rsidR="006B2F4C">
            <w:t>[15]</w:t>
          </w:r>
          <w:r w:rsidR="006A0306">
            <w:fldChar w:fldCharType="end"/>
          </w:r>
        </w:sdtContent>
      </w:sdt>
      <w:r w:rsidR="006815C8">
        <w:t>.</w:t>
      </w:r>
      <w:r w:rsidR="006A0306">
        <w:t xml:space="preserve"> </w:t>
      </w:r>
    </w:p>
    <w:p w14:paraId="0B3E4BE2" w14:textId="703AEE04" w:rsidR="00AB1EB5" w:rsidRDefault="00AD649A" w:rsidP="00AD649A">
      <w:pPr>
        <w:pStyle w:val="AbbMitRahmen"/>
      </w:pPr>
      <w:r w:rsidRPr="00AD649A">
        <w:rPr>
          <w:noProof/>
        </w:rPr>
        <w:drawing>
          <wp:inline distT="0" distB="0" distL="0" distR="0" wp14:anchorId="39AF412B" wp14:editId="623E4EBD">
            <wp:extent cx="3869815" cy="2590800"/>
            <wp:effectExtent l="0" t="0" r="0" b="0"/>
            <wp:docPr id="129152791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887748" cy="2602806"/>
                    </a:xfrm>
                    <a:prstGeom prst="rect">
                      <a:avLst/>
                    </a:prstGeom>
                    <a:noFill/>
                  </pic:spPr>
                </pic:pic>
              </a:graphicData>
            </a:graphic>
          </wp:inline>
        </w:drawing>
      </w:r>
    </w:p>
    <w:p w14:paraId="3B4F44E3" w14:textId="4023E035" w:rsidR="00414EEA" w:rsidRPr="00414EEA" w:rsidRDefault="00C132C0" w:rsidP="002745B9">
      <w:pPr>
        <w:pStyle w:val="Beschriftung"/>
      </w:pPr>
      <w:bookmarkStart w:id="38" w:name="_Toc143696922"/>
      <w:bookmarkStart w:id="39" w:name="_Toc144726572"/>
      <w:r>
        <w:t xml:space="preserve">Abb. </w:t>
      </w:r>
      <w:fldSimple w:instr=" SEQ Abb. \* ARABIC ">
        <w:r w:rsidR="008514D7">
          <w:rPr>
            <w:noProof/>
          </w:rPr>
          <w:t>9</w:t>
        </w:r>
      </w:fldSimple>
      <w:r>
        <w:t xml:space="preserve">: </w:t>
      </w:r>
      <w:r w:rsidR="00AD7D24">
        <w:tab/>
      </w:r>
      <w:r w:rsidR="00AB1EB5">
        <w:t xml:space="preserve">Aufbau eines </w:t>
      </w:r>
      <w:r w:rsidR="00F23395">
        <w:t>k</w:t>
      </w:r>
      <w:r w:rsidR="00AB1EB5">
        <w:t xml:space="preserve">ünstlichen </w:t>
      </w:r>
      <w:r w:rsidR="00F23395">
        <w:t>n</w:t>
      </w:r>
      <w:r w:rsidR="00AB1EB5">
        <w:t>euronalen Netzes</w:t>
      </w:r>
      <w:bookmarkEnd w:id="38"/>
      <w:bookmarkEnd w:id="39"/>
    </w:p>
    <w:p w14:paraId="316F7E04" w14:textId="77777777" w:rsidR="00923988" w:rsidRDefault="00923988" w:rsidP="00923988"/>
    <w:p w14:paraId="223800B4" w14:textId="2CA11AD7" w:rsidR="00A1756D" w:rsidRPr="00923988" w:rsidRDefault="0008262A" w:rsidP="00923988">
      <w:r>
        <w:t xml:space="preserve">Die erste Schicht eines KNNs bezeichnet man als </w:t>
      </w:r>
      <w:r w:rsidRPr="006A0306">
        <w:rPr>
          <w:i/>
          <w:iCs/>
        </w:rPr>
        <w:t>Eingabeschicht</w:t>
      </w:r>
      <w:r>
        <w:t xml:space="preserve"> (engl. </w:t>
      </w:r>
      <w:r w:rsidRPr="006A0306">
        <w:rPr>
          <w:i/>
          <w:iCs/>
        </w:rPr>
        <w:t>Input</w:t>
      </w:r>
      <w:r w:rsidR="00380873">
        <w:rPr>
          <w:i/>
          <w:iCs/>
        </w:rPr>
        <w:t xml:space="preserve"> </w:t>
      </w:r>
      <w:r w:rsidRPr="006A0306">
        <w:rPr>
          <w:i/>
          <w:iCs/>
        </w:rPr>
        <w:t>Layer</w:t>
      </w:r>
      <w:r>
        <w:t xml:space="preserve">) und die zugehörigen Neuronen als </w:t>
      </w:r>
      <w:r w:rsidRPr="00A22696">
        <w:rPr>
          <w:i/>
          <w:iCs/>
        </w:rPr>
        <w:t>Eingabeneuronen</w:t>
      </w:r>
      <w:r>
        <w:t xml:space="preserve"> (engl. </w:t>
      </w:r>
      <w:r w:rsidRPr="006A0306">
        <w:rPr>
          <w:i/>
          <w:iCs/>
        </w:rPr>
        <w:t>Input</w:t>
      </w:r>
      <w:r w:rsidR="00380873">
        <w:rPr>
          <w:i/>
          <w:iCs/>
        </w:rPr>
        <w:t xml:space="preserve"> </w:t>
      </w:r>
      <w:r>
        <w:rPr>
          <w:i/>
          <w:iCs/>
        </w:rPr>
        <w:t>Neurons</w:t>
      </w:r>
      <w:r>
        <w:t xml:space="preserve">). Die Anzahl der Eingabeneuronen </w:t>
      </w:r>
      <w:r w:rsidR="00E06399">
        <w:t>eines Netzes wird durch</w:t>
      </w:r>
      <w:r>
        <w:t xml:space="preserve"> </w:t>
      </w:r>
      <w:r w:rsidR="00E06399">
        <w:t>die</w:t>
      </w:r>
      <w:r>
        <w:t xml:space="preserve"> Anzahl an gegebenen </w:t>
      </w:r>
      <w:r w:rsidR="00E06399">
        <w:t>M</w:t>
      </w:r>
      <w:r>
        <w:t>erkmalen in den Trainingsdatenpunkten</w:t>
      </w:r>
      <w:r w:rsidR="00E06399">
        <w:t xml:space="preserve"> festgelegt</w:t>
      </w:r>
      <w:r>
        <w:t xml:space="preserve">. </w:t>
      </w:r>
      <w:r w:rsidR="00242892">
        <w:t xml:space="preserve">Analog zur Eingabeschicht bezeichnet man die letzte Schicht eines KNNs </w:t>
      </w:r>
      <w:r w:rsidR="00A1756D">
        <w:t xml:space="preserve">als </w:t>
      </w:r>
      <w:r w:rsidR="00A1756D" w:rsidRPr="00A22696">
        <w:rPr>
          <w:i/>
          <w:iCs/>
        </w:rPr>
        <w:t>Ausgabeschicht</w:t>
      </w:r>
      <w:r w:rsidR="00A1756D">
        <w:t xml:space="preserve"> (engl. </w:t>
      </w:r>
      <w:r w:rsidR="00A1756D">
        <w:rPr>
          <w:i/>
          <w:iCs/>
        </w:rPr>
        <w:t>Outpu</w:t>
      </w:r>
      <w:r w:rsidR="00380873">
        <w:rPr>
          <w:i/>
          <w:iCs/>
        </w:rPr>
        <w:t xml:space="preserve">t </w:t>
      </w:r>
      <w:r w:rsidR="00A1756D" w:rsidRPr="006A0306">
        <w:rPr>
          <w:i/>
          <w:iCs/>
        </w:rPr>
        <w:t>Layer</w:t>
      </w:r>
      <w:r w:rsidR="00A1756D">
        <w:t xml:space="preserve">). Sie besteht aus den </w:t>
      </w:r>
      <w:r w:rsidR="00A1756D" w:rsidRPr="00A22696">
        <w:rPr>
          <w:i/>
          <w:iCs/>
        </w:rPr>
        <w:t>Ausgabeneuronen</w:t>
      </w:r>
      <w:r w:rsidR="00A1756D">
        <w:t xml:space="preserve"> (engl. </w:t>
      </w:r>
      <w:r w:rsidR="00A1756D" w:rsidRPr="00A86C9B">
        <w:rPr>
          <w:i/>
          <w:iCs/>
        </w:rPr>
        <w:t>Output</w:t>
      </w:r>
      <w:r w:rsidR="00380873">
        <w:rPr>
          <w:i/>
          <w:iCs/>
        </w:rPr>
        <w:t xml:space="preserve"> </w:t>
      </w:r>
      <w:r w:rsidR="00A1756D" w:rsidRPr="00A86C9B">
        <w:rPr>
          <w:i/>
          <w:iCs/>
        </w:rPr>
        <w:t>Neurons</w:t>
      </w:r>
      <w:r w:rsidR="00A1756D">
        <w:t>)</w:t>
      </w:r>
      <w:r>
        <w:t xml:space="preserve"> </w:t>
      </w:r>
      <w:sdt>
        <w:sdtPr>
          <w:alias w:val="To edit, see citavi.com/edit"/>
          <w:tag w:val="CitaviPlaceholder#a45a79b9-9b9f-441f-b1d7-d4e0dc4d7dcf"/>
          <w:id w:val="-920172639"/>
          <w:placeholder>
            <w:docPart w:val="DefaultPlaceholder_-1854013440"/>
          </w:placeholder>
        </w:sdtPr>
        <w:sdtContent>
          <w:r>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mQ2MzIwLWUzZmUtNDM3NC1iNGVjLWIxODJkNjYwODVmNC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Rmlyc3ROYW1lIjoiTWljaGFlbCIsIkxhc3ROYW1lIjoiTmllbHNlbiIsIlByb3RlY3RlZCI6ZmFsc2UsIlNleCI6MiwiQ3JlYXRlZEJ5IjoiX0xlbm5pIEtvZXBwZXIiLCJDcmVhdGVkT24iOiIyMDIzLTA5LTA0VDEyOjI3OjA0IiwiTW9kaWZpZWRCeSI6Il9MZW5uaSBLb2VwcGVyIiwiSWQiOiI5NTFmZTY5Yi1kMDU3LTQ5MDQtYTU3MS05YTYwZGM1ZDAwMWUiLCJNb2RpZmllZE9uIjoiMjAyMy0wOS0wNFQxMjoyNzow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bGVubmlcXEFwcERhdGFcXExvY2FsXFxUZW1wXFxwbXRuZHpwdC5qcGciLCJVcmlTdHJpbmciOiIyMmUyNmJmMy1mYmRlLTQ3NjItYmUzZC1kMmNjNTI5NzhjZm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7IiRpZCI6IjEx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3RhdGljLmxhdGV4c3R1ZGlvLm5ldC9hcnRpY2xlLzIwMTgvMDkxMi9uZXVyYWxuZXR3b3Jrc2FuZGRlZXBsZWFybmluZy5wZGYiLCJVcmlTdHJpbmciOiJodHRwczovL3N0YXRpYy5sYXRleHN0dWRpby5uZXQvYXJ0aWNsZS8yMDE4LzA5MTIvbmV1cmFsbmV0d29ya3NhbmRkZWVwbGVhcm5pbmc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OS0wNFQxMjoyNzow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iwgUy4gMTFdIn1dfSwiVGFnIjoiQ2l0YXZpUGxhY2Vob2xkZXIjYTQ1YTc5YjktOWI5Zi00NDFmLWIxZDctZDRlMGRjNGQ3ZGNmIiwiVGV4dCI6IlsxNiwgUy4gMTFdIiwiV0FJVmVyc2lvbiI6IjYuMTQuMC4wIn0=}</w:instrText>
          </w:r>
          <w:r>
            <w:fldChar w:fldCharType="separate"/>
          </w:r>
          <w:r w:rsidR="006B2F4C">
            <w:t>[16, S. 11]</w:t>
          </w:r>
          <w:r>
            <w:fldChar w:fldCharType="end"/>
          </w:r>
        </w:sdtContent>
      </w:sdt>
      <w:r w:rsidR="00A1756D">
        <w:t xml:space="preserve">. </w:t>
      </w:r>
      <w:r w:rsidR="00AB4FC7">
        <w:t>Die Anzahl der Ausgabeneuronen ist abhängig von der Problemstellung. Bei einem mehrklassigen Klassifikationsproblem verwendet man jedoch üblicherweise ein Neuron pro</w:t>
      </w:r>
      <w:r w:rsidR="00E06399">
        <w:t xml:space="preserve"> vorherzusagender</w:t>
      </w:r>
      <w:r w:rsidR="00AB4FC7">
        <w:t xml:space="preserve"> Kategorie</w:t>
      </w:r>
      <w:r>
        <w:t xml:space="preserve"> </w:t>
      </w:r>
      <w:sdt>
        <w:sdtPr>
          <w:alias w:val="To edit, see citavi.com/edit"/>
          <w:tag w:val="CitaviPlaceholder#0a163d83-392f-4c60-8d18-7154e829fa68"/>
          <w:id w:val="-2003033687"/>
          <w:placeholder>
            <w:docPart w:val="DefaultPlaceholder_-1854013440"/>
          </w:placeholder>
        </w:sdtPr>
        <w:sdtContent>
          <w:r>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WMyYzdjLTkwMjUtNDRiMy1hOTVmLWU5MzM2Y2M1YmNm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1IiwiU3RhcnRQYWdlIjp7IiRpZCI6IjUiLCIkdHlwZSI6IlN3aXNzQWNhZGVtaWMuUGFnZU51bWJlciwgU3dpc3NBY2FkZW1pYyIsIklzRnVsbHlOdW1lcmljIjp0cnVlLCJOdW1iZXIiOjI5NSwiTnVtYmVyaW5nVHlwZSI6MCwiTnVtZXJhbFN5c3RlbSI6MCwiT3JpZ2luYWxTdHJpbmciOiIyOTUiLCJQcmV0dHlTdHJpbmciOiIyOT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joxMzoxM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yOTVmLl0ifV19LCJUYWciOiJDaXRhdmlQbGFjZWhvbGRlciMwYTE2M2Q4My0zOTJmLTRjNjAtOGQxOC03MTU0ZTgyOWZhNjgiLCJUZXh0IjoiWzExLCBTLiAyOTVmLl0iLCJXQUlWZXJzaW9uIjoiNi4xNC4wLjAifQ==}</w:instrText>
          </w:r>
          <w:r>
            <w:fldChar w:fldCharType="separate"/>
          </w:r>
          <w:r w:rsidR="006B2F4C">
            <w:t>[11, S. 295f.]</w:t>
          </w:r>
          <w:r>
            <w:fldChar w:fldCharType="end"/>
          </w:r>
        </w:sdtContent>
      </w:sdt>
      <w:r w:rsidR="00B3060B">
        <w:t>.</w:t>
      </w:r>
    </w:p>
    <w:p w14:paraId="1038F53D" w14:textId="6D2C3B8B" w:rsidR="00F46215" w:rsidRDefault="00664380" w:rsidP="00F46215">
      <w:r>
        <w:lastRenderedPageBreak/>
        <w:t>Etwas komplizierter ist d</w:t>
      </w:r>
      <w:r w:rsidR="0028434C">
        <w:t xml:space="preserve">er Aufbau </w:t>
      </w:r>
      <w:r>
        <w:t xml:space="preserve">des Netzes zwischen der Ein- und Ausgabeschicht. </w:t>
      </w:r>
      <w:r w:rsidR="0028434C">
        <w:t xml:space="preserve">Die </w:t>
      </w:r>
      <w:r w:rsidR="00C90D19">
        <w:t xml:space="preserve">dort </w:t>
      </w:r>
      <w:r w:rsidR="0028434C">
        <w:t>befind</w:t>
      </w:r>
      <w:r w:rsidR="00C90D19">
        <w:t>lichen</w:t>
      </w:r>
      <w:r w:rsidR="0028434C">
        <w:t xml:space="preserve"> Schichten bezeichnet man als </w:t>
      </w:r>
      <w:r w:rsidR="0028434C" w:rsidRPr="0028434C">
        <w:rPr>
          <w:i/>
          <w:iCs/>
        </w:rPr>
        <w:t>verborgene Schichten</w:t>
      </w:r>
      <w:r w:rsidR="0028434C">
        <w:t xml:space="preserve"> (engl. </w:t>
      </w:r>
      <w:r w:rsidR="0028434C" w:rsidRPr="0028434C">
        <w:rPr>
          <w:i/>
          <w:iCs/>
        </w:rPr>
        <w:t>Hidden</w:t>
      </w:r>
      <w:r w:rsidR="00380873">
        <w:rPr>
          <w:i/>
          <w:iCs/>
        </w:rPr>
        <w:t xml:space="preserve"> </w:t>
      </w:r>
      <w:r w:rsidR="0028434C" w:rsidRPr="0028434C">
        <w:rPr>
          <w:i/>
          <w:iCs/>
        </w:rPr>
        <w:t>Layers</w:t>
      </w:r>
      <w:r w:rsidR="0028434C">
        <w:t>).</w:t>
      </w:r>
      <w:r w:rsidR="00A37F56">
        <w:t xml:space="preserve"> Sowohl die Anzahl der verborgenen Schichten als auch die Anzahl der Neuronen in den einzelnen Schichten folgen keiner Faustregel</w:t>
      </w:r>
      <w:r w:rsidR="0083610B">
        <w:t xml:space="preserve"> </w:t>
      </w:r>
      <w:sdt>
        <w:sdtPr>
          <w:alias w:val="To edit, see citavi.com/edit"/>
          <w:tag w:val="CitaviPlaceholder#e95ea64c-9095-4b8b-9abc-76d4c96e5045"/>
          <w:id w:val="1614638055"/>
          <w:placeholder>
            <w:docPart w:val="DefaultPlaceholder_-1854013440"/>
          </w:placeholder>
        </w:sdtPr>
        <w:sdtContent>
          <w:r w:rsidR="0083610B">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TBjNTkzLWJjYzUtNDdjOC1hZTQ1LWViZWI1NzI0NGQ2Ni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Rmlyc3ROYW1lIjoiTWljaGFlbCIsIkxhc3ROYW1lIjoiTmllbHNlbiIsIlByb3RlY3RlZCI6ZmFsc2UsIlNleCI6MiwiQ3JlYXRlZEJ5IjoiX0xlbm5pIEtvZXBwZXIiLCJDcmVhdGVkT24iOiIyMDIzLTA5LTA0VDEyOjI3OjA0IiwiTW9kaWZpZWRCeSI6Il9MZW5uaSBLb2VwcGVyIiwiSWQiOiI5NTFmZTY5Yi1kMDU3LTQ5MDQtYTU3MS05YTYwZGM1ZDAwMWUiLCJNb2RpZmllZE9uIjoiMjAyMy0wOS0wNFQxMjoyNzow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bGVubmlcXEFwcERhdGFcXExvY2FsXFxUZW1wXFxwbXRuZHpwdC5qcGciLCJVcmlTdHJpbmciOiIyMmUyNmJmMy1mYmRlLTQ3NjItYmUzZC1kMmNjNTI5NzhjZm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7IiRpZCI6IjEx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3RhdGljLmxhdGV4c3R1ZGlvLm5ldC9hcnRpY2xlLzIwMTgvMDkxMi9uZXVyYWxuZXR3b3Jrc2FuZGRlZXBsZWFybmluZy5wZGYiLCJVcmlTdHJpbmciOiJodHRwczovL3N0YXRpYy5sYXRleHN0dWRpby5uZXQvYXJ0aWNsZS8yMDE4LzA5MTIvbmV1cmFsbmV0d29ya3NhbmRkZWVwbGVhcm5pbmc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OS0wNFQxMjoyNzow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iwgUy4gMTJdIn1dfSwiVGFnIjoiQ2l0YXZpUGxhY2Vob2xkZXIjZTk1ZWE2NGMtOTA5NS00YjhiLTlhYmMtNzZkNGM5NmU1MDQ1IiwiVGV4dCI6IlsxNiwgUy4gMTJdIiwiV0FJVmVyc2lvbiI6IjYuMTQuMC4wIn0=}</w:instrText>
          </w:r>
          <w:r w:rsidR="0083610B">
            <w:fldChar w:fldCharType="separate"/>
          </w:r>
          <w:r w:rsidR="006B2F4C">
            <w:t>[16, S. 12]</w:t>
          </w:r>
          <w:r w:rsidR="0083610B">
            <w:fldChar w:fldCharType="end"/>
          </w:r>
        </w:sdtContent>
      </w:sdt>
      <w:r w:rsidR="00A37F56">
        <w:t xml:space="preserve">. Sie sind Hyperparameter, welche die </w:t>
      </w:r>
      <w:r w:rsidR="0001079C">
        <w:t>Fähigkeit des Netzes beeinflussen, komplexe Muster und Konzepte in den Daten zu erlernen und abzubilden.</w:t>
      </w:r>
      <w:r w:rsidR="0083610B">
        <w:t xml:space="preserve"> Ein KNN mit mehr als zwei verborgenen Schichten gilt als tiefes neuronales Netz (engl. </w:t>
      </w:r>
      <w:r w:rsidR="0083610B" w:rsidRPr="0083610B">
        <w:rPr>
          <w:i/>
          <w:iCs/>
        </w:rPr>
        <w:t>Deep Neural Network</w:t>
      </w:r>
      <w:r w:rsidR="0083610B">
        <w:t xml:space="preserve">) </w:t>
      </w:r>
      <w:sdt>
        <w:sdtPr>
          <w:alias w:val="To edit, see citavi.com/edit"/>
          <w:tag w:val="CitaviPlaceholder#0c1e14fe-bf47-4e07-952d-e44dd145a613"/>
          <w:id w:val="478118368"/>
          <w:placeholder>
            <w:docPart w:val="DefaultPlaceholder_-1854013440"/>
          </w:placeholder>
        </w:sdtPr>
        <w:sdtContent>
          <w:r w:rsidR="0083610B">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jBjNzc3LTI5YWQtNDE0MS1hNWVjLTlhNTBmNmY2NDE1MS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iLCJTdGFydFBhZ2UiOnsiJGlkIjoiNSIsIiR0eXBlIjoiU3dpc3NBY2FkZW1pYy5QYWdlTnVtYmVyLCBTd2lzc0FjYWRlbWljIiwiSXNGdWxseU51bWVyaWMiOnRydWUsIk51bWJlciI6MzcsIk51bWJlcmluZ1R5cGUiOjAsIk51bWVyYWxTeXN0ZW0iOjAsIk9yaWdpbmFsU3RyaW5nIjoiMzciLCJQcmV0dHlTdHJpbmciOiIzNy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Rmlyc3ROYW1lIjoiTWljaGFlbCIsIkxhc3ROYW1lIjoiTmllbHNlbiIsIlByb3RlY3RlZCI6ZmFsc2UsIlNleCI6MiwiQ3JlYXRlZEJ5IjoiX0xlbm5pIEtvZXBwZXIiLCJDcmVhdGVkT24iOiIyMDIzLTA5LTA0VDEyOjI3OjA0IiwiTW9kaWZpZWRCeSI6Il9MZW5uaSBLb2VwcGVyIiwiSWQiOiI5NTFmZTY5Yi1kMDU3LTQ5MDQtYTU3MS05YTYwZGM1ZDAwMWUiLCJNb2RpZmllZE9uIjoiMjAyMy0wOS0wNFQxMjoyNzow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bGVubmlcXEFwcERhdGFcXExvY2FsXFxUZW1wXFxwbXRuZHpwdC5qcGciLCJVcmlTdHJpbmciOiIyMmUyNmJmMy1mYmRlLTQ3NjItYmUzZC1kMmNjNTI5NzhjZm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7IiRpZCI6IjEx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3RhdGljLmxhdGV4c3R1ZGlvLm5ldC9hcnRpY2xlLzIwMTgvMDkxMi9uZXVyYWxuZXR3b3Jrc2FuZGRlZXBsZWFybmluZy5wZGYiLCJVcmlTdHJpbmciOiJodHRwczovL3N0YXRpYy5sYXRleHN0dWRpby5uZXQvYXJ0aWNsZS8yMDE4LzA5MTIvbmV1cmFsbmV0d29ya3NhbmRkZWVwbGVhcm5pbmc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OS0wNFQxMjoyNzow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iwgUy4gMzddIn1dfSwiVGFnIjoiQ2l0YXZpUGxhY2Vob2xkZXIjMGMxZTE0ZmUtYmY0Ny00ZTA3LTk1MmQtZTQ0ZGQxNDVhNjEzIiwiVGV4dCI6IlsxNiwgUy4gMzddIiwiV0FJVmVyc2lvbiI6IjYuMTQuMC4wIn0=}</w:instrText>
          </w:r>
          <w:r w:rsidR="0083610B">
            <w:fldChar w:fldCharType="separate"/>
          </w:r>
          <w:r w:rsidR="006B2F4C">
            <w:t>[16, S. 37]</w:t>
          </w:r>
          <w:r w:rsidR="0083610B">
            <w:fldChar w:fldCharType="end"/>
          </w:r>
        </w:sdtContent>
      </w:sdt>
      <w:r w:rsidR="0083610B">
        <w:t>.</w:t>
      </w:r>
      <w:r w:rsidR="00583935">
        <w:t xml:space="preserve"> </w:t>
      </w:r>
      <w:r w:rsidR="00AA528A">
        <w:t xml:space="preserve">Komplexe Funktionen können sowohl durch tiefe als auch durch weite (viele Neuronen pro Schicht) KNNs modelliert werden. Im Allgemeinen besitzt das Erhöhen der Anzahl an Schichten jedoch eine deutlich höhere Parametereffizienz, wodurch eine vergleichbare </w:t>
      </w:r>
      <w:r w:rsidR="006E3C28">
        <w:t>Leistung</w:t>
      </w:r>
      <w:r w:rsidR="00AA528A">
        <w:t xml:space="preserve"> durch deutlich weniger Neuronen erreicht werden kann</w:t>
      </w:r>
      <w:r w:rsidR="00AC1804">
        <w:t xml:space="preserve"> </w:t>
      </w:r>
      <w:sdt>
        <w:sdtPr>
          <w:alias w:val="To edit, see citavi.com/edit"/>
          <w:tag w:val="CitaviPlaceholder#8743e9fc-a5d5-4fdd-9675-332a55fa1a43"/>
          <w:id w:val="-1305698287"/>
          <w:placeholder>
            <w:docPart w:val="DefaultPlaceholder_-1854013440"/>
          </w:placeholder>
        </w:sdtPr>
        <w:sdtContent>
          <w:r w:rsidR="00AC1804">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GRlNDAyLTgzYzYtNDhiMy05NmZmLWY2NTJiMDNiY2Ni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I2IiwiU3RhcnRQYWdlIjp7IiRpZCI6IjUiLCIkdHlwZSI6IlN3aXNzQWNhZGVtaWMuUGFnZU51bWJlciwgU3dpc3NBY2FkZW1pYyIsIklzRnVsbHlOdW1lcmljIjp0cnVlLCJOdW1iZXIiOjMyNiwiTnVtYmVyaW5nVHlwZSI6MCwiTnVtZXJhbFN5c3RlbSI6MCwiT3JpZ2luYWxTdHJpbmciOiIzMjYiLCJQcmV0dHlTdHJpbmciOiIzMj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joxMzoxM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zMjZmLl0ifV19LCJUYWciOiJDaXRhdmlQbGFjZWhvbGRlciM4NzQzZTlmYy1hNWQ1LTRmZGQtOTY3NS0zMzJhNTVmYTFhNDMiLCJUZXh0IjoiWzExLCBTLiAzMjZmLl0iLCJXQUlWZXJzaW9uIjoiNi4xNC4wLjAifQ==}</w:instrText>
          </w:r>
          <w:r w:rsidR="00AC1804">
            <w:fldChar w:fldCharType="separate"/>
          </w:r>
          <w:r w:rsidR="006B2F4C">
            <w:t>[11, S. 326f.]</w:t>
          </w:r>
          <w:r w:rsidR="00AC1804">
            <w:fldChar w:fldCharType="end"/>
          </w:r>
        </w:sdtContent>
      </w:sdt>
      <w:r w:rsidR="00AA528A">
        <w:t>.</w:t>
      </w:r>
    </w:p>
    <w:p w14:paraId="7E800B1E" w14:textId="1AD94C40" w:rsidR="00F8752C" w:rsidRDefault="00F46215" w:rsidP="00A84C04">
      <w:pPr>
        <w:pStyle w:val="berschrift3"/>
      </w:pPr>
      <w:bookmarkStart w:id="40" w:name="_Toc144726447"/>
      <w:r>
        <w:t>Künstliche Neuronen und Aktivierungsfunktionen</w:t>
      </w:r>
      <w:bookmarkEnd w:id="40"/>
    </w:p>
    <w:p w14:paraId="01BB3817" w14:textId="46952914" w:rsidR="008E44B4" w:rsidRDefault="00901636" w:rsidP="008E44B4">
      <w:r>
        <w:t xml:space="preserve">Mathematisch betrachtet implementiert ein einzelnes künstliches Neuron eine Funktion, welche einen Eingabevektor </w:t>
      </w:r>
      <m:oMath>
        <m:r>
          <m:rPr>
            <m:sty m:val="bi"/>
          </m:rPr>
          <w:rPr>
            <w:rFonts w:ascii="Cambria Math" w:hAnsi="Cambria Math"/>
          </w:rPr>
          <m:t>x</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e>
        </m:d>
      </m:oMath>
      <w:r>
        <w:t xml:space="preserve"> auf eine einzelne numerische Ausgabe abbildet. Diese Funktion ist wie folgt definiert:</w:t>
      </w:r>
    </w:p>
    <w:p w14:paraId="57A58D99" w14:textId="2D7ABBB1" w:rsidR="00901636" w:rsidRPr="00A51338" w:rsidRDefault="00A51338" w:rsidP="004262DE">
      <w:pPr>
        <w:tabs>
          <w:tab w:val="left" w:pos="851"/>
          <w:tab w:val="left" w:pos="8364"/>
        </w:tabs>
        <w:jc w:val="left"/>
      </w:pPr>
      <w:r>
        <w:tab/>
      </w:r>
      <m:oMath>
        <m:sSub>
          <m:sSubPr>
            <m:ctrlPr>
              <w:rPr>
                <w:rFonts w:ascii="Cambria Math" w:hAnsi="Cambria Math"/>
                <w:i/>
              </w:rPr>
            </m:ctrlPr>
          </m:sSubPr>
          <m:e>
            <m:r>
              <w:rPr>
                <w:rFonts w:ascii="Cambria Math" w:hAnsi="Cambria Math"/>
              </w:rPr>
              <m:t>h</m:t>
            </m:r>
          </m:e>
          <m:sub>
            <m:r>
              <m:rPr>
                <m:sty m:val="bi"/>
              </m:rPr>
              <w:rPr>
                <w:rFonts w:ascii="Cambria Math" w:hAnsi="Cambria Math"/>
              </w:rPr>
              <m:t>w</m:t>
            </m:r>
            <m:r>
              <w:rPr>
                <w:rFonts w:ascii="Cambria Math" w:hAnsi="Cambria Math"/>
              </w:rPr>
              <m:t>, b</m:t>
            </m:r>
          </m:sub>
        </m:sSub>
        <m:d>
          <m:dPr>
            <m:ctrlPr>
              <w:rPr>
                <w:rFonts w:ascii="Cambria Math" w:hAnsi="Cambria Math"/>
                <w:i/>
              </w:rPr>
            </m:ctrlPr>
          </m:dPr>
          <m:e>
            <m:r>
              <m:rPr>
                <m:sty m:val="bi"/>
              </m:rPr>
              <w:rPr>
                <w:rFonts w:ascii="Cambria Math" w:hAnsi="Cambria Math"/>
              </w:rPr>
              <m:t>x</m:t>
            </m:r>
          </m:e>
        </m:d>
        <m:r>
          <w:rPr>
            <w:rFonts w:ascii="Cambria Math" w:hAnsi="Cambria Math"/>
          </w:rPr>
          <m:t>= φ</m:t>
        </m:r>
        <m:d>
          <m:dPr>
            <m:ctrlPr>
              <w:rPr>
                <w:rFonts w:ascii="Cambria Math" w:hAnsi="Cambria Math"/>
                <w:i/>
              </w:rPr>
            </m:ctrlPr>
          </m:dPr>
          <m:e>
            <m:r>
              <w:rPr>
                <w:rFonts w:ascii="Cambria Math" w:hAnsi="Cambria Math"/>
              </w:rPr>
              <m:t xml:space="preserve">b+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nary>
          </m:e>
        </m:d>
      </m:oMath>
      <w:r>
        <w:tab/>
        <w:t>(2.2)</w:t>
      </w:r>
    </w:p>
    <w:p w14:paraId="1D409A23" w14:textId="5C742A50" w:rsidR="0063056B" w:rsidRDefault="009B47D6" w:rsidP="008E44B4">
      <w:r>
        <w:t xml:space="preserve">Hierbei stellt </w:t>
      </w:r>
      <m:oMath>
        <m:r>
          <m:rPr>
            <m:sty m:val="bi"/>
          </m:rPr>
          <w:rPr>
            <w:rFonts w:ascii="Cambria Math" w:hAnsi="Cambria Math"/>
          </w:rPr>
          <m:t>w</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m:t>
                </m:r>
              </m:sub>
            </m:sSub>
          </m:e>
        </m:d>
      </m:oMath>
      <w:r>
        <w:t xml:space="preserve"> einen Vektor dar, der jeder Eingabe des Neurons ein Gewicht zuordnet. </w:t>
      </w:r>
      <m:oMath>
        <m:r>
          <w:rPr>
            <w:rFonts w:ascii="Cambria Math" w:hAnsi="Cambria Math"/>
          </w:rPr>
          <m:t>b</m:t>
        </m:r>
      </m:oMath>
      <w:r>
        <w:t xml:space="preserve"> ist der sogenannte </w:t>
      </w:r>
      <w:r w:rsidRPr="009B47D6">
        <w:rPr>
          <w:i/>
          <w:iCs/>
        </w:rPr>
        <w:t>Bias-Term</w:t>
      </w:r>
      <w:r>
        <w:t xml:space="preserve"> und </w:t>
      </w:r>
      <m:oMath>
        <m:r>
          <w:rPr>
            <w:rFonts w:ascii="Cambria Math" w:hAnsi="Cambria Math"/>
          </w:rPr>
          <m:t>φ</m:t>
        </m:r>
      </m:oMath>
      <w:r>
        <w:t xml:space="preserve"> (</w:t>
      </w:r>
      <w:r w:rsidR="00134A50">
        <w:t>Phi</w:t>
      </w:r>
      <w:r>
        <w:t xml:space="preserve">) eine nicht lineare </w:t>
      </w:r>
      <w:r w:rsidRPr="009B47D6">
        <w:rPr>
          <w:i/>
          <w:iCs/>
        </w:rPr>
        <w:t>Aktivierungsfunktion</w:t>
      </w:r>
      <w:r>
        <w:t>.</w:t>
      </w:r>
      <w:r w:rsidR="00054947">
        <w:t xml:space="preserve"> </w:t>
      </w:r>
      <w:r w:rsidR="0063056B">
        <w:t>Die Ausgabe eines Neurons entspricht also der Ausgabe einer Aktivierungsfunktion in Abhängigkeit von der gewichteten Summe der Eingaben und dem Bias-Term</w:t>
      </w:r>
      <w:r w:rsidR="00054947">
        <w:t>.</w:t>
      </w:r>
      <w:r w:rsidR="0063056B">
        <w:t xml:space="preserve"> </w:t>
      </w:r>
      <w:r w:rsidR="00A51338">
        <w:t>Dabei</w:t>
      </w:r>
      <w:r w:rsidR="00054947">
        <w:t xml:space="preserve"> ist</w:t>
      </w:r>
      <w:r w:rsidR="0063056B">
        <w:t xml:space="preserve"> die Eingabe</w:t>
      </w:r>
      <w:r w:rsidR="00054947">
        <w:t xml:space="preserve">, wie </w:t>
      </w:r>
      <w:r w:rsidR="00054947" w:rsidRPr="00A51338">
        <w:t>in Abb. 10 veranschaulicht</w:t>
      </w:r>
      <w:r w:rsidR="00054947">
        <w:t>,</w:t>
      </w:r>
      <w:r w:rsidR="0063056B">
        <w:t xml:space="preserve"> in der Regel durch die Ausgaben der Neuronen der vorherigen Schicht bestimmt</w:t>
      </w:r>
      <w:r w:rsidR="00404298">
        <w:t xml:space="preserve"> </w:t>
      </w:r>
      <w:sdt>
        <w:sdtPr>
          <w:alias w:val="To edit, see citavi.com/edit"/>
          <w:tag w:val="CitaviPlaceholder#98dfaa8f-2a10-4d65-8844-5a3eddc1d170"/>
          <w:id w:val="-318344043"/>
          <w:placeholder>
            <w:docPart w:val="DefaultPlaceholder_-1854013440"/>
          </w:placeholder>
        </w:sdtPr>
        <w:sdtContent>
          <w:r w:rsidR="00404298">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2NlZTRmLWMyZmEtNDBmMi05NjgzLTMzNTRmMDVjYmYyNC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YWdlUmFuZ2UiOiI8c3A+XHJcbiAgPG4+MTc2PC9uPlxyXG4gIDxpbj50cnVlPC9pbj5cclxuICA8b3M+MTc2PC9vcz5cclxuICA8cHM+MTc2PC9wcz5cclxuPC9zcD5cclxuPGVwPlxyXG4gIDxuPjE5MTwvbj5cclxuICA8aW4+dHJ1ZTwvaW4+XHJcbiAgPG9zPjE5MTwvb3M+XHJcbiAgPHBzPjE5MTwvcHM+XHJcbjwvZXA+XHJcbjxvcz4xNzYtMTkxPC9vcz4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WzE1XSJ9XX0sIlRhZyI6IkNpdGF2aVBsYWNlaG9sZGVyIzk4ZGZhYThmLTJhMTAtNGQ2NS04ODQ0LTVhM2VkZGMxZDE3MCIsIlRleHQiOiJbMTVdIiwiV0FJVmVyc2lvbiI6IjYuMTQuMC4wIn0=}</w:instrText>
          </w:r>
          <w:r w:rsidR="00404298">
            <w:fldChar w:fldCharType="separate"/>
          </w:r>
          <w:r w:rsidR="006B2F4C">
            <w:t>[15]</w:t>
          </w:r>
          <w:r w:rsidR="00404298">
            <w:fldChar w:fldCharType="end"/>
          </w:r>
        </w:sdtContent>
      </w:sdt>
      <w:r w:rsidR="0063056B">
        <w:t>.</w:t>
      </w:r>
      <w:r w:rsidR="00054947">
        <w:t xml:space="preserve"> </w:t>
      </w:r>
    </w:p>
    <w:p w14:paraId="6EF953BA" w14:textId="57E64E78" w:rsidR="00322851" w:rsidRDefault="00134A50" w:rsidP="00322851">
      <w:pPr>
        <w:pStyle w:val="AbbMitRahmen"/>
        <w:keepNext/>
      </w:pPr>
      <w:r>
        <w:rPr>
          <w:noProof/>
        </w:rPr>
        <w:drawing>
          <wp:inline distT="0" distB="0" distL="0" distR="0" wp14:anchorId="562AB300" wp14:editId="2E74D853">
            <wp:extent cx="4234191" cy="1800225"/>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263967" cy="1812885"/>
                    </a:xfrm>
                    <a:prstGeom prst="rect">
                      <a:avLst/>
                    </a:prstGeom>
                    <a:noFill/>
                  </pic:spPr>
                </pic:pic>
              </a:graphicData>
            </a:graphic>
          </wp:inline>
        </w:drawing>
      </w:r>
    </w:p>
    <w:p w14:paraId="67BA2320" w14:textId="6DF121DE" w:rsidR="002745B9" w:rsidRPr="002745B9" w:rsidRDefault="00C132C0" w:rsidP="002745B9">
      <w:pPr>
        <w:pStyle w:val="Beschriftung"/>
      </w:pPr>
      <w:bookmarkStart w:id="41" w:name="_Toc143696923"/>
      <w:bookmarkStart w:id="42" w:name="_Toc144726573"/>
      <w:r>
        <w:t xml:space="preserve">Abb. </w:t>
      </w:r>
      <w:fldSimple w:instr=" SEQ Abb. \* ARABIC ">
        <w:r w:rsidR="008514D7">
          <w:rPr>
            <w:noProof/>
          </w:rPr>
          <w:t>10</w:t>
        </w:r>
      </w:fldSimple>
      <w:r>
        <w:t xml:space="preserve">: </w:t>
      </w:r>
      <w:r w:rsidR="00AD7D24">
        <w:tab/>
      </w:r>
      <w:r w:rsidR="00322851">
        <w:t xml:space="preserve">Veranschaulichung eines </w:t>
      </w:r>
      <w:r w:rsidR="006F3DA3">
        <w:t>k</w:t>
      </w:r>
      <w:r w:rsidR="00322851">
        <w:t>ünstlichen Neurons</w:t>
      </w:r>
      <w:bookmarkEnd w:id="41"/>
      <w:bookmarkEnd w:id="42"/>
    </w:p>
    <w:p w14:paraId="54E2EA56" w14:textId="1ADCA188" w:rsidR="00427815" w:rsidRDefault="00A971F7" w:rsidP="008E44B4">
      <w:r>
        <w:lastRenderedPageBreak/>
        <w:t xml:space="preserve">Würde die </w:t>
      </w:r>
      <w:r w:rsidR="00A51338">
        <w:t>Aktivierungsfunktion</w:t>
      </w:r>
      <w:r>
        <w:t xml:space="preserve"> </w:t>
      </w:r>
      <m:oMath>
        <m:r>
          <w:rPr>
            <w:rFonts w:ascii="Cambria Math" w:hAnsi="Cambria Math"/>
          </w:rPr>
          <m:t>φ</m:t>
        </m:r>
      </m:oMath>
      <w:r>
        <w:t xml:space="preserve"> aus der obigen Funktion</w:t>
      </w:r>
      <w:r w:rsidR="00A51338">
        <w:t xml:space="preserve"> (2.2)</w:t>
      </w:r>
      <w:r>
        <w:t xml:space="preserve"> entfallen, dann könnte ein künstliches Neuron lediglich lineare Transformationen </w:t>
      </w:r>
      <w:r w:rsidR="00A51338">
        <w:t>realisieren</w:t>
      </w:r>
      <w:r>
        <w:t xml:space="preserve">. Da eine Verkettung von linearen Transformationen ebenfalls linear ist, könnten KNNs </w:t>
      </w:r>
      <w:r w:rsidR="00A07655">
        <w:t>somit</w:t>
      </w:r>
      <w:r>
        <w:t xml:space="preserve"> lediglich lineare Zusammenhänge abbilden</w:t>
      </w:r>
      <w:r w:rsidR="001E3DA0">
        <w:t xml:space="preserve"> und nicht zur Lösung komplexer Probleme eingesetzt werden</w:t>
      </w:r>
      <w:r>
        <w:t xml:space="preserve">. </w:t>
      </w:r>
      <w:r w:rsidR="00A07655">
        <w:t xml:space="preserve">Deshalb werden </w:t>
      </w:r>
      <w:r w:rsidR="00A54ACB">
        <w:t xml:space="preserve">bestimmte </w:t>
      </w:r>
      <w:r w:rsidR="00A07655">
        <w:t>Aktivierungsfunktionen verwendet, um die Nichtlinearität der Neuronen zu garantieren</w:t>
      </w:r>
      <w:r w:rsidR="00A54ACB">
        <w:t>.</w:t>
      </w:r>
      <w:r w:rsidR="00A07655">
        <w:t xml:space="preserve"> </w:t>
      </w:r>
      <w:r w:rsidR="00A54ACB">
        <w:t>Dies ermöglicht KNNs</w:t>
      </w:r>
      <w:r w:rsidR="00A07655">
        <w:t xml:space="preserve"> theoretisch</w:t>
      </w:r>
      <w:r w:rsidR="00AA5968">
        <w:t>,</w:t>
      </w:r>
      <w:r w:rsidR="00A07655">
        <w:t xml:space="preserve"> beliebig komplexe (stetige) Funktionen </w:t>
      </w:r>
      <w:r w:rsidR="00A54ACB">
        <w:t>zu approximieren</w:t>
      </w:r>
      <w:r w:rsidR="0010266B">
        <w:t xml:space="preserve"> </w:t>
      </w:r>
      <w:sdt>
        <w:sdtPr>
          <w:alias w:val="To edit, see citavi.com/edit"/>
          <w:tag w:val="CitaviPlaceholder#91ee0cab-4bca-4a9a-8cf9-a2b63203ac5c"/>
          <w:id w:val="-1188288988"/>
          <w:placeholder>
            <w:docPart w:val="DefaultPlaceholder_-1854013440"/>
          </w:placeholder>
        </w:sdtPr>
        <w:sdtContent>
          <w:r w:rsidR="0010266B">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ZDdlZDdiLTMwOGMtNDhhNS1hNTVkLTg1OTBmMGVhN2Vi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zIiwiU3RhcnRQYWdlIjp7IiRpZCI6IjUiLCIkdHlwZSI6IlN3aXNzQWNhZGVtaWMuUGFnZU51bWJlciwgU3dpc3NBY2FkZW1pYyIsIklzRnVsbHlOdW1lcmljIjp0cnVlLCJOdW1iZXIiOjI5MywiTnVtYmVyaW5nVHlwZSI6MCwiTnVtZXJhbFN5c3RlbSI6MCwiT3JpZ2luYWxTdHJpbmciOiIyOTMiLCJQcmV0dHlTdHJpbmciOiIyO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joxMzoxM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yOTNmLl0ifV19LCJUYWciOiJDaXRhdmlQbGFjZWhvbGRlciM5MWVlMGNhYi00YmNhLTRhOWEtOGNmOS1hMmI2MzIwM2FjNWMiLCJUZXh0IjoiWzExLCBTLiAyOTNmLl0iLCJXQUlWZXJzaW9uIjoiNi4xNC4wLjAifQ==}</w:instrText>
          </w:r>
          <w:r w:rsidR="0010266B">
            <w:fldChar w:fldCharType="separate"/>
          </w:r>
          <w:r w:rsidR="006B2F4C">
            <w:t>[11, S. 293f.]</w:t>
          </w:r>
          <w:r w:rsidR="0010266B">
            <w:fldChar w:fldCharType="end"/>
          </w:r>
        </w:sdtContent>
      </w:sdt>
      <w:r w:rsidR="00A07655">
        <w:t>.</w:t>
      </w:r>
    </w:p>
    <w:p w14:paraId="01CFF722" w14:textId="445AEC10" w:rsidR="00134A50" w:rsidRDefault="0010266B" w:rsidP="008E44B4">
      <w:r>
        <w:t xml:space="preserve">Die beliebtesten Aktivierungsfunktionen sind die </w:t>
      </w:r>
      <w:r w:rsidRPr="0010266B">
        <w:rPr>
          <w:i/>
          <w:iCs/>
        </w:rPr>
        <w:t>Sigmoid-Funktion</w:t>
      </w:r>
      <w:r>
        <w:t xml:space="preserve"> </w:t>
      </w:r>
      <m:oMath>
        <m:r>
          <w:rPr>
            <w:rFonts w:ascii="Cambria Math" w:hAnsi="Cambria Math"/>
          </w:rPr>
          <m:t>σ</m:t>
        </m:r>
        <m:d>
          <m:dPr>
            <m:ctrlPr>
              <w:rPr>
                <w:rFonts w:ascii="Cambria Math" w:hAnsi="Cambria Math"/>
                <w:i/>
              </w:rPr>
            </m:ctrlPr>
          </m:dPr>
          <m:e>
            <m:r>
              <w:rPr>
                <w:rFonts w:ascii="Cambria Math" w:hAnsi="Cambria Math"/>
              </w:rPr>
              <m:t>z</m:t>
            </m:r>
          </m:e>
        </m:d>
      </m:oMath>
      <w:r>
        <w:t xml:space="preserve">, </w:t>
      </w:r>
      <w:r w:rsidR="00134A50">
        <w:t xml:space="preserve">der </w:t>
      </w:r>
      <w:r w:rsidR="00134A50" w:rsidRPr="0010266B">
        <w:rPr>
          <w:i/>
          <w:iCs/>
        </w:rPr>
        <w:t>Tangens-Hyperbolicus</w:t>
      </w:r>
      <w:r w:rsidR="00134A50">
        <w:rPr>
          <w:i/>
          <w:iCs/>
        </w:rPr>
        <w:t xml:space="preserve"> </w:t>
      </w:r>
      <m:oMath>
        <m:r>
          <w:rPr>
            <w:rFonts w:ascii="Cambria Math" w:hAnsi="Cambria Math"/>
          </w:rPr>
          <m:t>tanh</m:t>
        </m:r>
        <m:d>
          <m:dPr>
            <m:ctrlPr>
              <w:rPr>
                <w:rFonts w:ascii="Cambria Math" w:hAnsi="Cambria Math"/>
                <w:i/>
              </w:rPr>
            </m:ctrlPr>
          </m:dPr>
          <m:e>
            <m:r>
              <w:rPr>
                <w:rFonts w:ascii="Cambria Math" w:hAnsi="Cambria Math"/>
              </w:rPr>
              <m:t>z</m:t>
            </m:r>
          </m:e>
        </m:d>
      </m:oMath>
      <w:r w:rsidR="00134A50">
        <w:rPr>
          <w:i/>
        </w:rPr>
        <w:t xml:space="preserve"> </w:t>
      </w:r>
      <w:r w:rsidR="00134A50">
        <w:t xml:space="preserve">und die </w:t>
      </w:r>
      <w:r w:rsidR="00134A50" w:rsidRPr="00464B7D">
        <w:rPr>
          <w:i/>
          <w:iCs/>
        </w:rPr>
        <w:t>Rectified-Linear-Unit-Funktion</w:t>
      </w:r>
      <w:r w:rsidR="00134A50">
        <w:t xml:space="preserve"> </w:t>
      </w:r>
      <m:oMath>
        <m:r>
          <w:rPr>
            <w:rFonts w:ascii="Cambria Math" w:hAnsi="Cambria Math"/>
          </w:rPr>
          <m:t>ReLU</m:t>
        </m:r>
        <m:d>
          <m:dPr>
            <m:ctrlPr>
              <w:rPr>
                <w:rFonts w:ascii="Cambria Math" w:hAnsi="Cambria Math"/>
                <w:i/>
              </w:rPr>
            </m:ctrlPr>
          </m:dPr>
          <m:e>
            <m:r>
              <w:rPr>
                <w:rFonts w:ascii="Cambria Math" w:hAnsi="Cambria Math"/>
              </w:rPr>
              <m:t>z</m:t>
            </m:r>
          </m:e>
        </m:d>
      </m:oMath>
      <w:r w:rsidR="00134A50">
        <w:t>. Die Funktionen sind wie folgt definiert:</w:t>
      </w:r>
    </w:p>
    <w:p w14:paraId="6A75ACA9" w14:textId="5739F9FA" w:rsidR="00A51338" w:rsidRDefault="00134A50" w:rsidP="004262DE">
      <w:pPr>
        <w:tabs>
          <w:tab w:val="left" w:pos="851"/>
          <w:tab w:val="left" w:pos="8364"/>
        </w:tabs>
        <w:jc w:val="left"/>
      </w:pPr>
      <w:r>
        <w:tab/>
      </w:r>
      <m:oMath>
        <m:r>
          <w:rPr>
            <w:rFonts w:ascii="Cambria Math" w:hAnsi="Cambria Math"/>
          </w:rPr>
          <m:t>σ</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 xml:space="preserve"> </m:t>
            </m:r>
          </m:den>
        </m:f>
      </m:oMath>
      <w:r w:rsidR="00A51338">
        <w:tab/>
        <w:t>(2.</w:t>
      </w:r>
      <w:r w:rsidR="00BC0F79">
        <w:t>3</w:t>
      </w:r>
      <w:r w:rsidR="00A51338">
        <w:t>)</w:t>
      </w:r>
    </w:p>
    <w:p w14:paraId="1DBC05F8" w14:textId="1F253A08" w:rsidR="00BC0F79" w:rsidRDefault="00134A50" w:rsidP="004262DE">
      <w:pPr>
        <w:tabs>
          <w:tab w:val="left" w:pos="851"/>
          <w:tab w:val="left" w:pos="8364"/>
        </w:tabs>
        <w:jc w:val="left"/>
      </w:pPr>
      <w:r>
        <w:tab/>
      </w:r>
      <m:oMath>
        <m:r>
          <w:rPr>
            <w:rFonts w:ascii="Cambria Math" w:hAnsi="Cambria Math"/>
          </w:rPr>
          <m:t>tanh</m:t>
        </m:r>
        <m:d>
          <m:dPr>
            <m:ctrlPr>
              <w:rPr>
                <w:rFonts w:ascii="Cambria Math" w:hAnsi="Cambria Math"/>
                <w:i/>
              </w:rPr>
            </m:ctrlPr>
          </m:dPr>
          <m:e>
            <m:r>
              <w:rPr>
                <w:rFonts w:ascii="Cambria Math" w:hAnsi="Cambria Math"/>
              </w:rPr>
              <m:t>z</m:t>
            </m:r>
          </m:e>
        </m:d>
        <m:r>
          <w:rPr>
            <w:rFonts w:ascii="Cambria Math" w:hAnsi="Cambria Math"/>
          </w:rPr>
          <m:t>=2σ</m:t>
        </m:r>
        <m:d>
          <m:dPr>
            <m:ctrlPr>
              <w:rPr>
                <w:rFonts w:ascii="Cambria Math" w:hAnsi="Cambria Math"/>
                <w:i/>
              </w:rPr>
            </m:ctrlPr>
          </m:dPr>
          <m:e>
            <m:r>
              <w:rPr>
                <w:rFonts w:ascii="Cambria Math" w:hAnsi="Cambria Math"/>
              </w:rPr>
              <m:t>2z</m:t>
            </m:r>
          </m:e>
        </m:d>
        <m:r>
          <w:rPr>
            <w:rFonts w:ascii="Cambria Math" w:hAnsi="Cambria Math"/>
          </w:rPr>
          <m:t>-1</m:t>
        </m:r>
      </m:oMath>
      <w:r w:rsidR="00BC0F79">
        <w:tab/>
        <w:t>(2.</w:t>
      </w:r>
      <w:r>
        <w:t>4</w:t>
      </w:r>
      <w:r w:rsidR="00BC0F79">
        <w:t>)</w:t>
      </w:r>
    </w:p>
    <w:p w14:paraId="7EC9B016" w14:textId="51B221A3" w:rsidR="00BC0F79" w:rsidRDefault="00134A50" w:rsidP="004262DE">
      <w:pPr>
        <w:tabs>
          <w:tab w:val="left" w:pos="851"/>
          <w:tab w:val="left" w:pos="8364"/>
        </w:tabs>
        <w:jc w:val="left"/>
      </w:pPr>
      <w:r>
        <w:tab/>
      </w:r>
      <m:oMath>
        <m:r>
          <w:rPr>
            <w:rFonts w:ascii="Cambria Math" w:hAnsi="Cambria Math"/>
          </w:rPr>
          <m:t>ReLU</m:t>
        </m:r>
        <m:d>
          <m:dPr>
            <m:ctrlPr>
              <w:rPr>
                <w:rFonts w:ascii="Cambria Math" w:hAnsi="Cambria Math"/>
                <w:i/>
              </w:rPr>
            </m:ctrlPr>
          </m:dPr>
          <m:e>
            <m:r>
              <w:rPr>
                <w:rFonts w:ascii="Cambria Math" w:hAnsi="Cambria Math"/>
              </w:rPr>
              <m:t>z</m:t>
            </m:r>
          </m:e>
        </m:d>
        <m:r>
          <w:rPr>
            <w:rFonts w:ascii="Cambria Math" w:hAnsi="Cambria Math"/>
          </w:rPr>
          <m:t>=</m:t>
        </m:r>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ctrlPr>
                  <w:rPr>
                    <w:rFonts w:ascii="Cambria Math" w:hAnsi="Cambria Math"/>
                    <w:i/>
                  </w:rPr>
                </m:ctrlPr>
              </m:dPr>
              <m:e>
                <m:r>
                  <w:rPr>
                    <w:rFonts w:ascii="Cambria Math" w:hAnsi="Cambria Math"/>
                  </w:rPr>
                  <m:t>0,z</m:t>
                </m:r>
              </m:e>
            </m:d>
          </m:e>
        </m:func>
      </m:oMath>
      <w:r w:rsidR="00BC0F79">
        <w:tab/>
        <w:t>(2.</w:t>
      </w:r>
      <w:r>
        <w:t>5</w:t>
      </w:r>
      <w:r w:rsidR="00BC0F79">
        <w:t>)</w:t>
      </w:r>
    </w:p>
    <w:p w14:paraId="16DEE544" w14:textId="2973298A" w:rsidR="00BC0F79" w:rsidRDefault="00134A50" w:rsidP="008E44B4">
      <w:r>
        <w:t>Wie auch in Abb. 11 zu erkennen ist</w:t>
      </w:r>
      <w:r w:rsidR="00652ACB">
        <w:t xml:space="preserve">, verlaufen sowohl die </w:t>
      </w:r>
      <w:r>
        <w:t>Sigmoid-Funktion als auch der Tangens-Hyperbolicus</w:t>
      </w:r>
      <w:r w:rsidR="00652ACB">
        <w:t xml:space="preserve"> s-förmig innerhalb eines nach unten und oben begrenzten Wertebereichs von (0, 1) bzw. (-1, 1). Der Wertebereich der ReLU-Funktion lautet </w:t>
      </w:r>
      <m:oMath>
        <m:d>
          <m:dPr>
            <m:begChr m:val="["/>
            <m:ctrlPr>
              <w:rPr>
                <w:rFonts w:ascii="Cambria Math" w:hAnsi="Cambria Math"/>
                <w:i/>
              </w:rPr>
            </m:ctrlPr>
          </m:dPr>
          <m:e>
            <m:r>
              <w:rPr>
                <w:rFonts w:ascii="Cambria Math" w:hAnsi="Cambria Math"/>
              </w:rPr>
              <m:t>0, ∞</m:t>
            </m:r>
          </m:e>
        </m:d>
      </m:oMath>
      <w:r w:rsidR="00652ACB">
        <w:t>. Sie ist somit lediglich nach unten begrenzt.  In der Praxis hat sich die ReLU-Funktion u.</w:t>
      </w:r>
      <w:r w:rsidR="00AA5968">
        <w:t xml:space="preserve"> </w:t>
      </w:r>
      <w:r w:rsidR="00652ACB">
        <w:t xml:space="preserve">a. auf Grund ihrer schnellen Berechenbarkeit inzwischen als Standard durchsetzen können. </w:t>
      </w:r>
    </w:p>
    <w:p w14:paraId="5D47C015" w14:textId="77777777" w:rsidR="001E6441" w:rsidRDefault="001E6441" w:rsidP="001E6441">
      <w:pPr>
        <w:pStyle w:val="AbbMitRahmen"/>
        <w:keepNext/>
      </w:pPr>
      <w:r>
        <w:rPr>
          <w:noProof/>
        </w:rPr>
        <w:drawing>
          <wp:inline distT="0" distB="0" distL="0" distR="0" wp14:anchorId="178514E6" wp14:editId="22E30CF4">
            <wp:extent cx="4199144" cy="2247900"/>
            <wp:effectExtent l="0" t="0" r="0" b="0"/>
            <wp:docPr id="500478487"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0780"/>
                    <a:stretch/>
                  </pic:blipFill>
                  <pic:spPr bwMode="auto">
                    <a:xfrm>
                      <a:off x="0" y="0"/>
                      <a:ext cx="4201954" cy="2249404"/>
                    </a:xfrm>
                    <a:prstGeom prst="rect">
                      <a:avLst/>
                    </a:prstGeom>
                    <a:noFill/>
                    <a:ln>
                      <a:noFill/>
                    </a:ln>
                    <a:extLst>
                      <a:ext uri="{53640926-AAD7-44D8-BBD7-CCE9431645EC}">
                        <a14:shadowObscured xmlns:a14="http://schemas.microsoft.com/office/drawing/2010/main"/>
                      </a:ext>
                    </a:extLst>
                  </pic:spPr>
                </pic:pic>
              </a:graphicData>
            </a:graphic>
          </wp:inline>
        </w:drawing>
      </w:r>
    </w:p>
    <w:p w14:paraId="4BBEC604" w14:textId="62B8B6A5" w:rsidR="00255C76" w:rsidRDefault="00C132C0" w:rsidP="00AD7D24">
      <w:pPr>
        <w:pStyle w:val="Beschriftung"/>
      </w:pPr>
      <w:bookmarkStart w:id="43" w:name="_Toc143696924"/>
      <w:bookmarkStart w:id="44" w:name="_Toc144726574"/>
      <w:r>
        <w:t xml:space="preserve">Abb. </w:t>
      </w:r>
      <w:fldSimple w:instr=" SEQ Abb. \* ARABIC ">
        <w:r w:rsidR="008514D7">
          <w:rPr>
            <w:noProof/>
          </w:rPr>
          <w:t>11</w:t>
        </w:r>
      </w:fldSimple>
      <w:r>
        <w:t xml:space="preserve">: </w:t>
      </w:r>
      <w:r w:rsidR="00AD7D24">
        <w:tab/>
      </w:r>
      <w:r w:rsidR="001E6441">
        <w:t>Aktivierungsfunktionen: tanh(z),</w:t>
      </w:r>
      <w:r w:rsidR="001E6441" w:rsidRPr="001E6441">
        <w:rPr>
          <w:rFonts w:ascii="Cambria Math" w:hAnsi="Cambria Math"/>
          <w:i/>
        </w:rPr>
        <w:t xml:space="preserve"> </w:t>
      </w:r>
      <m:oMath>
        <m:r>
          <w:rPr>
            <w:rFonts w:ascii="Cambria Math" w:hAnsi="Cambria Math"/>
          </w:rPr>
          <m:t>σ</m:t>
        </m:r>
        <m:d>
          <m:dPr>
            <m:ctrlPr>
              <w:rPr>
                <w:rFonts w:ascii="Cambria Math" w:hAnsi="Cambria Math"/>
                <w:i/>
              </w:rPr>
            </m:ctrlPr>
          </m:dPr>
          <m:e>
            <m:r>
              <w:rPr>
                <w:rFonts w:ascii="Cambria Math" w:hAnsi="Cambria Math"/>
              </w:rPr>
              <m:t>z</m:t>
            </m:r>
          </m:e>
        </m:d>
      </m:oMath>
      <w:r w:rsidR="001E6441">
        <w:rPr>
          <w:rFonts w:ascii="Cambria Math" w:hAnsi="Cambria Math"/>
          <w:i/>
        </w:rPr>
        <w:t xml:space="preserve"> </w:t>
      </w:r>
      <w:r w:rsidR="001E6441" w:rsidRPr="001E6441">
        <w:rPr>
          <w:rFonts w:ascii="Cambria Math" w:hAnsi="Cambria Math"/>
          <w:iCs/>
        </w:rPr>
        <w:t xml:space="preserve">und </w:t>
      </w:r>
      <m:oMath>
        <m:r>
          <w:rPr>
            <w:rFonts w:ascii="Cambria Math" w:hAnsi="Cambria Math"/>
          </w:rPr>
          <m:t>ReLU</m:t>
        </m:r>
        <m:d>
          <m:dPr>
            <m:ctrlPr>
              <w:rPr>
                <w:rFonts w:ascii="Cambria Math" w:hAnsi="Cambria Math"/>
                <w:i/>
              </w:rPr>
            </m:ctrlPr>
          </m:dPr>
          <m:e>
            <m:r>
              <w:rPr>
                <w:rFonts w:ascii="Cambria Math" w:hAnsi="Cambria Math"/>
              </w:rPr>
              <m:t>z</m:t>
            </m:r>
          </m:e>
        </m:d>
      </m:oMath>
      <w:bookmarkEnd w:id="43"/>
      <w:bookmarkEnd w:id="44"/>
    </w:p>
    <w:p w14:paraId="3A8B351B" w14:textId="77777777" w:rsidR="001E6441" w:rsidRDefault="001E6441" w:rsidP="001E6441"/>
    <w:p w14:paraId="13E4C286" w14:textId="4F7426F9" w:rsidR="008A5103" w:rsidRDefault="00EA2F64" w:rsidP="001E6441">
      <w:r>
        <w:t xml:space="preserve">Für die Ausgabeschicht wird oftmals eine andere Aktivierungsfunktion als in den anderen Schichten des KNNs verwendet. Diese ist abhängig von der Aufgabenstellung und der </w:t>
      </w:r>
      <w:r>
        <w:lastRenderedPageBreak/>
        <w:t>angestrebten Ausgabe des Netzes</w:t>
      </w:r>
      <w:r w:rsidR="005D2A97">
        <w:t xml:space="preserve">. Bei mehrklassigen Klassifikationsproblemen nutzt man üblicherweise die </w:t>
      </w:r>
      <w:r w:rsidR="005D2A97" w:rsidRPr="005D2A97">
        <w:rPr>
          <w:i/>
          <w:iCs/>
        </w:rPr>
        <w:t>Soft</w:t>
      </w:r>
      <w:r w:rsidR="000F5550">
        <w:rPr>
          <w:i/>
          <w:iCs/>
        </w:rPr>
        <w:t>m</w:t>
      </w:r>
      <w:r w:rsidR="005D2A97" w:rsidRPr="005D2A97">
        <w:rPr>
          <w:i/>
          <w:iCs/>
        </w:rPr>
        <w:t>ax-Funktion</w:t>
      </w:r>
      <w:r w:rsidR="005D2A97">
        <w:t xml:space="preserve"> </w:t>
      </w:r>
      <w:sdt>
        <w:sdtPr>
          <w:alias w:val="To edit, see citavi.com/edit"/>
          <w:tag w:val="CitaviPlaceholder#ec588f70-bf51-4e6d-b282-77c2b8dbfbd8"/>
          <w:id w:val="-59641255"/>
          <w:placeholder>
            <w:docPart w:val="DefaultPlaceholder_-1854013440"/>
          </w:placeholder>
        </w:sdtPr>
        <w:sdtContent>
          <w:r>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GRlNDQyLWU1MGItNDZhYy04MDY0LWJiODhjNzZjYmJk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YWdlUmFuZ2UiOiI8c3A+XHJcbiAgPG4+MTc2PC9uPlxyXG4gIDxpbj50cnVlPC9pbj5cclxuICA8b3M+MTc2PC9vcz5cclxuICA8cHM+MTc2PC9wcz5cclxuPC9zcD5cclxuPGVwPlxyXG4gIDxuPjE5MTwvbj5cclxuICA8aW4+dHJ1ZTwvaW4+XHJcbiAgPG9zPjE5MTwvb3M+XHJcbiAgPHBzPjE5MTwvcHM+XHJcbjwvZXA+XHJcbjxvcz4xNzYtMTkxPC9vcz4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WzE1XSJ9XX0sIlRhZyI6IkNpdGF2aVBsYWNlaG9sZGVyI2VjNTg4ZjcwLWJmNTEtNGU2ZC1iMjgyLTc3YzJiOGRiZmJkOCIsIlRleHQiOiJbMTVdIiwiV0FJVmVyc2lvbiI6IjYuMTQuMC4wIn0=}</w:instrText>
          </w:r>
          <w:r>
            <w:fldChar w:fldCharType="separate"/>
          </w:r>
          <w:r w:rsidR="006B2F4C">
            <w:t>[15]</w:t>
          </w:r>
          <w:r>
            <w:fldChar w:fldCharType="end"/>
          </w:r>
        </w:sdtContent>
      </w:sdt>
      <w:r>
        <w:t xml:space="preserve">. </w:t>
      </w:r>
      <w:r w:rsidR="00F345A4">
        <w:t xml:space="preserve">Diese ist </w:t>
      </w:r>
      <w:r w:rsidR="0083677D">
        <w:t xml:space="preserve">für das Ausgabeneuron </w:t>
      </w:r>
      <m:oMath>
        <m:r>
          <w:rPr>
            <w:rFonts w:ascii="Cambria Math" w:hAnsi="Cambria Math"/>
          </w:rPr>
          <m:t>j</m:t>
        </m:r>
      </m:oMath>
      <w:r w:rsidR="00F345A4">
        <w:t xml:space="preserve"> </w:t>
      </w:r>
      <m:oMath>
        <m:d>
          <m:dPr>
            <m:ctrlPr>
              <w:rPr>
                <w:rFonts w:ascii="Cambria Math" w:hAnsi="Cambria Math"/>
                <w:i/>
              </w:rPr>
            </m:ctrlPr>
          </m:dPr>
          <m:e>
            <m:r>
              <w:rPr>
                <w:rFonts w:ascii="Cambria Math" w:hAnsi="Cambria Math"/>
              </w:rPr>
              <m:t>1≤j≤K</m:t>
            </m:r>
          </m:e>
        </m:d>
        <m:r>
          <w:rPr>
            <w:rFonts w:ascii="Cambria Math" w:hAnsi="Cambria Math"/>
          </w:rPr>
          <m:t xml:space="preserve"> </m:t>
        </m:r>
      </m:oMath>
      <w:r w:rsidR="00C078C9">
        <w:t xml:space="preserve"> </w:t>
      </w:r>
      <w:r w:rsidR="0083677D">
        <w:t xml:space="preserve">wie </w:t>
      </w:r>
      <w:r w:rsidR="00F345A4">
        <w:t>folgt definiert:</w:t>
      </w:r>
    </w:p>
    <w:p w14:paraId="011791CF" w14:textId="37E892A5" w:rsidR="00F345A4" w:rsidRPr="00590A9C" w:rsidRDefault="00590A9C" w:rsidP="004262DE">
      <w:pPr>
        <w:tabs>
          <w:tab w:val="left" w:pos="851"/>
          <w:tab w:val="left" w:pos="8364"/>
        </w:tabs>
        <w:jc w:val="left"/>
      </w:pPr>
      <w:r>
        <w:tab/>
      </w:r>
      <w:r w:rsidR="000D605B">
        <w:t xml:space="preserve"> </w:t>
      </w:r>
      <m:oMath>
        <m:sSub>
          <m:sSubPr>
            <m:ctrlPr>
              <w:rPr>
                <w:rFonts w:ascii="Cambria Math" w:hAnsi="Cambria Math"/>
                <w:i/>
              </w:rPr>
            </m:ctrlPr>
          </m:sSubPr>
          <m:e>
            <m:r>
              <w:rPr>
                <w:rFonts w:ascii="Cambria Math" w:hAnsi="Cambria Math"/>
              </w:rPr>
              <m:t>softmax</m:t>
            </m:r>
            <m:d>
              <m:dPr>
                <m:ctrlPr>
                  <w:rPr>
                    <w:rFonts w:ascii="Cambria Math" w:hAnsi="Cambria Math"/>
                    <w:i/>
                  </w:rPr>
                </m:ctrlPr>
              </m:dPr>
              <m:e>
                <m:r>
                  <m:rPr>
                    <m:sty m:val="bi"/>
                  </m:rPr>
                  <w:rPr>
                    <w:rFonts w:ascii="Cambria Math" w:hAnsi="Cambria Math"/>
                  </w:rPr>
                  <m:t>z</m:t>
                </m:r>
              </m:e>
            </m:d>
          </m:e>
          <m:sub>
            <m:r>
              <w:rPr>
                <w:rFonts w:ascii="Cambria Math" w:hAnsi="Cambria Math"/>
              </w:rPr>
              <m:t>j</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j</m:t>
                    </m:r>
                  </m:sub>
                </m:sSub>
              </m:sup>
            </m:sSup>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k</m:t>
                        </m:r>
                      </m:sub>
                    </m:sSub>
                  </m:sup>
                </m:sSup>
              </m:e>
            </m:nary>
          </m:den>
        </m:f>
      </m:oMath>
      <w:r w:rsidR="000D605B">
        <w:t xml:space="preserve"> </w:t>
      </w:r>
      <w:r>
        <w:tab/>
        <w:t>(2.6)</w:t>
      </w:r>
    </w:p>
    <w:p w14:paraId="6909BABB" w14:textId="70538D6C" w:rsidR="0083677D" w:rsidRPr="001E6441" w:rsidRDefault="0083677D" w:rsidP="001E6441">
      <w:r>
        <w:t xml:space="preserve">Hierbei entspricht </w:t>
      </w:r>
      <m:oMath>
        <m:r>
          <w:rPr>
            <w:rFonts w:ascii="Cambria Math" w:hAnsi="Cambria Math"/>
          </w:rPr>
          <m:t>K</m:t>
        </m:r>
      </m:oMath>
      <w:r>
        <w:t xml:space="preserve"> der Anzahl der Ausgabeneuronen </w:t>
      </w:r>
      <w:r w:rsidR="00C078C9">
        <w:t>bzw.</w:t>
      </w:r>
      <w:r>
        <w:t xml:space="preserve"> Klassen und </w:t>
      </w:r>
      <m:oMath>
        <m:r>
          <m:rPr>
            <m:sty m:val="bi"/>
          </m:rPr>
          <w:rPr>
            <w:rFonts w:ascii="Cambria Math" w:hAnsi="Cambria Math"/>
          </w:rPr>
          <m:t>z</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e>
        </m:d>
      </m:oMath>
      <w:r>
        <w:t xml:space="preserve"> einem Vektor, der die gewichteten Summen aller Ausgabeneuronen enthält. </w:t>
      </w:r>
      <w:r w:rsidR="00030BB7">
        <w:t>Durch Anwendung der Soft</w:t>
      </w:r>
      <w:r w:rsidR="000F5550">
        <w:t>m</w:t>
      </w:r>
      <w:r w:rsidR="00030BB7">
        <w:t xml:space="preserve">ax-Funktion summieren sich alle Ausgaben des KNNs zu 1 auf, wodurch man die Ausgabe des </w:t>
      </w:r>
      <w:r w:rsidR="00C078C9">
        <w:t>N</w:t>
      </w:r>
      <w:r w:rsidR="00030BB7">
        <w:t xml:space="preserve">eurons </w:t>
      </w:r>
      <m:oMath>
        <m:r>
          <w:rPr>
            <w:rFonts w:ascii="Cambria Math" w:hAnsi="Cambria Math"/>
          </w:rPr>
          <m:t>j</m:t>
        </m:r>
      </m:oMath>
      <w:r w:rsidR="00030BB7">
        <w:t xml:space="preserve"> als Wahrscheinlichkeit interpretieren kann, dass der </w:t>
      </w:r>
      <w:r w:rsidR="00590A9C">
        <w:t xml:space="preserve">eingegebene </w:t>
      </w:r>
      <w:r w:rsidR="00030BB7">
        <w:t xml:space="preserve">Datenpunkt der zu  </w:t>
      </w:r>
      <m:oMath>
        <m:r>
          <w:rPr>
            <w:rFonts w:ascii="Cambria Math" w:hAnsi="Cambria Math"/>
          </w:rPr>
          <m:t>j</m:t>
        </m:r>
      </m:oMath>
      <w:r w:rsidR="00030BB7">
        <w:t xml:space="preserve"> zugeordneten Klasse angehört</w:t>
      </w:r>
      <w:r w:rsidR="007A05F1">
        <w:t xml:space="preserve"> </w:t>
      </w:r>
      <w:sdt>
        <w:sdtPr>
          <w:alias w:val="To edit, see citavi.com/edit"/>
          <w:tag w:val="CitaviPlaceholder#98c8beea-da6e-429d-adaa-4210a532ebe8"/>
          <w:id w:val="-2018453794"/>
          <w:placeholder>
            <w:docPart w:val="DefaultPlaceholder_-1854013440"/>
          </w:placeholder>
        </w:sdtPr>
        <w:sdtContent>
          <w:r w:rsidR="007A05F1">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Dk1MWI4LTg3ZTktNDM4OS1hOTNhLTRlNDE2NWM2MzNmM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5IiwiU3RhcnRQYWdlIjp7IiRpZCI6IjUiLCIkdHlwZSI6IlN3aXNzQWNhZGVtaWMuUGFnZU51bWJlciwgU3dpc3NBY2FkZW1pYyIsIklzRnVsbHlOdW1lcmljIjp0cnVlLCJOdW1iZXIiOjE0OSwiTnVtYmVyaW5nVHlwZSI6MCwiTnVtZXJhbFN5c3RlbSI6MCwiT3JpZ2luYWxTdHJpbmciOiIxNDkiLCJQcmV0dHlTdHJpbmciOiIxN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joxMzoxM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xNDlmLl0ifV19LCJUYWciOiJDaXRhdmlQbGFjZWhvbGRlciM5OGM4YmVlYS1kYTZlLTQyOWQtYWRhYS00MjEwYTUzMmViZTgiLCJUZXh0IjoiWzExLCBTLiAxNDlmLl0iLCJXQUlWZXJzaW9uIjoiNi4xNC4wLjAifQ==}</w:instrText>
          </w:r>
          <w:r w:rsidR="007A05F1">
            <w:fldChar w:fldCharType="separate"/>
          </w:r>
          <w:r w:rsidR="006B2F4C">
            <w:t>[11, S. 149f.]</w:t>
          </w:r>
          <w:r w:rsidR="007A05F1">
            <w:fldChar w:fldCharType="end"/>
          </w:r>
        </w:sdtContent>
      </w:sdt>
      <w:r w:rsidR="00030BB7">
        <w:t>.</w:t>
      </w:r>
    </w:p>
    <w:p w14:paraId="61791C63" w14:textId="1011794B" w:rsidR="006E2605" w:rsidRDefault="006E2605" w:rsidP="006E2605">
      <w:pPr>
        <w:pStyle w:val="berschrift3"/>
      </w:pPr>
      <w:bookmarkStart w:id="45" w:name="_Toc144726448"/>
      <w:r>
        <w:t>Training neuronaler Netze</w:t>
      </w:r>
      <w:r w:rsidR="00DE3F6A">
        <w:t>: Backpropagation und Early-Stopping</w:t>
      </w:r>
      <w:bookmarkEnd w:id="45"/>
    </w:p>
    <w:p w14:paraId="43AE75E3" w14:textId="58337CC4" w:rsidR="006E2605" w:rsidRDefault="006E2605" w:rsidP="006E2605">
      <w:r>
        <w:t>Beim Training der künstlichen Neuronen kommt es darauf an, die Gewichte und den Bias-Term</w:t>
      </w:r>
      <w:r w:rsidR="001D6190">
        <w:t xml:space="preserve">, welche in der Regel zufällig initialisiert werden, </w:t>
      </w:r>
      <w:r>
        <w:t xml:space="preserve">so anzupassen, dass sie in Kombination mit der gewählten Aktivierungsfunktion zu der gewünschten Ausgabe führen. </w:t>
      </w:r>
      <w:r w:rsidR="001D6190">
        <w:t xml:space="preserve">Hierbei kommt ein Verfahren zum Einsatz, welches sich </w:t>
      </w:r>
      <w:r w:rsidR="001D6190" w:rsidRPr="001D6190">
        <w:rPr>
          <w:i/>
          <w:iCs/>
        </w:rPr>
        <w:t>Backpropagation</w:t>
      </w:r>
      <w:r w:rsidR="001D6190">
        <w:t>, nennt.</w:t>
      </w:r>
    </w:p>
    <w:p w14:paraId="504E06C4" w14:textId="0A376A62" w:rsidR="00F039B1" w:rsidRDefault="001D6190" w:rsidP="006E2605">
      <w:r>
        <w:t>Der Backpropagation</w:t>
      </w:r>
      <w:r w:rsidR="00DD7AC6">
        <w:t>-</w:t>
      </w:r>
      <w:r>
        <w:t xml:space="preserve">Algorithmus basiert auf dem sogenannten </w:t>
      </w:r>
      <w:r w:rsidRPr="001D6190">
        <w:rPr>
          <w:i/>
          <w:iCs/>
        </w:rPr>
        <w:t>Gradientenabstieg</w:t>
      </w:r>
      <w:r w:rsidRPr="001D6190">
        <w:t xml:space="preserve">, ein </w:t>
      </w:r>
      <w:r w:rsidR="00CB4503" w:rsidRPr="001D6190">
        <w:t>Verfahren,</w:t>
      </w:r>
      <w:r w:rsidRPr="001D6190">
        <w:t xml:space="preserve"> </w:t>
      </w:r>
      <w:r>
        <w:t xml:space="preserve">welches dazu genutzt </w:t>
      </w:r>
      <w:r w:rsidR="007E6253">
        <w:t>wird,</w:t>
      </w:r>
      <w:r w:rsidR="00F039B1">
        <w:t xml:space="preserve"> die Eingabeparameter einer </w:t>
      </w:r>
      <w:r w:rsidR="00F039B1" w:rsidRPr="00F039B1">
        <w:rPr>
          <w:i/>
          <w:iCs/>
        </w:rPr>
        <w:t>Kostenfunktion</w:t>
      </w:r>
      <w:r w:rsidR="00F039B1">
        <w:t xml:space="preserve"> (</w:t>
      </w:r>
      <w:r w:rsidR="00F039B1" w:rsidRPr="00F039B1">
        <w:rPr>
          <w:i/>
          <w:iCs/>
        </w:rPr>
        <w:t>Loss-Function</w:t>
      </w:r>
      <w:r w:rsidR="00F039B1" w:rsidRPr="00DD01F7">
        <w:t xml:space="preserve">) </w:t>
      </w:r>
      <w:r w:rsidR="00F039B1">
        <w:t xml:space="preserve">iterativ so anzupassen, dass </w:t>
      </w:r>
      <w:r w:rsidR="00926097">
        <w:t>ihre Ausgabe</w:t>
      </w:r>
      <w:r w:rsidR="00F039B1">
        <w:t xml:space="preserve"> minimiert wird.</w:t>
      </w:r>
      <w:r w:rsidR="005A363B">
        <w:t xml:space="preserve"> Ohne auf die konkrete Mathematik einzugehen, berechnet der </w:t>
      </w:r>
      <w:r w:rsidR="005A363B" w:rsidRPr="005A363B">
        <w:rPr>
          <w:i/>
          <w:iCs/>
        </w:rPr>
        <w:t>Gradientenabstieg</w:t>
      </w:r>
      <w:r w:rsidR="005A363B">
        <w:rPr>
          <w:i/>
          <w:iCs/>
        </w:rPr>
        <w:t xml:space="preserve"> </w:t>
      </w:r>
      <w:r w:rsidR="005A363B">
        <w:t>hierbei in jedem Zeitschritt ausgehend von der aktuellen Position im Parameterraum die Richtung des steilsten Abstiegs</w:t>
      </w:r>
      <w:r w:rsidR="00CB4503">
        <w:t xml:space="preserve">, welche durch den sogenannten </w:t>
      </w:r>
      <w:r w:rsidR="00CB4503" w:rsidRPr="00AA5968">
        <w:rPr>
          <w:i/>
          <w:iCs/>
        </w:rPr>
        <w:t>lokalen</w:t>
      </w:r>
      <w:r w:rsidR="00CB4503">
        <w:t xml:space="preserve"> </w:t>
      </w:r>
      <w:r w:rsidR="00CB4503" w:rsidRPr="00CB4503">
        <w:rPr>
          <w:i/>
          <w:iCs/>
        </w:rPr>
        <w:t>Gradienten</w:t>
      </w:r>
      <w:r w:rsidR="00CB4503">
        <w:t xml:space="preserve"> definiert wird. Darauf basierend werden die Parameter so angepasst, dass die Position in Richtung dieses Abstiegs</w:t>
      </w:r>
      <w:r w:rsidR="0015629B">
        <w:t xml:space="preserve"> schrittweise</w:t>
      </w:r>
      <w:r w:rsidR="00CB4503">
        <w:t xml:space="preserve"> verschoben wird</w:t>
      </w:r>
      <w:r w:rsidR="0015629B">
        <w:t>, bis der lokale Gradient null wird, also ein Minimum</w:t>
      </w:r>
      <w:r w:rsidR="007E6253">
        <w:t xml:space="preserve"> </w:t>
      </w:r>
      <w:r w:rsidR="0015629B">
        <w:t>gefunden wurde</w:t>
      </w:r>
      <w:r w:rsidR="007E6253">
        <w:t>.</w:t>
      </w:r>
      <w:r w:rsidR="00591214">
        <w:t xml:space="preserve"> Ein wichtiger Hyperparameter beim Gradientenabstieg ist die Größe der Schritte, welche durch die sog</w:t>
      </w:r>
      <w:r w:rsidR="00AA5968">
        <w:t>enannte</w:t>
      </w:r>
      <w:r w:rsidR="00591214">
        <w:t xml:space="preserve"> </w:t>
      </w:r>
      <w:r w:rsidR="00591214" w:rsidRPr="00591214">
        <w:rPr>
          <w:i/>
          <w:iCs/>
        </w:rPr>
        <w:t>Lernrate</w:t>
      </w:r>
      <w:r w:rsidR="00591214">
        <w:t xml:space="preserve"> festgelegt wird. Ist diese zu klein, kann es sehr viele Iterationen in Anspruch nehmen</w:t>
      </w:r>
      <w:r w:rsidR="006E3C28">
        <w:t>,</w:t>
      </w:r>
      <w:r w:rsidR="00591214">
        <w:t xml:space="preserve"> bis der Algorithmus konvergiert. Eine größere Lernrate verschnellert in der Regel das Training, kann aber auch dazu führen, dass Minima übersprungen werden und der Algorithmus im schlimmsten Fall divergiert</w:t>
      </w:r>
      <w:r w:rsidR="00355197">
        <w:t xml:space="preserve"> </w:t>
      </w:r>
      <w:sdt>
        <w:sdtPr>
          <w:alias w:val="To edit, see citavi.com/edit"/>
          <w:tag w:val="CitaviPlaceholder#6ffc2b05-6f27-4e69-84c2-ddd7c4787977"/>
          <w:id w:val="-615068025"/>
          <w:placeholder>
            <w:docPart w:val="DefaultPlaceholder_-1854013440"/>
          </w:placeholder>
        </w:sdtPr>
        <w:sdtContent>
          <w:r w:rsidR="00355197">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MDhkMzk2LTUxOWQtNDdiYi1hZGVmLWVkMDViOTNlZjYw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xIiwiU3RhcnRQYWdlIjp7IiRpZCI6IjUiLCIkdHlwZSI6IlN3aXNzQWNhZGVtaWMuUGFnZU51bWJlciwgU3dpc3NBY2FkZW1pYyIsIklzRnVsbHlOdW1lcmljIjp0cnVlLCJOdW1iZXIiOjEyMSwiTnVtYmVyaW5nVHlwZSI6MCwiTnVtZXJhbFN5c3RlbSI6MCwiT3JpZ2luYWxTdHJpbmciOiIxMjEiLCJQcmV0dHlTdHJpbmciOiIxMj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joxMzoxMCIsIlByb2plY3QiOnsiJHJlZiI6IjgifX0sIlVzZU51bWJlcmluZ1R5cGVPZlBhcmVudERvY3VtZW50IjpmYWxzZX1dLCJGb3JtYXR0ZWRUZXh0Ijp7IiRpZCI6IjEzIiwiQ291bnQiOjEsIlRleHRVbml0cyI6W3siJGlkIjoiMTQiLCJGb250U3R5bGUiOnsiJGlkIjoiMTUiLCJOZXV0cmFsIjp0cnVlfSwiUmVhZGluZ09yZGVyIjoxLCJUZXh0IjoiWzExLCBTLiAxMjFdIn1dfSwiVGFnIjoiQ2l0YXZpUGxhY2Vob2xkZXIjNmZmYzJiMDUtNmYyNy00ZTY5LTg0YzItZGRkN2M0Nzg3OTc3IiwiVGV4dCI6IlsxMSwgUy4gMTIxXSIsIldBSVZlcnNpb24iOiI2LjE0LjAuMCJ9}</w:instrText>
          </w:r>
          <w:r w:rsidR="00355197">
            <w:fldChar w:fldCharType="separate"/>
          </w:r>
          <w:r w:rsidR="006B2F4C">
            <w:t>[11, S. 121]</w:t>
          </w:r>
          <w:r w:rsidR="00355197">
            <w:fldChar w:fldCharType="end"/>
          </w:r>
        </w:sdtContent>
      </w:sdt>
      <w:r w:rsidR="00591214">
        <w:t>.</w:t>
      </w:r>
      <w:r w:rsidR="0010052E">
        <w:t xml:space="preserve"> Abb. 12 veranschaulicht das Gradientenabstiegsverfahren </w:t>
      </w:r>
      <w:r w:rsidR="000D605B">
        <w:t xml:space="preserve">zur Minimierung einer Verlustfunktion auf Basis zweier Parameter. </w:t>
      </w:r>
    </w:p>
    <w:p w14:paraId="3A3A3894" w14:textId="77777777" w:rsidR="00355197" w:rsidRDefault="00CB4503" w:rsidP="00355197">
      <w:pPr>
        <w:pStyle w:val="AbbMitRahmen"/>
        <w:keepNext/>
      </w:pPr>
      <w:r w:rsidRPr="00CB4503">
        <w:rPr>
          <w:noProof/>
        </w:rPr>
        <w:lastRenderedPageBreak/>
        <w:drawing>
          <wp:inline distT="0" distB="0" distL="0" distR="0" wp14:anchorId="62BF26D8" wp14:editId="71485FA3">
            <wp:extent cx="4679950" cy="2729971"/>
            <wp:effectExtent l="0" t="0" r="0" b="0"/>
            <wp:docPr id="195841635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682378" cy="2731387"/>
                    </a:xfrm>
                    <a:prstGeom prst="rect">
                      <a:avLst/>
                    </a:prstGeom>
                    <a:noFill/>
                    <a:ln>
                      <a:noFill/>
                    </a:ln>
                  </pic:spPr>
                </pic:pic>
              </a:graphicData>
            </a:graphic>
          </wp:inline>
        </w:drawing>
      </w:r>
    </w:p>
    <w:p w14:paraId="27F7A5B2" w14:textId="6FC33EDF" w:rsidR="00CB4503" w:rsidRDefault="00C132C0" w:rsidP="00AD7D24">
      <w:pPr>
        <w:pStyle w:val="Beschriftung"/>
      </w:pPr>
      <w:bookmarkStart w:id="46" w:name="_Toc144726575"/>
      <w:bookmarkStart w:id="47" w:name="_Toc143696925"/>
      <w:r>
        <w:t xml:space="preserve">Abb. </w:t>
      </w:r>
      <w:fldSimple w:instr=" SEQ Abb. \* ARABIC ">
        <w:r w:rsidR="008514D7">
          <w:rPr>
            <w:noProof/>
          </w:rPr>
          <w:t>12</w:t>
        </w:r>
      </w:fldSimple>
      <w:r>
        <w:t xml:space="preserve">: </w:t>
      </w:r>
      <w:r w:rsidR="00AD7D24">
        <w:tab/>
      </w:r>
      <w:r w:rsidR="00397052">
        <w:t>Darstellung des Gradientenabstiegs</w:t>
      </w:r>
      <w:bookmarkEnd w:id="46"/>
      <w:r w:rsidR="00397052">
        <w:t xml:space="preserve"> </w:t>
      </w:r>
      <w:bookmarkEnd w:id="47"/>
    </w:p>
    <w:p w14:paraId="3B881410" w14:textId="1D3CA340" w:rsidR="002745B9" w:rsidRPr="002745B9" w:rsidRDefault="002745B9" w:rsidP="002745B9">
      <w:pPr>
        <w:pStyle w:val="Beschriftung"/>
      </w:pPr>
      <w:r>
        <w:tab/>
        <w:t xml:space="preserve">Quelle: Entnommen aus </w:t>
      </w:r>
      <w:sdt>
        <w:sdtPr>
          <w:alias w:val="To edit, see citavi.com/edit"/>
          <w:tag w:val="CitaviPlaceholder#2326a0c6-434a-4efe-89c6-c25a92a4119e"/>
          <w:id w:val="49273496"/>
          <w:placeholder>
            <w:docPart w:val="23F7523878F549F1BDD3989D90F28F77"/>
          </w:placeholder>
        </w:sdtPr>
        <w:sdtContent>
          <w:r>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NzlmMmEzLWE1NGYtNGNiYS05Mzk0LWI4Y2JiZTFlMDYzMiIsIlJhbmdlTGVuZ3RoIjo0LCJSZWZlcmVuY2VJZCI6ImNhNWNlODc1LWY3N2MtNDMxNC1iNzZlLTc1NzgzNmQ0MTl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Byb2dyYW1tZXJzb3VnaHQuY29tL2FydGljbGUvMzUwNzM4ODY3OS8iLCJVcmlTdHJpbmciOiJodHRwczovL3d3dy5wcm9ncmFtbWVyc291Z2h0LmNvbS9hcnRpY2xlLzM1MDczODg2Nz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}</w:instrText>
          </w:r>
          <w:r>
            <w:fldChar w:fldCharType="separate"/>
          </w:r>
          <w:r w:rsidR="006B2F4C">
            <w:t>[17]</w:t>
          </w:r>
          <w:r>
            <w:fldChar w:fldCharType="end"/>
          </w:r>
        </w:sdtContent>
      </w:sdt>
    </w:p>
    <w:p w14:paraId="43A3653F" w14:textId="77777777" w:rsidR="006E2605" w:rsidRDefault="006E2605" w:rsidP="006E2605"/>
    <w:p w14:paraId="47A28654" w14:textId="786DA90B" w:rsidR="0048400A" w:rsidRDefault="005149A1" w:rsidP="006E2605">
      <w:r>
        <w:t>Beim</w:t>
      </w:r>
      <w:r w:rsidR="00DD7AC6">
        <w:t xml:space="preserve"> Backpropagation-Algorithmus </w:t>
      </w:r>
      <w:r>
        <w:t>für das Training neuronaler Netze können hierbei die Gradienten zur Anpassung aller Modellparameter</w:t>
      </w:r>
      <w:r w:rsidR="00C779BC">
        <w:t xml:space="preserve"> (Gewichte und Bias-Terme</w:t>
      </w:r>
      <w:r w:rsidR="0010052E">
        <w:t xml:space="preserve"> der Neuronen</w:t>
      </w:r>
      <w:r w:rsidR="00C779BC">
        <w:t>) für jede Iteration</w:t>
      </w:r>
      <w:r w:rsidR="00A378C2">
        <w:t xml:space="preserve"> </w:t>
      </w:r>
      <w:r>
        <w:t xml:space="preserve">in nur zwei Durchgängen durch das Netz </w:t>
      </w:r>
      <w:r w:rsidR="00D574A0">
        <w:t>berechnet</w:t>
      </w:r>
      <w:r>
        <w:t xml:space="preserve"> werden. </w:t>
      </w:r>
      <w:r w:rsidR="00D24AEE">
        <w:t xml:space="preserve">Hierzu werden in der Regel sogenannte </w:t>
      </w:r>
      <w:r w:rsidR="00D24AEE" w:rsidRPr="00D24AEE">
        <w:rPr>
          <w:i/>
          <w:iCs/>
        </w:rPr>
        <w:t>Mini-Batches</w:t>
      </w:r>
      <w:r w:rsidR="00D24AEE">
        <w:t xml:space="preserve"> (z.</w:t>
      </w:r>
      <w:r w:rsidR="00AA5968">
        <w:t xml:space="preserve"> </w:t>
      </w:r>
      <w:r w:rsidR="00D24AEE">
        <w:t>B.</w:t>
      </w:r>
      <w:r w:rsidR="00AA5968">
        <w:t xml:space="preserve"> eine Teilmenge von</w:t>
      </w:r>
      <w:r w:rsidR="00D24AEE">
        <w:t xml:space="preserve"> 32 Datenpunkte</w:t>
      </w:r>
      <w:r w:rsidR="00AA5968">
        <w:t>n</w:t>
      </w:r>
      <w:r w:rsidR="00D24AEE">
        <w:t xml:space="preserve">) aus den Trainingsdatensatz genutzt, um die zugehörige Ausgabe der einzelnen Neuronen und des gesamten Netzes zu berechnen. Dies bezeichnet man als </w:t>
      </w:r>
      <w:r w:rsidR="00D24AEE" w:rsidRPr="00D24AEE">
        <w:rPr>
          <w:i/>
          <w:iCs/>
        </w:rPr>
        <w:t>Vorwärtsdurchlauf</w:t>
      </w:r>
      <w:r w:rsidR="00D24AEE">
        <w:t xml:space="preserve"> </w:t>
      </w:r>
      <w:r w:rsidR="006E3C28">
        <w:t>oder</w:t>
      </w:r>
      <w:r w:rsidR="00D24AEE">
        <w:t xml:space="preserve"> </w:t>
      </w:r>
      <w:r w:rsidR="00D24AEE" w:rsidRPr="00D24AEE">
        <w:rPr>
          <w:i/>
          <w:iCs/>
        </w:rPr>
        <w:t>Forward</w:t>
      </w:r>
      <w:r w:rsidR="00AA5968">
        <w:rPr>
          <w:i/>
          <w:iCs/>
        </w:rPr>
        <w:t xml:space="preserve"> </w:t>
      </w:r>
      <w:r w:rsidR="00D24AEE" w:rsidRPr="00D24AEE">
        <w:rPr>
          <w:i/>
          <w:iCs/>
        </w:rPr>
        <w:t>Propagation</w:t>
      </w:r>
      <w:r w:rsidR="00D24AEE">
        <w:t xml:space="preserve">. </w:t>
      </w:r>
      <w:r w:rsidR="009F2C16">
        <w:t>Als nächstes wird der Ausgabefehler des Netzes auf Basis einer Verlustfunktion</w:t>
      </w:r>
      <w:r w:rsidR="00AB07AF">
        <w:t xml:space="preserve"> </w:t>
      </w:r>
      <w:r w:rsidR="009F2C16">
        <w:t xml:space="preserve">bestimmt, welche die </w:t>
      </w:r>
      <w:r w:rsidR="000D605B">
        <w:t>Labels</w:t>
      </w:r>
      <w:r w:rsidR="009F2C16">
        <w:t xml:space="preserve"> mit der berechneten Ausgabe vergleicht und das Ergebnis dieses Vergleichs in Form eines Messwertes zurückliefert. </w:t>
      </w:r>
      <w:r w:rsidR="002D5AA7">
        <w:t xml:space="preserve">Nun wird berechnet, wie viel jedes Gewicht der Ausgabeschicht zum Fehler beigetragen hat. </w:t>
      </w:r>
      <w:r w:rsidR="0087346E">
        <w:t xml:space="preserve">Anschließend wird bestimmt, wie hoch der Beitrag zum Fehler der Gewichte der darunterliegenden Schicht war. </w:t>
      </w:r>
      <w:r w:rsidR="000D605B">
        <w:t>Der</w:t>
      </w:r>
      <w:r w:rsidR="0087346E">
        <w:t xml:space="preserve"> Algorithmus</w:t>
      </w:r>
      <w:r w:rsidR="000D605B">
        <w:t xml:space="preserve"> arbeitet sich somit</w:t>
      </w:r>
      <w:r w:rsidR="0087346E">
        <w:t xml:space="preserve"> rückwärts durch die Schichten des Netzes, was als </w:t>
      </w:r>
      <w:r w:rsidR="0087346E" w:rsidRPr="0087346E">
        <w:rPr>
          <w:i/>
          <w:iCs/>
        </w:rPr>
        <w:t>Rückwärtsdurchlauf</w:t>
      </w:r>
      <w:r w:rsidR="0087346E">
        <w:t xml:space="preserve"> oder </w:t>
      </w:r>
      <w:r w:rsidR="0087346E" w:rsidRPr="0087346E">
        <w:rPr>
          <w:i/>
          <w:iCs/>
        </w:rPr>
        <w:t>Backpropagation</w:t>
      </w:r>
      <w:r w:rsidR="0087346E">
        <w:t xml:space="preserve"> bezeichnet wird. Hierdurch werden die Fehlergradienten der einzelnen Gewichte und Bias-Terme effizient über das gesamte Netz berechnet. Schließlich müssen diese dann nur noch entsprechend angepasst werden, wodurch die Verlustfunktion minimiert bzw. die Ausgabe des Netzes korrigiert wird. </w:t>
      </w:r>
      <w:r w:rsidR="00E11AB7">
        <w:t xml:space="preserve">Während des Trainingsprozesses wird der gesamte Trainingsdatensatz meist mehrfach durchlaufen. Einen einzelnen Durchlauf bezeichnet man hierbei als </w:t>
      </w:r>
      <w:r w:rsidR="00E11AB7" w:rsidRPr="00E11AB7">
        <w:rPr>
          <w:i/>
          <w:iCs/>
        </w:rPr>
        <w:t>Epoche</w:t>
      </w:r>
      <w:r w:rsidR="00EA0636">
        <w:rPr>
          <w:i/>
          <w:iCs/>
        </w:rPr>
        <w:t xml:space="preserve"> </w:t>
      </w:r>
      <w:sdt>
        <w:sdtPr>
          <w:alias w:val="To edit, see citavi.com/edit"/>
          <w:tag w:val="CitaviPlaceholder#8a874039-b1e6-4dd5-8aa9-9208effa0520"/>
          <w:id w:val="-2098703866"/>
          <w:placeholder>
            <w:docPart w:val="DefaultPlaceholder_-1854013440"/>
          </w:placeholder>
        </w:sdtPr>
        <w:sdtContent>
          <w:r w:rsidR="00EA0636" w:rsidRPr="00EA0636">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TM2YjU3LTJhYWQtNDQ2YS1hMmY2LWVjOGU3YTRjZmFkM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xIiwiU3RhcnRQYWdlIjp7IiRpZCI6IjUiLCIkdHlwZSI6IlN3aXNzQWNhZGVtaWMuUGFnZU51bWJlciwgU3dpc3NBY2FkZW1pYyIsIklzRnVsbHlOdW1lcmljIjp0cnVlLCJOdW1iZXIiOjI5MSwiTnVtYmVyaW5nVHlwZSI6MCwiTnVtZXJhbFN5c3RlbSI6MCwiT3JpZ2luYWxTdHJpbmciOiIyOTEiLCJQcmV0dHlTdHJpbmciOiIyOT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joxMzoxM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yOTFmLl0ifV19LCJUYWciOiJDaXRhdmlQbGFjZWhvbGRlciM4YTg3NDAzOS1iMWU2LTRkZDUtOGFhOS05MjA4ZWZmYTA1MjAiLCJUZXh0IjoiWzExLCBTLiAyOTFmLl0iLCJXQUlWZXJzaW9uIjoiNi4xNC4wLjAifQ==}</w:instrText>
          </w:r>
          <w:r w:rsidR="00EA0636" w:rsidRPr="00EA0636">
            <w:fldChar w:fldCharType="separate"/>
          </w:r>
          <w:r w:rsidR="006B2F4C">
            <w:t>[11, S. 291f.]</w:t>
          </w:r>
          <w:r w:rsidR="00EA0636" w:rsidRPr="00EA0636">
            <w:fldChar w:fldCharType="end"/>
          </w:r>
        </w:sdtContent>
      </w:sdt>
      <w:r w:rsidR="00E11AB7" w:rsidRPr="00EA0636">
        <w:t>.</w:t>
      </w:r>
    </w:p>
    <w:p w14:paraId="50A45B80" w14:textId="36FD298E" w:rsidR="00055E25" w:rsidRDefault="008A190D" w:rsidP="006E2605">
      <w:r>
        <w:t>Unter der Voraussetzung, dass das Netz mächtig genug ist</w:t>
      </w:r>
      <w:r w:rsidR="00AA5968">
        <w:t xml:space="preserve"> (in Bezug auf Tiefe und Breite)</w:t>
      </w:r>
      <w:r>
        <w:t xml:space="preserve">, führt ein ausreichend langes Training in jedem Fall zu einer sehr starken Anpassung des Netzes </w:t>
      </w:r>
      <w:r>
        <w:lastRenderedPageBreak/>
        <w:t xml:space="preserve">an die Trainingsdaten, welches </w:t>
      </w:r>
      <w:r w:rsidR="000D605B">
        <w:t>häufig</w:t>
      </w:r>
      <w:r>
        <w:t xml:space="preserve"> ein </w:t>
      </w:r>
      <w:r w:rsidRPr="00AA5968">
        <w:t>Overfitting</w:t>
      </w:r>
      <w:r>
        <w:t>, also eine schlechte Verallgemeinerung auf unbekannte Daten wie den Testdaten</w:t>
      </w:r>
      <w:r w:rsidR="005B4F0D">
        <w:t>,</w:t>
      </w:r>
      <w:r>
        <w:t xml:space="preserve"> zur Folge hat. Um dies zu </w:t>
      </w:r>
      <w:r w:rsidR="00055E25">
        <w:t>vermeiden</w:t>
      </w:r>
      <w:r w:rsidR="00225916">
        <w:t>,</w:t>
      </w:r>
      <w:r>
        <w:t xml:space="preserve"> wird oftmals das Regularisierungsverfahren </w:t>
      </w:r>
      <w:r w:rsidRPr="008A190D">
        <w:rPr>
          <w:i/>
          <w:iCs/>
        </w:rPr>
        <w:t>Early-Stopping</w:t>
      </w:r>
      <w:r>
        <w:t xml:space="preserve"> eingesetzt. </w:t>
      </w:r>
      <w:r w:rsidR="00225916">
        <w:t>Hierbei wird das Training nicht in Abhängigkeit des Vorhersagefehlers auf den Trainingsdaten gestoppt, sondern dann, wenn der sog</w:t>
      </w:r>
      <w:r w:rsidR="00AA5968">
        <w:t>enannte</w:t>
      </w:r>
      <w:r w:rsidR="00225916">
        <w:t xml:space="preserve"> </w:t>
      </w:r>
      <w:r w:rsidR="00225916" w:rsidRPr="00225916">
        <w:rPr>
          <w:i/>
          <w:iCs/>
        </w:rPr>
        <w:t>Validierungsfehler</w:t>
      </w:r>
      <w:r w:rsidR="00225916">
        <w:t xml:space="preserve"> </w:t>
      </w:r>
      <w:r w:rsidR="00055E25">
        <w:t>aufhört zu sinken</w:t>
      </w:r>
      <w:r w:rsidR="00225916">
        <w:t xml:space="preserve">. </w:t>
      </w:r>
      <w:r w:rsidR="00055E25">
        <w:t xml:space="preserve">Dieser wird am Ende einer jeden Epoche auf Basis eines dritten Datensatzes, dem </w:t>
      </w:r>
      <w:r w:rsidR="00055E25" w:rsidRPr="005B4F0D">
        <w:rPr>
          <w:i/>
          <w:iCs/>
        </w:rPr>
        <w:t>Validierungsdatensatz</w:t>
      </w:r>
      <w:r w:rsidR="00055E25">
        <w:t>, bestimmt. Wichtig ist, dass der Validierungsdatensatz nicht am Training</w:t>
      </w:r>
      <w:r w:rsidR="005F306A">
        <w:t xml:space="preserve"> und somit an</w:t>
      </w:r>
      <w:r w:rsidR="00055E25">
        <w:t xml:space="preserve"> der Anpassung des Netzes beteiligt ist</w:t>
      </w:r>
      <w:r w:rsidR="001E5A42">
        <w:t xml:space="preserve"> </w:t>
      </w:r>
      <w:sdt>
        <w:sdtPr>
          <w:alias w:val="To edit, see citavi.com/edit"/>
          <w:tag w:val="CitaviPlaceholder#8287bb19-440d-4ac8-b125-a2d75a80de56"/>
          <w:id w:val="2117780073"/>
          <w:placeholder>
            <w:docPart w:val="DefaultPlaceholder_-1854013440"/>
          </w:placeholder>
        </w:sdtPr>
        <w:sdtContent>
          <w:r w:rsidR="004F07AB">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OTFlZjJlLWYzNGItNDcyNy05NmY5LTNjNjgyZjE5MWYy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zIiwiU3RhcnRQYWdlIjp7IiRpZCI6IjUiLCIkdHlwZSI6IlN3aXNzQWNhZGVtaWMuUGFnZU51bWJlciwgU3dpc3NBY2FkZW1pYyIsIklzRnVsbHlOdW1lcmljIjp0cnVlLCJOdW1iZXIiOjE0MywiTnVtYmVyaW5nVHlwZSI6MCwiTnVtZXJhbFN5c3RlbSI6MCwiT3JpZ2luYWxTdHJpbmciOiIxNDMiLCJQcmV0dHlTdHJpbmciOiIxND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joxMzoxMCIsIlByb2plY3QiOnsiJHJlZiI6IjgifX0sIlVzZU51bWJlcmluZ1R5cGVPZlBhcmVudERvY3VtZW50IjpmYWxzZX1dLCJGb3JtYXR0ZWRUZXh0Ijp7IiRpZCI6IjEzIiwiQ291bnQiOjEsIlRleHRVbml0cyI6W3siJGlkIjoiMTQiLCJGb250U3R5bGUiOnsiJGlkIjoiMTUiLCJOZXV0cmFsIjp0cnVlfSwiUmVhZGluZ09yZGVyIjoxLCJUZXh0IjoiWzExLCBTLiAxNDNdIn1dfSwiVGFnIjoiQ2l0YXZpUGxhY2Vob2xkZXIjODI4N2JiMTktNDQwZC00YWM4LWIxMjUtYTJkNzVhODBkZTU2IiwiVGV4dCI6IlsxMSwgUy4gMTQzXSIsIldBSVZlcnNpb24iOiI2LjE0LjAuMCJ9}</w:instrText>
          </w:r>
          <w:r w:rsidR="004F07AB">
            <w:fldChar w:fldCharType="separate"/>
          </w:r>
          <w:r w:rsidR="006B2F4C">
            <w:t>[11, S. 143]</w:t>
          </w:r>
          <w:r w:rsidR="004F07AB">
            <w:fldChar w:fldCharType="end"/>
          </w:r>
        </w:sdtContent>
      </w:sdt>
      <w:r w:rsidR="00055E25">
        <w:t xml:space="preserve">. </w:t>
      </w:r>
    </w:p>
    <w:p w14:paraId="65884DFC" w14:textId="3B16ED03" w:rsidR="007B71BC" w:rsidRDefault="007B71BC" w:rsidP="00C057EC">
      <w:pPr>
        <w:pStyle w:val="berschrift3"/>
      </w:pPr>
      <w:bookmarkStart w:id="48" w:name="_Toc144726449"/>
      <w:r>
        <w:t xml:space="preserve">Rekurrente </w:t>
      </w:r>
      <w:r w:rsidR="00F23395">
        <w:t>n</w:t>
      </w:r>
      <w:r>
        <w:t>euronale Netze</w:t>
      </w:r>
      <w:bookmarkEnd w:id="48"/>
    </w:p>
    <w:p w14:paraId="394CA2EE" w14:textId="01FA4F66" w:rsidR="008F3E97" w:rsidRDefault="008F3E97" w:rsidP="00AA4016">
      <w:r>
        <w:t>Die bisher bes</w:t>
      </w:r>
      <w:r w:rsidR="005B4F0D">
        <w:t>chriebenen</w:t>
      </w:r>
      <w:r>
        <w:t xml:space="preserve"> Feed</w:t>
      </w:r>
      <w:r w:rsidR="000D605B">
        <w:t>-</w:t>
      </w:r>
      <w:r>
        <w:t>Forward</w:t>
      </w:r>
      <w:r w:rsidR="000D605B">
        <w:t>-</w:t>
      </w:r>
      <w:r>
        <w:t>Netze bilden einen gerichteten azyklischen Graphen, in welchem die Aktivierung der einzelnen Neuronen(-schichten) in nur eine Richtung</w:t>
      </w:r>
      <w:r w:rsidR="006E3C28">
        <w:t>,</w:t>
      </w:r>
      <w:r>
        <w:t xml:space="preserve"> ausgehend von der Eingabe- bis hin zur Ausgabeschicht</w:t>
      </w:r>
      <w:r w:rsidR="006E3C28">
        <w:t>,</w:t>
      </w:r>
      <w:r>
        <w:t xml:space="preserve"> erfolgt. </w:t>
      </w:r>
      <w:r w:rsidR="00817810">
        <w:t xml:space="preserve">Bei </w:t>
      </w:r>
      <w:r w:rsidR="00F23395" w:rsidRPr="005B4F0D">
        <w:rPr>
          <w:i/>
          <w:iCs/>
        </w:rPr>
        <w:t>r</w:t>
      </w:r>
      <w:r w:rsidR="00817810" w:rsidRPr="005B4F0D">
        <w:rPr>
          <w:i/>
          <w:iCs/>
        </w:rPr>
        <w:t xml:space="preserve">ekurrenten </w:t>
      </w:r>
      <w:r w:rsidR="00F23395" w:rsidRPr="005B4F0D">
        <w:rPr>
          <w:i/>
          <w:iCs/>
        </w:rPr>
        <w:t>n</w:t>
      </w:r>
      <w:r w:rsidR="00817810" w:rsidRPr="005B4F0D">
        <w:rPr>
          <w:i/>
          <w:iCs/>
        </w:rPr>
        <w:t>euronalen Netz</w:t>
      </w:r>
      <w:r w:rsidR="005F306A" w:rsidRPr="005B4F0D">
        <w:rPr>
          <w:i/>
          <w:iCs/>
        </w:rPr>
        <w:t>en</w:t>
      </w:r>
      <w:r w:rsidR="00817810">
        <w:t xml:space="preserve"> ist dies anders. Sie enthalten neben den üblichen Neuronen und vorwärtsgerichteten Verbindungen sog</w:t>
      </w:r>
      <w:r w:rsidR="00AA5968">
        <w:t>enannte</w:t>
      </w:r>
      <w:r w:rsidR="00817810">
        <w:t xml:space="preserve"> </w:t>
      </w:r>
      <w:r w:rsidR="00817810" w:rsidRPr="00696D1D">
        <w:rPr>
          <w:i/>
          <w:iCs/>
        </w:rPr>
        <w:t>rekurrente Elemente</w:t>
      </w:r>
      <w:r w:rsidR="00817810">
        <w:t>, bspw.</w:t>
      </w:r>
      <w:r w:rsidR="00696D1D">
        <w:t xml:space="preserve"> in Form von</w:t>
      </w:r>
      <w:r w:rsidR="00817810">
        <w:t xml:space="preserve"> </w:t>
      </w:r>
      <w:r w:rsidR="00351086">
        <w:t xml:space="preserve">Verbindungen, welche die Neuronen einer Schicht mit sich selbst oder mit </w:t>
      </w:r>
      <w:r w:rsidR="007411BF">
        <w:t xml:space="preserve">vorangegangenen </w:t>
      </w:r>
      <w:r w:rsidR="00351086">
        <w:t>Schichten verbinden</w:t>
      </w:r>
      <w:r w:rsidR="007411BF">
        <w:t xml:space="preserve"> </w:t>
      </w:r>
      <w:sdt>
        <w:sdtPr>
          <w:alias w:val="To edit, see citavi.com/edit"/>
          <w:tag w:val="CitaviPlaceholder#536b6790-3062-45e9-8af2-ebaa54d3b47c"/>
          <w:id w:val="-1652898574"/>
          <w:placeholder>
            <w:docPart w:val="DefaultPlaceholder_-1854013440"/>
          </w:placeholder>
        </w:sdtPr>
        <w:sdtContent>
          <w:r w:rsidR="007411BF">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OWM3MGUzLTYxOWQtNDg3ZC1iYTJmLTc0YTM5ZmJmZTM4N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YWdlUmFuZ2UiOiI8c3A+XHJcbiAgPG4+MTc2PC9uPlxyXG4gIDxpbj50cnVlPC9pbj5cclxuICA8b3M+MTc2PC9vcz5cclxuICA8cHM+MTc2PC9wcz5cclxuPC9zcD5cclxuPGVwPlxyXG4gIDxuPjE5MTwvbj5cclxuICA8aW4+dHJ1ZTwvaW4+XHJcbiAgPG9zPjE5MTwvb3M+XHJcbiAgPHBzPjE5MTwvcHM+XHJcbjwvZXA+XHJcbjxvcz4xNzYtMTkxPC9vcz4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}</w:instrText>
          </w:r>
          <w:r w:rsidR="007411BF">
            <w:fldChar w:fldCharType="separate"/>
          </w:r>
          <w:r w:rsidR="006B2F4C">
            <w:t>[15]</w:t>
          </w:r>
          <w:r w:rsidR="007411BF">
            <w:fldChar w:fldCharType="end"/>
          </w:r>
        </w:sdtContent>
      </w:sdt>
      <w:r w:rsidR="00351086">
        <w:t>.</w:t>
      </w:r>
      <w:r w:rsidR="007411BF">
        <w:t xml:space="preserve"> </w:t>
      </w:r>
      <w:r w:rsidR="00696D1D">
        <w:t xml:space="preserve">RNNs enthalten somit Rückkopplungen, die dazu führen, dass die Aktivierung </w:t>
      </w:r>
      <w:r w:rsidR="00AA4016">
        <w:t xml:space="preserve">der rekurrenten Elemente </w:t>
      </w:r>
      <w:r w:rsidR="00696D1D">
        <w:t xml:space="preserve">und damit letztlich auch die Ausgabe des gesamten Netzes </w:t>
      </w:r>
      <w:r w:rsidR="00AA4016">
        <w:t xml:space="preserve">nicht nur von der aktuellen Eingabe, sondern auch von allen vorangegangenen Eingaben abhängig ist. </w:t>
      </w:r>
      <w:r w:rsidR="007411BF">
        <w:t>Dies</w:t>
      </w:r>
      <w:r w:rsidR="00AA4016">
        <w:t xml:space="preserve">e Eigenschaft </w:t>
      </w:r>
      <w:r w:rsidR="007411BF">
        <w:t>erlaubt es RNNs</w:t>
      </w:r>
      <w:r w:rsidR="006E3C28">
        <w:t xml:space="preserve">, </w:t>
      </w:r>
      <w:r w:rsidR="007411BF">
        <w:t xml:space="preserve">beliebig lange </w:t>
      </w:r>
      <w:r w:rsidR="00AA4016">
        <w:t>Eingabes</w:t>
      </w:r>
      <w:r w:rsidR="007411BF">
        <w:t>equenzen bestehend aus mehreren Zeitschritten zu verarbeiten</w:t>
      </w:r>
      <w:r w:rsidR="00AA4016">
        <w:t xml:space="preserve"> und hierbei auf zeitlich codierte Informationen zurückzugreifen</w:t>
      </w:r>
      <w:r w:rsidR="0048400C">
        <w:t xml:space="preserve"> </w:t>
      </w:r>
      <w:sdt>
        <w:sdtPr>
          <w:alias w:val="To edit, see citavi.com/edit"/>
          <w:tag w:val="CitaviPlaceholder#a53af4ae-8447-4cb5-9623-15eca736d3ef"/>
          <w:id w:val="1553813816"/>
          <w:placeholder>
            <w:docPart w:val="DefaultPlaceholder_-1854013440"/>
          </w:placeholder>
        </w:sdtPr>
        <w:sdtContent>
          <w:r w:rsidR="0089463B">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GVhM2I5LWZlYTYtNGU5Ni04MjRiLTQyMmYyYjcxNDE1NiIsIlJhbmdlTGVuZ3RoIjoxNC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iwgUy4gMjAyZi5dIn1dfSwiVGFnIjoiQ2l0YXZpUGxhY2Vob2xkZXIjYTUzYWY0YWUtODQ0Ny00Y2I1LTk2MjMtMTVlY2E3MzZkM2VmIiwiVGV4dCI6IlsxNiwgUy4gMjAyZi5dIiwiV0FJVmVyc2lvbiI6IjYuMTQuMC4wIn0=}</w:instrText>
          </w:r>
          <w:r w:rsidR="0089463B">
            <w:fldChar w:fldCharType="separate"/>
          </w:r>
          <w:r w:rsidR="006B2F4C">
            <w:t>[16, S. 202f.]</w:t>
          </w:r>
          <w:r w:rsidR="0089463B">
            <w:fldChar w:fldCharType="end"/>
          </w:r>
        </w:sdtContent>
      </w:sdt>
      <w:r w:rsidR="0048400C">
        <w:t xml:space="preserve">. </w:t>
      </w:r>
    </w:p>
    <w:p w14:paraId="0A4F4CF8" w14:textId="4C3B986C" w:rsidR="000E486B" w:rsidRDefault="004146EF" w:rsidP="0037370C">
      <w:r>
        <w:t>Es gibt eine Vielzahl an Möglichkeiten</w:t>
      </w:r>
      <w:r w:rsidR="005B4F0D">
        <w:t>,</w:t>
      </w:r>
      <w:r>
        <w:t xml:space="preserve"> ein Feed-Forward-Netz zu einem </w:t>
      </w:r>
      <w:r w:rsidR="00F23395">
        <w:t>r</w:t>
      </w:r>
      <w:r>
        <w:t xml:space="preserve">ekurrenten </w:t>
      </w:r>
      <w:r w:rsidR="00F23395">
        <w:t>n</w:t>
      </w:r>
      <w:r>
        <w:t xml:space="preserve">euronalen Netz zu erweitern (also rekurrente Elemente hinzuzufügen). </w:t>
      </w:r>
      <w:r w:rsidR="00D62C99">
        <w:t xml:space="preserve">In dieser Arbeit werden hierfür </w:t>
      </w:r>
      <w:r w:rsidR="00D62C99" w:rsidRPr="00D62C99">
        <w:t>Gedächtniszellen</w:t>
      </w:r>
      <w:r w:rsidR="00D62C99">
        <w:t xml:space="preserve"> eingesetzt. Im Allgemeinen versteht man </w:t>
      </w:r>
      <w:r w:rsidR="00183133">
        <w:t>darunter</w:t>
      </w:r>
      <w:r w:rsidR="00D62C99">
        <w:t xml:space="preserve"> </w:t>
      </w:r>
      <w:r w:rsidR="007B6B6D">
        <w:t xml:space="preserve">Teile eines </w:t>
      </w:r>
      <w:r w:rsidR="00F23395">
        <w:t>n</w:t>
      </w:r>
      <w:r w:rsidR="007B6B6D">
        <w:t>euronalen Netzes</w:t>
      </w:r>
      <w:r w:rsidR="00D62C99">
        <w:t xml:space="preserve">, welche </w:t>
      </w:r>
      <w:r w:rsidR="00DD6DFC">
        <w:t>einen internen Zustand</w:t>
      </w:r>
      <w:r w:rsidR="00D62C99">
        <w:t xml:space="preserve"> im nächsten Zeitschritt an sich selbst weitergeben. </w:t>
      </w:r>
      <w:r w:rsidR="0037370C">
        <w:t xml:space="preserve">Bei einfachen Gedächtniszellen ist dieser Zustand mit der Ausgabe identisch. Abgesehen von der Rückkopplung unterscheiden sie sich </w:t>
      </w:r>
      <w:r w:rsidR="00D62C99">
        <w:t>nicht von herkömmlichen Neuron</w:t>
      </w:r>
      <w:r w:rsidR="009C2D24">
        <w:t>en</w:t>
      </w:r>
      <w:r w:rsidR="00D62C99">
        <w:t xml:space="preserve">, weshalb man sie auch als </w:t>
      </w:r>
      <w:r w:rsidR="00D62C99" w:rsidRPr="00183133">
        <w:rPr>
          <w:i/>
          <w:iCs/>
        </w:rPr>
        <w:t>rekurrente Neuronen</w:t>
      </w:r>
      <w:r w:rsidR="00D62C99">
        <w:t xml:space="preserve"> bezeichnet. </w:t>
      </w:r>
      <w:r w:rsidR="003B691C">
        <w:t xml:space="preserve">Da einfache </w:t>
      </w:r>
      <w:r w:rsidR="00183133">
        <w:t>r</w:t>
      </w:r>
      <w:r w:rsidR="00D62C99">
        <w:t>ekurrente Neuronen</w:t>
      </w:r>
      <w:r w:rsidR="003B691C">
        <w:t xml:space="preserve"> jedoch nur </w:t>
      </w:r>
      <w:r w:rsidR="00183133">
        <w:t>dazu in der Lage sind</w:t>
      </w:r>
      <w:r w:rsidR="006E3C28">
        <w:t>,</w:t>
      </w:r>
      <w:r w:rsidR="00183133">
        <w:t xml:space="preserve"> </w:t>
      </w:r>
      <w:r w:rsidR="003B691C">
        <w:t>kurze Muster</w:t>
      </w:r>
      <w:r w:rsidR="00D62C99">
        <w:t xml:space="preserve"> </w:t>
      </w:r>
      <w:r w:rsidR="003B691C">
        <w:t xml:space="preserve">über etwa zehn Zeitschritte zu erlernen, wurden auch komplexere </w:t>
      </w:r>
      <w:r w:rsidR="003B691C" w:rsidRPr="00183133">
        <w:t xml:space="preserve">Gedächtniszellen wie die </w:t>
      </w:r>
      <w:r w:rsidR="003B691C" w:rsidRPr="003B691C">
        <w:rPr>
          <w:i/>
          <w:iCs/>
        </w:rPr>
        <w:t>Long-Short-Term-Memory-Zellen</w:t>
      </w:r>
      <w:r w:rsidR="00372011">
        <w:rPr>
          <w:i/>
          <w:iCs/>
        </w:rPr>
        <w:t xml:space="preserve"> (LSTM-Zellen)</w:t>
      </w:r>
      <w:r w:rsidR="003B691C" w:rsidRPr="003B691C">
        <w:rPr>
          <w:i/>
          <w:iCs/>
        </w:rPr>
        <w:t xml:space="preserve"> </w:t>
      </w:r>
      <w:r w:rsidR="003B691C">
        <w:t xml:space="preserve">entwickelt, </w:t>
      </w:r>
      <w:r w:rsidR="00372011">
        <w:t>welche</w:t>
      </w:r>
      <w:r w:rsidR="00666A84">
        <w:t xml:space="preserve"> </w:t>
      </w:r>
      <w:r w:rsidR="003B691C">
        <w:t xml:space="preserve">dazu in der Lage </w:t>
      </w:r>
      <w:r w:rsidR="001303EC">
        <w:t>s</w:t>
      </w:r>
      <w:r w:rsidR="00666A84">
        <w:t>ind</w:t>
      </w:r>
      <w:r w:rsidR="001303EC">
        <w:t>,</w:t>
      </w:r>
      <w:r w:rsidR="003B691C">
        <w:t xml:space="preserve"> etwa zehnfach längere Muster </w:t>
      </w:r>
      <w:r w:rsidR="001303EC">
        <w:t>abzubilden</w:t>
      </w:r>
      <w:r w:rsidR="000E486B">
        <w:t xml:space="preserve"> </w:t>
      </w:r>
      <w:sdt>
        <w:sdtPr>
          <w:alias w:val="To edit, see citavi.com/edit"/>
          <w:tag w:val="CitaviPlaceholder#368994e5-cc7d-4c27-b94c-c08597f1bf42"/>
          <w:id w:val="-667327492"/>
          <w:placeholder>
            <w:docPart w:val="6C2154798A784A2EBF8E3CEF4ED2B019"/>
          </w:placeholder>
        </w:sdtPr>
        <w:sdtContent>
          <w:r w:rsidR="000E486B">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U5NzE0LWM0ODktNDlkNC05NTU2LTcxM2MxZGY5MjhjM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0IiwiU3RhcnRQYWdlIjp7IiRpZCI6IjUiLCIkdHlwZSI6IlN3aXNzQWNhZGVtaWMuUGFnZU51bWJlciwgU3dpc3NBY2FkZW1pYyIsIklzRnVsbHlOdW1lcmljIjp0cnVlLCJOdW1iZXIiOjUwNCwiTnVtYmVyaW5nVHlwZSI6MCwiTnVtZXJhbFN5c3RlbSI6MCwiT3JpZ2luYWxTdHJpbmciOiI1MDQiLCJQcmV0dHlTdHJpbmciOiI1M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joxMzoxM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1MDRmLl0ifV19LCJUYWciOiJDaXRhdmlQbGFjZWhvbGRlciMzNjg5OTRlNS1jYzdkLTRjMjctYjk0Yy1jMDg1OTdmMWJmNDIiLCJUZXh0IjoiWzExLCBTLiA1MDRmLl0iLCJXQUlWZXJzaW9uIjoiNi4xNC4wLjAifQ==}</w:instrText>
          </w:r>
          <w:r w:rsidR="000E486B">
            <w:fldChar w:fldCharType="separate"/>
          </w:r>
          <w:r w:rsidR="006B2F4C">
            <w:t>[11, S. 504f.]</w:t>
          </w:r>
          <w:r w:rsidR="000E486B">
            <w:fldChar w:fldCharType="end"/>
          </w:r>
        </w:sdtContent>
      </w:sdt>
      <w:r w:rsidR="003B691C">
        <w:t>.</w:t>
      </w:r>
      <w:r w:rsidR="001F6405">
        <w:t xml:space="preserve"> </w:t>
      </w:r>
      <w:r w:rsidR="000E486B">
        <w:t xml:space="preserve">LSTM-Zellen nutzen hierfür zwei interne Zustände, welche als Langzeit- und Kurzzeitgedächtnis aufgefasst werden können. Die Steuerung dieser Zustände erfolgt über komplexe Mechanismen, an </w:t>
      </w:r>
      <w:r w:rsidR="000E486B">
        <w:lastRenderedPageBreak/>
        <w:t>welchen verschiedene interne Neuronenschichten beteiligt sind. Diese erlauben es LSTM-Zellen zu erlernen, wichtige Eingaben zu erkennen, diese</w:t>
      </w:r>
      <w:r w:rsidR="006E3C28">
        <w:t xml:space="preserve"> – solange wie benötigt –</w:t>
      </w:r>
      <w:r w:rsidR="000E486B">
        <w:t xml:space="preserve"> im Langzeitzustand abzuspeichern und </w:t>
      </w:r>
      <w:r w:rsidR="006E3C28">
        <w:t>wichtige</w:t>
      </w:r>
      <w:r w:rsidR="000E486B">
        <w:t xml:space="preserve"> Informationen daraus zu entnehmen </w:t>
      </w:r>
      <w:sdt>
        <w:sdtPr>
          <w:alias w:val="To edit, see citavi.com/edit"/>
          <w:tag w:val="CitaviPlaceholder#2664c74c-fa55-48ae-ad00-9ff7159ad793"/>
          <w:id w:val="-185986277"/>
          <w:placeholder>
            <w:docPart w:val="DefaultPlaceholder_-1854013440"/>
          </w:placeholder>
        </w:sdtPr>
        <w:sdtContent>
          <w:r w:rsidR="000E486B">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zE2YjZjLTQxM2QtNDBhNS04MDBmLTQ0OGQyYzM2YzZkN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IwIiwiU3RhcnRQYWdlIjp7IiRpZCI6IjUiLCIkdHlwZSI6IlN3aXNzQWNhZGVtaWMuUGFnZU51bWJlciwgU3dpc3NBY2FkZW1pYyIsIklzRnVsbHlOdW1lcmljIjp0cnVlLCJOdW1iZXIiOjUyMCwiTnVtYmVyaW5nVHlwZSI6MCwiTnVtZXJhbFN5c3RlbSI6MCwiT3JpZ2luYWxTdHJpbmciOiI1MjAiLCJQcmV0dHlTdHJpbmciOiI1Mj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joxMzoxM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1MjBmLl0ifV19LCJUYWciOiJDaXRhdmlQbGFjZWhvbGRlciMyNjY0Yzc0Yy1mYTU1LTQ4YWUtYWQwMC05ZmY3MTU5YWQ3OTMiLCJUZXh0IjoiWzExLCBTLiA1MjBmLl0iLCJXQUlWZXJzaW9uIjoiNi4xNC4wLjAifQ==}</w:instrText>
          </w:r>
          <w:r w:rsidR="000E486B">
            <w:fldChar w:fldCharType="separate"/>
          </w:r>
          <w:r w:rsidR="006B2F4C">
            <w:t>[11, S. 520f.]</w:t>
          </w:r>
          <w:r w:rsidR="000E486B">
            <w:fldChar w:fldCharType="end"/>
          </w:r>
        </w:sdtContent>
      </w:sdt>
      <w:r w:rsidR="000E486B">
        <w:t xml:space="preserve">. Für einen genaueren </w:t>
      </w:r>
      <w:r w:rsidR="00480197">
        <w:t xml:space="preserve">Einblick in die Funktionsweise von LSTM-Zellen sei an dieser Stelle auf die zugehörige Literatur, wie dem Paper von Hochreiter und Schmidhuber </w:t>
      </w:r>
      <w:sdt>
        <w:sdtPr>
          <w:alias w:val="To edit, see citavi.com/edit"/>
          <w:tag w:val="CitaviPlaceholder#6b111609-f81e-4683-a1b3-cf36075fe69e"/>
          <w:id w:val="54442673"/>
          <w:placeholder>
            <w:docPart w:val="DefaultPlaceholder_-1854013440"/>
          </w:placeholder>
        </w:sdtPr>
        <w:sdtContent>
          <w:r w:rsidR="00480197">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YjMyNTVkLWVhYjktNDM0NC1hZDg1LWFiMzYzODQ5NDQzZCIsIlJhbmdlTGVuZ3RoIjo0LCJSZWZlcmVuY2VJZCI6IjM0ZGE3NTM3LTEyOGItNDNlOC05MmRlLTVmZWNmMGE2NjA3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2Mi9uZWNvLjE5OTcuOS44LjE3MzUiLCJVcmlTdHJpbmciOiJodHRwczovL2RvaS5vcmcvMTAuMTE2Mi9uZWNvLjE5OTcuOS44LjE3Mz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4LTI1VDE1OjAyOjM3IiwiTW9kaWZpZWRCeSI6Il9MZW5uaSBLb2VwcGVyIiwiSWQiOiI1N2MyYjM2Ny1lZTYxLTRhZmItYmU5Mi02MDUzOGEwYjBkNjMiLCJNb2RpZmllZE9uIjoiMjAyMy0wOC0yNVQxNTowMjozNy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kzNzcyNzYiLCJVcmlTdHJpbmciOiJodHRwOi8vd3d3Lm5jYmkubmxtLm5paC5nb3YvcHVibWVkLzkzNzcy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}</w:instrText>
          </w:r>
          <w:r w:rsidR="00480197">
            <w:fldChar w:fldCharType="separate"/>
          </w:r>
          <w:r w:rsidR="006B2F4C">
            <w:t>[18]</w:t>
          </w:r>
          <w:r w:rsidR="00480197">
            <w:fldChar w:fldCharType="end"/>
          </w:r>
        </w:sdtContent>
      </w:sdt>
      <w:r w:rsidR="00480197">
        <w:t xml:space="preserve">, in welchem LSTMs erstmalig vorgestellt wurden, verwiesen.  </w:t>
      </w:r>
      <w:r w:rsidR="000E486B">
        <w:t xml:space="preserve"> </w:t>
      </w:r>
    </w:p>
    <w:p w14:paraId="1004C39C" w14:textId="70F9ACD8" w:rsidR="007B6B6D" w:rsidRDefault="007B6B6D" w:rsidP="0037370C">
      <w:r>
        <w:t xml:space="preserve">In Abb. </w:t>
      </w:r>
      <w:r w:rsidR="00DD6DFC">
        <w:t xml:space="preserve">13 </w:t>
      </w:r>
      <w:r>
        <w:t>wird eine einzelne Gedächtniszelle veranschaulicht. Links ist hierbei die Zelle statisch und rechts über die Zeit aufgerollt dargestellt.</w:t>
      </w:r>
      <w:r w:rsidR="00D8761F">
        <w:t xml:space="preserve"> Im Aufrollen über die Zeit liegt auch der Schlüssel zum Training von RNNs mittels </w:t>
      </w:r>
      <w:r w:rsidR="00D8761F" w:rsidRPr="00A8458B">
        <w:rPr>
          <w:i/>
          <w:iCs/>
        </w:rPr>
        <w:t>Backpropagation Through Time</w:t>
      </w:r>
      <w:r w:rsidR="00D8761F">
        <w:t>, dies soll hier jedoch nicht weiter ausgeführt werden</w:t>
      </w:r>
      <w:r w:rsidR="00A8458B">
        <w:t xml:space="preserve"> </w:t>
      </w:r>
      <w:sdt>
        <w:sdtPr>
          <w:alias w:val="To edit, see citavi.com/edit"/>
          <w:tag w:val="CitaviPlaceholder#a9bb9d3b-bd13-49e5-8902-44c1199d9e89"/>
          <w:id w:val="1507409211"/>
          <w:placeholder>
            <w:docPart w:val="DefaultPlaceholder_-1854013440"/>
          </w:placeholder>
        </w:sdtPr>
        <w:sdtContent>
          <w:r w:rsidR="00A8458B">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U5NzE0LWM0ODktNDlkNC05NTU2LTcxM2MxZGY5Mjhj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0IiwiU3RhcnRQYWdlIjp7IiRpZCI6IjUiLCIkdHlwZSI6IlN3aXNzQWNhZGVtaWMuUGFnZU51bWJlciwgU3dpc3NBY2FkZW1pYyIsIklzRnVsbHlOdW1lcmljIjp0cnVlLCJOdW1iZXIiOjUwNCwiTnVtYmVyaW5nVHlwZSI6MCwiTnVtZXJhbFN5c3RlbSI6MCwiT3JpZ2luYWxTdHJpbmciOiI1MDQiLCJQcmV0dHlTdHJpbmciOiI1M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joxMzoxMC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SwgUy4gNTA0ZmYuXSJ9XX0sIlRhZyI6IkNpdGF2aVBsYWNlaG9sZGVyI2E5YmI5ZDNiLWJkMTMtNDllNS04OTAyLTQ0YzExOTlkOWU4OSIsIlRleHQiOiJbMTEsIFMuIDUwNGZmLl0iLCJXQUlWZXJzaW9uIjoiNi4xNC4wLjAifQ==}</w:instrText>
          </w:r>
          <w:r w:rsidR="00A8458B">
            <w:fldChar w:fldCharType="separate"/>
          </w:r>
          <w:r w:rsidR="006B2F4C">
            <w:t>[11, S. 504ff.]</w:t>
          </w:r>
          <w:r w:rsidR="00A8458B">
            <w:fldChar w:fldCharType="end"/>
          </w:r>
        </w:sdtContent>
      </w:sdt>
      <w:r w:rsidR="00D8761F">
        <w:t>.</w:t>
      </w:r>
      <w:r w:rsidR="00666A84">
        <w:t xml:space="preserve"> </w:t>
      </w:r>
    </w:p>
    <w:p w14:paraId="4C857B47" w14:textId="6CB8BC79" w:rsidR="00DD6DFC" w:rsidRDefault="00480197" w:rsidP="00DD6DFC">
      <w:pPr>
        <w:pStyle w:val="AbbMitRahmen"/>
        <w:keepNext/>
      </w:pPr>
      <w:r>
        <w:rPr>
          <w:noProof/>
        </w:rPr>
        <w:drawing>
          <wp:inline distT="0" distB="0" distL="0" distR="0" wp14:anchorId="52A1CAEB" wp14:editId="39296BA2">
            <wp:extent cx="3787330" cy="1485900"/>
            <wp:effectExtent l="0" t="0" r="381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871032" cy="1518739"/>
                    </a:xfrm>
                    <a:prstGeom prst="rect">
                      <a:avLst/>
                    </a:prstGeom>
                    <a:noFill/>
                  </pic:spPr>
                </pic:pic>
              </a:graphicData>
            </a:graphic>
          </wp:inline>
        </w:drawing>
      </w:r>
    </w:p>
    <w:p w14:paraId="10305F36" w14:textId="6AD2EC8D" w:rsidR="00DD6DFC" w:rsidRDefault="00C132C0" w:rsidP="002745B9">
      <w:pPr>
        <w:pStyle w:val="Beschriftung"/>
      </w:pPr>
      <w:bookmarkStart w:id="49" w:name="_Toc143696926"/>
      <w:bookmarkStart w:id="50" w:name="_Toc144726576"/>
      <w:r>
        <w:t xml:space="preserve">Abb. </w:t>
      </w:r>
      <w:fldSimple w:instr=" SEQ Abb. \* ARABIC ">
        <w:r w:rsidR="008514D7">
          <w:rPr>
            <w:noProof/>
          </w:rPr>
          <w:t>13</w:t>
        </w:r>
      </w:fldSimple>
      <w:r>
        <w:t xml:space="preserve">: </w:t>
      </w:r>
      <w:r w:rsidR="00AD7D24">
        <w:tab/>
      </w:r>
      <w:r w:rsidR="00A8458B" w:rsidRPr="00AD7D24">
        <w:t>Gedächtniszelle</w:t>
      </w:r>
      <w:r w:rsidR="00A8458B">
        <w:t>: statisch und über die Zeit aufgerollt</w:t>
      </w:r>
      <w:bookmarkEnd w:id="49"/>
      <w:bookmarkEnd w:id="50"/>
    </w:p>
    <w:p w14:paraId="72BEB817" w14:textId="77777777" w:rsidR="002745B9" w:rsidRPr="002745B9" w:rsidRDefault="002745B9" w:rsidP="002745B9"/>
    <w:p w14:paraId="09FEC724" w14:textId="546A96E0" w:rsidR="00D62C99" w:rsidRDefault="00D8761F" w:rsidP="00274622">
      <w:r>
        <w:t xml:space="preserve">Grundsätzlich kann man RNNs entsprechend ihrer Ausgabe in zwei Kategorien einteilen. RNNs, welche basierend auf der Eingabesequenz selbst eine Sequenz ausgeben, werden </w:t>
      </w:r>
      <w:r w:rsidRPr="00D8761F">
        <w:rPr>
          <w:i/>
          <w:iCs/>
        </w:rPr>
        <w:t>Sequence</w:t>
      </w:r>
      <w:r w:rsidR="0005477B">
        <w:rPr>
          <w:i/>
          <w:iCs/>
        </w:rPr>
        <w:t xml:space="preserve"> </w:t>
      </w:r>
      <w:proofErr w:type="spellStart"/>
      <w:r w:rsidR="0005477B">
        <w:rPr>
          <w:i/>
          <w:iCs/>
        </w:rPr>
        <w:t>to</w:t>
      </w:r>
      <w:proofErr w:type="spellEnd"/>
      <w:r w:rsidR="0005477B">
        <w:rPr>
          <w:i/>
          <w:iCs/>
        </w:rPr>
        <w:t xml:space="preserve"> </w:t>
      </w:r>
      <w:r w:rsidRPr="00D8761F">
        <w:rPr>
          <w:i/>
          <w:iCs/>
        </w:rPr>
        <w:t>Sequence</w:t>
      </w:r>
      <w:r w:rsidR="005B4F0D">
        <w:rPr>
          <w:i/>
          <w:iCs/>
        </w:rPr>
        <w:t xml:space="preserve"> </w:t>
      </w:r>
      <w:r w:rsidR="005B4F0D" w:rsidRPr="005B4F0D">
        <w:t>(STS)</w:t>
      </w:r>
      <w:r w:rsidRPr="005B4F0D">
        <w:t xml:space="preserve"> </w:t>
      </w:r>
      <w:r w:rsidRPr="009C2D24">
        <w:t>RNNs</w:t>
      </w:r>
      <w:r>
        <w:t xml:space="preserve"> genannt. Sie eignen sich bspw. dann, wenn sich eine vorherzusagende Klasse über den Zeitverlauf der Sequenz verändern kann. Ist im Gegensatz dazu nur die letzte Ausgabe eines RNNs von Relevanz</w:t>
      </w:r>
      <w:r w:rsidR="006E3C28">
        <w:t>,</w:t>
      </w:r>
      <w:r>
        <w:t xml:space="preserve"> kommen in der Regel </w:t>
      </w:r>
      <w:r w:rsidRPr="00D8761F">
        <w:rPr>
          <w:i/>
          <w:iCs/>
        </w:rPr>
        <w:t>Sequence</w:t>
      </w:r>
      <w:r w:rsidR="0005477B">
        <w:rPr>
          <w:i/>
          <w:iCs/>
        </w:rPr>
        <w:t xml:space="preserve"> </w:t>
      </w:r>
      <w:proofErr w:type="spellStart"/>
      <w:r w:rsidR="0005477B">
        <w:rPr>
          <w:i/>
          <w:iCs/>
        </w:rPr>
        <w:t>to</w:t>
      </w:r>
      <w:proofErr w:type="spellEnd"/>
      <w:r w:rsidR="0005477B">
        <w:rPr>
          <w:i/>
          <w:iCs/>
        </w:rPr>
        <w:t xml:space="preserve"> </w:t>
      </w:r>
      <w:r w:rsidRPr="00D8761F">
        <w:rPr>
          <w:i/>
          <w:iCs/>
        </w:rPr>
        <w:t>Vector</w:t>
      </w:r>
      <w:r w:rsidR="005B4F0D">
        <w:rPr>
          <w:i/>
          <w:iCs/>
        </w:rPr>
        <w:t xml:space="preserve"> </w:t>
      </w:r>
      <w:r w:rsidR="005B4F0D" w:rsidRPr="005B4F0D">
        <w:t>(STV)</w:t>
      </w:r>
      <w:r w:rsidRPr="005B4F0D">
        <w:t xml:space="preserve"> </w:t>
      </w:r>
      <w:r w:rsidRPr="009C2D24">
        <w:t>RNNs</w:t>
      </w:r>
      <w:r>
        <w:t xml:space="preserve"> zum Einsatz, welche alle Ausgaben des Netzes</w:t>
      </w:r>
      <w:r w:rsidR="007C3FAF">
        <w:t xml:space="preserve"> – mit Ausnahme der letzten – </w:t>
      </w:r>
      <w:r>
        <w:t>ignorieren</w:t>
      </w:r>
      <w:r w:rsidR="00013830">
        <w:t>. Eine Darstellung dieser beiden Netzarchitekturen zeigt Abb. 14</w:t>
      </w:r>
      <w:r w:rsidR="00A8458B">
        <w:t xml:space="preserve"> </w:t>
      </w:r>
      <w:sdt>
        <w:sdtPr>
          <w:alias w:val="To edit, see citavi.com/edit"/>
          <w:tag w:val="CitaviPlaceholder#94bb2ffe-5fea-4ad7-b54a-e821cd87fed8"/>
          <w:id w:val="24148616"/>
          <w:placeholder>
            <w:docPart w:val="DefaultPlaceholder_-1854013440"/>
          </w:placeholder>
        </w:sdtPr>
        <w:sdtContent>
          <w:r w:rsidR="00A8458B">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2YyYjA3LTY5YjQtNDFmYi1hMzEwLWJlMTQ0MDg4NjY5N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1IiwiU3RhcnRQYWdlIjp7IiRpZCI6IjUiLCIkdHlwZSI6IlN3aXNzQWNhZGVtaWMuUGFnZU51bWJlciwgU3dpc3NBY2FkZW1pYyIsIklzRnVsbHlOdW1lcmljIjp0cnVlLCJOdW1iZXIiOjUwNSwiTnVtYmVyaW5nVHlwZSI6MCwiTnVtZXJhbFN5c3RlbSI6MCwiT3JpZ2luYWxTdHJpbmciOiI1MDUiLCJQcmV0dHlTdHJpbmciOiI1MD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joxMzoxMCIsIlByb2plY3QiOnsiJHJlZiI6IjgifX0sIlVzZU51bWJlcmluZ1R5cGVPZlBhcmVudERvY3VtZW50IjpmYWxzZX1dLCJGb3JtYXR0ZWRUZXh0Ijp7IiRpZCI6IjEzIiwiQ291bnQiOjEsIlRleHRVbml0cyI6W3siJGlkIjoiMTQiLCJGb250U3R5bGUiOnsiJGlkIjoiMTUiLCJOZXV0cmFsIjp0cnVlfSwiUmVhZGluZ09yZGVyIjoxLCJUZXh0IjoiWzExLCBTLiA1MDVdIn1dfSwiVGFnIjoiQ2l0YXZpUGxhY2Vob2xkZXIjOTRiYjJmZmUtNWZlYS00YWQ3LWI1NGEtZTgyMWNkODdmZWQ4IiwiVGV4dCI6IlsxMSwgUy4gNTA1XSIsIldBSVZlcnNpb24iOiI2LjE0LjAuMCJ9}</w:instrText>
          </w:r>
          <w:r w:rsidR="00A8458B">
            <w:fldChar w:fldCharType="separate"/>
          </w:r>
          <w:r w:rsidR="006B2F4C">
            <w:t>[11, S. 505]</w:t>
          </w:r>
          <w:r w:rsidR="00A8458B">
            <w:fldChar w:fldCharType="end"/>
          </w:r>
        </w:sdtContent>
      </w:sdt>
      <w:r w:rsidR="00013830">
        <w:t>.</w:t>
      </w:r>
    </w:p>
    <w:p w14:paraId="1AC14C15" w14:textId="54F37EAF" w:rsidR="00CD27B6" w:rsidRDefault="008F2948" w:rsidP="00CD27B6">
      <w:pPr>
        <w:pStyle w:val="AbbMitRahmen"/>
        <w:keepNext/>
      </w:pPr>
      <w:r>
        <w:rPr>
          <w:noProof/>
        </w:rPr>
        <w:drawing>
          <wp:inline distT="0" distB="0" distL="0" distR="0" wp14:anchorId="5FA0AB8F" wp14:editId="433E8CBB">
            <wp:extent cx="4819150" cy="1323340"/>
            <wp:effectExtent l="0" t="0" r="63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851761" cy="1332295"/>
                    </a:xfrm>
                    <a:prstGeom prst="rect">
                      <a:avLst/>
                    </a:prstGeom>
                    <a:noFill/>
                  </pic:spPr>
                </pic:pic>
              </a:graphicData>
            </a:graphic>
          </wp:inline>
        </w:drawing>
      </w:r>
    </w:p>
    <w:p w14:paraId="069E3A3E" w14:textId="4434E7D8" w:rsidR="008E44B4" w:rsidRPr="00480197" w:rsidRDefault="00C132C0" w:rsidP="00480197">
      <w:pPr>
        <w:pStyle w:val="Beschriftung"/>
        <w:rPr>
          <w:lang w:val="en-GB"/>
        </w:rPr>
      </w:pPr>
      <w:bookmarkStart w:id="51" w:name="_Toc143696927"/>
      <w:bookmarkStart w:id="52" w:name="_Toc144726577"/>
      <w:r>
        <w:t xml:space="preserve">Abb. </w:t>
      </w:r>
      <w:fldSimple w:instr=" SEQ Abb. \* ARABIC ">
        <w:r w:rsidR="008514D7">
          <w:rPr>
            <w:noProof/>
          </w:rPr>
          <w:t>14</w:t>
        </w:r>
      </w:fldSimple>
      <w:r>
        <w:t xml:space="preserve">: </w:t>
      </w:r>
      <w:r w:rsidR="00AD7D24">
        <w:tab/>
      </w:r>
      <w:r w:rsidR="00CD27B6" w:rsidRPr="00AD7D24">
        <w:t>Sequence</w:t>
      </w:r>
      <w:r w:rsidR="0005477B">
        <w:rPr>
          <w:lang w:val="en-GB"/>
        </w:rPr>
        <w:t xml:space="preserve"> to </w:t>
      </w:r>
      <w:r w:rsidR="00CD27B6" w:rsidRPr="00FF3198">
        <w:rPr>
          <w:lang w:val="en-GB"/>
        </w:rPr>
        <w:t>Sequence und Sequence</w:t>
      </w:r>
      <w:r w:rsidR="0005477B">
        <w:rPr>
          <w:lang w:val="en-GB"/>
        </w:rPr>
        <w:t xml:space="preserve"> to</w:t>
      </w:r>
      <w:r w:rsidR="0005477B" w:rsidRPr="00FF3198">
        <w:rPr>
          <w:lang w:val="en-GB"/>
        </w:rPr>
        <w:t xml:space="preserve"> </w:t>
      </w:r>
      <w:r w:rsidR="00CD27B6" w:rsidRPr="00FF3198">
        <w:rPr>
          <w:lang w:val="en-GB"/>
        </w:rPr>
        <w:t>Vector RNN</w:t>
      </w:r>
      <w:bookmarkEnd w:id="51"/>
      <w:bookmarkEnd w:id="52"/>
    </w:p>
    <w:p w14:paraId="54BC797E" w14:textId="13453C1D" w:rsidR="00EF3CF4" w:rsidRDefault="00EF3CF4" w:rsidP="00EF3CF4">
      <w:pPr>
        <w:pStyle w:val="berschrift2"/>
      </w:pPr>
      <w:bookmarkStart w:id="53" w:name="_Toc144726450"/>
      <w:r>
        <w:lastRenderedPageBreak/>
        <w:t xml:space="preserve">Bewertungsmaße für </w:t>
      </w:r>
      <w:r w:rsidR="00B33723">
        <w:t>Klassifikatoren</w:t>
      </w:r>
      <w:bookmarkEnd w:id="53"/>
    </w:p>
    <w:p w14:paraId="33BEE262" w14:textId="2262517F" w:rsidR="00C5600D" w:rsidRPr="00C5600D" w:rsidRDefault="00C5600D" w:rsidP="00C5600D">
      <w:r>
        <w:t>Um die Qualität eines Klassifikationsverfahrens messbar zu machen und durch Training und Parameteroptimierung zu steigern, ist es wichtig</w:t>
      </w:r>
      <w:r w:rsidR="00C50F9E">
        <w:t>,</w:t>
      </w:r>
      <w:r>
        <w:t xml:space="preserve"> Bewertungsmaße zu definieren, die die Vorhersageleistung eines Klassifikators widerspiegeln. </w:t>
      </w:r>
      <w:r w:rsidR="000469C6">
        <w:t xml:space="preserve">In diesem </w:t>
      </w:r>
      <w:r w:rsidR="002745B9">
        <w:t>Abschnitt</w:t>
      </w:r>
      <w:r>
        <w:t xml:space="preserve"> sollen solche Maße definiert und erläutert werden, wobei zum besseren Verständnis in allen Fällen</w:t>
      </w:r>
      <w:r w:rsidR="00D367E6">
        <w:t xml:space="preserve"> schrittweise</w:t>
      </w:r>
      <w:r>
        <w:t xml:space="preserve"> von einer binären Klassifikation auf ein </w:t>
      </w:r>
      <w:r w:rsidR="00C50F9E">
        <w:t>mehr</w:t>
      </w:r>
      <w:r>
        <w:t>klassiges Problem verallgemeinert wird.</w:t>
      </w:r>
    </w:p>
    <w:p w14:paraId="6B096F73" w14:textId="5E322BAF" w:rsidR="00B33723" w:rsidRDefault="000619E0" w:rsidP="000619E0">
      <w:pPr>
        <w:pStyle w:val="berschrift3"/>
      </w:pPr>
      <w:bookmarkStart w:id="54" w:name="_Toc144726451"/>
      <w:r>
        <w:t>Konfusionsmatrizen</w:t>
      </w:r>
      <w:bookmarkEnd w:id="54"/>
    </w:p>
    <w:p w14:paraId="4AC81543" w14:textId="5B6894A0" w:rsidR="00A40834" w:rsidRPr="007C6B3D" w:rsidRDefault="00A40834" w:rsidP="0005477B">
      <w:r>
        <w:t xml:space="preserve">Ein verbreitetes Werkzeug, um die Vorhersageleistung eines Klassifikators zu visualisieren, ist die </w:t>
      </w:r>
      <w:r w:rsidRPr="00A40834">
        <w:rPr>
          <w:i/>
          <w:iCs/>
        </w:rPr>
        <w:t>Konfusionsmatrix</w:t>
      </w:r>
      <w:r>
        <w:t xml:space="preserve">. </w:t>
      </w:r>
      <w:r w:rsidR="008F2948">
        <w:t>Dabei</w:t>
      </w:r>
      <w:r>
        <w:t xml:space="preserve"> handelt es sich um eine Tabelle, bei welcher </w:t>
      </w:r>
      <w:r w:rsidR="00CE7A6B">
        <w:t xml:space="preserve">für eine </w:t>
      </w:r>
      <w:r w:rsidR="00C50F9E">
        <w:t xml:space="preserve">gegebene </w:t>
      </w:r>
      <w:r w:rsidR="00CE7A6B">
        <w:t xml:space="preserve">Menge </w:t>
      </w:r>
      <w:r w:rsidR="000A2F5D">
        <w:t>an</w:t>
      </w:r>
      <w:r w:rsidR="00CE7A6B">
        <w:t xml:space="preserve"> </w:t>
      </w:r>
      <w:r w:rsidR="00C50F9E">
        <w:t>D</w:t>
      </w:r>
      <w:r w:rsidR="00CE7A6B">
        <w:t xml:space="preserve">atenpunkten die Schnittmengen aller vorhergesagten und tatsächlichen Klassen ausgezählt werden. </w:t>
      </w:r>
      <w:r w:rsidR="0005477B">
        <w:t>Die Zeilen der Matrix stehen hierbei typischerweise</w:t>
      </w:r>
      <w:r w:rsidR="00CE7A6B">
        <w:t xml:space="preserve"> für die tatsächlichen Klassen, wohingegen die Spalten die Vorhersagen repräsentieren</w:t>
      </w:r>
      <w:r w:rsidR="000C369A">
        <w:t xml:space="preserve"> </w:t>
      </w:r>
      <w:sdt>
        <w:sdtPr>
          <w:alias w:val="To edit, see citavi.com/edit"/>
          <w:tag w:val="CitaviPlaceholder#d584e9d9-6a30-48c9-ae7b-2f7475a0b767"/>
          <w:id w:val="-2097160321"/>
          <w:placeholder>
            <w:docPart w:val="DefaultPlaceholder_-1854013440"/>
          </w:placeholder>
        </w:sdtPr>
        <w:sdtContent>
          <w:r w:rsidR="000C369A">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OGU1NGFkLTQ0MTUtNGEwOC1hZTc3LTk2OGFkNmU3MjczO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QiLCJTdGFydFBhZ2UiOnsiJGlkIjoiNSIsIiR0eXBlIjoiU3dpc3NBY2FkZW1pYy5QYWdlTnVtYmVyLCBTd2lzc0FjYWRlbWljIiwiSXNGdWxseU51bWVyaWMiOnRydWUsIk51bWJlciI6OTQsIk51bWJlcmluZ1R5cGUiOjAsIk51bWVyYWxTeXN0ZW0iOjAsIk9yaWdpbmFsU3RyaW5nIjoiOTQiLCJQcmV0dHlTdHJpbmciOiI5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5LTA0VDE2OjEzOjEw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5NF0ifV19LCJUYWciOiJDaXRhdmlQbGFjZWhvbGRlciNkNTg0ZTlkOS02YTMwLTQ4YzktYWU3Yi0yZjc0NzVhMGI3NjciLCJUZXh0IjoiWzExLCBTLiA5NF0iLCJXQUlWZXJzaW9uIjoiNi4xNC4wLjAifQ==}</w:instrText>
          </w:r>
          <w:r w:rsidR="000C369A">
            <w:fldChar w:fldCharType="separate"/>
          </w:r>
          <w:r w:rsidR="006B2F4C">
            <w:t>[11, S. 94]</w:t>
          </w:r>
          <w:r w:rsidR="000C369A">
            <w:fldChar w:fldCharType="end"/>
          </w:r>
        </w:sdtContent>
      </w:sdt>
      <w:r w:rsidR="00CE7A6B" w:rsidRPr="00C50F9E">
        <w:t>.</w:t>
      </w:r>
      <w:r w:rsidR="007C6B3D" w:rsidRPr="00C50F9E">
        <w:t xml:space="preserve"> Abb</w:t>
      </w:r>
      <w:r w:rsidR="00216E81" w:rsidRPr="00C50F9E">
        <w:t>.</w:t>
      </w:r>
      <w:r w:rsidR="007C6B3D" w:rsidRPr="00C50F9E">
        <w:t xml:space="preserve"> </w:t>
      </w:r>
      <w:r w:rsidR="007B7496" w:rsidRPr="00C50F9E">
        <w:t>15</w:t>
      </w:r>
      <w:r w:rsidR="007C6B3D" w:rsidRPr="00C50F9E">
        <w:t xml:space="preserve"> zeigt </w:t>
      </w:r>
      <w:r w:rsidR="007C6B3D">
        <w:t xml:space="preserve">ein Beispiel für eine Konfusionsmatrix zur Auswertung eines binären Klassifikators auf Basis von 65 Datenpunkten. </w:t>
      </w:r>
    </w:p>
    <w:p w14:paraId="2EE3D25D" w14:textId="77777777" w:rsidR="00F400BA" w:rsidRDefault="00F400BA" w:rsidP="00F400BA">
      <w:pPr>
        <w:pStyle w:val="AbbMitRahmen"/>
        <w:keepNext/>
      </w:pPr>
      <w:r w:rsidRPr="00F400BA">
        <w:rPr>
          <w:noProof/>
        </w:rPr>
        <w:drawing>
          <wp:inline distT="0" distB="0" distL="0" distR="0" wp14:anchorId="1D8C7EDD" wp14:editId="3625DD3F">
            <wp:extent cx="3728249" cy="2130724"/>
            <wp:effectExtent l="0" t="0" r="5715" b="3175"/>
            <wp:docPr id="86030236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27536" b="12198"/>
                    <a:stretch/>
                  </pic:blipFill>
                  <pic:spPr bwMode="auto">
                    <a:xfrm>
                      <a:off x="0" y="0"/>
                      <a:ext cx="3742905" cy="2139100"/>
                    </a:xfrm>
                    <a:prstGeom prst="rect">
                      <a:avLst/>
                    </a:prstGeom>
                    <a:noFill/>
                    <a:ln>
                      <a:noFill/>
                    </a:ln>
                    <a:extLst>
                      <a:ext uri="{53640926-AAD7-44D8-BBD7-CCE9431645EC}">
                        <a14:shadowObscured xmlns:a14="http://schemas.microsoft.com/office/drawing/2010/main"/>
                      </a:ext>
                    </a:extLst>
                  </pic:spPr>
                </pic:pic>
              </a:graphicData>
            </a:graphic>
          </wp:inline>
        </w:drawing>
      </w:r>
    </w:p>
    <w:p w14:paraId="4329EEB9" w14:textId="7AF62DF0" w:rsidR="00A717E6" w:rsidRDefault="00C132C0" w:rsidP="00AD7D24">
      <w:pPr>
        <w:pStyle w:val="Beschriftung"/>
      </w:pPr>
      <w:bookmarkStart w:id="55" w:name="_Toc143696928"/>
      <w:bookmarkStart w:id="56" w:name="_Toc144726578"/>
      <w:r>
        <w:t xml:space="preserve">Abb. </w:t>
      </w:r>
      <w:fldSimple w:instr=" SEQ Abb. \* ARABIC ">
        <w:r w:rsidR="008514D7">
          <w:rPr>
            <w:noProof/>
          </w:rPr>
          <w:t>15</w:t>
        </w:r>
      </w:fldSimple>
      <w:r>
        <w:t xml:space="preserve">: </w:t>
      </w:r>
      <w:r w:rsidR="00AD7D24">
        <w:tab/>
      </w:r>
      <w:r w:rsidR="00F400BA" w:rsidRPr="00F400BA">
        <w:t>Beispiel für eine</w:t>
      </w:r>
      <w:r w:rsidR="00A717E6">
        <w:t xml:space="preserve"> zweiklassige</w:t>
      </w:r>
      <w:r w:rsidR="00F400BA" w:rsidRPr="00F400BA">
        <w:t xml:space="preserve"> Konfusionsmatrix</w:t>
      </w:r>
      <w:bookmarkEnd w:id="55"/>
      <w:bookmarkEnd w:id="56"/>
    </w:p>
    <w:p w14:paraId="73B7D2B2" w14:textId="77777777" w:rsidR="00A717E6" w:rsidRDefault="00A717E6" w:rsidP="00A717E6"/>
    <w:p w14:paraId="62845DDB" w14:textId="144100A8" w:rsidR="00A717E6" w:rsidRPr="00A717E6" w:rsidRDefault="000C369A" w:rsidP="00A717E6">
      <w:r>
        <w:t xml:space="preserve">Konfusionsmatrizen können eine beliebige Anzahl von Klassen umfassen. Wichtig ist lediglich, dass </w:t>
      </w:r>
      <w:r w:rsidR="00BD6287">
        <w:t xml:space="preserve">deren Anordnung in den Zeilen und Spalten identisch ist, damit alle korrekt klassifizierten Datenpunkte auf der Hauptdiagonalen der Matrix widergespiegelt werden. Ein guter Klassifikator enthält </w:t>
      </w:r>
      <w:r w:rsidR="00D1734C">
        <w:t>entsprechend</w:t>
      </w:r>
      <w:r w:rsidR="00BD6287">
        <w:t xml:space="preserve"> außerhalb dieser Hauptdiagonalen eine möglichst geringe Anzahl an Datenpunkten</w:t>
      </w:r>
      <w:r w:rsidR="00180C86">
        <w:t xml:space="preserve"> </w:t>
      </w:r>
      <w:sdt>
        <w:sdtPr>
          <w:alias w:val="To edit, see citavi.com/edit"/>
          <w:tag w:val="CitaviPlaceholder#9de792b5-d3bf-4b6b-860e-98017d35fb68"/>
          <w:id w:val="1844894532"/>
          <w:placeholder>
            <w:docPart w:val="DefaultPlaceholder_-1854013440"/>
          </w:placeholder>
        </w:sdtPr>
        <w:sdtContent>
          <w:r w:rsidR="00180C86">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c2NDllLTU1ZmMtNDYwZi04NDM4LWVlZDM4NzAzM2U5O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Q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JdIn1dfSwiVGFnIjoiQ2l0YXZpUGxhY2Vob2xkZXIjOWRlNzkyYjUtZDNiZi00YjZiLTg2MGUtOTgwMTdkMzVmYjY4IiwiVGV4dCI6IlsxMl0iLCJXQUlWZXJzaW9uIjoiNi4xNC4wLjAifQ==}</w:instrText>
          </w:r>
          <w:r w:rsidR="00180C86">
            <w:fldChar w:fldCharType="separate"/>
          </w:r>
          <w:r w:rsidR="006B2F4C">
            <w:t>[12]</w:t>
          </w:r>
          <w:r w:rsidR="00180C86">
            <w:fldChar w:fldCharType="end"/>
          </w:r>
        </w:sdtContent>
      </w:sdt>
      <w:r w:rsidR="00BD6287">
        <w:t>.</w:t>
      </w:r>
      <w:r w:rsidR="007C5B49">
        <w:t xml:space="preserve"> </w:t>
      </w:r>
    </w:p>
    <w:p w14:paraId="59570191" w14:textId="3FF1EFEA" w:rsidR="00EF3CF4" w:rsidRDefault="008824CA" w:rsidP="00EF3CF4">
      <w:pPr>
        <w:pStyle w:val="berschrift3"/>
      </w:pPr>
      <w:bookmarkStart w:id="57" w:name="_Toc144726452"/>
      <w:r>
        <w:lastRenderedPageBreak/>
        <w:t>Genauigkeit</w:t>
      </w:r>
      <w:bookmarkEnd w:id="57"/>
    </w:p>
    <w:p w14:paraId="387FE10D" w14:textId="4B0A6795" w:rsidR="00E26F2D" w:rsidRDefault="002148C8" w:rsidP="00CB1CBF">
      <w:r>
        <w:t xml:space="preserve">Die </w:t>
      </w:r>
      <w:r w:rsidR="00C50F9E">
        <w:rPr>
          <w:i/>
          <w:iCs/>
        </w:rPr>
        <w:t xml:space="preserve">Genauigkeit </w:t>
      </w:r>
      <w:r w:rsidR="00C50F9E" w:rsidRPr="00C50F9E">
        <w:t>(engl</w:t>
      </w:r>
      <w:r w:rsidR="00C50F9E">
        <w:rPr>
          <w:i/>
          <w:iCs/>
        </w:rPr>
        <w:t>. Accuracy</w:t>
      </w:r>
      <w:r w:rsidR="00C50F9E" w:rsidRPr="00C50F9E">
        <w:t>)</w:t>
      </w:r>
      <w:r w:rsidRPr="00C50F9E">
        <w:t xml:space="preserve"> </w:t>
      </w:r>
      <w:r>
        <w:t>ist eine häufig genutzte Metrik bei Klassifikationsproblemen</w:t>
      </w:r>
      <w:r w:rsidR="00CB1CBF">
        <w:t>. Sie misst den Anteil der korrekt klassifizierten Datenpunkte an der Gesamtzahl aller betrachteten Datenpunkte.</w:t>
      </w:r>
      <w:r w:rsidR="00E26F2D">
        <w:t xml:space="preserve"> Für eine binäre Klassifikation ergibt sich somit die folgende Formel:</w:t>
      </w:r>
    </w:p>
    <w:p w14:paraId="16DAE430" w14:textId="05CC9B08" w:rsidR="00B24D87" w:rsidRDefault="004262DE" w:rsidP="004262DE">
      <w:pPr>
        <w:tabs>
          <w:tab w:val="left" w:pos="840"/>
          <w:tab w:val="left" w:pos="8364"/>
        </w:tabs>
        <w:jc w:val="left"/>
      </w:pPr>
      <w:r>
        <w:tab/>
      </w:r>
      <m:oMath>
        <m:sSub>
          <m:sSubPr>
            <m:ctrlPr>
              <w:rPr>
                <w:rFonts w:ascii="Cambria Math" w:hAnsi="Cambria Math"/>
                <w:i/>
              </w:rPr>
            </m:ctrlPr>
          </m:sSubPr>
          <m:e>
            <m:r>
              <w:rPr>
                <w:rFonts w:ascii="Cambria Math" w:hAnsi="Cambria Math"/>
              </w:rPr>
              <m:t>Accuracy</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RP+RN</m:t>
            </m:r>
          </m:num>
          <m:den>
            <m:r>
              <w:rPr>
                <w:rFonts w:ascii="Cambria Math" w:hAnsi="Cambria Math"/>
              </w:rPr>
              <m:t>RP+FP+FN+RN</m:t>
            </m:r>
          </m:den>
        </m:f>
      </m:oMath>
      <w:r>
        <w:t xml:space="preserve"> </w:t>
      </w:r>
      <w:r>
        <w:tab/>
        <w:t>(2.7)</w:t>
      </w:r>
    </w:p>
    <w:p w14:paraId="03FE1CEF" w14:textId="63989A8E" w:rsidR="00E26F2D" w:rsidRDefault="00CE584E" w:rsidP="00B332B0">
      <w:r>
        <w:t xml:space="preserve">Bei </w:t>
      </w:r>
      <w:r w:rsidR="004262DE">
        <w:t>K</w:t>
      </w:r>
      <w:r>
        <w:t>-klassigen Klassifikation</w:t>
      </w:r>
      <w:r w:rsidR="00B332B0">
        <w:t>sproblemen</w:t>
      </w:r>
      <w:r>
        <w:t xml:space="preserve"> kann man die </w:t>
      </w:r>
      <w:r w:rsidR="00B538BF">
        <w:t>Genauigkeit</w:t>
      </w:r>
      <w:r>
        <w:t xml:space="preserve"> berechnen, indem </w:t>
      </w:r>
      <w:r w:rsidR="00B332B0">
        <w:t xml:space="preserve">man zunächst die </w:t>
      </w:r>
      <w:r w:rsidR="00B538BF">
        <w:t>Genauigkeitswerte</w:t>
      </w:r>
      <w:r w:rsidR="00B332B0">
        <w:t xml:space="preserve"> für alle Klassen im Einzelnen und anschließend das arithmetische Mittel dieser Werte berechnet. Hiermit ergibt sich </w:t>
      </w:r>
      <w:r w:rsidR="00205A66">
        <w:t>die erweiterte</w:t>
      </w:r>
      <w:r w:rsidR="00B332B0">
        <w:t xml:space="preserve"> Formel:</w:t>
      </w:r>
    </w:p>
    <w:p w14:paraId="17F9775B" w14:textId="6D5366BC" w:rsidR="00B332B0" w:rsidRPr="000619E0" w:rsidRDefault="004262DE" w:rsidP="004262DE">
      <w:pPr>
        <w:tabs>
          <w:tab w:val="left" w:pos="851"/>
          <w:tab w:val="left" w:pos="8364"/>
        </w:tabs>
        <w:jc w:val="left"/>
      </w:pPr>
      <w:r>
        <w:tab/>
      </w:r>
      <m:oMath>
        <m:sSub>
          <m:sSubPr>
            <m:ctrlPr>
              <w:rPr>
                <w:rFonts w:ascii="Cambria Math" w:hAnsi="Cambria Math"/>
                <w:i/>
              </w:rPr>
            </m:ctrlPr>
          </m:sSubPr>
          <m:e>
            <m:r>
              <w:rPr>
                <w:rFonts w:ascii="Cambria Math" w:hAnsi="Cambria Math"/>
              </w:rPr>
              <m:t>Accuracy</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k</m:t>
                    </m:r>
                  </m:sub>
                </m:sSub>
              </m:num>
              <m:den>
                <m:sSub>
                  <m:sSubPr>
                    <m:ctrlPr>
                      <w:rPr>
                        <w:rFonts w:ascii="Cambria Math" w:hAnsi="Cambria Math"/>
                        <w:i/>
                      </w:rPr>
                    </m:ctrlPr>
                  </m:sSubPr>
                  <m:e>
                    <m:r>
                      <w:rPr>
                        <w:rFonts w:ascii="Cambria Math" w:hAnsi="Cambria Math"/>
                      </w:rPr>
                      <m:t>R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k</m:t>
                    </m:r>
                  </m:sub>
                </m:sSub>
              </m:den>
            </m:f>
          </m:e>
        </m:nary>
      </m:oMath>
      <w:r>
        <w:t xml:space="preserve"> </w:t>
      </w:r>
      <w:r>
        <w:tab/>
        <w:t>(2.8)</w:t>
      </w:r>
    </w:p>
    <w:p w14:paraId="47DE6291" w14:textId="6EE1ACAB" w:rsidR="00E26F2D" w:rsidRDefault="00CB1CBF" w:rsidP="003E1939">
      <w:r>
        <w:t xml:space="preserve">Die </w:t>
      </w:r>
      <w:r w:rsidR="00B538BF">
        <w:t>Genauigkeit</w:t>
      </w:r>
      <w:r>
        <w:t xml:space="preserve"> ist ein sehr intuitives Maß. Unabhängig von der Anzahl der Klassen liegt sie </w:t>
      </w:r>
      <w:r w:rsidR="00205A66">
        <w:t xml:space="preserve">– </w:t>
      </w:r>
      <w:r w:rsidR="00556EEC">
        <w:t>wie auch alle nachfolgenden Maße</w:t>
      </w:r>
      <w:r w:rsidR="00205A66">
        <w:t xml:space="preserve"> –</w:t>
      </w:r>
      <w:r w:rsidR="00556EEC">
        <w:t xml:space="preserve"> </w:t>
      </w:r>
      <w:r>
        <w:t>immer im Intervall [0, 1], wobei ein Klassifikator umso besser ist, desto näher der Wert an 1 liegt.</w:t>
      </w:r>
      <w:r w:rsidR="00556EEC">
        <w:t xml:space="preserve"> </w:t>
      </w:r>
      <w:r w:rsidR="00E5076C">
        <w:t xml:space="preserve">Allerdings sollte man vorsichtig sein, die </w:t>
      </w:r>
      <w:r w:rsidR="00B538BF">
        <w:t>Genauigkeit</w:t>
      </w:r>
      <w:r w:rsidR="00E5076C">
        <w:t xml:space="preserve"> einzusetzen, falls der zugrundeliegende Datensatz </w:t>
      </w:r>
      <w:r w:rsidR="002820AD">
        <w:t>unausgeglichen</w:t>
      </w:r>
      <w:r w:rsidR="00E5076C">
        <w:t xml:space="preserve"> ist</w:t>
      </w:r>
      <w:r w:rsidR="00094213">
        <w:t>, da sie dazu tendiert</w:t>
      </w:r>
      <w:r w:rsidR="000A2F5D">
        <w:t>,</w:t>
      </w:r>
      <w:r w:rsidR="00094213">
        <w:t xml:space="preserve"> große Klassifikationsfehler in unterrepräsentierten Klassen zu verbergen</w:t>
      </w:r>
      <w:r w:rsidR="00311B52">
        <w:t xml:space="preserve"> </w:t>
      </w:r>
      <w:sdt>
        <w:sdtPr>
          <w:alias w:val="To edit, see citavi.com/edit"/>
          <w:tag w:val="CitaviPlaceholder#a7545789-f91d-4a72-ac19-c30b35acce90"/>
          <w:id w:val="-79752428"/>
          <w:placeholder>
            <w:docPart w:val="DefaultPlaceholder_-1854013440"/>
          </w:placeholder>
        </w:sdtPr>
        <w:sdtContent>
          <w:r w:rsidR="00311B52">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Dg4ODhiLWU1M2YtNGMxNC04MmJmLThiNGQ1YmQ1ZTNkM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Q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JdIn1dfSwiVGFnIjoiQ2l0YXZpUGxhY2Vob2xkZXIjYTc1NDU3ODktZjkxZC00YTcyLWFjMTktYzMwYjM1YWNjZTkwIiwiVGV4dCI6IlsxMl0iLCJXQUlWZXJzaW9uIjoiNi4xNC4wLjAifQ==}</w:instrText>
          </w:r>
          <w:r w:rsidR="00311B52">
            <w:fldChar w:fldCharType="separate"/>
          </w:r>
          <w:r w:rsidR="006B2F4C">
            <w:t>[12]</w:t>
          </w:r>
          <w:r w:rsidR="00311B52">
            <w:fldChar w:fldCharType="end"/>
          </w:r>
        </w:sdtContent>
      </w:sdt>
      <w:r w:rsidR="00094213">
        <w:t>.</w:t>
      </w:r>
      <w:r w:rsidR="00B01F30">
        <w:t xml:space="preserve"> Für die Matrix i</w:t>
      </w:r>
      <w:r w:rsidR="00B01F30" w:rsidRPr="00B538BF">
        <w:t>n Abb</w:t>
      </w:r>
      <w:r w:rsidR="00216E81" w:rsidRPr="00B538BF">
        <w:t>.</w:t>
      </w:r>
      <w:r w:rsidR="00B01F30" w:rsidRPr="00B538BF">
        <w:t xml:space="preserve"> </w:t>
      </w:r>
      <w:r w:rsidR="00A143D2" w:rsidRPr="00B538BF">
        <w:t>15</w:t>
      </w:r>
      <w:r w:rsidR="00B01F30" w:rsidRPr="00B538BF">
        <w:t xml:space="preserve"> berechnet </w:t>
      </w:r>
      <w:r w:rsidR="00B01F30">
        <w:t xml:space="preserve">sich eine </w:t>
      </w:r>
      <w:r w:rsidR="00B538BF">
        <w:t>Genauigkeit</w:t>
      </w:r>
      <w:r w:rsidR="00B01F30">
        <w:t xml:space="preserve"> von 0,8.</w:t>
      </w:r>
    </w:p>
    <w:p w14:paraId="0F621888" w14:textId="39B14EBF" w:rsidR="00EF3CF4" w:rsidRDefault="008824CA" w:rsidP="00EF3CF4">
      <w:pPr>
        <w:pStyle w:val="berschrift3"/>
      </w:pPr>
      <w:bookmarkStart w:id="58" w:name="_Toc144726453"/>
      <w:r>
        <w:t>Relevanz</w:t>
      </w:r>
      <w:bookmarkEnd w:id="58"/>
    </w:p>
    <w:p w14:paraId="4C202A1E" w14:textId="0D6D7E5A" w:rsidR="00CA15D2" w:rsidRDefault="00CA15D2" w:rsidP="000619E0">
      <w:r>
        <w:t xml:space="preserve">Die </w:t>
      </w:r>
      <w:r w:rsidR="00B538BF">
        <w:rPr>
          <w:i/>
          <w:iCs/>
        </w:rPr>
        <w:t>Relevanz</w:t>
      </w:r>
      <w:r>
        <w:t xml:space="preserve"> (</w:t>
      </w:r>
      <w:r w:rsidR="00B538BF">
        <w:t>engl.</w:t>
      </w:r>
      <w:r>
        <w:t xml:space="preserve"> </w:t>
      </w:r>
      <w:r w:rsidR="00B538BF" w:rsidRPr="00B538BF">
        <w:rPr>
          <w:i/>
          <w:iCs/>
        </w:rPr>
        <w:t>Precision</w:t>
      </w:r>
      <w:r>
        <w:t>) misst die Genauigkeit der positiven Vorhersagen. Für eine binäre Klassifikation berechnet sie sich aus der folgenden Formel</w:t>
      </w:r>
      <w:r w:rsidR="00D8251C">
        <w:t xml:space="preserve"> </w:t>
      </w:r>
      <w:sdt>
        <w:sdtPr>
          <w:alias w:val="To edit, see citavi.com/edit"/>
          <w:tag w:val="CitaviPlaceholder#de9765b9-57ed-4d55-96b4-b1f5934f0eff"/>
          <w:id w:val="-1778787693"/>
          <w:placeholder>
            <w:docPart w:val="DefaultPlaceholder_-1854013440"/>
          </w:placeholder>
        </w:sdtPr>
        <w:sdtContent>
          <w:r w:rsidR="00307A93">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TkzNzcyLTZmZDgtNGM1Mi1hNWZjLWJiNGYwZjM4Yjg2YS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5LTA0VDE2OjEzOjEw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5NV0ifV19LCJUYWciOiJDaXRhdmlQbGFjZWhvbGRlciNkZTk3NjViOS01N2VkLTRkNTUtOTZiNC1iMWY1OTM0ZjBlZmYiLCJUZXh0IjoiWzExLCBTLiA5NV0iLCJXQUlWZXJzaW9uIjoiNi4xNC4wLjAifQ==}</w:instrText>
          </w:r>
          <w:r w:rsidR="00307A93">
            <w:fldChar w:fldCharType="separate"/>
          </w:r>
          <w:r w:rsidR="006B2F4C">
            <w:t>[11, S. 95]</w:t>
          </w:r>
          <w:r w:rsidR="00307A93">
            <w:fldChar w:fldCharType="end"/>
          </w:r>
        </w:sdtContent>
      </w:sdt>
      <w:r>
        <w:t>:</w:t>
      </w:r>
    </w:p>
    <w:p w14:paraId="1C68622D" w14:textId="070A61F9" w:rsidR="000619E0" w:rsidRPr="00CA15D2" w:rsidRDefault="00B538BF" w:rsidP="00B538BF">
      <w:pPr>
        <w:tabs>
          <w:tab w:val="left" w:pos="851"/>
          <w:tab w:val="left" w:pos="8364"/>
        </w:tabs>
        <w:jc w:val="left"/>
      </w:pPr>
      <w:r>
        <w:tab/>
      </w:r>
      <m:oMath>
        <m:sSub>
          <m:sSubPr>
            <m:ctrlPr>
              <w:rPr>
                <w:rFonts w:ascii="Cambria Math" w:hAnsi="Cambria Math"/>
                <w:i/>
              </w:rPr>
            </m:ctrlPr>
          </m:sSubPr>
          <m:e>
            <m:r>
              <w:rPr>
                <w:rFonts w:ascii="Cambria Math" w:hAnsi="Cambria Math"/>
              </w:rPr>
              <m:t>Precision</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P</m:t>
            </m:r>
          </m:den>
        </m:f>
      </m:oMath>
      <w:r w:rsidR="004262DE">
        <w:t xml:space="preserve"> </w:t>
      </w:r>
      <w:r>
        <w:tab/>
      </w:r>
      <w:r w:rsidR="004262DE">
        <w:t>(2.9)</w:t>
      </w:r>
    </w:p>
    <w:p w14:paraId="35EEE22D" w14:textId="54C78A57" w:rsidR="00CA15D2" w:rsidRDefault="00C36522" w:rsidP="00CA15D2">
      <w:r>
        <w:t xml:space="preserve">Für </w:t>
      </w:r>
      <w:r w:rsidR="00B538BF">
        <w:t>K</w:t>
      </w:r>
      <w:r w:rsidR="00CE584E">
        <w:t xml:space="preserve">-klassige </w:t>
      </w:r>
      <w:r>
        <w:t xml:space="preserve">Klassifikationsprobleme haben sich verschiedene Herangehensweisen herausgebildet, die </w:t>
      </w:r>
      <w:r w:rsidR="00B538BF">
        <w:t>Relevanz</w:t>
      </w:r>
      <w:r>
        <w:t xml:space="preserve"> zu berechnen. Die in dieser Arbeit verwendete ist die sogenannte </w:t>
      </w:r>
      <w:r w:rsidRPr="00C36522">
        <w:rPr>
          <w:i/>
          <w:iCs/>
        </w:rPr>
        <w:t>Macro-Precision</w:t>
      </w:r>
      <w:r w:rsidR="005417D4">
        <w:t xml:space="preserve">, welche </w:t>
      </w:r>
      <w:r w:rsidR="001657C2">
        <w:t xml:space="preserve">sich analog zur </w:t>
      </w:r>
      <w:r w:rsidR="00B538BF">
        <w:t>mehrklassigen Genauigkeit</w:t>
      </w:r>
      <w:r w:rsidR="001657C2">
        <w:t xml:space="preserve"> berechnet</w:t>
      </w:r>
      <w:r w:rsidR="00D8251C">
        <w:t xml:space="preserve"> </w:t>
      </w:r>
      <w:sdt>
        <w:sdtPr>
          <w:alias w:val="To edit, see citavi.com/edit"/>
          <w:tag w:val="CitaviPlaceholder#b4796c31-12dc-43cd-a924-b702d547cf64"/>
          <w:id w:val="56135009"/>
          <w:placeholder>
            <w:docPart w:val="DefaultPlaceholder_-1854013440"/>
          </w:placeholder>
        </w:sdtPr>
        <w:sdtContent>
          <w:r w:rsidR="00D8251C">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RmOWM0LTY4N2UtNDNlNS1hY2I3LWVkNDk3Mzk1ZDNhM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C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l0ifV19LCJUYWciOiJDaXRhdmlQbGFjZWhvbGRlciNiNDc5NmMzMS0xMmRjLTQzY2QtYTkyNC1iNzAyZDU0N2NmNjQiLCJUZXh0IjoiWzEyXSIsIldBSVZlcnNpb24iOiI2LjE0LjAuMCJ9}</w:instrText>
          </w:r>
          <w:r w:rsidR="00D8251C">
            <w:fldChar w:fldCharType="separate"/>
          </w:r>
          <w:r w:rsidR="006B2F4C">
            <w:t>[12]</w:t>
          </w:r>
          <w:r w:rsidR="00D8251C">
            <w:fldChar w:fldCharType="end"/>
          </w:r>
        </w:sdtContent>
      </w:sdt>
      <w:r w:rsidR="001657C2">
        <w:t xml:space="preserve">: </w:t>
      </w:r>
      <w:r w:rsidR="00CE584E">
        <w:t xml:space="preserve"> </w:t>
      </w:r>
    </w:p>
    <w:p w14:paraId="7433610A" w14:textId="3516524D" w:rsidR="00CE584E" w:rsidRPr="005417D4" w:rsidRDefault="00B538BF" w:rsidP="00B538BF">
      <w:pPr>
        <w:tabs>
          <w:tab w:val="left" w:pos="851"/>
          <w:tab w:val="left" w:pos="8364"/>
        </w:tabs>
      </w:pPr>
      <w:r>
        <w:tab/>
      </w:r>
      <m:oMath>
        <m:sSub>
          <m:sSubPr>
            <m:ctrlPr>
              <w:rPr>
                <w:rFonts w:ascii="Cambria Math" w:hAnsi="Cambria Math"/>
                <w:i/>
              </w:rPr>
            </m:ctrlPr>
          </m:sSubPr>
          <m:e>
            <m:r>
              <w:rPr>
                <w:rFonts w:ascii="Cambria Math" w:hAnsi="Cambria Math"/>
              </w:rPr>
              <m:t>Precision</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k</m:t>
                    </m:r>
                  </m:sub>
                </m:sSub>
              </m:num>
              <m:den>
                <m:sSub>
                  <m:sSubPr>
                    <m:ctrlPr>
                      <w:rPr>
                        <w:rFonts w:ascii="Cambria Math" w:hAnsi="Cambria Math"/>
                        <w:i/>
                      </w:rPr>
                    </m:ctrlPr>
                  </m:sSubPr>
                  <m:e>
                    <m:r>
                      <w:rPr>
                        <w:rFonts w:ascii="Cambria Math" w:hAnsi="Cambria Math"/>
                      </w:rPr>
                      <m:t>R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k</m:t>
                    </m:r>
                  </m:sub>
                </m:sSub>
              </m:den>
            </m:f>
          </m:e>
        </m:nary>
      </m:oMath>
      <w:r w:rsidR="004262DE">
        <w:t xml:space="preserve"> </w:t>
      </w:r>
      <w:r>
        <w:tab/>
      </w:r>
      <w:r w:rsidR="004262DE">
        <w:t>(2.10)</w:t>
      </w:r>
    </w:p>
    <w:p w14:paraId="2C94ED9A" w14:textId="4192EFAF" w:rsidR="005417D4" w:rsidRPr="000619E0" w:rsidRDefault="007D3F76" w:rsidP="00CA15D2">
      <w:r>
        <w:t xml:space="preserve">Für die Matrix </w:t>
      </w:r>
      <w:r w:rsidRPr="00205A66">
        <w:t>in Abb</w:t>
      </w:r>
      <w:r w:rsidR="00216E81" w:rsidRPr="00205A66">
        <w:t>.</w:t>
      </w:r>
      <w:r w:rsidRPr="00205A66">
        <w:t xml:space="preserve"> </w:t>
      </w:r>
      <w:r w:rsidR="00A143D2" w:rsidRPr="00205A66">
        <w:t>15</w:t>
      </w:r>
      <w:r w:rsidRPr="00205A66">
        <w:t xml:space="preserve"> </w:t>
      </w:r>
      <w:r>
        <w:t xml:space="preserve">beträgt die </w:t>
      </w:r>
      <w:r w:rsidR="00205A66">
        <w:t>Relevanz ebenso wie die Genauigkeit</w:t>
      </w:r>
      <w:r>
        <w:t xml:space="preserve"> 0,8.</w:t>
      </w:r>
      <w:r w:rsidR="0005477B" w:rsidRPr="0005477B">
        <w:t xml:space="preserve"> </w:t>
      </w:r>
      <w:r w:rsidR="0005477B">
        <w:t xml:space="preserve">Da die Relevanz durch die ausschließliche Beachtung der positiven Vorhersagen für sich </w:t>
      </w:r>
      <w:proofErr w:type="gramStart"/>
      <w:r w:rsidR="0005477B">
        <w:t>allein stehend</w:t>
      </w:r>
      <w:proofErr w:type="gramEnd"/>
      <w:r w:rsidR="0005477B">
        <w:t xml:space="preserve"> sehr einseitig ist, geht sie in der Regel mit der </w:t>
      </w:r>
      <w:r w:rsidR="0005477B" w:rsidRPr="00205A66">
        <w:t>Sensitivität</w:t>
      </w:r>
      <w:r w:rsidR="0005477B">
        <w:t xml:space="preserve"> einher.</w:t>
      </w:r>
    </w:p>
    <w:p w14:paraId="6E963998" w14:textId="19A3A23A" w:rsidR="00EF3CF4" w:rsidRDefault="008824CA" w:rsidP="00EF3CF4">
      <w:pPr>
        <w:pStyle w:val="berschrift3"/>
      </w:pPr>
      <w:bookmarkStart w:id="59" w:name="_Toc144726454"/>
      <w:r>
        <w:lastRenderedPageBreak/>
        <w:t>Sensitivität</w:t>
      </w:r>
      <w:bookmarkEnd w:id="59"/>
    </w:p>
    <w:p w14:paraId="418D17DA" w14:textId="46E68460" w:rsidR="000619E0" w:rsidRDefault="00205A66" w:rsidP="000619E0">
      <w:r>
        <w:t>Die</w:t>
      </w:r>
      <w:r w:rsidR="00307A93">
        <w:t xml:space="preserve"> </w:t>
      </w:r>
      <w:r>
        <w:rPr>
          <w:i/>
          <w:iCs/>
        </w:rPr>
        <w:t>Sensitivität</w:t>
      </w:r>
      <w:r w:rsidR="00307A93">
        <w:rPr>
          <w:i/>
          <w:iCs/>
        </w:rPr>
        <w:t xml:space="preserve"> </w:t>
      </w:r>
      <w:r w:rsidR="00307A93">
        <w:t>(</w:t>
      </w:r>
      <w:r>
        <w:t xml:space="preserve">engl. </w:t>
      </w:r>
      <w:r w:rsidRPr="00205A66">
        <w:rPr>
          <w:i/>
          <w:iCs/>
        </w:rPr>
        <w:t>Recall</w:t>
      </w:r>
      <w:r w:rsidR="00307A93">
        <w:t xml:space="preserve">), auch als Trefferquote bezeichnet, ist der Anteil der tatsächlich </w:t>
      </w:r>
      <w:r w:rsidR="007D3F76">
        <w:t>p</w:t>
      </w:r>
      <w:r w:rsidR="00307A93">
        <w:t xml:space="preserve">ositiven Datenpunkte, die vom Klassifikator als solche vorhergesagt wurden. </w:t>
      </w:r>
      <w:r>
        <w:t>Sie</w:t>
      </w:r>
      <w:r w:rsidR="00307A93">
        <w:t xml:space="preserve"> berechnet sich aus der folgenden Formel </w:t>
      </w:r>
      <w:sdt>
        <w:sdtPr>
          <w:alias w:val="To edit, see citavi.com/edit"/>
          <w:tag w:val="CitaviPlaceholder#30919bd1-9a12-411a-b105-ed7048652d99"/>
          <w:id w:val="-492483460"/>
          <w:placeholder>
            <w:docPart w:val="DefaultPlaceholder_-1854013440"/>
          </w:placeholder>
        </w:sdtPr>
        <w:sdtContent>
          <w:r w:rsidR="00307A93">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zI3MzRkLTRmZTctNGY1Ny04YTJkLWIzNjM4ZmM1MTIzN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5LTA0VDE2OjEzOjEw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5NV0ifV19LCJUYWciOiJDaXRhdmlQbGFjZWhvbGRlciMzMDkxOWJkMS05YTEyLTQxMWEtYjEwNS1lZDcwNDg2NTJkOTkiLCJUZXh0IjoiWzExLCBTLiA5NV0iLCJXQUlWZXJzaW9uIjoiNi4xNC4wLjAifQ==}</w:instrText>
          </w:r>
          <w:r w:rsidR="00307A93">
            <w:fldChar w:fldCharType="separate"/>
          </w:r>
          <w:r w:rsidR="006B2F4C">
            <w:t>[11, S. 95]</w:t>
          </w:r>
          <w:r w:rsidR="00307A93">
            <w:fldChar w:fldCharType="end"/>
          </w:r>
        </w:sdtContent>
      </w:sdt>
      <w:r w:rsidR="00307A93">
        <w:t>:</w:t>
      </w:r>
    </w:p>
    <w:p w14:paraId="4EFFE286" w14:textId="30D399F8" w:rsidR="00307A93" w:rsidRPr="00CA15D2" w:rsidRDefault="00205A66" w:rsidP="00205A66">
      <w:pPr>
        <w:tabs>
          <w:tab w:val="left" w:pos="851"/>
          <w:tab w:val="left" w:pos="8364"/>
        </w:tabs>
        <w:jc w:val="left"/>
      </w:pPr>
      <w:r>
        <w:tab/>
      </w:r>
      <m:oMath>
        <m:sSub>
          <m:sSubPr>
            <m:ctrlPr>
              <w:rPr>
                <w:rFonts w:ascii="Cambria Math" w:hAnsi="Cambria Math"/>
                <w:i/>
              </w:rPr>
            </m:ctrlPr>
          </m:sSubPr>
          <m:e>
            <m:r>
              <w:rPr>
                <w:rFonts w:ascii="Cambria Math" w:hAnsi="Cambria Math"/>
              </w:rPr>
              <m:t>Recall</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N</m:t>
            </m:r>
          </m:den>
        </m:f>
      </m:oMath>
      <w:r w:rsidR="004262DE">
        <w:t xml:space="preserve"> </w:t>
      </w:r>
      <w:r>
        <w:tab/>
      </w:r>
      <w:r w:rsidR="004262DE">
        <w:t>(2.11)</w:t>
      </w:r>
    </w:p>
    <w:p w14:paraId="51A9DD1F" w14:textId="0BBD1BCA" w:rsidR="00307A93" w:rsidRDefault="00FD1F31" w:rsidP="000619E0">
      <w:r>
        <w:t xml:space="preserve">Auch für </w:t>
      </w:r>
      <w:r w:rsidR="00205A66">
        <w:t>die Sensitivität</w:t>
      </w:r>
      <w:r>
        <w:t xml:space="preserve"> haben sich im Hinblick auf </w:t>
      </w:r>
      <w:r w:rsidR="00205A66">
        <w:t>K</w:t>
      </w:r>
      <w:r>
        <w:t xml:space="preserve">-klassige Klassifikationsprobleme verschiedene Herangehensweisen gebildet. In dieser Arbeit wird der </w:t>
      </w:r>
      <w:r w:rsidRPr="00FD1F31">
        <w:rPr>
          <w:i/>
          <w:iCs/>
        </w:rPr>
        <w:t>Macro-Recall</w:t>
      </w:r>
      <w:r>
        <w:t xml:space="preserve"> verwendet, der sich analog </w:t>
      </w:r>
      <w:r w:rsidR="00205A66">
        <w:t>zur mehrklassigen Genauigkeit und Relevanz</w:t>
      </w:r>
      <w:r>
        <w:t xml:space="preserve"> berechnet </w:t>
      </w:r>
      <w:sdt>
        <w:sdtPr>
          <w:alias w:val="To edit, see citavi.com/edit"/>
          <w:tag w:val="CitaviPlaceholder#23f2d871-b4c6-4274-86f6-f2fe1f83a6f2"/>
          <w:id w:val="-862822890"/>
          <w:placeholder>
            <w:docPart w:val="DefaultPlaceholder_-1854013440"/>
          </w:placeholder>
        </w:sdtPr>
        <w:sdtContent>
          <w:r>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mY4MDYyLTQzN2QtNDBjZS1hMzRiLWFmZTY2Mzg4ZDQwO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C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l0ifV19LCJUYWciOiJDaXRhdmlQbGFjZWhvbGRlciMyM2YyZDg3MS1iNGM2LTQyNzQtODZmNi1mMmZlMWY4M2E2ZjIiLCJUZXh0IjoiWzEyXSIsIldBSVZlcnNpb24iOiI2LjE0LjAuMCJ9}</w:instrText>
          </w:r>
          <w:r>
            <w:fldChar w:fldCharType="separate"/>
          </w:r>
          <w:r w:rsidR="006B2F4C">
            <w:t>[12]</w:t>
          </w:r>
          <w:r>
            <w:fldChar w:fldCharType="end"/>
          </w:r>
        </w:sdtContent>
      </w:sdt>
      <w:r>
        <w:t>:</w:t>
      </w:r>
    </w:p>
    <w:p w14:paraId="53C13723" w14:textId="4B141A8D" w:rsidR="00FD1F31" w:rsidRPr="005417D4" w:rsidRDefault="00205A66" w:rsidP="00205A66">
      <w:pPr>
        <w:tabs>
          <w:tab w:val="left" w:pos="851"/>
          <w:tab w:val="left" w:pos="8364"/>
        </w:tabs>
      </w:pPr>
      <w:r>
        <w:tab/>
      </w:r>
      <m:oMath>
        <m:sSub>
          <m:sSubPr>
            <m:ctrlPr>
              <w:rPr>
                <w:rFonts w:ascii="Cambria Math" w:hAnsi="Cambria Math"/>
                <w:i/>
              </w:rPr>
            </m:ctrlPr>
          </m:sSubPr>
          <m:e>
            <m:r>
              <w:rPr>
                <w:rFonts w:ascii="Cambria Math" w:hAnsi="Cambria Math"/>
              </w:rPr>
              <m:t>Precision</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k</m:t>
                    </m:r>
                  </m:sub>
                </m:sSub>
              </m:num>
              <m:den>
                <m:sSub>
                  <m:sSubPr>
                    <m:ctrlPr>
                      <w:rPr>
                        <w:rFonts w:ascii="Cambria Math" w:hAnsi="Cambria Math"/>
                        <w:i/>
                      </w:rPr>
                    </m:ctrlPr>
                  </m:sSubPr>
                  <m:e>
                    <m:r>
                      <w:rPr>
                        <w:rFonts w:ascii="Cambria Math" w:hAnsi="Cambria Math"/>
                      </w:rPr>
                      <m:t>R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k</m:t>
                    </m:r>
                  </m:sub>
                </m:sSub>
              </m:den>
            </m:f>
          </m:e>
        </m:nary>
      </m:oMath>
      <w:r w:rsidR="004262DE">
        <w:t xml:space="preserve"> </w:t>
      </w:r>
      <w:r>
        <w:tab/>
      </w:r>
      <w:r w:rsidR="004262DE">
        <w:t>(2.12)</w:t>
      </w:r>
    </w:p>
    <w:p w14:paraId="24BA7B7E" w14:textId="6F2B2CCF" w:rsidR="00FD1F31" w:rsidRPr="00FD1F31" w:rsidRDefault="00216E81" w:rsidP="000619E0">
      <w:r>
        <w:t>Auch d</w:t>
      </w:r>
      <w:r w:rsidR="00205A66">
        <w:t xml:space="preserve">ie Sensitivität </w:t>
      </w:r>
      <w:r>
        <w:t xml:space="preserve">ist für sich </w:t>
      </w:r>
      <w:r w:rsidR="008F3AD6">
        <w:t xml:space="preserve">allein </w:t>
      </w:r>
      <w:r>
        <w:t>genommen sehr einseitig</w:t>
      </w:r>
      <w:r w:rsidR="00205A66">
        <w:t>.</w:t>
      </w:r>
      <w:r>
        <w:t xml:space="preserve"> </w:t>
      </w:r>
      <w:r w:rsidR="00205A66">
        <w:t>D</w:t>
      </w:r>
      <w:r>
        <w:t xml:space="preserve">eshalb wird </w:t>
      </w:r>
      <w:r w:rsidR="00205A66">
        <w:t>sie</w:t>
      </w:r>
      <w:r w:rsidR="00684061">
        <w:t xml:space="preserve"> </w:t>
      </w:r>
      <w:r>
        <w:t xml:space="preserve">in der Regel gemeinsam mit der </w:t>
      </w:r>
      <w:r w:rsidR="00205A66">
        <w:t>Relevanz</w:t>
      </w:r>
      <w:r>
        <w:t xml:space="preserve"> ausgewertet. Für die Matrix </w:t>
      </w:r>
      <w:r w:rsidRPr="00205A66">
        <w:t xml:space="preserve">in Abb. </w:t>
      </w:r>
      <w:r w:rsidR="00A143D2" w:rsidRPr="00205A66">
        <w:t>15</w:t>
      </w:r>
      <w:r w:rsidRPr="00205A66">
        <w:t xml:space="preserve"> </w:t>
      </w:r>
      <w:r>
        <w:t xml:space="preserve">beträgt </w:t>
      </w:r>
      <w:r w:rsidR="00205A66">
        <w:t>die Sensitivität</w:t>
      </w:r>
      <w:r>
        <w:t xml:space="preserve"> lediglich</w:t>
      </w:r>
      <w:r w:rsidR="002D15FB">
        <w:t xml:space="preserve"> </w:t>
      </w:r>
      <w:r w:rsidR="00205A66">
        <w:t>ca.</w:t>
      </w:r>
      <w:r>
        <w:t xml:space="preserve"> 0,55.</w:t>
      </w:r>
    </w:p>
    <w:p w14:paraId="4A89D963" w14:textId="11B9A6A6" w:rsidR="00EF3CF4" w:rsidRDefault="00EF3CF4" w:rsidP="00EF3CF4">
      <w:pPr>
        <w:pStyle w:val="berschrift3"/>
      </w:pPr>
      <w:bookmarkStart w:id="60" w:name="_Toc144726455"/>
      <w:r>
        <w:t>F1-Score</w:t>
      </w:r>
      <w:bookmarkEnd w:id="60"/>
    </w:p>
    <w:p w14:paraId="02A615A4" w14:textId="554007CF" w:rsidR="005967DB" w:rsidRDefault="00115B09" w:rsidP="000619E0">
      <w:r w:rsidRPr="00115B09">
        <w:t xml:space="preserve">Da </w:t>
      </w:r>
      <w:r w:rsidR="00205A66">
        <w:t>Relevanz</w:t>
      </w:r>
      <w:r w:rsidRPr="00115B09">
        <w:t xml:space="preserve"> und </w:t>
      </w:r>
      <w:r w:rsidR="00205A66">
        <w:t>Sensitivität</w:t>
      </w:r>
      <w:r w:rsidRPr="00115B09">
        <w:t xml:space="preserve"> </w:t>
      </w:r>
      <w:r w:rsidR="00684061">
        <w:t>oft</w:t>
      </w:r>
      <w:r w:rsidRPr="00115B09">
        <w:t xml:space="preserve"> </w:t>
      </w:r>
      <w:r>
        <w:t>gemeinsam ausgewertet werden</w:t>
      </w:r>
      <w:r w:rsidR="00205A66">
        <w:t>,</w:t>
      </w:r>
      <w:r>
        <w:t xml:space="preserve"> kann es bequem sein diese zu einer einzigen Metrik zusammenzufassen</w:t>
      </w:r>
      <w:r w:rsidR="00684061">
        <w:t>:</w:t>
      </w:r>
      <w:r>
        <w:t xml:space="preserve"> dem </w:t>
      </w:r>
      <w:r w:rsidRPr="00115B09">
        <w:rPr>
          <w:i/>
          <w:iCs/>
        </w:rPr>
        <w:t>F1-Score</w:t>
      </w:r>
      <w:r>
        <w:t>.</w:t>
      </w:r>
      <w:r w:rsidR="005967DB">
        <w:t xml:space="preserve"> Dieser berechnet sich aus dem harmonischen Mittelwert von </w:t>
      </w:r>
      <w:r w:rsidR="00205A66">
        <w:t>Relevanz</w:t>
      </w:r>
      <w:r w:rsidR="00205A66" w:rsidRPr="00115B09">
        <w:t xml:space="preserve"> und </w:t>
      </w:r>
      <w:r w:rsidR="00205A66">
        <w:t xml:space="preserve">Sensitivität </w:t>
      </w:r>
      <w:r w:rsidR="005967DB">
        <w:t xml:space="preserve">bzw. Macro-Precision und -Recall bei </w:t>
      </w:r>
      <w:r w:rsidR="00205A66">
        <w:t>K</w:t>
      </w:r>
      <w:r w:rsidR="005967DB">
        <w:t>-klassigen Klassifikation</w:t>
      </w:r>
      <w:r w:rsidR="00205A66">
        <w:t>sproblemen</w:t>
      </w:r>
      <w:r w:rsidR="005967DB">
        <w:t>:</w:t>
      </w:r>
    </w:p>
    <w:p w14:paraId="7C0BDA8E" w14:textId="6B9E781F" w:rsidR="005967DB" w:rsidRPr="00CA15D2" w:rsidRDefault="00684061" w:rsidP="00684061">
      <w:pPr>
        <w:tabs>
          <w:tab w:val="left" w:pos="851"/>
          <w:tab w:val="left" w:pos="8364"/>
        </w:tabs>
        <w:jc w:val="left"/>
      </w:pPr>
      <w:r>
        <w:tab/>
      </w:r>
      <m:oMath>
        <m:r>
          <w:rPr>
            <w:rFonts w:ascii="Cambria Math" w:hAnsi="Cambria Math" w:cstheme="minorHAnsi"/>
          </w:rPr>
          <m:t>F1Score=</m:t>
        </m:r>
        <m:f>
          <m:fPr>
            <m:ctrlPr>
              <w:rPr>
                <w:rFonts w:ascii="Cambria Math" w:hAnsi="Cambria Math" w:cstheme="minorHAnsi"/>
                <w:i/>
              </w:rPr>
            </m:ctrlPr>
          </m:fPr>
          <m:num>
            <m:r>
              <w:rPr>
                <w:rFonts w:ascii="Cambria Math" w:hAnsi="Cambria Math" w:cstheme="minorHAnsi"/>
              </w:rPr>
              <m:t>2</m:t>
            </m:r>
          </m:num>
          <m:den>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Precision</m:t>
                </m:r>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Recall</m:t>
                </m:r>
              </m:den>
            </m:f>
          </m:den>
        </m:f>
      </m:oMath>
      <w:r w:rsidR="004262DE">
        <w:t xml:space="preserve"> </w:t>
      </w:r>
      <w:r>
        <w:tab/>
      </w:r>
      <w:r w:rsidR="004262DE">
        <w:t>(2.13)</w:t>
      </w:r>
    </w:p>
    <w:p w14:paraId="3E419B00" w14:textId="54AE9A88" w:rsidR="005967DB" w:rsidRPr="00115B09" w:rsidRDefault="002820AD" w:rsidP="000619E0">
      <w:r>
        <w:t xml:space="preserve">Im Gegensatz zur </w:t>
      </w:r>
      <w:r w:rsidR="00B538BF">
        <w:t>Genauigkeit</w:t>
      </w:r>
      <w:r>
        <w:t xml:space="preserve"> eignet sich der F1-Score auch zur Beurteilung von unausgeglichenen Datensätzen.</w:t>
      </w:r>
      <w:r w:rsidR="003A101F">
        <w:t xml:space="preserve"> Bei der Interpretation</w:t>
      </w:r>
      <w:r w:rsidR="007A1773">
        <w:t xml:space="preserve"> des Ergebnisses</w:t>
      </w:r>
      <w:r w:rsidR="003A101F">
        <w:t xml:space="preserve"> sollte lediglich beachtet werden, dass das harmonische Mittel niedrigeren Werten eine höhere Gewichtung </w:t>
      </w:r>
      <w:r w:rsidR="00E36E1C">
        <w:t>gibt</w:t>
      </w:r>
      <w:sdt>
        <w:sdtPr>
          <w:alias w:val="To edit, see citavi.com/edit"/>
          <w:tag w:val="CitaviPlaceholder#3f52871b-f00d-41c8-95c7-a828966ff06c"/>
          <w:id w:val="-89789069"/>
          <w:placeholder>
            <w:docPart w:val="07F0CAE574BE433D84A42A4C841C537F"/>
          </w:placeholder>
        </w:sdtPr>
        <w:sdtContent>
          <w:r w:rsidR="003A101F">
            <w:t xml:space="preserve"> </w:t>
          </w:r>
          <w:r w:rsidR="003A101F">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c5ZjYxLWE3OWUtNDYyMS1hY2QzLWZhMTg4MTg2ZjFlY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YiLCJTdGFydFBhZ2UiOnsiJGlkIjoiNSIsIiR0eXBlIjoiU3dpc3NBY2FkZW1pYy5QYWdlTnVtYmVyLCBTd2lzc0FjYWRlbWljIiwiSXNGdWxseU51bWVyaWMiOnRydWUsIk51bWJlciI6OTYsIk51bWJlcmluZ1R5cGUiOjAsIk51bWVyYWxTeXN0ZW0iOjAsIk9yaWdpbmFsU3RyaW5nIjoiOTYiLCJQcmV0dHlTdHJpbmciOiI5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5LTA0VDE2OjEzOjEw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5Nl0ifV19LCJUYWciOiJDaXRhdmlQbGFjZWhvbGRlciMzZjUyODcxYi1mMDBkLTQxYzgtOTVjNy1hODI4OTY2ZmYwNmMiLCJUZXh0IjoiWzExLCBTLiA5Nl0iLCJXQUlWZXJzaW9uIjoiNi4xNC4wLjAifQ==}</w:instrText>
          </w:r>
          <w:r w:rsidR="003A101F">
            <w:fldChar w:fldCharType="separate"/>
          </w:r>
          <w:r w:rsidR="006B2F4C">
            <w:t>[11, S. 96]</w:t>
          </w:r>
          <w:r w:rsidR="003A101F">
            <w:fldChar w:fldCharType="end"/>
          </w:r>
        </w:sdtContent>
      </w:sdt>
      <w:r w:rsidR="003A101F">
        <w:t xml:space="preserve">. </w:t>
      </w:r>
      <w:r w:rsidR="00B40740">
        <w:t xml:space="preserve">Für die Matrix </w:t>
      </w:r>
      <w:r w:rsidR="00B40740" w:rsidRPr="00205A66">
        <w:t xml:space="preserve">in Abb. </w:t>
      </w:r>
      <w:r w:rsidR="00A143D2" w:rsidRPr="00205A66">
        <w:t>15</w:t>
      </w:r>
      <w:r w:rsidR="00B40740" w:rsidRPr="00205A66">
        <w:t xml:space="preserve"> beträgt </w:t>
      </w:r>
      <w:r w:rsidR="00B40740">
        <w:t>der F1-Score</w:t>
      </w:r>
      <w:r w:rsidR="002D15FB">
        <w:t xml:space="preserve"> ca.</w:t>
      </w:r>
      <w:r w:rsidR="00B40740">
        <w:t xml:space="preserve"> 0,65.</w:t>
      </w:r>
    </w:p>
    <w:p w14:paraId="01AA1637" w14:textId="73B52AC9" w:rsidR="0016773F" w:rsidRDefault="00CC1800" w:rsidP="0016773F">
      <w:pPr>
        <w:pStyle w:val="berschrift2"/>
      </w:pPr>
      <w:bookmarkStart w:id="61" w:name="_Toc144726456"/>
      <w:r>
        <w:t xml:space="preserve">Eingesetzte </w:t>
      </w:r>
      <w:r w:rsidR="00907F28">
        <w:t>Technologien</w:t>
      </w:r>
      <w:r w:rsidR="00314435">
        <w:t xml:space="preserve"> und </w:t>
      </w:r>
      <w:r w:rsidR="00907F28">
        <w:t>Programmb</w:t>
      </w:r>
      <w:r w:rsidR="00E0639A">
        <w:t>ibliotheken</w:t>
      </w:r>
      <w:bookmarkEnd w:id="61"/>
    </w:p>
    <w:p w14:paraId="45D2C1BB" w14:textId="5D91031C" w:rsidR="00E0639A" w:rsidRPr="00E0639A" w:rsidRDefault="00E0639A" w:rsidP="00312A1D">
      <w:r>
        <w:t xml:space="preserve">Für die im Rahmen dieser Bachelorarbeit realisierten Versuche und praktischen Umsetzungen, kamen zahlreiche </w:t>
      </w:r>
      <w:r w:rsidR="00907F28">
        <w:t>externe Technologien</w:t>
      </w:r>
      <w:r>
        <w:t xml:space="preserve"> und </w:t>
      </w:r>
      <w:r w:rsidR="00907F28">
        <w:t>Programmb</w:t>
      </w:r>
      <w:r>
        <w:t xml:space="preserve">ibliotheken zum Einsatz. </w:t>
      </w:r>
      <w:r w:rsidR="00312A1D">
        <w:t>In den nachfolgenden Unterabschnitten werden die Wichtigsten aufgeführt und deren Zweck kurz beschrieben</w:t>
      </w:r>
      <w:r>
        <w:t>.</w:t>
      </w:r>
    </w:p>
    <w:p w14:paraId="0D173BF6" w14:textId="182F9683" w:rsidR="00196168" w:rsidRDefault="00196168" w:rsidP="00196168">
      <w:pPr>
        <w:pStyle w:val="berschrift3"/>
      </w:pPr>
      <w:bookmarkStart w:id="62" w:name="_Toc144726457"/>
      <w:r>
        <w:lastRenderedPageBreak/>
        <w:t>Valhalla Map</w:t>
      </w:r>
      <w:r w:rsidR="00EF04F3">
        <w:t>-</w:t>
      </w:r>
      <w:r>
        <w:t>Matching</w:t>
      </w:r>
      <w:r w:rsidR="00EF04F3">
        <w:t>-</w:t>
      </w:r>
      <w:r w:rsidR="00F5326B">
        <w:t>Service</w:t>
      </w:r>
      <w:bookmarkEnd w:id="62"/>
    </w:p>
    <w:p w14:paraId="11F2908D" w14:textId="7849C55B" w:rsidR="00362E32" w:rsidRDefault="00D3571E" w:rsidP="00362E32">
      <w:r>
        <w:t>Zur</w:t>
      </w:r>
      <w:r w:rsidR="00362E32">
        <w:t xml:space="preserve"> praktischen Umsetzung des Map</w:t>
      </w:r>
      <w:r w:rsidR="00EF04F3">
        <w:t>-</w:t>
      </w:r>
      <w:r w:rsidR="00362E32">
        <w:t>Matchings wird im Zuge dieser Arbeit die</w:t>
      </w:r>
      <w:r w:rsidR="00BB762F">
        <w:t xml:space="preserve"> http-basierte</w:t>
      </w:r>
      <w:r w:rsidR="00362E32">
        <w:t xml:space="preserve"> Map</w:t>
      </w:r>
      <w:r w:rsidR="00EF04F3">
        <w:t>-</w:t>
      </w:r>
      <w:r w:rsidR="00362E32">
        <w:t xml:space="preserve">Matching-API der </w:t>
      </w:r>
      <w:r w:rsidR="0094300D">
        <w:t>O</w:t>
      </w:r>
      <w:r w:rsidR="00362E32">
        <w:t>pen-</w:t>
      </w:r>
      <w:r w:rsidR="0094300D">
        <w:t>S</w:t>
      </w:r>
      <w:r w:rsidR="00362E32">
        <w:t>ource</w:t>
      </w:r>
      <w:r w:rsidR="0094300D">
        <w:t>-</w:t>
      </w:r>
      <w:r w:rsidR="00362E32">
        <w:t xml:space="preserve">Routing-Engine </w:t>
      </w:r>
      <w:r w:rsidR="00362E32" w:rsidRPr="00362E32">
        <w:rPr>
          <w:i/>
          <w:iCs/>
        </w:rPr>
        <w:t>Valhalla</w:t>
      </w:r>
      <w:r w:rsidR="00CA70DF" w:rsidRPr="00CA70DF">
        <w:t xml:space="preserve"> in der Version 3.3.0</w:t>
      </w:r>
      <w:r w:rsidR="00362E32" w:rsidRPr="00CA70DF">
        <w:t xml:space="preserve"> </w:t>
      </w:r>
      <w:r w:rsidR="00362E32">
        <w:t>eingesetzt. Diese Arbeit folgt damit der Empfehlung von Hagen</w:t>
      </w:r>
      <w:r w:rsidR="007B7496">
        <w:t xml:space="preserve"> und Saki</w:t>
      </w:r>
      <w:r w:rsidR="00362E32">
        <w:t>, die in ihrem Paper</w:t>
      </w:r>
      <w:r w:rsidR="009D50AB">
        <w:t xml:space="preserve"> </w:t>
      </w:r>
      <w:sdt>
        <w:sdtPr>
          <w:alias w:val="To edit, see citavi.com/edit"/>
          <w:tag w:val="CitaviPlaceholder#999630b9-f2e7-48de-b8f5-4377deaab9cc"/>
          <w:id w:val="121886486"/>
          <w:placeholder>
            <w:docPart w:val="02FC0DF131BE434A9AA66E647EC3D78D"/>
          </w:placeholder>
        </w:sdtPr>
        <w:sdtContent>
          <w:r w:rsidR="009D50AB">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ZTUxMzQ2LTRkZDgtNGVlYy04MjQ4LWE3Yjg0NGIxOTY5Z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ktMDRUMTY6MTM6MTAiLCJQcm9qZWN0Ijp7IiRyZWYiOiI4In19LCJVc2VOdW1iZXJpbmdUeXBlT2ZQYXJlbnREb2N1bWVudCI6ZmFsc2V9XSwiRm9ybWF0dGVkVGV4dCI6eyIkaWQiOiIxNyIsIkNvdW50IjoxLCJUZXh0VW5pdHMiOlt7IiRpZCI6IjE4IiwiRm9udFN0eWxlIjp7IiRpZCI6IjE5IiwiTmV1dHJhbCI6dHJ1ZX0sIlJlYWRpbmdPcmRlciI6MSwiVGV4dCI6Ils4XSJ9XX0sIlRhZyI6IkNpdGF2aVBsYWNlaG9sZGVyIzk5OTYzMGI5LWYyZTctNDhkZS1iOGY1LTQzNzdkZWFhYjljYyIsIlRleHQiOiJbOF0iLCJXQUlWZXJzaW9uIjoiNi4xNC4wLjAifQ==}</w:instrText>
          </w:r>
          <w:r w:rsidR="009D50AB">
            <w:fldChar w:fldCharType="separate"/>
          </w:r>
          <w:r w:rsidR="006B2F4C">
            <w:t>[8]</w:t>
          </w:r>
          <w:r w:rsidR="009D50AB">
            <w:fldChar w:fldCharType="end"/>
          </w:r>
        </w:sdtContent>
      </w:sdt>
      <w:r w:rsidR="00362E32">
        <w:t xml:space="preserve"> die Nutzung dieses Services</w:t>
      </w:r>
      <w:r w:rsidR="002019F8">
        <w:t xml:space="preserve"> als performante</w:t>
      </w:r>
      <w:r w:rsidR="006D2538">
        <w:t xml:space="preserve"> und gut skalierbare</w:t>
      </w:r>
      <w:r w:rsidR="002019F8">
        <w:t xml:space="preserve"> Alternative zu kommerziellen </w:t>
      </w:r>
      <w:r w:rsidR="006D2538">
        <w:t xml:space="preserve">oder in der Nutzung limitierten </w:t>
      </w:r>
      <w:r w:rsidR="002019F8">
        <w:t>Map</w:t>
      </w:r>
      <w:r w:rsidR="00EF04F3">
        <w:t>-</w:t>
      </w:r>
      <w:r w:rsidR="002019F8">
        <w:t>Matching-Services</w:t>
      </w:r>
      <w:r w:rsidR="00E91472">
        <w:t xml:space="preserve">, wie bspw. dem von </w:t>
      </w:r>
      <w:r w:rsidR="00C408C4" w:rsidRPr="00E91472">
        <w:rPr>
          <w:i/>
          <w:iCs/>
        </w:rPr>
        <w:t>Google Maps</w:t>
      </w:r>
      <w:r w:rsidR="00E91472" w:rsidRPr="00E91472">
        <w:rPr>
          <w:i/>
          <w:iCs/>
        </w:rPr>
        <w:t xml:space="preserve">, </w:t>
      </w:r>
      <w:r w:rsidR="00362E32">
        <w:t>nahelegen.</w:t>
      </w:r>
    </w:p>
    <w:p w14:paraId="4924B72B" w14:textId="7CC00D48" w:rsidR="00461422" w:rsidRPr="004E66B2" w:rsidRDefault="00B91010" w:rsidP="009D50AB">
      <w:r>
        <w:t>Die API</w:t>
      </w:r>
      <w:r w:rsidR="009D50AB">
        <w:t xml:space="preserve"> von Valhalla</w:t>
      </w:r>
      <w:r>
        <w:t xml:space="preserve"> </w:t>
      </w:r>
      <w:r w:rsidR="009D50AB">
        <w:t>umfasst hierbei zwei verschiedene Map</w:t>
      </w:r>
      <w:r w:rsidR="00EF04F3">
        <w:t>-</w:t>
      </w:r>
      <w:r w:rsidR="009D50AB">
        <w:t xml:space="preserve">Matching-Endpunkte, die ausgehend von der gleichen Eingabesequenz an GNSS-Punkten verschiedene Operationen ausführen. Der </w:t>
      </w:r>
      <w:r w:rsidR="009D50AB" w:rsidRPr="009D50AB">
        <w:rPr>
          <w:rStyle w:val="Code"/>
        </w:rPr>
        <w:t>trace_route</w:t>
      </w:r>
      <w:r w:rsidR="009D50AB" w:rsidRPr="009D50AB">
        <w:t xml:space="preserve"> Endpunkt</w:t>
      </w:r>
      <w:r w:rsidR="009D50AB">
        <w:t xml:space="preserve"> </w:t>
      </w:r>
      <w:r w:rsidR="000A2F5D">
        <w:t>liefert</w:t>
      </w:r>
      <w:r w:rsidR="009D50AB">
        <w:t xml:space="preserve"> dabei im Wesentlichen </w:t>
      </w:r>
      <w:r w:rsidR="00042E62">
        <w:t>die ans Straßennetz angepasste Sequenz mit einigen wenigen Zusatzinformationen</w:t>
      </w:r>
      <w:r w:rsidR="000A2F5D">
        <w:t xml:space="preserve"> wie</w:t>
      </w:r>
      <w:r w:rsidR="00042E62">
        <w:t xml:space="preserve"> der Matching-Distanz zurück, wohingegen der </w:t>
      </w:r>
      <w:r w:rsidR="00042E62" w:rsidRPr="00042E62">
        <w:rPr>
          <w:rStyle w:val="Code"/>
        </w:rPr>
        <w:t>trace_attributes</w:t>
      </w:r>
      <w:r w:rsidR="00042E62">
        <w:t xml:space="preserve"> Endpunkt dazu genutzt werden kann</w:t>
      </w:r>
      <w:r w:rsidR="000A2F5D">
        <w:t>,</w:t>
      </w:r>
      <w:r w:rsidR="00042E62">
        <w:t xml:space="preserve"> um detaillierte Informationen zu den zugeordneten Straßensegmenten</w:t>
      </w:r>
      <w:r w:rsidR="000A2F5D">
        <w:t>,</w:t>
      </w:r>
      <w:r w:rsidR="00042E62">
        <w:t xml:space="preserve"> wie bspw. gültige Geschwindigkeitsbegrenzungen oder </w:t>
      </w:r>
      <w:r w:rsidR="000A2F5D">
        <w:t xml:space="preserve">die </w:t>
      </w:r>
      <w:r w:rsidR="00042E62">
        <w:t>Art der Straße</w:t>
      </w:r>
      <w:r w:rsidR="000A2F5D">
        <w:t>,</w:t>
      </w:r>
      <w:r w:rsidR="00042E62">
        <w:t xml:space="preserve"> zu erhalten.</w:t>
      </w:r>
      <w:r w:rsidR="00BB762F">
        <w:t xml:space="preserve"> Für beide Endpunkte muss dabei explizit der </w:t>
      </w:r>
      <w:r w:rsidR="004E66B2" w:rsidRPr="004E66B2">
        <w:rPr>
          <w:i/>
          <w:iCs/>
        </w:rPr>
        <w:t>C</w:t>
      </w:r>
      <w:r w:rsidR="00BB762F" w:rsidRPr="004E66B2">
        <w:rPr>
          <w:i/>
          <w:iCs/>
        </w:rPr>
        <w:t>os</w:t>
      </w:r>
      <w:r w:rsidR="004E66B2" w:rsidRPr="004E66B2">
        <w:rPr>
          <w:i/>
          <w:iCs/>
        </w:rPr>
        <w:t>ting</w:t>
      </w:r>
      <w:r w:rsidR="004E66B2" w:rsidRPr="00993CA5">
        <w:t>-</w:t>
      </w:r>
      <w:r w:rsidR="00993CA5" w:rsidRPr="00993CA5">
        <w:t xml:space="preserve"> bzw. </w:t>
      </w:r>
      <w:r w:rsidR="00993CA5">
        <w:rPr>
          <w:i/>
          <w:iCs/>
        </w:rPr>
        <w:t>Matching-</w:t>
      </w:r>
      <w:r w:rsidR="004E66B2" w:rsidRPr="00993CA5">
        <w:rPr>
          <w:i/>
          <w:iCs/>
        </w:rPr>
        <w:t>Modus</w:t>
      </w:r>
      <w:r w:rsidR="004E66B2">
        <w:rPr>
          <w:i/>
          <w:iCs/>
        </w:rPr>
        <w:t xml:space="preserve"> </w:t>
      </w:r>
      <w:r w:rsidR="004E66B2">
        <w:t>gesetzt werden. Die möglichen Modi umfassen u.a. ein Map</w:t>
      </w:r>
      <w:r w:rsidR="00EF04F3">
        <w:t>-</w:t>
      </w:r>
      <w:r w:rsidR="004E66B2">
        <w:t>Matching für Fußgänger</w:t>
      </w:r>
      <w:r w:rsidR="00601E30">
        <w:t xml:space="preserve"> (</w:t>
      </w:r>
      <w:r w:rsidR="00601E30" w:rsidRPr="00601E30">
        <w:rPr>
          <w:i/>
          <w:iCs/>
        </w:rPr>
        <w:t>pedestrian</w:t>
      </w:r>
      <w:r w:rsidR="00601E30">
        <w:t>)</w:t>
      </w:r>
      <w:r w:rsidR="004E66B2">
        <w:t>, Fahrradfahrer</w:t>
      </w:r>
      <w:r w:rsidR="00601E30">
        <w:t xml:space="preserve"> (</w:t>
      </w:r>
      <w:r w:rsidR="00601E30" w:rsidRPr="00601E30">
        <w:rPr>
          <w:i/>
          <w:iCs/>
        </w:rPr>
        <w:t>bicycle</w:t>
      </w:r>
      <w:r w:rsidR="00601E30">
        <w:t>)</w:t>
      </w:r>
      <w:r w:rsidR="004E66B2">
        <w:t xml:space="preserve"> und motorisierte Straßenfahrzeuge</w:t>
      </w:r>
      <w:r w:rsidR="00601E30">
        <w:t xml:space="preserve"> (</w:t>
      </w:r>
      <w:r w:rsidR="00601E30" w:rsidRPr="00601E30">
        <w:rPr>
          <w:i/>
          <w:iCs/>
        </w:rPr>
        <w:t>auto</w:t>
      </w:r>
      <w:r w:rsidR="00601E30">
        <w:t>)</w:t>
      </w:r>
      <w:r w:rsidR="004E66B2">
        <w:t xml:space="preserve">. Darüber hinaus können zahlreiche </w:t>
      </w:r>
      <w:r w:rsidR="0088119A">
        <w:t>zusätzliche</w:t>
      </w:r>
      <w:r w:rsidR="004E66B2">
        <w:t xml:space="preserve"> Parameter </w:t>
      </w:r>
      <w:r w:rsidR="0088119A">
        <w:t>für das Map</w:t>
      </w:r>
      <w:r w:rsidR="00EF04F3">
        <w:t>-</w:t>
      </w:r>
      <w:r w:rsidR="0088119A">
        <w:t xml:space="preserve">Matching </w:t>
      </w:r>
      <w:r w:rsidR="004E66B2">
        <w:t>gesetzt werden</w:t>
      </w:r>
      <w:r w:rsidR="00B50849">
        <w:t>.</w:t>
      </w:r>
      <w:r w:rsidR="004E66B2">
        <w:t xml:space="preserve"> </w:t>
      </w:r>
      <w:r w:rsidR="00B50849">
        <w:t xml:space="preserve">Weitere Informationen hierzu </w:t>
      </w:r>
      <w:r w:rsidR="00C408C4">
        <w:t xml:space="preserve">sind </w:t>
      </w:r>
      <w:r w:rsidR="004E66B2">
        <w:t>der Dokumentation</w:t>
      </w:r>
      <w:r w:rsidR="00C408C4">
        <w:t xml:space="preserve"> von Valhalla</w:t>
      </w:r>
      <w:r w:rsidR="00CD1192">
        <w:t xml:space="preserve"> unter</w:t>
      </w:r>
      <w:r w:rsidR="004E66B2">
        <w:t xml:space="preserve"> </w:t>
      </w:r>
      <w:sdt>
        <w:sdtPr>
          <w:alias w:val="To edit, see citavi.com/edit"/>
          <w:tag w:val="CitaviPlaceholder#1ca03f1f-bdc0-443e-816c-037e28d872bd"/>
          <w:id w:val="-236633468"/>
          <w:placeholder>
            <w:docPart w:val="DefaultPlaceholder_-1854013440"/>
          </w:placeholder>
        </w:sdtPr>
        <w:sdtContent>
          <w:r w:rsidR="004E66B2">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IzNjY2LWY5Y2MtNDEwOS1hNzgzLTMxMWJlZGQxNWE4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}</w:instrText>
          </w:r>
          <w:r w:rsidR="004E66B2">
            <w:fldChar w:fldCharType="separate"/>
          </w:r>
          <w:r w:rsidR="006B2F4C">
            <w:t>[19]</w:t>
          </w:r>
          <w:r w:rsidR="004E66B2">
            <w:fldChar w:fldCharType="end"/>
          </w:r>
        </w:sdtContent>
      </w:sdt>
      <w:r w:rsidR="004E66B2">
        <w:t xml:space="preserve"> </w:t>
      </w:r>
      <w:r w:rsidR="00C408C4">
        <w:t xml:space="preserve">zu </w:t>
      </w:r>
      <w:r w:rsidR="00CD1192">
        <w:t>entnehmen</w:t>
      </w:r>
      <w:r w:rsidR="004E66B2">
        <w:t>.</w:t>
      </w:r>
    </w:p>
    <w:p w14:paraId="66A6E75F" w14:textId="0117C0B4" w:rsidR="00631245" w:rsidRDefault="00631245" w:rsidP="00631245">
      <w:pPr>
        <w:pStyle w:val="berschrift3"/>
      </w:pPr>
      <w:bookmarkStart w:id="63" w:name="_Toc144726458"/>
      <w:r>
        <w:t>Python</w:t>
      </w:r>
      <w:bookmarkEnd w:id="63"/>
      <w:r>
        <w:t xml:space="preserve"> </w:t>
      </w:r>
    </w:p>
    <w:p w14:paraId="1611216A" w14:textId="48D7D93E" w:rsidR="00D65B0B" w:rsidRDefault="00551F6C" w:rsidP="00551F6C">
      <w:r>
        <w:t xml:space="preserve">Der gesamte Code, der im Rahmen dieser Arbeit verfasst wurde, ist in der Programmiersprache </w:t>
      </w:r>
      <w:r w:rsidRPr="005C7079">
        <w:rPr>
          <w:i/>
          <w:iCs/>
        </w:rPr>
        <w:t>Python</w:t>
      </w:r>
      <w:r w:rsidR="00993CA5">
        <w:t xml:space="preserve"> in der </w:t>
      </w:r>
      <w:r w:rsidR="005C7079">
        <w:t xml:space="preserve">Version 3.10 </w:t>
      </w:r>
      <w:r>
        <w:t>geschrieben.</w:t>
      </w:r>
      <w:r w:rsidR="00D65B0B">
        <w:t xml:space="preserve"> Bei Python handelt es sich um eine universell einsetzbare, üblicherweise interpretierte, höhere Programmiersprache, die verschiedene Programmierparadigmen, wie die objektorientierte und funktionale Programmierung, unterstützt. Dabei ist Python dynamisch typisiert, wodurch </w:t>
      </w:r>
      <w:r w:rsidR="006716D1">
        <w:t>sie sich auch</w:t>
      </w:r>
      <w:r w:rsidR="00D65B0B">
        <w:t xml:space="preserve"> als </w:t>
      </w:r>
      <w:r w:rsidR="00D65B0B" w:rsidRPr="00D65B0B">
        <w:rPr>
          <w:i/>
          <w:iCs/>
        </w:rPr>
        <w:t>Skriptsprache</w:t>
      </w:r>
      <w:r w:rsidR="00D65B0B">
        <w:t xml:space="preserve"> eignet</w:t>
      </w:r>
      <w:r w:rsidR="006716D1">
        <w:t xml:space="preserve"> </w:t>
      </w:r>
      <w:sdt>
        <w:sdtPr>
          <w:alias w:val="To edit, see citavi.com/edit"/>
          <w:tag w:val="CitaviPlaceholder#09508443-5bbc-4641-a44f-bcc79def3901"/>
          <w:id w:val="379916176"/>
          <w:placeholder>
            <w:docPart w:val="DefaultPlaceholder_-1854013440"/>
          </w:placeholder>
        </w:sdtPr>
        <w:sdtContent>
          <w:r w:rsidR="006716D1">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YTljNzE0LTkzYzctNDViYS1iYmIyLTQyMzBjMTFhMjQ3NyIsIlJhbmdlTGVuZ3RoIjo0LCJSZWZlcmVuY2VJZCI6IjU2MDQyNjY3LWRjMzUtNDNiMy1hYjA3LTY5OTJjZDE1Zjc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GJoZHdycHZxLmpwZyIsIlVyaVN0cmluZyI6IjU2MDQyNjY3LWRjMzUtNDNiMy1hYjA3LTY5OTJjZDE1ZjcyY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C4wNi4yMDIzIiwiRWRpdG9ycyI6W10sIkV2YWx1YXRpb25Db21wbGV4aXR5IjowLCJFdmFsdWF0aW9uU291cmNlVGV4dEZvcm1hdCI6MCwiR3JvdXBzIjpbeyIkaWQiOiIxM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9jcy5weXRob24ub3JnLzMvZmFxL2dlbmVyYWwuaHRtbCN3aGF0LWlzLXB5dGhvbi1nb29kLWZvciIsIlVyaVN0cmluZyI6Imh0dHBzOi8vZG9jcy5weXRob24ub3JnLzMvZmFxL2dlbmVyYWw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yMF0ifV19LCJUYWciOiJDaXRhdmlQbGFjZWhvbGRlciMwOTUwODQ0My01YmJjLTQ2NDEtYTQ0Zi1iY2M3OWRlZjM5MDEiLCJUZXh0IjoiWzIwXSIsIldBSVZlcnNpb24iOiI2LjE0LjAuMCJ9}</w:instrText>
          </w:r>
          <w:r w:rsidR="006716D1">
            <w:fldChar w:fldCharType="separate"/>
          </w:r>
          <w:r w:rsidR="006B2F4C">
            <w:t>[20]</w:t>
          </w:r>
          <w:r w:rsidR="006716D1">
            <w:fldChar w:fldCharType="end"/>
          </w:r>
        </w:sdtContent>
      </w:sdt>
      <w:r w:rsidR="00D65B0B">
        <w:t>.</w:t>
      </w:r>
      <w:r w:rsidR="003A4041">
        <w:t xml:space="preserve"> </w:t>
      </w:r>
      <w:r w:rsidR="004C709B">
        <w:t xml:space="preserve">Python besitzt eine ausführliche Dokumentation </w:t>
      </w:r>
      <w:sdt>
        <w:sdtPr>
          <w:alias w:val="To edit, see citavi.com/edit"/>
          <w:tag w:val="CitaviPlaceholder#0a57476c-5798-4aa0-ae94-12dc5f2db6e8"/>
          <w:id w:val="217628841"/>
          <w:placeholder>
            <w:docPart w:val="544D6EF4E7AE4C21B305732AE7F2EC63"/>
          </w:placeholder>
        </w:sdtPr>
        <w:sdtContent>
          <w:r w:rsidR="004C709B">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4YTQwLTIyOWUtNDdiYS05MGRmLTc1Njk2NWQwM2QyYiIsIlJhbmdlTGVuZ3RoIjo0LCJSZWZlcmVuY2VJZCI6IjgxYjA3YzNlLTU4MDItNDc3Zi1hYjc3LWM0ZTZhNzNiZG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QuMDk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RhdGUiOiIyN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Hl0aG9uLm9yZy8iLCJVcmlTdHJpbmciOiJodHRwczovL2RvY3MucHl0aG9uLm9yZy8zLjEw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}</w:instrText>
          </w:r>
          <w:r w:rsidR="004C709B">
            <w:fldChar w:fldCharType="separate"/>
          </w:r>
          <w:r w:rsidR="006B2F4C">
            <w:t>[21]</w:t>
          </w:r>
          <w:r w:rsidR="004C709B">
            <w:fldChar w:fldCharType="end"/>
          </w:r>
        </w:sdtContent>
      </w:sdt>
      <w:r w:rsidR="004C709B">
        <w:t>, welcher weitere Informationen zur Programmiersprache entnommen werden können.</w:t>
      </w:r>
    </w:p>
    <w:p w14:paraId="2F7951C7" w14:textId="70C8A285" w:rsidR="008B56B3" w:rsidRDefault="007B6A52" w:rsidP="00631245">
      <w:r>
        <w:t xml:space="preserve">Zu </w:t>
      </w:r>
      <w:r w:rsidR="00BC6167">
        <w:t>den Gründen,</w:t>
      </w:r>
      <w:r>
        <w:t xml:space="preserve"> warum Python für die</w:t>
      </w:r>
      <w:r w:rsidR="00D3571E">
        <w:t xml:space="preserve"> zu dieser Arbeit zugehörigen</w:t>
      </w:r>
      <w:r>
        <w:t xml:space="preserve"> </w:t>
      </w:r>
      <w:r w:rsidR="00D3571E">
        <w:t>Implementierungen</w:t>
      </w:r>
      <w:r>
        <w:t xml:space="preserve"> gewählt wurde, zählen </w:t>
      </w:r>
      <w:r w:rsidR="00BC6167">
        <w:t xml:space="preserve">neben </w:t>
      </w:r>
      <w:r w:rsidR="003A4041">
        <w:t>der</w:t>
      </w:r>
      <w:r w:rsidR="00BC6167">
        <w:t xml:space="preserve"> einfachen Syntax</w:t>
      </w:r>
      <w:r>
        <w:t xml:space="preserve"> und damit</w:t>
      </w:r>
      <w:r w:rsidR="00BC6167">
        <w:t xml:space="preserve"> oft auch</w:t>
      </w:r>
      <w:r>
        <w:t xml:space="preserve"> guten Lesbarkeit des</w:t>
      </w:r>
      <w:r w:rsidR="00BC6167">
        <w:t xml:space="preserve"> resultierenden</w:t>
      </w:r>
      <w:r>
        <w:t xml:space="preserve"> Codes </w:t>
      </w:r>
      <w:r w:rsidR="00213860">
        <w:t xml:space="preserve">insbesondere </w:t>
      </w:r>
      <w:r>
        <w:t xml:space="preserve">die zahlreichen nützlichen </w:t>
      </w:r>
      <w:r w:rsidR="00BC6167">
        <w:t xml:space="preserve">Standard- und Drittanbieter-Bibliotheken, die für diese Sprache existieren. </w:t>
      </w:r>
      <w:r w:rsidR="009908CD">
        <w:t xml:space="preserve">Für </w:t>
      </w:r>
      <w:r w:rsidR="008B56B3">
        <w:t>das Verständnis des umgesetzten Codes</w:t>
      </w:r>
      <w:r w:rsidR="009908CD">
        <w:t xml:space="preserve"> </w:t>
      </w:r>
      <w:r w:rsidR="008B56B3">
        <w:t>werden</w:t>
      </w:r>
      <w:r w:rsidR="009908CD">
        <w:t xml:space="preserve"> dabei</w:t>
      </w:r>
      <w:r w:rsidR="008B56B3">
        <w:t xml:space="preserve"> </w:t>
      </w:r>
      <w:r w:rsidR="00993CA5">
        <w:t xml:space="preserve">insbesondere </w:t>
      </w:r>
      <w:r w:rsidR="008B56B3">
        <w:t xml:space="preserve">grundlegende Kenntnisse </w:t>
      </w:r>
      <w:r w:rsidR="00EA5B84">
        <w:t>zu den folgenden</w:t>
      </w:r>
      <w:r w:rsidR="0018503D">
        <w:t xml:space="preserve"> zwei</w:t>
      </w:r>
      <w:r w:rsidR="008B56B3">
        <w:t xml:space="preserve"> Bibliotheken </w:t>
      </w:r>
      <w:r w:rsidR="008B56B3">
        <w:lastRenderedPageBreak/>
        <w:t xml:space="preserve">vorausgesetzt: </w:t>
      </w:r>
      <w:r w:rsidR="00D805B3">
        <w:rPr>
          <w:i/>
          <w:iCs/>
        </w:rPr>
        <w:t>p</w:t>
      </w:r>
      <w:r w:rsidR="008B56B3" w:rsidRPr="008B56B3">
        <w:rPr>
          <w:i/>
          <w:iCs/>
        </w:rPr>
        <w:t>andas</w:t>
      </w:r>
      <w:r w:rsidR="0018503D">
        <w:t xml:space="preserve"> und </w:t>
      </w:r>
      <w:r w:rsidR="008B56B3" w:rsidRPr="008B56B3">
        <w:rPr>
          <w:i/>
          <w:iCs/>
        </w:rPr>
        <w:t>NumPy</w:t>
      </w:r>
      <w:r w:rsidR="008B56B3">
        <w:t>.</w:t>
      </w:r>
      <w:r w:rsidR="007277BE" w:rsidRPr="007277BE">
        <w:t xml:space="preserve"> </w:t>
      </w:r>
      <w:r w:rsidR="007277BE">
        <w:t>Diese können bei Bedarf durch ein Studium der referenzierten Dokumentationen erlangt werden.</w:t>
      </w:r>
    </w:p>
    <w:p w14:paraId="3902A4DC" w14:textId="19C5A244" w:rsidR="00786BA3" w:rsidRDefault="00786BA3" w:rsidP="00631245">
      <w:r>
        <w:t xml:space="preserve">Bei </w:t>
      </w:r>
      <w:r w:rsidR="00D805B3">
        <w:t>p</w:t>
      </w:r>
      <w:r>
        <w:t xml:space="preserve">andas handelt es sich um eine Bibliothek zur Datenanalyse und -verarbeitung. Die Bibliothek </w:t>
      </w:r>
      <w:r w:rsidR="00993CA5">
        <w:t>erweitert Python um</w:t>
      </w:r>
      <w:r>
        <w:t xml:space="preserve"> zusätzliche Datenstrukturen, wie die sogenannten </w:t>
      </w:r>
      <w:r w:rsidRPr="00B15A14">
        <w:rPr>
          <w:i/>
          <w:iCs/>
        </w:rPr>
        <w:t>Dataframes</w:t>
      </w:r>
      <w:r>
        <w:t xml:space="preserve">, um große Datensätze effizient zu manipulieren </w:t>
      </w:r>
      <w:sdt>
        <w:sdtPr>
          <w:alias w:val="To edit, see citavi.com/edit"/>
          <w:tag w:val="CitaviPlaceholder#bb519555-90c9-4318-858e-1a83f04eb23a"/>
          <w:id w:val="-338241237"/>
          <w:placeholder>
            <w:docPart w:val="46BB92A6782245648B3AC2E9CE20337A"/>
          </w:placeholder>
        </w:sdtPr>
        <w:sdtContent>
          <w:r>
            <w:fldChar w:fldCharType="begin"/>
          </w:r>
          <w:r w:rsidR="00CD6E3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zM2YzQxLTY4YzItNGUyNS1hZDQwLTY2NWVhMDI2NzVmZiIsIlJhbmdlTGVuZ3RoIjo0LCJSZWZlcmVuY2VJZCI6ImZiN2ViNDMzLTBiZWUtNDg4Ni04OTE3LWRlY2VjYTNiZTJ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nBhbmRhcyIsIlByb3RlY3RlZCI6ZmFsc2UsIlNleCI6MCwiQ3JlYXRlZEJ5IjoiX0xlbm5pIEtvZXBwZXIiLCJDcmVhdGVkT24iOiIyMDIzLTA2LTI0VDE1OjE4OjMyIiwiTW9kaWZpZWRCeSI6Il9MZW5uaSBLb2VwcGVyIiwiSWQiOiI2NWQ3MGI3Mi1kYzljLTRmY2UtOGIyYi1kNTlhZWNhMDEzNTgiLCJNb2RpZmllZE9uIjoiMjAyMy0wNi0yNFQxNToxODozMi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GFuZGFzLnB5ZGF0YS5vcmcvIiwiVXJpU3RyaW5nIjoiaHR0cHM6Ly9wYW5kYXMucHlkYXRhLm9yZy9kb2N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IyXSJ9XX0sIlRhZyI6IkNpdGF2aVBsYWNlaG9sZGVyI2JiNTE5NTU1LTkwYzktNDMxOC04NThlLTFhODNmMDRlYjIzYSIsIlRleHQiOiJbMjJdIiwiV0FJVmVyc2lvbiI6IjYuMTQuMC4wIn0=}</w:instrText>
          </w:r>
          <w:r>
            <w:fldChar w:fldCharType="separate"/>
          </w:r>
          <w:r w:rsidR="006B2F4C">
            <w:t>[22]</w:t>
          </w:r>
          <w:r>
            <w:fldChar w:fldCharType="end"/>
          </w:r>
        </w:sdtContent>
      </w:sdt>
      <w:r>
        <w:t>.</w:t>
      </w:r>
      <w:r w:rsidR="00D805B3">
        <w:t xml:space="preserve"> Verwendete Funktionen und Objekte von pandas werden im Code </w:t>
      </w:r>
      <w:r w:rsidR="00D805B3" w:rsidRPr="007B7496">
        <w:t>über d</w:t>
      </w:r>
      <w:r w:rsidR="00B018D8" w:rsidRPr="007B7496">
        <w:t>ie</w:t>
      </w:r>
      <w:r w:rsidR="00D805B3" w:rsidRPr="007B7496">
        <w:t xml:space="preserve"> </w:t>
      </w:r>
      <w:r w:rsidR="00D805B3" w:rsidRPr="007B7496">
        <w:rPr>
          <w:i/>
          <w:iCs/>
        </w:rPr>
        <w:t>Namespace</w:t>
      </w:r>
      <w:r w:rsidR="00B018D8" w:rsidRPr="007B7496">
        <w:rPr>
          <w:i/>
          <w:iCs/>
        </w:rPr>
        <w:t>-Referenz</w:t>
      </w:r>
      <w:r w:rsidR="00D805B3" w:rsidRPr="007B7496">
        <w:t xml:space="preserve"> </w:t>
      </w:r>
      <w:r w:rsidR="00D805B3" w:rsidRPr="00D805B3">
        <w:rPr>
          <w:rStyle w:val="Code"/>
        </w:rPr>
        <w:t>pd</w:t>
      </w:r>
      <w:r w:rsidR="00D805B3">
        <w:t xml:space="preserve"> gekennzeichnet.</w:t>
      </w:r>
    </w:p>
    <w:p w14:paraId="1540D56A" w14:textId="6B5BE4E9" w:rsidR="00786BA3" w:rsidRDefault="00786BA3" w:rsidP="00631245">
      <w:r>
        <w:t xml:space="preserve">NumPy ist </w:t>
      </w:r>
      <w:r w:rsidR="00876C7A">
        <w:t>eine</w:t>
      </w:r>
      <w:r>
        <w:t xml:space="preserve"> Bibliothek für</w:t>
      </w:r>
      <w:r w:rsidR="00876C7A">
        <w:t xml:space="preserve"> effiziente</w:t>
      </w:r>
      <w:r>
        <w:t xml:space="preserve"> </w:t>
      </w:r>
      <w:r w:rsidR="00434338">
        <w:t xml:space="preserve">numerische </w:t>
      </w:r>
      <w:r>
        <w:t xml:space="preserve">Berechnungen. NumPy </w:t>
      </w:r>
      <w:r w:rsidR="008B4530">
        <w:t>enthält</w:t>
      </w:r>
      <w:r>
        <w:t xml:space="preserve"> neben zahlreichen Funktionen</w:t>
      </w:r>
      <w:r w:rsidR="008B4530">
        <w:t xml:space="preserve"> auch</w:t>
      </w:r>
      <w:r>
        <w:t xml:space="preserve"> eigene Datenstrukturen, wie </w:t>
      </w:r>
      <w:r w:rsidRPr="00B15A14">
        <w:rPr>
          <w:i/>
          <w:iCs/>
        </w:rPr>
        <w:t>Arrays</w:t>
      </w:r>
      <w:r>
        <w:t xml:space="preserve">, die für performante </w:t>
      </w:r>
      <w:r w:rsidR="00434338">
        <w:t>Operationen auf</w:t>
      </w:r>
      <w:r>
        <w:t xml:space="preserve"> höherdimensionalen Vektoren und Matrizen eingesetzt werden können. Diese Datenstrukturen bilden die Grundlage für andere Bibliotheken, wie</w:t>
      </w:r>
      <w:r w:rsidR="00D65BB5">
        <w:t xml:space="preserve"> </w:t>
      </w:r>
      <w:r w:rsidR="00B15A14">
        <w:t>bspw.</w:t>
      </w:r>
      <w:r>
        <w:t xml:space="preserve"> </w:t>
      </w:r>
      <w:r w:rsidR="00993CA5">
        <w:t>p</w:t>
      </w:r>
      <w:r>
        <w:t xml:space="preserve">andas </w:t>
      </w:r>
      <w:sdt>
        <w:sdtPr>
          <w:alias w:val="To edit, see citavi.com/edit"/>
          <w:tag w:val="CitaviPlaceholder#94b60a00-ee15-4875-b887-b437e65cc6c1"/>
          <w:id w:val="-56639157"/>
          <w:placeholder>
            <w:docPart w:val="40BE55CED80C40A3A33081C952A5CD4A"/>
          </w:placeholder>
        </w:sdtPr>
        <w:sdtContent>
          <w:r>
            <w:fldChar w:fldCharType="begin"/>
          </w:r>
          <w:r w:rsidR="00CD6E3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TdmNDk4LTIwZTYtNDA3MC1hMGZiLWU1NWQ0MDU1MzkyMiIsIlJhbmdlTGVuZ3RoIjo0LCJSZWZlcmVuY2VJZCI6IjM5YjViYjFmLTYxYzMtNDhjNS1hMjY4LWRkODNkNWRjN2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k51bVB5IiwiUHJvdGVjdGVkIjpmYWxzZSwiU2V4IjowLCJDcmVhdGVkQnkiOiJfTGVubmkgS29lcHBlciIsIkNyZWF0ZWRPbiI6IjIwMjMtMDYtMjRUMTU6MzA6MTEiLCJNb2RpZmllZEJ5IjoiX0xlbm5pIEtvZXBwZXIiLCJJZCI6ImMxNDA3YzY3LWU0ZDItNGYyMS1hZGUxLTE1NzM4NjExZmU4MiIsIk1vZGlmaWVkT24iOiIyMDIzLTA2LTI0VDE1OjMwOjExIiwiUHJvamVjdCI6eyIkaWQiOiI4IiwiJHR5cGUiOiJTd2lzc0FjYWRlbWljLkNpdGF2aS5Qcm9qZWN0LCBTd2lzc0FjYWRlbWljLkNpdGF2aSJ9fV0sIkNpdGF0aW9uS2V5VXBkYXRlVHlwZSI6MCwiQ29sbGFib3JhdG9ycyI6W10sIkRhdGUiOiIyM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udW1weS5vcmcvIiwiVXJpU3RyaW5nIjoiaHR0cHM6Ly9udW1weS5vcmc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jNdIn1dfSwiVGFnIjoiQ2l0YXZpUGxhY2Vob2xkZXIjOTRiNjBhMDAtZWUxNS00ODc1LWI4ODctYjQzN2U2NWNjNmMxIiwiVGV4dCI6IlsyM10iLCJXQUlWZXJzaW9uIjoiNi4xNC4wLjAifQ==}</w:instrText>
          </w:r>
          <w:r>
            <w:fldChar w:fldCharType="separate"/>
          </w:r>
          <w:r w:rsidR="006B2F4C">
            <w:t>[23]</w:t>
          </w:r>
          <w:r>
            <w:fldChar w:fldCharType="end"/>
          </w:r>
        </w:sdtContent>
      </w:sdt>
      <w:r>
        <w:t>.</w:t>
      </w:r>
      <w:r w:rsidR="00D805B3">
        <w:t xml:space="preserve"> Im Code werden NumPy Funktionen und Objekte über d</w:t>
      </w:r>
      <w:r w:rsidR="00B018D8">
        <w:t>ie</w:t>
      </w:r>
      <w:r w:rsidR="00D805B3">
        <w:t xml:space="preserve"> Namespace</w:t>
      </w:r>
      <w:r w:rsidR="00B018D8">
        <w:t>-Referenz</w:t>
      </w:r>
      <w:r w:rsidR="00D805B3">
        <w:t xml:space="preserve"> </w:t>
      </w:r>
      <w:r w:rsidR="00D805B3" w:rsidRPr="00D805B3">
        <w:rPr>
          <w:rStyle w:val="Code"/>
        </w:rPr>
        <w:t>np</w:t>
      </w:r>
      <w:r w:rsidR="00D805B3" w:rsidRPr="00D805B3">
        <w:rPr>
          <w:rStyle w:val="Code"/>
          <w:rFonts w:ascii="Times New Roman" w:hAnsi="Times New Roman" w:cs="Times New Roman"/>
        </w:rPr>
        <w:t xml:space="preserve"> </w:t>
      </w:r>
      <w:r w:rsidR="00D805B3">
        <w:t>gekennzeichnet.</w:t>
      </w:r>
    </w:p>
    <w:p w14:paraId="4FF96214" w14:textId="414D4844" w:rsidR="00631245" w:rsidRDefault="00511DAC" w:rsidP="00631245">
      <w:pPr>
        <w:pStyle w:val="berschrift3"/>
      </w:pPr>
      <w:bookmarkStart w:id="64" w:name="_Toc144726459"/>
      <w:r>
        <w:t>S</w:t>
      </w:r>
      <w:r w:rsidR="00631245">
        <w:t>cikit</w:t>
      </w:r>
      <w:r w:rsidR="00A63ABB">
        <w:t>-l</w:t>
      </w:r>
      <w:r w:rsidR="00631245">
        <w:t>earn</w:t>
      </w:r>
      <w:bookmarkEnd w:id="64"/>
    </w:p>
    <w:p w14:paraId="5C26D384" w14:textId="61DE1408" w:rsidR="008B41B5" w:rsidRDefault="00563D5B" w:rsidP="004B2707">
      <w:pPr>
        <w:rPr>
          <w:rStyle w:val="Code"/>
          <w:rFonts w:ascii="Times New Roman" w:hAnsi="Times New Roman" w:cs="Times New Roman"/>
        </w:rPr>
      </w:pPr>
      <w:r>
        <w:t>Scikit</w:t>
      </w:r>
      <w:r w:rsidR="00A63ABB">
        <w:t>-l</w:t>
      </w:r>
      <w:r>
        <w:t xml:space="preserve">earn </w:t>
      </w:r>
      <w:r w:rsidR="00A63ABB">
        <w:t>gilt</w:t>
      </w:r>
      <w:r>
        <w:t xml:space="preserve"> </w:t>
      </w:r>
      <w:r w:rsidR="00A63ABB">
        <w:t>als umfa</w:t>
      </w:r>
      <w:r w:rsidR="0078635E">
        <w:t>ngreichste</w:t>
      </w:r>
      <w:r w:rsidR="00A63ABB">
        <w:t xml:space="preserve"> </w:t>
      </w:r>
      <w:r w:rsidR="00511DAC">
        <w:t>O</w:t>
      </w:r>
      <w:r w:rsidR="00A63ABB">
        <w:t>pen-</w:t>
      </w:r>
      <w:r w:rsidR="00511DAC">
        <w:t>S</w:t>
      </w:r>
      <w:r w:rsidR="00A63ABB">
        <w:t>ource</w:t>
      </w:r>
      <w:r w:rsidR="00511DAC">
        <w:t>-</w:t>
      </w:r>
      <w:r w:rsidR="00A63ABB">
        <w:t xml:space="preserve">Bibliothek für </w:t>
      </w:r>
      <w:r w:rsidR="0078635E">
        <w:t xml:space="preserve">das </w:t>
      </w:r>
      <w:r w:rsidR="00915FA6">
        <w:t>m</w:t>
      </w:r>
      <w:r w:rsidR="0078635E">
        <w:t>aschinell</w:t>
      </w:r>
      <w:r w:rsidR="0054471D">
        <w:t>e</w:t>
      </w:r>
      <w:r w:rsidR="0078635E">
        <w:t xml:space="preserve"> Lernen</w:t>
      </w:r>
      <w:r w:rsidR="00A63ABB">
        <w:t xml:space="preserve"> in Python. </w:t>
      </w:r>
      <w:r w:rsidR="00CF2158">
        <w:t xml:space="preserve">Die bereitgestellten </w:t>
      </w:r>
      <w:r w:rsidR="007D1526">
        <w:t xml:space="preserve">Funktionen und </w:t>
      </w:r>
      <w:r w:rsidR="00511DAC">
        <w:t>Klassen</w:t>
      </w:r>
      <w:r w:rsidR="00CF2158">
        <w:t xml:space="preserve"> umfassen</w:t>
      </w:r>
      <w:r w:rsidR="0078635E">
        <w:t xml:space="preserve"> dabei insbesondere die Bereiche Datentransformation und -vorverarbeitung, überwachte Lernverfahren, unüberwachte Lernverfahren sowie Modell-Evaluierung und -Auswahl</w:t>
      </w:r>
      <w:r w:rsidR="004D0850">
        <w:t>. Dabei sind alle Implementierungen stark auf ihre Berechnungseffizienz optimiert.</w:t>
      </w:r>
      <w:r w:rsidR="00A57EE3">
        <w:t xml:space="preserve"> </w:t>
      </w:r>
      <w:sdt>
        <w:sdtPr>
          <w:alias w:val="To edit, see citavi.com/edit"/>
          <w:tag w:val="CitaviPlaceholder#99f0631a-2787-44e4-a11c-88983eaec5b9"/>
          <w:id w:val="-1280724586"/>
          <w:placeholder>
            <w:docPart w:val="DefaultPlaceholder_-1854013440"/>
          </w:placeholder>
        </w:sdtPr>
        <w:sdtContent>
          <w:r w:rsidR="00A57EE3">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mQ3YmE5LWZhNWYtNGMxOS05MzNjLThiZmE5N2ZkZTY2OSIsIlJhbmdlTGVuZ3RoIjo0LCJSZWZlcmVuY2VJZCI6IjExZjg5NGZlLTc1MDItNGM1Zi1hYTNiLWFiODJhOGU2Njg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Wt2am1zM2cuanBnIiwiVXJpU3RyaW5nIjoiMTFmODk0ZmUtNzUwMi00YzVmLWFhM2ItYWI4MmE4ZTY2O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EwMi8xMDc2OTk4NjE5ODMyMjQ4IiwiRWRpdG9ycyI6W10sIkV2YWx1YXRpb25Db21wbGV4aXR5IjowLCJFdmFsdWF0aW9uU291cmNlVGV4dEZvcm1hdCI6MCwiR3JvdXBzIjpbeyIkaWQiOiIxMi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TAyLzEwNzY5OTg2MTk4MzIyNDgiLCJVcmlTdHJpbmciOiJodHRwczovL2RvaS5vcmcvMTAuMzEwMi8xMDc2OTk4NjE5ODMyMjQ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NVQxNDoyMTozOSIsIk1vZGlmaWVkQnkiOiJfTGVubmkgS29lcHBlciIsIklkIjoiNjg4NjJjNTAtZWMwNC00M2EzLWExMGEtMmNiZjBkM2MxNDNiIiwiTW9kaWZpZWRPbiI6IjIwMjMtMDYtMjVUMTQ6MjE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pvdXJuYWxzLnNhZ2VwdWIuY29tL2RvaS9wZGYvMTAuMzEwMi8xMDc2OTk4NjE5ODMyMjQ4P2Nhc2FfdG9rZW49TnBWUjVpOHZPZVlBQUFBQTpmbjVkeFQ3R2JhT3ZZcDk3aHZGcmplSXlxR3N3WkF4V2t3by10dHJhcnZZVFZRQ2FFTHc1UDI3S3ZqNDhzVy1RN0tVSzFjZ0FkN1RuV09BayIsIlVyaVN0cmluZyI6Imh0dHBzOi8vam91cm5hbHMuc2FnZXB1Yi5jb20vZG9pL3BkZi8xMC4zMTAyLzEwNzY5OTg2MTk4MzIyNDg/Y2FzYV90b2tlbj1OcFZSNWk4dk9lWUFBQUFBOmZuNWR4VDdHYmFPdllwOTdodkZyamVJeXFHc3daQXhXa3dvLXR0cmFydllUVlFDYUVMdzVQMjdLdmo0OHNXLVE3S1VLMWNnQWQ3VG5XT0Fr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yNF0ifV19LCJUYWciOiJDaXRhdmlQbGFjZWhvbGRlciM5OWYwNjMxYS0yNzg3LTQ0ZTQtYTExYy04ODk4M2VhZWM1YjkiLCJUZXh0IjoiWzI0XSIsIldBSVZlcnNpb24iOiI2LjE0LjAuMCJ9}</w:instrText>
          </w:r>
          <w:r w:rsidR="00A57EE3">
            <w:fldChar w:fldCharType="separate"/>
          </w:r>
          <w:r w:rsidR="006B2F4C">
            <w:t>[24]</w:t>
          </w:r>
          <w:r w:rsidR="00A57EE3">
            <w:fldChar w:fldCharType="end"/>
          </w:r>
        </w:sdtContent>
      </w:sdt>
      <w:r w:rsidR="0078635E">
        <w:t xml:space="preserve">. </w:t>
      </w:r>
      <w:r w:rsidR="008B41B5">
        <w:t xml:space="preserve">Besonders hervorzuheben ist </w:t>
      </w:r>
      <w:r w:rsidR="004D0850">
        <w:t>außerdem</w:t>
      </w:r>
      <w:r w:rsidR="008B41B5">
        <w:t xml:space="preserve"> das gute Schnittstellendesign, welches über all diese Bereiche hinweg einheitliche Konventionen festlegt. Dabei werden alle implementierten </w:t>
      </w:r>
      <w:r w:rsidR="00511DAC">
        <w:t>Klassen</w:t>
      </w:r>
      <w:r w:rsidR="008B41B5">
        <w:t xml:space="preserve"> auf drei</w:t>
      </w:r>
      <w:r w:rsidR="00DE1763">
        <w:t xml:space="preserve"> grundlegende</w:t>
      </w:r>
      <w:r w:rsidR="008B41B5">
        <w:t xml:space="preserve"> </w:t>
      </w:r>
      <w:r w:rsidR="00511DAC">
        <w:t>Oberk</w:t>
      </w:r>
      <w:r w:rsidR="008B41B5">
        <w:t xml:space="preserve">lassen generalisiert: </w:t>
      </w:r>
      <w:r w:rsidR="008B41B5" w:rsidRPr="009A6A07">
        <w:rPr>
          <w:i/>
          <w:iCs/>
        </w:rPr>
        <w:t>Estimatoren</w:t>
      </w:r>
      <w:r w:rsidR="008B41B5">
        <w:t>,</w:t>
      </w:r>
      <w:r w:rsidR="009A6A07">
        <w:t xml:space="preserve"> </w:t>
      </w:r>
      <w:r w:rsidR="009A6A07" w:rsidRPr="009A6A07">
        <w:rPr>
          <w:i/>
          <w:iCs/>
        </w:rPr>
        <w:t>Transformer</w:t>
      </w:r>
      <w:r w:rsidR="009A6A07">
        <w:t xml:space="preserve"> und </w:t>
      </w:r>
      <w:r w:rsidR="009A6A07" w:rsidRPr="009A6A07">
        <w:rPr>
          <w:i/>
          <w:iCs/>
        </w:rPr>
        <w:t>Prädiktoren</w:t>
      </w:r>
      <w:r w:rsidR="009A6A07">
        <w:t xml:space="preserve">. </w:t>
      </w:r>
      <w:r w:rsidR="00DE1763">
        <w:t xml:space="preserve">Zu ersteren zählen alle Objekte, die interne Parameter auf Basis eines Datensatzes erlernen oder abschätzen können. Dies wird über die </w:t>
      </w:r>
      <w:r w:rsidR="0072279B">
        <w:t>Methode</w:t>
      </w:r>
      <w:r w:rsidR="00DE1763">
        <w:t xml:space="preserve"> </w:t>
      </w:r>
      <w:r w:rsidR="00DE1763" w:rsidRPr="00DE1763">
        <w:rPr>
          <w:rStyle w:val="Code"/>
        </w:rPr>
        <w:t>fit</w:t>
      </w:r>
      <w:r w:rsidR="00DE1763">
        <w:t xml:space="preserve"> angestoßen, welche den Datensatz entgegennimmt. Alle Parameter können anschließend über öffentliche Attribute des Objekts abgerufen werden.</w:t>
      </w:r>
      <w:r w:rsidR="00803429">
        <w:t xml:space="preserve"> Transformer sind Estimatoren, welche einen Datensatz zusätzlich </w:t>
      </w:r>
      <w:r w:rsidR="004B2707">
        <w:t xml:space="preserve">transformieren können. Die Transformation wird mit der Methode </w:t>
      </w:r>
      <w:r w:rsidR="004B2707" w:rsidRPr="004B2707">
        <w:rPr>
          <w:rStyle w:val="Code"/>
        </w:rPr>
        <w:t>transform</w:t>
      </w:r>
      <w:r w:rsidR="00430482">
        <w:rPr>
          <w:rStyle w:val="Code"/>
        </w:rPr>
        <w:t xml:space="preserve"> </w:t>
      </w:r>
      <w:r w:rsidR="004B2707">
        <w:t xml:space="preserve">ausgeführt, die einen Datensatz entgegennimmt und den transformierten Datensatz zurückliefert. Die Transformation beruht dabei auf den gelernten Parameter der </w:t>
      </w:r>
      <w:r w:rsidR="004B2707" w:rsidRPr="004B2707">
        <w:rPr>
          <w:rStyle w:val="Code"/>
        </w:rPr>
        <w:t>fit</w:t>
      </w:r>
      <w:r w:rsidR="004B2707">
        <w:t xml:space="preserve">-Methode. Alternativ kann auch die Methode </w:t>
      </w:r>
      <w:r w:rsidR="004B2707" w:rsidRPr="004B2707">
        <w:rPr>
          <w:rStyle w:val="Code"/>
        </w:rPr>
        <w:t>fit_transform</w:t>
      </w:r>
      <w:r w:rsidR="004B2707">
        <w:t xml:space="preserve"> genutzt werden, die dem aufeinanderfolgenden Aufruf der beiden Methoden entspricht.</w:t>
      </w:r>
      <w:r w:rsidR="005C75D3">
        <w:t xml:space="preserve"> Zu</w:t>
      </w:r>
      <w:r w:rsidR="00511DAC">
        <w:t>l</w:t>
      </w:r>
      <w:r w:rsidR="005C75D3">
        <w:t>etzt sind Prädiktoren Estimatoren, die in der Lage sind</w:t>
      </w:r>
      <w:r w:rsidR="000A2F5D">
        <w:t>,</w:t>
      </w:r>
      <w:r w:rsidR="005C75D3">
        <w:t xml:space="preserve"> auf Basis gegebener Datenpunkte Vorhersagen zu treffen. Alle Prädiktoren besitzen hierfür die Methode </w:t>
      </w:r>
      <w:r w:rsidR="005C75D3" w:rsidRPr="005C75D3">
        <w:rPr>
          <w:rStyle w:val="Code"/>
        </w:rPr>
        <w:t>predict</w:t>
      </w:r>
      <w:r w:rsidR="005C75D3">
        <w:rPr>
          <w:rStyle w:val="Code"/>
          <w:rFonts w:ascii="Times New Roman" w:hAnsi="Times New Roman" w:cs="Times New Roman"/>
        </w:rPr>
        <w:t>, welche einen Satz an Datenpunkte</w:t>
      </w:r>
      <w:r w:rsidR="008D188E">
        <w:rPr>
          <w:rStyle w:val="Code"/>
          <w:rFonts w:ascii="Times New Roman" w:hAnsi="Times New Roman" w:cs="Times New Roman"/>
        </w:rPr>
        <w:t>n</w:t>
      </w:r>
      <w:r w:rsidR="005C75D3">
        <w:rPr>
          <w:rStyle w:val="Code"/>
          <w:rFonts w:ascii="Times New Roman" w:hAnsi="Times New Roman" w:cs="Times New Roman"/>
        </w:rPr>
        <w:t xml:space="preserve"> entgegennimmt und einen Satz entsprechender Vorhersagen zurückliefert. Außerdem besitzen </w:t>
      </w:r>
      <w:r w:rsidR="005C75D3">
        <w:rPr>
          <w:rStyle w:val="Code"/>
          <w:rFonts w:ascii="Times New Roman" w:hAnsi="Times New Roman" w:cs="Times New Roman"/>
        </w:rPr>
        <w:lastRenderedPageBreak/>
        <w:t xml:space="preserve">alle Prädiktoren die Methode </w:t>
      </w:r>
      <w:r w:rsidR="005C75D3" w:rsidRPr="0028112E">
        <w:rPr>
          <w:rStyle w:val="Code"/>
        </w:rPr>
        <w:t>score</w:t>
      </w:r>
      <w:r w:rsidR="005C75D3">
        <w:rPr>
          <w:rStyle w:val="Code"/>
          <w:rFonts w:ascii="Times New Roman" w:hAnsi="Times New Roman" w:cs="Times New Roman"/>
        </w:rPr>
        <w:t xml:space="preserve">, über welche </w:t>
      </w:r>
      <w:r w:rsidR="00FD51CE">
        <w:rPr>
          <w:rStyle w:val="Code"/>
          <w:rFonts w:ascii="Times New Roman" w:hAnsi="Times New Roman" w:cs="Times New Roman"/>
        </w:rPr>
        <w:t>die Vorhersagequalität des Prädiktors über einen Testdatensatz und unter der Nutzung verschiedener Metriken ermittelt werden kann</w:t>
      </w:r>
      <w:r w:rsidR="006F45C0">
        <w:rPr>
          <w:rStyle w:val="Code"/>
          <w:rFonts w:ascii="Times New Roman" w:hAnsi="Times New Roman" w:cs="Times New Roman"/>
        </w:rPr>
        <w:t xml:space="preserve">. Nötige Hyperparamter werden bei allen Klassen über den Konstruktor gesetzt. </w:t>
      </w:r>
      <w:r w:rsidR="000E34B0">
        <w:rPr>
          <w:rStyle w:val="Code"/>
          <w:rFonts w:ascii="Times New Roman" w:hAnsi="Times New Roman" w:cs="Times New Roman"/>
        </w:rPr>
        <w:t xml:space="preserve"> </w:t>
      </w:r>
      <w:sdt>
        <w:sdtPr>
          <w:rPr>
            <w:rStyle w:val="Code"/>
            <w:rFonts w:ascii="Times New Roman" w:hAnsi="Times New Roman" w:cs="Times New Roman"/>
          </w:rPr>
          <w:alias w:val="To edit, see citavi.com/edit"/>
          <w:tag w:val="CitaviPlaceholder#241a2f77-3eba-4dfe-8b4a-86dd37d346e5"/>
          <w:id w:val="-1326203950"/>
          <w:placeholder>
            <w:docPart w:val="DefaultPlaceholder_-1854013440"/>
          </w:placeholder>
        </w:sdtPr>
        <w:sdtContent>
          <w:r w:rsidR="000E34B0">
            <w:rPr>
              <w:rStyle w:val="Code"/>
              <w:rFonts w:ascii="Times New Roman" w:hAnsi="Times New Roman" w:cs="Times New Roman"/>
            </w:rPr>
            <w:fldChar w:fldCharType="begin"/>
          </w:r>
          <w:r w:rsidR="006B2F4C">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MDYwYWZjLTJhNWEtNGM0Yy1iNWQxLTllODQwZjljOTRhM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5LTA0VDE2OjEzOjEw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2Nl0ifV19LCJUYWciOiJDaXRhdmlQbGFjZWhvbGRlciMyNDFhMmY3Ny0zZWJhLTRkZmUtOGI0YS04NmRkMzdkMzQ2ZTUiLCJUZXh0IjoiWzExLCBTLiA2Nl0iLCJXQUlWZXJzaW9uIjoiNi4xNC4wLjAifQ==}</w:instrText>
          </w:r>
          <w:r w:rsidR="000E34B0">
            <w:rPr>
              <w:rStyle w:val="Code"/>
              <w:rFonts w:ascii="Times New Roman" w:hAnsi="Times New Roman" w:cs="Times New Roman"/>
            </w:rPr>
            <w:fldChar w:fldCharType="separate"/>
          </w:r>
          <w:r w:rsidR="006B2F4C">
            <w:rPr>
              <w:rStyle w:val="Code"/>
              <w:rFonts w:ascii="Times New Roman" w:hAnsi="Times New Roman" w:cs="Times New Roman"/>
            </w:rPr>
            <w:t>[11, S. 66]</w:t>
          </w:r>
          <w:r w:rsidR="000E34B0">
            <w:rPr>
              <w:rStyle w:val="Code"/>
              <w:rFonts w:ascii="Times New Roman" w:hAnsi="Times New Roman" w:cs="Times New Roman"/>
            </w:rPr>
            <w:fldChar w:fldCharType="end"/>
          </w:r>
        </w:sdtContent>
      </w:sdt>
      <w:r w:rsidR="00FD51CE">
        <w:rPr>
          <w:rStyle w:val="Code"/>
          <w:rFonts w:ascii="Times New Roman" w:hAnsi="Times New Roman" w:cs="Times New Roman"/>
        </w:rPr>
        <w:t>.</w:t>
      </w:r>
    </w:p>
    <w:p w14:paraId="5CED0753" w14:textId="7F7B7436" w:rsidR="008B41B5" w:rsidRPr="002400BC" w:rsidRDefault="00C65479" w:rsidP="008B079B">
      <w:pPr>
        <w:rPr>
          <w:color w:val="70AD47" w:themeColor="accent6"/>
        </w:rPr>
      </w:pPr>
      <w:r>
        <w:rPr>
          <w:rStyle w:val="Code"/>
          <w:rFonts w:ascii="Times New Roman" w:hAnsi="Times New Roman" w:cs="Times New Roman"/>
        </w:rPr>
        <w:t xml:space="preserve">Eine Abfolge von Transformern und ein abschließender beliebiger Estimator können außerdem als wiederverwendbare </w:t>
      </w:r>
      <w:r w:rsidRPr="008D188E">
        <w:rPr>
          <w:rStyle w:val="Code"/>
          <w:rFonts w:ascii="Times New Roman" w:hAnsi="Times New Roman" w:cs="Times New Roman"/>
          <w:i/>
          <w:iCs/>
        </w:rPr>
        <w:t>Pipeline</w:t>
      </w:r>
      <w:r>
        <w:rPr>
          <w:rStyle w:val="Code"/>
          <w:rFonts w:ascii="Times New Roman" w:hAnsi="Times New Roman" w:cs="Times New Roman"/>
        </w:rPr>
        <w:t xml:space="preserve"> definiert und abgespeichert werden</w:t>
      </w:r>
      <w:r w:rsidR="000A2F5D">
        <w:rPr>
          <w:rStyle w:val="Code"/>
          <w:rFonts w:ascii="Times New Roman" w:hAnsi="Times New Roman" w:cs="Times New Roman"/>
        </w:rPr>
        <w:t>, w</w:t>
      </w:r>
      <w:r>
        <w:rPr>
          <w:rStyle w:val="Code"/>
          <w:rFonts w:ascii="Times New Roman" w:hAnsi="Times New Roman" w:cs="Times New Roman"/>
        </w:rPr>
        <w:t>obei sich diese anschließend wie ein einziger Estimator verhält. Damit können bspw. alle benötigten Vorverarbeitungsschritte und eine anschließende Klassifikation zusammengefasst werden.</w:t>
      </w:r>
      <w:r w:rsidR="00CD7A30">
        <w:rPr>
          <w:rStyle w:val="Code"/>
          <w:rFonts w:ascii="Times New Roman" w:hAnsi="Times New Roman" w:cs="Times New Roman"/>
        </w:rPr>
        <w:t xml:space="preserve"> Bei </w:t>
      </w:r>
      <w:r w:rsidR="00685BC9">
        <w:rPr>
          <w:rStyle w:val="Code"/>
          <w:rFonts w:ascii="Times New Roman" w:hAnsi="Times New Roman" w:cs="Times New Roman"/>
        </w:rPr>
        <w:t>Bedarf</w:t>
      </w:r>
      <w:r w:rsidR="00CD7A30">
        <w:rPr>
          <w:rStyle w:val="Code"/>
          <w:rFonts w:ascii="Times New Roman" w:hAnsi="Times New Roman" w:cs="Times New Roman"/>
        </w:rPr>
        <w:t xml:space="preserve"> können weitere Informationen zu Funktionen und </w:t>
      </w:r>
      <w:r w:rsidR="00511DAC">
        <w:rPr>
          <w:rStyle w:val="Code"/>
          <w:rFonts w:ascii="Times New Roman" w:hAnsi="Times New Roman" w:cs="Times New Roman"/>
        </w:rPr>
        <w:t>Klassen</w:t>
      </w:r>
      <w:r w:rsidR="00CD7A30">
        <w:rPr>
          <w:rStyle w:val="Code"/>
          <w:rFonts w:ascii="Times New Roman" w:hAnsi="Times New Roman" w:cs="Times New Roman"/>
        </w:rPr>
        <w:t xml:space="preserve"> von scikit-learn über die Dokumentation unter </w:t>
      </w:r>
      <w:sdt>
        <w:sdtPr>
          <w:rPr>
            <w:rStyle w:val="Code"/>
            <w:rFonts w:ascii="Times New Roman" w:hAnsi="Times New Roman" w:cs="Times New Roman"/>
          </w:rPr>
          <w:alias w:val="To edit, see citavi.com/edit"/>
          <w:tag w:val="CitaviPlaceholder#30ad005a-84ef-4dbf-ac92-e2107c03c1dd"/>
          <w:id w:val="428241368"/>
          <w:placeholder>
            <w:docPart w:val="DefaultPlaceholder_-1854013440"/>
          </w:placeholder>
        </w:sdtPr>
        <w:sdtContent>
          <w:r w:rsidR="00CD7A30">
            <w:rPr>
              <w:rStyle w:val="Code"/>
              <w:rFonts w:ascii="Times New Roman" w:hAnsi="Times New Roman" w:cs="Times New Roman"/>
            </w:rPr>
            <w:fldChar w:fldCharType="begin"/>
          </w:r>
          <w:r w:rsidR="006B2F4C">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jU2MDY5LTczMGQtNDc4ZS05YWU3LWQwNDAwZGI3OTYxNCIsIlJhbmdlTGVuZ3RoIjo0LCJSZWZlcmVuY2VJZCI6IjI3YWYzMTdkLTlmOTEtNDA0Ni04NDE5LTExYTE3Y2VjYzY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MYXN0TmFtZSI6InNjaWtpdC1sZWFybiIsIlByb3RlY3RlZCI6ZmFsc2UsIlNleCI6MCwiQ3JlYXRlZEJ5IjoiX0xlbm5pIEtvZXBwZXIiLCJDcmVhdGVkT24iOiIyMDIzLTA2LTI1VDE0OjM3OjIwIiwiTW9kaWZpZWRCeSI6Il9MZW5uaSBLb2VwcGVyIiwiSWQiOiI5NDk2ZTMxMC1lYjZlLTRkNjktOWQ3Yi0xNjNjMTJlZDJkMmEiLCJNb2RpZmllZE9uIjoiMjAyMy0wNi0yNVQxNDozNzoyMC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Npa2l0LWxlYXJuLm9yZy9zdGFibGUvIiwiVXJpU3RyaW5nIjoiaHR0cHM6Ly9zY2lraXQtbGVhcm4ub3JnL3N0YWJsZ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}</w:instrText>
          </w:r>
          <w:r w:rsidR="00CD7A30">
            <w:rPr>
              <w:rStyle w:val="Code"/>
              <w:rFonts w:ascii="Times New Roman" w:hAnsi="Times New Roman" w:cs="Times New Roman"/>
            </w:rPr>
            <w:fldChar w:fldCharType="separate"/>
          </w:r>
          <w:r w:rsidR="006B2F4C">
            <w:rPr>
              <w:rStyle w:val="Code"/>
              <w:rFonts w:ascii="Times New Roman" w:hAnsi="Times New Roman" w:cs="Times New Roman"/>
            </w:rPr>
            <w:t>[25]</w:t>
          </w:r>
          <w:r w:rsidR="00CD7A30">
            <w:rPr>
              <w:rStyle w:val="Code"/>
              <w:rFonts w:ascii="Times New Roman" w:hAnsi="Times New Roman" w:cs="Times New Roman"/>
            </w:rPr>
            <w:fldChar w:fldCharType="end"/>
          </w:r>
        </w:sdtContent>
      </w:sdt>
      <w:r w:rsidR="00CD7A30">
        <w:rPr>
          <w:rStyle w:val="Code"/>
          <w:rFonts w:ascii="Times New Roman" w:hAnsi="Times New Roman" w:cs="Times New Roman"/>
        </w:rPr>
        <w:t xml:space="preserve"> bezogen werden.</w:t>
      </w:r>
    </w:p>
    <w:p w14:paraId="07485910" w14:textId="3C03933A" w:rsidR="007B71BC" w:rsidRDefault="00C7776F" w:rsidP="007B71BC">
      <w:pPr>
        <w:pStyle w:val="berschrift3"/>
      </w:pPr>
      <w:bookmarkStart w:id="65" w:name="_Toc144726460"/>
      <w:r>
        <w:t xml:space="preserve">Keras und </w:t>
      </w:r>
      <w:r w:rsidR="00551F6C">
        <w:t>Tensor</w:t>
      </w:r>
      <w:r w:rsidR="00F77FEB">
        <w:t>F</w:t>
      </w:r>
      <w:r w:rsidR="00551F6C">
        <w:t>low</w:t>
      </w:r>
      <w:bookmarkEnd w:id="65"/>
      <w:r w:rsidR="00551F6C">
        <w:t xml:space="preserve"> </w:t>
      </w:r>
    </w:p>
    <w:p w14:paraId="022303AD" w14:textId="011FF36D" w:rsidR="00647866" w:rsidRDefault="00713E17" w:rsidP="00563D5B">
      <w:r w:rsidRPr="006F655A">
        <w:rPr>
          <w:i/>
          <w:iCs/>
        </w:rPr>
        <w:t>Keras</w:t>
      </w:r>
      <w:r w:rsidRPr="00713E17">
        <w:t xml:space="preserve"> ist eine </w:t>
      </w:r>
      <w:r w:rsidR="00511DAC">
        <w:t>O</w:t>
      </w:r>
      <w:r w:rsidRPr="00713E17">
        <w:t>pen-</w:t>
      </w:r>
      <w:r w:rsidR="00511DAC">
        <w:t>S</w:t>
      </w:r>
      <w:r w:rsidRPr="00713E17">
        <w:t>ource</w:t>
      </w:r>
      <w:r w:rsidR="00511DAC">
        <w:t>-</w:t>
      </w:r>
      <w:r w:rsidRPr="00713E17">
        <w:t>Deep</w:t>
      </w:r>
      <w:r w:rsidR="000A2F5D">
        <w:t>-</w:t>
      </w:r>
      <w:r w:rsidRPr="00713E17">
        <w:t>Learning-Bibliothek</w:t>
      </w:r>
      <w:r w:rsidR="0054471D">
        <w:t xml:space="preserve"> für Python</w:t>
      </w:r>
      <w:r w:rsidRPr="00713E17">
        <w:t>, die es erlaubt</w:t>
      </w:r>
      <w:r w:rsidR="000A2F5D">
        <w:t>,</w:t>
      </w:r>
      <w:r>
        <w:t xml:space="preserve"> alle möglichen Arten von neuronalen Netzen zu entwerfen, zu trainieren, auszuwerten und auszuführen. Seit Veröffentlichung der Referenzimplementierung im Jahr 2015 zählt Keras aufgrund ihrer Benutzerfreundlichkeit </w:t>
      </w:r>
      <w:r w:rsidR="00647866">
        <w:t>und</w:t>
      </w:r>
      <w:r>
        <w:t xml:space="preserve"> Flexibilität zu den </w:t>
      </w:r>
      <w:r w:rsidR="00E05563">
        <w:t>verbreitetsten</w:t>
      </w:r>
      <w:r>
        <w:t xml:space="preserve"> Bibliotheken für das Deep</w:t>
      </w:r>
      <w:r w:rsidR="000A2F5D">
        <w:t xml:space="preserve"> </w:t>
      </w:r>
      <w:r>
        <w:t>Learning.</w:t>
      </w:r>
      <w:r w:rsidR="00647866">
        <w:t xml:space="preserve"> Einsteigern kommt hierbei zugute, dass die API von Keras an vielen Stellen durch die scikit-learn-API beeinflusst ist.</w:t>
      </w:r>
      <w:r w:rsidR="00647866" w:rsidRPr="00647866">
        <w:t xml:space="preserve"> </w:t>
      </w:r>
      <w:r w:rsidR="00647866">
        <w:t xml:space="preserve">Für die aufwendigen Berechnungen, welche insbesondere mit dem Training tiefer neuronaler Netze einhergehen, ist die Referenzimplementierung von Keras auf ein zusätzliches Rechen-Backend angewiesen. Ein solches wird beispielsweise durch </w:t>
      </w:r>
      <w:r w:rsidR="00647866" w:rsidRPr="008B079B">
        <w:rPr>
          <w:i/>
          <w:iCs/>
        </w:rPr>
        <w:t>TensorFlow</w:t>
      </w:r>
      <w:r w:rsidR="00647866">
        <w:t xml:space="preserve"> bereitgestellt </w:t>
      </w:r>
      <w:sdt>
        <w:sdtPr>
          <w:alias w:val="To edit, see citavi.com/edit"/>
          <w:tag w:val="CitaviPlaceholder#087b76fe-60a8-4393-b278-f3b3b3d36e99"/>
          <w:id w:val="26453130"/>
          <w:placeholder>
            <w:docPart w:val="DefaultPlaceholder_-1854013440"/>
          </w:placeholder>
        </w:sdtPr>
        <w:sdtContent>
          <w:r w:rsidR="00647866">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ODFiNzg2LTUyY2ItNGFjZC1iYzdiLWY2YzA0Zjk1ZDY1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3IiwiU3RhcnRQYWdlIjp7IiRpZCI6IjUiLCIkdHlwZSI6IlN3aXNzQWNhZGVtaWMuUGFnZU51bWJlciwgU3dpc3NBY2FkZW1pYyIsIklzRnVsbHlOdW1lcmljIjp0cnVlLCJOdW1iZXIiOjI5NywiTnVtYmVyaW5nVHlwZSI6MCwiTnVtZXJhbFN5c3RlbSI6MCwiT3JpZ2luYWxTdHJpbmciOiIyOTciLCJQcmV0dHlTdHJpbmciOiIyO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joxMzoxM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yOTdmLl0ifV19LCJUYWciOiJDaXRhdmlQbGFjZWhvbGRlciMwODdiNzZmZS02MGE4LTQzOTMtYjI3OC1mM2IzYjNkMzZlOTkiLCJUZXh0IjoiWzExLCBTLiAyOTdmLl0iLCJXQUlWZXJzaW9uIjoiNi4xNC4wLjAifQ==}</w:instrText>
          </w:r>
          <w:r w:rsidR="00647866">
            <w:fldChar w:fldCharType="separate"/>
          </w:r>
          <w:r w:rsidR="006B2F4C">
            <w:t>[11, S. 297f.]</w:t>
          </w:r>
          <w:r w:rsidR="00647866">
            <w:fldChar w:fldCharType="end"/>
          </w:r>
        </w:sdtContent>
      </w:sdt>
      <w:r w:rsidR="00647866">
        <w:t>.</w:t>
      </w:r>
      <w:r>
        <w:t xml:space="preserve"> </w:t>
      </w:r>
    </w:p>
    <w:p w14:paraId="4F074D6C" w14:textId="73A01F7D" w:rsidR="00563D5B" w:rsidRDefault="00E3228B" w:rsidP="00563D5B">
      <w:r>
        <w:t xml:space="preserve">Bei </w:t>
      </w:r>
      <w:r w:rsidR="006109D0" w:rsidRPr="0054471D">
        <w:rPr>
          <w:i/>
          <w:iCs/>
        </w:rPr>
        <w:t>TensorFlow</w:t>
      </w:r>
      <w:r w:rsidR="006109D0" w:rsidRPr="006109D0">
        <w:t xml:space="preserve"> </w:t>
      </w:r>
      <w:r>
        <w:t>handelt es sich um eine Bibliothek</w:t>
      </w:r>
      <w:r w:rsidR="006109D0" w:rsidRPr="006109D0">
        <w:t xml:space="preserve"> für numerische</w:t>
      </w:r>
      <w:r w:rsidR="006109D0">
        <w:t xml:space="preserve"> Berechnungen</w:t>
      </w:r>
      <w:r w:rsidR="006109D0" w:rsidRPr="006109D0">
        <w:t xml:space="preserve"> und</w:t>
      </w:r>
      <w:r w:rsidR="006109D0">
        <w:t xml:space="preserve"> datenstromgetriebene Programmierung</w:t>
      </w:r>
      <w:r w:rsidR="00197D84">
        <w:t xml:space="preserve">, </w:t>
      </w:r>
      <w:r w:rsidR="006109D0">
        <w:t>die</w:t>
      </w:r>
      <w:r w:rsidR="00197D84">
        <w:t xml:space="preserve"> sich</w:t>
      </w:r>
      <w:r w:rsidR="006109D0">
        <w:t xml:space="preserve"> durch ihre hohe Effizienz und Anpassbarkeit </w:t>
      </w:r>
      <w:r w:rsidR="00197D84">
        <w:t>auszeichnet</w:t>
      </w:r>
      <w:r w:rsidR="006109D0">
        <w:t xml:space="preserve">. TensorFlow wurde durch das Google-Brain-Team entwickelt und ist inzwischen Basis für </w:t>
      </w:r>
      <w:r w:rsidR="008B079B">
        <w:t>eine Vielzahl an</w:t>
      </w:r>
      <w:r w:rsidR="006109D0">
        <w:t xml:space="preserve"> Google-Services mit umfangreichen Rechenanforderungen</w:t>
      </w:r>
      <w:r w:rsidR="000D1611">
        <w:t xml:space="preserve"> </w:t>
      </w:r>
      <w:sdt>
        <w:sdtPr>
          <w:alias w:val="To edit, see citavi.com/edit"/>
          <w:tag w:val="CitaviPlaceholder#defa1eda-0e77-41ce-a9a9-ce54a838bd7c"/>
          <w:id w:val="837429281"/>
          <w:placeholder>
            <w:docPart w:val="DefaultPlaceholder_-1854013440"/>
          </w:placeholder>
        </w:sdtPr>
        <w:sdtContent>
          <w:r w:rsidR="000D1611">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MjUzZTE2LWQ3MWMtNDVkZS1iNmFmLThmZmQ1YjExZmQz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5IiwiU3RhcnRQYWdlIjp7IiRpZCI6IjUiLCIkdHlwZSI6IlN3aXNzQWNhZGVtaWMuUGFnZU51bWJlciwgU3dpc3NBY2FkZW1pYyIsIklzRnVsbHlOdW1lcmljIjp0cnVlLCJOdW1iZXIiOjM3OSwiTnVtYmVyaW5nVHlwZSI6MCwiTnVtZXJhbFN5c3RlbSI6MCwiT3JpZ2luYWxTdHJpbmciOiIzNzkiLCJQcmV0dHlTdHJpbmciOiIzNz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joxMzoxM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SwgUy4gMzc5XSJ9XX0sIlRhZyI6IkNpdGF2aVBsYWNlaG9sZGVyI2RlZmExZWRhLTBlNzctNDFjZS1hOWE5LWNlNTRhODM4YmQ3YyIsIlRleHQiOiJbMTEsIFMuIDM3OV0iLCJXQUlWZXJzaW9uIjoiNi4xNC4wLjAifQ==}</w:instrText>
          </w:r>
          <w:r w:rsidR="000D1611">
            <w:fldChar w:fldCharType="separate"/>
          </w:r>
          <w:r w:rsidR="006B2F4C">
            <w:t>[11, S. 379]</w:t>
          </w:r>
          <w:r w:rsidR="000D1611">
            <w:fldChar w:fldCharType="end"/>
          </w:r>
        </w:sdtContent>
      </w:sdt>
      <w:r w:rsidR="006109D0">
        <w:t>.</w:t>
      </w:r>
      <w:r w:rsidR="005752C8">
        <w:t xml:space="preserve"> </w:t>
      </w:r>
      <w:r w:rsidR="00E05563">
        <w:t>Seit Version 2 bringt TensorFlow seine eigene Keras-Implementierung mit</w:t>
      </w:r>
      <w:r w:rsidR="008B079B">
        <w:t xml:space="preserve"> sich</w:t>
      </w:r>
      <w:r w:rsidR="00E05563">
        <w:t xml:space="preserve">, </w:t>
      </w:r>
      <w:r w:rsidR="008B079B">
        <w:t>welche</w:t>
      </w:r>
      <w:r w:rsidR="00E05563">
        <w:t xml:space="preserve"> die Referenzimplementierung um einige nützliche Zusatzfeatures</w:t>
      </w:r>
      <w:r w:rsidR="008B079B">
        <w:t>, unter anderem zur Datenvorverarbeitung, erweitert. Außerdem bietet TensorFlow unter bestimmten Voraussetzungen auch die Möglichkeit</w:t>
      </w:r>
      <w:r w:rsidR="00511DAC">
        <w:t>,</w:t>
      </w:r>
      <w:r w:rsidR="008B079B">
        <w:t xml:space="preserve"> Berechnungen auf einer oder mehreren GPUs durchzuführen, wodurch insbesondere das Training von </w:t>
      </w:r>
      <w:r w:rsidR="00F23395">
        <w:t>n</w:t>
      </w:r>
      <w:r w:rsidR="008B079B">
        <w:t xml:space="preserve">euronalen Netzen beschleunigt werden kann </w:t>
      </w:r>
      <w:sdt>
        <w:sdtPr>
          <w:alias w:val="To edit, see citavi.com/edit"/>
          <w:tag w:val="CitaviPlaceholder#e37d140a-91c5-4c01-a85f-ecf2cc08f8f6"/>
          <w:id w:val="270606047"/>
          <w:placeholder>
            <w:docPart w:val="DefaultPlaceholder_-1854013440"/>
          </w:placeholder>
        </w:sdtPr>
        <w:sdtContent>
          <w:r w:rsidR="008B079B">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jk5YjFiLTQ2MWUtNGQyZS1hNzFlLTM0MGU1Mjk1MzQ0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c3IiwiU3RhcnRQYWdlIjp7IiRpZCI6IjUiLCIkdHlwZSI6IlN3aXNzQWNhZGVtaWMuUGFnZU51bWJlciwgU3dpc3NBY2FkZW1pYyIsIklzRnVsbHlOdW1lcmljIjp0cnVlLCJOdW1iZXIiOjI3NywiTnVtYmVyaW5nVHlwZSI6MCwiTnVtZXJhbFN5c3RlbSI6MCwiT3JpZ2luYWxTdHJpbmciOiIyNzciLCJQcmV0dHlTdHJpbmciOiIyNz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joxMzoxM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yNzdmLl0ifV19LCJUYWciOiJDaXRhdmlQbGFjZWhvbGRlciNlMzdkMTQwYS05MWM1LTRjMDEtYTg1Zi1lY2YyY2MwOGY4ZjYiLCJUZXh0IjoiWzExLCBTLiAyNzdmLl0iLCJXQUlWZXJzaW9uIjoiNi4xNC4wLjAifQ==}</w:instrText>
          </w:r>
          <w:r w:rsidR="008B079B">
            <w:fldChar w:fldCharType="separate"/>
          </w:r>
          <w:r w:rsidR="006B2F4C">
            <w:t>[11, S. 277f.]</w:t>
          </w:r>
          <w:r w:rsidR="008B079B">
            <w:fldChar w:fldCharType="end"/>
          </w:r>
        </w:sdtContent>
      </w:sdt>
      <w:r w:rsidR="008B079B">
        <w:t xml:space="preserve">. </w:t>
      </w:r>
    </w:p>
    <w:p w14:paraId="5452300C" w14:textId="015A7877" w:rsidR="003B7F09" w:rsidRPr="006109D0" w:rsidRDefault="00A473E5" w:rsidP="00563D5B">
      <w:r>
        <w:t xml:space="preserve">Für einen tieferen Überblick über TensorFlow sei an dieser Stelle auf die </w:t>
      </w:r>
      <w:r w:rsidR="0054471D">
        <w:t>offizielle Webseite</w:t>
      </w:r>
      <w:r>
        <w:t xml:space="preserve"> </w:t>
      </w:r>
      <w:r w:rsidR="00EA6476">
        <w:t xml:space="preserve">unter </w:t>
      </w:r>
      <w:sdt>
        <w:sdtPr>
          <w:alias w:val="To edit, see citavi.com/edit"/>
          <w:tag w:val="CitaviPlaceholder#d1021bd8-3ab7-409b-9244-cfb01ab1ea3d"/>
          <w:id w:val="-1172946579"/>
          <w:placeholder>
            <w:docPart w:val="DefaultPlaceholder_-1854013440"/>
          </w:placeholder>
        </w:sdtPr>
        <w:sdtContent>
          <w:r w:rsidR="009348FA">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zBiNGZkLWU1YzgtNGViZi05MjFlLTI5ZjA0ZGE2MGEyYyIsIlJhbmdlTGVuZ3RoIjo0LCJSZWZlcmVuY2VJZCI6ImNmYzE4OTI5LTQxMzQtNDIwNC1hNmY3LWI3MjVhMDMzM2U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QuMDkuMjAyMyIsIkF1dGhvcnMiOlt7IiRpZCI6IjciLCIkdHlwZSI6IlN3aXNzQWNhZGVtaWMuQ2l0YXZpLlBlcnNvbiwgU3dpc3NBY2FkZW1pYy5DaXRhdmkiLCJMYXN0TmFtZSI6IlRlbnNvckZsb3ciLCJQcm90ZWN0ZWQiOmZhbHNlLCJTZXgiOjAsIkNyZWF0ZWRCeSI6Il9MZW5uaSBLb2VwcGVyIiwiQ3JlYXRlZE9uIjoiMjAyMy0wOS0wNFQxMjo0OToyNCIsIk1vZGlmaWVkQnkiOiJfTGVubmkgS29lcHBlciIsIklkIjoiODVmODI0ZWQtNjY5MC00NDFlLWJkMjUtZGY5YmY5ZDZlMjBiIiwiTW9kaWZpZWRPbiI6IjIwMjMtMDktMDRUMTI6NDk6Mj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0ZW5zb3JmbG93Lm9yZy8iLCJVcmlTdHJpbmciOiJodHRwczovL3d3dy50ZW5zb3JmbG93Lm9yZ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}</w:instrText>
          </w:r>
          <w:r w:rsidR="009348FA">
            <w:fldChar w:fldCharType="separate"/>
          </w:r>
          <w:r w:rsidR="006B2F4C">
            <w:t>[26]</w:t>
          </w:r>
          <w:r w:rsidR="009348FA">
            <w:fldChar w:fldCharType="end"/>
          </w:r>
        </w:sdtContent>
      </w:sdt>
      <w:r>
        <w:t xml:space="preserve"> verwiesen. </w:t>
      </w:r>
      <w:r w:rsidR="00EA6476">
        <w:t xml:space="preserve">In Bezug auf Keras können </w:t>
      </w:r>
      <w:r w:rsidR="00EA6476">
        <w:rPr>
          <w:rStyle w:val="Code"/>
          <w:rFonts w:ascii="Times New Roman" w:hAnsi="Times New Roman" w:cs="Times New Roman"/>
        </w:rPr>
        <w:t>weitere Informationen zu</w:t>
      </w:r>
      <w:r w:rsidR="007160F1">
        <w:rPr>
          <w:rStyle w:val="Code"/>
          <w:rFonts w:ascii="Times New Roman" w:hAnsi="Times New Roman" w:cs="Times New Roman"/>
        </w:rPr>
        <w:t xml:space="preserve"> den verwendeten</w:t>
      </w:r>
      <w:r w:rsidR="00EA6476">
        <w:rPr>
          <w:rStyle w:val="Code"/>
          <w:rFonts w:ascii="Times New Roman" w:hAnsi="Times New Roman" w:cs="Times New Roman"/>
        </w:rPr>
        <w:t xml:space="preserve"> Funktionen und </w:t>
      </w:r>
      <w:r w:rsidR="00511DAC">
        <w:rPr>
          <w:rStyle w:val="Code"/>
          <w:rFonts w:ascii="Times New Roman" w:hAnsi="Times New Roman" w:cs="Times New Roman"/>
        </w:rPr>
        <w:t>Klassen</w:t>
      </w:r>
      <w:r w:rsidR="007160F1">
        <w:rPr>
          <w:rStyle w:val="Code"/>
          <w:rFonts w:ascii="Times New Roman" w:hAnsi="Times New Roman" w:cs="Times New Roman"/>
        </w:rPr>
        <w:t xml:space="preserve"> bei Bedarf</w:t>
      </w:r>
      <w:r w:rsidR="00EA6476">
        <w:rPr>
          <w:rStyle w:val="Code"/>
          <w:rFonts w:ascii="Times New Roman" w:hAnsi="Times New Roman" w:cs="Times New Roman"/>
        </w:rPr>
        <w:t xml:space="preserve"> über die API-Dokumentation unter </w:t>
      </w:r>
      <w:sdt>
        <w:sdtPr>
          <w:rPr>
            <w:rStyle w:val="Code"/>
            <w:rFonts w:ascii="Times New Roman" w:hAnsi="Times New Roman" w:cs="Times New Roman"/>
          </w:rPr>
          <w:alias w:val="To edit, see citavi.com/edit"/>
          <w:tag w:val="CitaviPlaceholder#161af9a3-9635-432b-a9dc-ef18bcc5c8d2"/>
          <w:id w:val="-383415718"/>
          <w:placeholder>
            <w:docPart w:val="DefaultPlaceholder_-1854013440"/>
          </w:placeholder>
        </w:sdtPr>
        <w:sdtContent>
          <w:r w:rsidR="009348FA">
            <w:rPr>
              <w:rStyle w:val="Code"/>
              <w:rFonts w:ascii="Times New Roman" w:hAnsi="Times New Roman" w:cs="Times New Roman"/>
            </w:rPr>
            <w:fldChar w:fldCharType="begin"/>
          </w:r>
          <w:r w:rsidR="006B2F4C">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EwMjY3LWQzY2YtNDRkOS04OTRhLWIyOTUxYjA2ZjFiNSIsIlJhbmdlTGVuZ3RoIjo0LCJSZWZlcmVuY2VJZCI6ImEwNTJkMDA4LTU0ZTYtNDkzZC1hNTVhLWYwMDhlNjk1NjI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tlcmFzIiwiUHJvdGVjdGVkIjpmYWxzZSwiU2V4IjowLCJDcmVhdGVkQnkiOiJfTGVubmkgS29lcHBlciIsIkNyZWF0ZWRPbiI6IjIwMjMtMDYtMjlUMTI6MDE6MzMiLCJNb2RpZmllZEJ5IjoiX0xlbm5pIEtvZXBwZXIiLCJJZCI6Ijk3ODhiMGE1LTkyYmMtNDRhYy1hNWUxLTM5MDFlYTNjZGFmNyIsIk1vZGlmaWVkT24iOiIyMDIzLTA2LTI5VDEyOjAx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tlcmFzLmlvL2FwaS8iLCJVcmlTdHJpbmciOiJodHRwczovL2tlcmFzLmlvL2Fwa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}</w:instrText>
          </w:r>
          <w:r w:rsidR="009348FA">
            <w:rPr>
              <w:rStyle w:val="Code"/>
              <w:rFonts w:ascii="Times New Roman" w:hAnsi="Times New Roman" w:cs="Times New Roman"/>
            </w:rPr>
            <w:fldChar w:fldCharType="separate"/>
          </w:r>
          <w:r w:rsidR="006B2F4C">
            <w:rPr>
              <w:rStyle w:val="Code"/>
              <w:rFonts w:ascii="Times New Roman" w:hAnsi="Times New Roman" w:cs="Times New Roman"/>
            </w:rPr>
            <w:t>[27]</w:t>
          </w:r>
          <w:r w:rsidR="009348FA">
            <w:rPr>
              <w:rStyle w:val="Code"/>
              <w:rFonts w:ascii="Times New Roman" w:hAnsi="Times New Roman" w:cs="Times New Roman"/>
            </w:rPr>
            <w:fldChar w:fldCharType="end"/>
          </w:r>
        </w:sdtContent>
      </w:sdt>
      <w:r w:rsidR="00EA6476">
        <w:rPr>
          <w:rStyle w:val="Code"/>
          <w:rFonts w:ascii="Times New Roman" w:hAnsi="Times New Roman" w:cs="Times New Roman"/>
        </w:rPr>
        <w:t xml:space="preserve"> bezogen werden.</w:t>
      </w:r>
    </w:p>
    <w:p w14:paraId="4B8488B1" w14:textId="33133A13" w:rsidR="00BD43D5" w:rsidRDefault="00BD43D5" w:rsidP="00BD43D5">
      <w:pPr>
        <w:pStyle w:val="berschrift1"/>
      </w:pPr>
      <w:bookmarkStart w:id="66" w:name="_Toc144726461"/>
      <w:r>
        <w:lastRenderedPageBreak/>
        <w:t>Verwandte Arbeiten</w:t>
      </w:r>
      <w:bookmarkEnd w:id="66"/>
    </w:p>
    <w:p w14:paraId="4FEE14B4" w14:textId="7E7A9551" w:rsidR="00BD43D5" w:rsidRDefault="00BD43D5" w:rsidP="00BD43D5">
      <w:pPr>
        <w:pStyle w:val="berschrift2"/>
      </w:pPr>
      <w:bookmarkStart w:id="67" w:name="_Toc144726462"/>
      <w:r>
        <w:t xml:space="preserve">Vorangegangene </w:t>
      </w:r>
      <w:r w:rsidR="00B76819">
        <w:t>Abschlussarbeiten</w:t>
      </w:r>
      <w:bookmarkEnd w:id="67"/>
    </w:p>
    <w:p w14:paraId="7C2B29A6" w14:textId="06FF98F9" w:rsidR="0028039B" w:rsidRDefault="0028039B" w:rsidP="0028039B">
      <w:r>
        <w:t xml:space="preserve">Dieser Arbeit gehen drei </w:t>
      </w:r>
      <w:r w:rsidR="00661A8C">
        <w:t>Abschlussarbeiten voraus, welche sich ebenfalls mit de</w:t>
      </w:r>
      <w:r w:rsidR="00172CE0">
        <w:t xml:space="preserve">r Klassifikation </w:t>
      </w:r>
      <w:r w:rsidR="00661A8C" w:rsidRPr="00B7560B">
        <w:t xml:space="preserve">von Verkehrsteilnehmern </w:t>
      </w:r>
      <w:r w:rsidR="004761D8" w:rsidRPr="00B7560B">
        <w:t>auf Basis von</w:t>
      </w:r>
      <w:r w:rsidR="005C2477" w:rsidRPr="00B7560B">
        <w:t xml:space="preserve"> Positionsdaten</w:t>
      </w:r>
      <w:r w:rsidR="00E1040E">
        <w:rPr>
          <w:i/>
          <w:iCs/>
        </w:rPr>
        <w:t xml:space="preserve"> </w:t>
      </w:r>
      <w:r w:rsidR="00E1040E" w:rsidRPr="00E1040E">
        <w:t xml:space="preserve">im </w:t>
      </w:r>
      <w:r w:rsidR="00B7560B">
        <w:t>Rahmen</w:t>
      </w:r>
      <w:r w:rsidR="00E1040E">
        <w:t xml:space="preserve"> der erweiterten Umfeldwahrnehmung autonomer Fahrzeuge</w:t>
      </w:r>
      <w:r w:rsidR="005C2477">
        <w:t xml:space="preserve"> befasst haben.</w:t>
      </w:r>
      <w:r w:rsidR="00635417">
        <w:t xml:space="preserve"> Nachfolgend w</w:t>
      </w:r>
      <w:r w:rsidR="005B6FBC">
        <w:t>erden</w:t>
      </w:r>
      <w:r w:rsidR="005763AA">
        <w:t xml:space="preserve"> die wichtigsten </w:t>
      </w:r>
      <w:r w:rsidR="00241712">
        <w:t>Erkenntnisse</w:t>
      </w:r>
      <w:r w:rsidR="006F7C67">
        <w:t>,</w:t>
      </w:r>
      <w:r w:rsidR="00241712">
        <w:t xml:space="preserve"> </w:t>
      </w:r>
      <w:r w:rsidR="000152ED">
        <w:t>aber auch die Grenzen dieser Arbeiten aufgezeigt.</w:t>
      </w:r>
    </w:p>
    <w:p w14:paraId="10ACA02E" w14:textId="3A9A3F0E" w:rsidR="00A75D66" w:rsidRDefault="002567D5" w:rsidP="00677032">
      <w:r>
        <w:t xml:space="preserve">Die Bachelorarbeit </w:t>
      </w:r>
      <w:r w:rsidR="003B75C3">
        <w:t>von</w:t>
      </w:r>
      <w:r w:rsidR="00D1293B">
        <w:t xml:space="preserve"> Recep Furgan</w:t>
      </w:r>
      <w:r w:rsidR="00E56548">
        <w:t xml:space="preserve"> Torlak </w:t>
      </w:r>
      <w:sdt>
        <w:sdtPr>
          <w:alias w:val="To edit, see citavi.com/edit"/>
          <w:tag w:val="CitaviPlaceholder#9ef47fc2-8eba-443d-8d23-b41e3d39e602"/>
          <w:id w:val="549647158"/>
          <w:placeholder>
            <w:docPart w:val="DefaultPlaceholder_-1854013440"/>
          </w:placeholder>
        </w:sdtPr>
        <w:sdtContent>
          <w:r w:rsidR="00E56548">
            <w:fldChar w:fldCharType="begin"/>
          </w:r>
          <w:r w:rsidR="00CD6E3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DhmMmRkLWI0ZWMtNGNjNy05ODdiLWZjNTNiOWMyOGRiOC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OF0ifV19LCJUYWciOiJDaXRhdmlQbGFjZWhvbGRlciM5ZWY0N2ZjMi04ZWJhLTQ0M2QtOGQyMy1iNDFlM2QzOWU2MDIiLCJUZXh0IjoiWzI4XSIsIldBSVZlcnNpb24iOiI2LjE0LjAuMCJ9}</w:instrText>
          </w:r>
          <w:r w:rsidR="00E56548">
            <w:fldChar w:fldCharType="separate"/>
          </w:r>
          <w:r w:rsidR="006B2F4C">
            <w:t>[28]</w:t>
          </w:r>
          <w:r w:rsidR="00E56548">
            <w:fldChar w:fldCharType="end"/>
          </w:r>
        </w:sdtContent>
      </w:sdt>
      <w:r w:rsidR="003B75C3">
        <w:t xml:space="preserve"> </w:t>
      </w:r>
      <w:r w:rsidR="000C5DB0">
        <w:t xml:space="preserve">aus dem Jahr 2022 </w:t>
      </w:r>
      <w:r w:rsidR="00583AF8">
        <w:t>bildet im Wesentlichen d</w:t>
      </w:r>
      <w:r w:rsidR="00BF788D">
        <w:t xml:space="preserve">en Grundstein </w:t>
      </w:r>
      <w:r w:rsidR="00583AF8">
        <w:t xml:space="preserve">für die späteren Arbeiten. </w:t>
      </w:r>
      <w:r w:rsidR="00A75D66">
        <w:t>D</w:t>
      </w:r>
      <w:r w:rsidR="005B5B65">
        <w:t xml:space="preserve">ie Arbeit setzt sich </w:t>
      </w:r>
      <w:r w:rsidR="00D468E7">
        <w:t xml:space="preserve">mit verschiedenen Möglichkeiten der Datengewinnung auseinander, wobei der Fokus </w:t>
      </w:r>
      <w:r w:rsidR="00830169">
        <w:t xml:space="preserve">auf der Abfrage von Positionsdaten aus der Verkehrssimulation </w:t>
      </w:r>
      <w:r w:rsidR="00830169" w:rsidRPr="00D8746E">
        <w:rPr>
          <w:i/>
          <w:iCs/>
        </w:rPr>
        <w:t>CARLA</w:t>
      </w:r>
      <w:r w:rsidR="00830169">
        <w:t xml:space="preserve"> liegt</w:t>
      </w:r>
      <w:r w:rsidR="00842FC0">
        <w:t xml:space="preserve">, für die </w:t>
      </w:r>
      <w:r w:rsidR="00082E82">
        <w:t>im Zuge der Arbeit</w:t>
      </w:r>
      <w:r w:rsidR="001C6560">
        <w:t xml:space="preserve"> auch</w:t>
      </w:r>
      <w:r w:rsidR="00082E82">
        <w:t xml:space="preserve"> eine Python-API umgesetzt </w:t>
      </w:r>
      <w:r w:rsidR="001C6560">
        <w:t>wurde</w:t>
      </w:r>
      <w:r w:rsidR="00082E82">
        <w:t>.</w:t>
      </w:r>
      <w:r w:rsidR="00830169">
        <w:t xml:space="preserve"> </w:t>
      </w:r>
      <w:r w:rsidR="00AD7836">
        <w:t xml:space="preserve">Auch </w:t>
      </w:r>
      <w:r w:rsidR="004103B0">
        <w:t xml:space="preserve">Möglichkeiten reale Daten zu </w:t>
      </w:r>
      <w:r w:rsidR="007C3663">
        <w:t>gewinnen</w:t>
      </w:r>
      <w:r w:rsidR="002D42B3">
        <w:t xml:space="preserve"> und simulierte Daten </w:t>
      </w:r>
      <w:r w:rsidR="00CB069F">
        <w:t>realistischer zu machen</w:t>
      </w:r>
      <w:r w:rsidR="007C3663">
        <w:t>,</w:t>
      </w:r>
      <w:r w:rsidR="004103B0">
        <w:t xml:space="preserve"> werden</w:t>
      </w:r>
      <w:r w:rsidR="00FC221A">
        <w:t xml:space="preserve"> in der Arbeit</w:t>
      </w:r>
      <w:r w:rsidR="00CB069F">
        <w:t xml:space="preserve"> aufgeführt</w:t>
      </w:r>
      <w:r w:rsidR="004103B0">
        <w:t>.</w:t>
      </w:r>
      <w:r w:rsidR="007C3663">
        <w:t xml:space="preserve"> Außerdem beschäftigte sich Torlak </w:t>
      </w:r>
      <w:r w:rsidR="009E32D3">
        <w:t xml:space="preserve">mit der </w:t>
      </w:r>
      <w:r w:rsidR="00C749AA">
        <w:t>Berechnung</w:t>
      </w:r>
      <w:r w:rsidR="009E32D3">
        <w:t xml:space="preserve"> von Bewegungsinformationen </w:t>
      </w:r>
      <w:r w:rsidR="0018415E">
        <w:t>aus den</w:t>
      </w:r>
      <w:r w:rsidR="00C749AA">
        <w:t xml:space="preserve"> ermittelten</w:t>
      </w:r>
      <w:r w:rsidR="0018415E">
        <w:t xml:space="preserve"> Positionsdaten</w:t>
      </w:r>
      <w:r w:rsidR="003E5EC1">
        <w:t xml:space="preserve">, </w:t>
      </w:r>
      <w:r w:rsidR="0071186D">
        <w:t>welche</w:t>
      </w:r>
      <w:r w:rsidR="00C749AA">
        <w:t xml:space="preserve"> später</w:t>
      </w:r>
      <w:r w:rsidR="0071186D">
        <w:t xml:space="preserve"> zur Klassifikation genutzt werden sollen. Die Klassifikation selbst ist jedoch kein Teil der Arbeit</w:t>
      </w:r>
      <w:r w:rsidR="00E56548">
        <w:t>.</w:t>
      </w:r>
    </w:p>
    <w:p w14:paraId="05644B1D" w14:textId="207A8041" w:rsidR="005707FB" w:rsidRDefault="00D1293B" w:rsidP="00645437">
      <w:r>
        <w:t xml:space="preserve">Maximilian </w:t>
      </w:r>
      <w:r w:rsidR="007B380C">
        <w:t xml:space="preserve">Sohl </w:t>
      </w:r>
      <w:r w:rsidR="008C1D1B">
        <w:t>knüpft in seiner Bachelorarbeit</w:t>
      </w:r>
      <w:r w:rsidR="007B380C">
        <w:t xml:space="preserve"> </w:t>
      </w:r>
      <w:sdt>
        <w:sdtPr>
          <w:alias w:val="To edit, see citavi.com/edit"/>
          <w:tag w:val="CitaviPlaceholder#0b03eaed-a794-46a1-bd4d-d5a2b253ec6c"/>
          <w:id w:val="-893966898"/>
          <w:placeholder>
            <w:docPart w:val="DefaultPlaceholder_-1854013440"/>
          </w:placeholder>
        </w:sdtPr>
        <w:sdtContent>
          <w:r w:rsidR="007B380C">
            <w:fldChar w:fldCharType="begin"/>
          </w:r>
          <w:r w:rsidR="00CD6E3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jBiY2IzLTdlM2ItNDhjNi1iYmY0LTQ3Mjk2MTdmZWZiYSIsIlJhbmdlTGVuZ3RoIjo0LCJSZWZlcmVuY2VJZCI6IjY3NDBiOWE1LTYxNWYtNGNiOC1hN2FiLTkwZTc2YWUzZTk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1pbGlhbiIsIkxhc3ROYW1lIjoiU29obCIsIlByb3RlY3RlZCI6ZmFsc2UsIlNleCI6MiwiQ3JlYXRlZEJ5IjoiX0xlbm5pIEtvZXBwZXIiLCJDcmVhdGVkT24iOiIyMDIzLTA1LTMxVDE1OjA3OjQzIiwiTW9kaWZpZWRCeSI6Il9MZW5uaSBLb2VwcGVyIiwiSWQiOiI2OGRlMDNiNy05YmZkLTRkODItOTYwZS00ODQ4ODljYzkzYjMiLCJNb2RpZmllZE9uIjoiMjAyMy0wNS0zMVQxNTowNzo0My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I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}</w:instrText>
          </w:r>
          <w:r w:rsidR="007B380C">
            <w:fldChar w:fldCharType="separate"/>
          </w:r>
          <w:r w:rsidR="006B2F4C">
            <w:t>[29]</w:t>
          </w:r>
          <w:r w:rsidR="007B380C">
            <w:fldChar w:fldCharType="end"/>
          </w:r>
        </w:sdtContent>
      </w:sdt>
      <w:r w:rsidR="00E23687">
        <w:t xml:space="preserve">, </w:t>
      </w:r>
      <w:r w:rsidR="001A1EDE">
        <w:t>ebenfalls</w:t>
      </w:r>
      <w:r w:rsidR="00E23687">
        <w:t xml:space="preserve"> aus dem Jahr 2022,</w:t>
      </w:r>
      <w:r w:rsidR="008C1D1B">
        <w:t xml:space="preserve"> direkt an die Arbeit </w:t>
      </w:r>
      <w:r w:rsidR="00E23687">
        <w:t xml:space="preserve">von Torlak an. </w:t>
      </w:r>
      <w:r w:rsidR="004F7BF5">
        <w:t xml:space="preserve">Er nutzt </w:t>
      </w:r>
      <w:r w:rsidR="000B15E4">
        <w:t xml:space="preserve">die aus der Verkehrssimulation CARLA gewonnenen </w:t>
      </w:r>
      <w:r>
        <w:t>Daten,</w:t>
      </w:r>
      <w:r w:rsidR="00960969">
        <w:t xml:space="preserve"> </w:t>
      </w:r>
      <w:r w:rsidR="00225638">
        <w:t>um</w:t>
      </w:r>
      <w:r w:rsidR="007B380C">
        <w:t xml:space="preserve"> die Leistung von</w:t>
      </w:r>
      <w:r w:rsidR="00225638">
        <w:t xml:space="preserve"> drei </w:t>
      </w:r>
      <w:r w:rsidR="00000FA5">
        <w:t xml:space="preserve">verschiedene Klassifikationsverfahren </w:t>
      </w:r>
      <w:r w:rsidR="005707FB">
        <w:t>zu evaluieren. Bei diesen handelt es sich um</w:t>
      </w:r>
      <w:r w:rsidR="00D53351">
        <w:t xml:space="preserve"> die </w:t>
      </w:r>
      <w:r w:rsidR="00D53351" w:rsidRPr="007B7496">
        <w:t>Verfahren</w:t>
      </w:r>
      <w:r w:rsidR="005707FB" w:rsidRPr="007B7496">
        <w:t xml:space="preserve"> </w:t>
      </w:r>
      <w:r w:rsidR="00D53351" w:rsidRPr="007B7496">
        <w:rPr>
          <w:i/>
          <w:iCs/>
        </w:rPr>
        <w:t>Support</w:t>
      </w:r>
      <w:r w:rsidR="000A2F5D">
        <w:rPr>
          <w:i/>
          <w:iCs/>
        </w:rPr>
        <w:t xml:space="preserve"> </w:t>
      </w:r>
      <w:r w:rsidR="00D53351" w:rsidRPr="007B7496">
        <w:rPr>
          <w:i/>
          <w:iCs/>
        </w:rPr>
        <w:t>Vector</w:t>
      </w:r>
      <w:r w:rsidR="000A2F5D">
        <w:rPr>
          <w:i/>
          <w:iCs/>
        </w:rPr>
        <w:t xml:space="preserve"> </w:t>
      </w:r>
      <w:r w:rsidR="00D53351" w:rsidRPr="007B7496">
        <w:rPr>
          <w:i/>
          <w:iCs/>
        </w:rPr>
        <w:t>Machine</w:t>
      </w:r>
      <w:r w:rsidR="00D53351" w:rsidRPr="007B7496">
        <w:t xml:space="preserve">, </w:t>
      </w:r>
      <w:r w:rsidR="00D53351" w:rsidRPr="007B7496">
        <w:rPr>
          <w:i/>
          <w:iCs/>
        </w:rPr>
        <w:t>Decision</w:t>
      </w:r>
      <w:r w:rsidR="000A2F5D">
        <w:rPr>
          <w:i/>
          <w:iCs/>
        </w:rPr>
        <w:t xml:space="preserve"> </w:t>
      </w:r>
      <w:r w:rsidR="00D53351" w:rsidRPr="007B7496">
        <w:rPr>
          <w:i/>
          <w:iCs/>
        </w:rPr>
        <w:t xml:space="preserve">Tree </w:t>
      </w:r>
      <w:r w:rsidR="00D53351" w:rsidRPr="007B7496">
        <w:t>und</w:t>
      </w:r>
      <w:r w:rsidR="00D53351" w:rsidRPr="007B7496">
        <w:rPr>
          <w:i/>
          <w:iCs/>
        </w:rPr>
        <w:t xml:space="preserve"> </w:t>
      </w:r>
      <w:r w:rsidR="009744C1" w:rsidRPr="007B7496">
        <w:rPr>
          <w:i/>
          <w:iCs/>
        </w:rPr>
        <w:t>K</w:t>
      </w:r>
      <w:r w:rsidR="000A2F5D">
        <w:rPr>
          <w:i/>
          <w:iCs/>
        </w:rPr>
        <w:t xml:space="preserve"> </w:t>
      </w:r>
      <w:r w:rsidR="009744C1" w:rsidRPr="007B7496">
        <w:rPr>
          <w:i/>
          <w:iCs/>
        </w:rPr>
        <w:t>Nearest</w:t>
      </w:r>
      <w:r w:rsidR="000A2F5D">
        <w:rPr>
          <w:i/>
          <w:iCs/>
        </w:rPr>
        <w:t xml:space="preserve"> </w:t>
      </w:r>
      <w:r w:rsidR="009744C1" w:rsidRPr="007B7496">
        <w:rPr>
          <w:i/>
          <w:iCs/>
        </w:rPr>
        <w:t xml:space="preserve">Neighbours. </w:t>
      </w:r>
      <w:r w:rsidR="00EC6D82" w:rsidRPr="007B7496">
        <w:t xml:space="preserve">Hierbei sollten </w:t>
      </w:r>
      <w:r w:rsidR="009E705E">
        <w:t xml:space="preserve">die Klassifikatoren </w:t>
      </w:r>
      <w:r w:rsidR="00EC6D82" w:rsidRPr="00EC6D82">
        <w:t xml:space="preserve">auf Basis verschieden stark verrauschter Positionsdaten bis zu fünf </w:t>
      </w:r>
      <w:r w:rsidR="00C969E6">
        <w:t>Verkehrsteilnehmertypen</w:t>
      </w:r>
      <w:r w:rsidR="00EC6D82" w:rsidRPr="00EC6D82">
        <w:t xml:space="preserve"> </w:t>
      </w:r>
      <w:r w:rsidR="001A1EDE">
        <w:t xml:space="preserve">zu </w:t>
      </w:r>
      <w:r w:rsidR="009E705E">
        <w:t>unterscheiden lernen</w:t>
      </w:r>
      <w:r w:rsidR="00BF03C8">
        <w:t xml:space="preserve">, allerdings stellte sich im Verlauf der Arbeit heraus, dass </w:t>
      </w:r>
      <w:r w:rsidR="00B7560B">
        <w:t>auf Basis der Simulation</w:t>
      </w:r>
      <w:r w:rsidR="00645437">
        <w:t xml:space="preserve"> höchstens drei </w:t>
      </w:r>
      <w:r w:rsidR="00C969E6">
        <w:t>Typen</w:t>
      </w:r>
      <w:r w:rsidR="008B4CB5">
        <w:t xml:space="preserve"> (</w:t>
      </w:r>
      <w:r w:rsidR="008B4CB5" w:rsidRPr="00C969E6">
        <w:rPr>
          <w:i/>
          <w:iCs/>
        </w:rPr>
        <w:t>Fußgänger</w:t>
      </w:r>
      <w:r w:rsidR="008B4CB5">
        <w:t xml:space="preserve">, </w:t>
      </w:r>
      <w:r w:rsidR="008B4CB5" w:rsidRPr="00C969E6">
        <w:rPr>
          <w:i/>
          <w:iCs/>
        </w:rPr>
        <w:t>Fahrradfahrer</w:t>
      </w:r>
      <w:r w:rsidR="008B4CB5">
        <w:t xml:space="preserve"> und </w:t>
      </w:r>
      <w:r w:rsidR="008B4CB5" w:rsidRPr="00C969E6">
        <w:rPr>
          <w:i/>
          <w:iCs/>
        </w:rPr>
        <w:t>motorisiertes Fahrzeug</w:t>
      </w:r>
      <w:r w:rsidR="008B4CB5">
        <w:t>)</w:t>
      </w:r>
      <w:r w:rsidR="00645437">
        <w:t xml:space="preserve"> unterschieden werden können.</w:t>
      </w:r>
      <w:r w:rsidR="003C07F9">
        <w:t xml:space="preserve"> </w:t>
      </w:r>
      <w:r w:rsidR="00A509E4">
        <w:t xml:space="preserve">Vor der Klassifikation </w:t>
      </w:r>
      <w:proofErr w:type="gramStart"/>
      <w:r w:rsidR="00343DFE">
        <w:t>wurden</w:t>
      </w:r>
      <w:proofErr w:type="gramEnd"/>
      <w:r w:rsidR="008B4CB5">
        <w:t xml:space="preserve"> </w:t>
      </w:r>
      <w:r w:rsidR="00A509E4">
        <w:t xml:space="preserve">die </w:t>
      </w:r>
      <w:r w:rsidR="007C55D9">
        <w:t>über ein festes Zeitintervall</w:t>
      </w:r>
      <w:r w:rsidR="000A4A20">
        <w:t xml:space="preserve"> von einer Minute</w:t>
      </w:r>
      <w:r w:rsidR="007C55D9">
        <w:t xml:space="preserve"> gesammelten Positionsdaten </w:t>
      </w:r>
      <w:r w:rsidR="002853ED">
        <w:t xml:space="preserve">in lange Eingabevektoren weiterverarbeitet, die </w:t>
      </w:r>
      <w:r w:rsidR="00180EE7">
        <w:t>die Bewegung der Verkehrsteilnehmer innerhalb dieses Intervalls repräsentier</w:t>
      </w:r>
      <w:r w:rsidR="00663CC6">
        <w:t xml:space="preserve">en. Eine </w:t>
      </w:r>
      <w:r w:rsidR="00C969E6">
        <w:t>Reduktion d</w:t>
      </w:r>
      <w:r w:rsidR="00B7560B">
        <w:t>ieser</w:t>
      </w:r>
      <w:r w:rsidR="00C969E6">
        <w:t xml:space="preserve"> Eingabe</w:t>
      </w:r>
      <w:r w:rsidR="00B7560B">
        <w:t>vektoren</w:t>
      </w:r>
      <w:r w:rsidR="00663CC6">
        <w:t xml:space="preserve"> fand </w:t>
      </w:r>
      <w:r w:rsidR="00035AC8">
        <w:t xml:space="preserve">nicht statt. </w:t>
      </w:r>
      <w:r>
        <w:t xml:space="preserve">Bei der anschließenden Klassifikation wurden die besten Ergebnisse </w:t>
      </w:r>
      <w:r w:rsidR="0069723E">
        <w:t>durch</w:t>
      </w:r>
      <w:r>
        <w:t xml:space="preserve"> die</w:t>
      </w:r>
      <w:r w:rsidR="00703D8F">
        <w:t xml:space="preserve"> SVM erzielt, welche eine</w:t>
      </w:r>
      <w:r w:rsidR="00343DFE">
        <w:t>n</w:t>
      </w:r>
      <w:r w:rsidR="00703D8F">
        <w:t xml:space="preserve"> </w:t>
      </w:r>
      <w:r w:rsidR="00B538BF">
        <w:t>Genauigkeitswert</w:t>
      </w:r>
      <w:r w:rsidR="00AF76F3">
        <w:t xml:space="preserve"> von 93,9% auf</w:t>
      </w:r>
      <w:r>
        <w:t xml:space="preserve"> den</w:t>
      </w:r>
      <w:r w:rsidR="00AF76F3">
        <w:t xml:space="preserve"> unverrauschten Daten</w:t>
      </w:r>
      <w:r w:rsidR="0023665F">
        <w:t xml:space="preserve"> </w:t>
      </w:r>
      <w:r w:rsidR="00013784">
        <w:t>erreichen</w:t>
      </w:r>
      <w:r w:rsidR="00EF60F7">
        <w:t xml:space="preserve"> konnte. </w:t>
      </w:r>
      <w:r w:rsidR="00332A12">
        <w:t xml:space="preserve">Ein Verrauschen der </w:t>
      </w:r>
      <w:r w:rsidR="00013784">
        <w:t>Daten,</w:t>
      </w:r>
      <w:r w:rsidR="00332A12">
        <w:t xml:space="preserve"> um diese vermeintlich realistischer zu machen</w:t>
      </w:r>
      <w:r w:rsidR="00013784">
        <w:t>,</w:t>
      </w:r>
      <w:r w:rsidR="00332A12">
        <w:t xml:space="preserve"> </w:t>
      </w:r>
      <w:r w:rsidR="00690A82">
        <w:t>führte in allen Fällen zu einem starken Abfall der Qualität der Klassifikation</w:t>
      </w:r>
      <w:r w:rsidR="007B380C">
        <w:t>.</w:t>
      </w:r>
    </w:p>
    <w:p w14:paraId="75AD5605" w14:textId="61758648" w:rsidR="000A4A20" w:rsidRDefault="000774E7" w:rsidP="00645437">
      <w:r>
        <w:t>Auch</w:t>
      </w:r>
      <w:r w:rsidR="000E371D">
        <w:t xml:space="preserve"> Dietmar</w:t>
      </w:r>
      <w:r>
        <w:t xml:space="preserve"> </w:t>
      </w:r>
      <w:r w:rsidR="00D76C2B">
        <w:t>Fischer</w:t>
      </w:r>
      <w:r>
        <w:t xml:space="preserve"> fokussiert sich in seiner Masterarbeit</w:t>
      </w:r>
      <w:r w:rsidR="00D76C2B">
        <w:t xml:space="preserve"> </w:t>
      </w:r>
      <w:sdt>
        <w:sdtPr>
          <w:alias w:val="To edit, see citavi.com/edit"/>
          <w:tag w:val="CitaviPlaceholder#441de6ae-8a85-4962-9385-9d0351f748cd"/>
          <w:id w:val="-292983589"/>
          <w:placeholder>
            <w:docPart w:val="DefaultPlaceholder_-1854013440"/>
          </w:placeholder>
        </w:sdtPr>
        <w:sdtContent>
          <w:r w:rsidR="00D76C2B">
            <w:fldChar w:fldCharType="begin"/>
          </w:r>
          <w:r w:rsidR="00CD6E3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DJkYjUzLWYyMDktNDBlZC04MjUyLTJjNjUxZWQwOWM0MyIsIlJhbmdlTGVuZ3RoIjo0LCJSZWZlcmVuY2VJZCI6IjIyMGI3Y2RkLTI2NTYtNDNlMC1iODIyLWU1OTFkMWEwOTQ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lldG1hciIsIkxhc3ROYW1lIjoiRmlzY2hlciIsIlByb3RlY3RlZCI6ZmFsc2UsIlNleCI6MiwiQ3JlYXRlZEJ5IjoiX0xlbm5pIEtvZXBwZXIiLCJDcmVhdGVkT24iOiIyMDIzLTA1LTMxVDE1OjAzOjQ4IiwiTW9kaWZpZWRCeSI6Il9MZW5uaSBLb2VwcGVyIiwiSWQiOiJhZWE1Njg2MC0xMjMxLTQ1MWQtOTdjNy02NmFlNmM2OTUzMjMiLCJNb2RpZmllZE9uIjoiMjAyMy0wNS0zMVQxNTowMzo0OC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M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}</w:instrText>
          </w:r>
          <w:r w:rsidR="00D76C2B">
            <w:fldChar w:fldCharType="separate"/>
          </w:r>
          <w:r w:rsidR="006B2F4C">
            <w:t>[30]</w:t>
          </w:r>
          <w:r w:rsidR="00D76C2B">
            <w:fldChar w:fldCharType="end"/>
          </w:r>
        </w:sdtContent>
      </w:sdt>
      <w:r>
        <w:t xml:space="preserve"> von 2023 primär auf die Nutzung von Daten, die </w:t>
      </w:r>
      <w:r w:rsidR="00D57212">
        <w:t xml:space="preserve">ohne Verfälschung </w:t>
      </w:r>
      <w:r>
        <w:t xml:space="preserve">der Verkehrssimulation CARLA entnommen wurden, </w:t>
      </w:r>
      <w:r>
        <w:lastRenderedPageBreak/>
        <w:t xml:space="preserve">um </w:t>
      </w:r>
      <w:r w:rsidR="00C969E6">
        <w:t xml:space="preserve">darauf basierend </w:t>
      </w:r>
      <w:r>
        <w:t xml:space="preserve">ein System zu entwickeln, welches durch </w:t>
      </w:r>
      <w:r w:rsidR="00E95B2A">
        <w:t>den Einsatz</w:t>
      </w:r>
      <w:r>
        <w:t xml:space="preserve"> von neuronalen Netzen dazu in der Lage ist</w:t>
      </w:r>
      <w:r w:rsidR="00C969E6">
        <w:t>,</w:t>
      </w:r>
      <w:r>
        <w:t xml:space="preserve"> Verkehrsteilnehmer </w:t>
      </w:r>
      <w:r w:rsidR="00C969E6">
        <w:t xml:space="preserve">erneut </w:t>
      </w:r>
      <w:r>
        <w:t xml:space="preserve">in drei </w:t>
      </w:r>
      <w:r w:rsidR="00C969E6">
        <w:t>Typen</w:t>
      </w:r>
      <w:r>
        <w:t xml:space="preserve"> und</w:t>
      </w:r>
      <w:r w:rsidR="000A4A20">
        <w:t xml:space="preserve"> zusätzlich</w:t>
      </w:r>
      <w:r>
        <w:t xml:space="preserve"> entsprechend ihrer Relevanz für den </w:t>
      </w:r>
      <w:r w:rsidRPr="000774E7">
        <w:rPr>
          <w:i/>
          <w:iCs/>
        </w:rPr>
        <w:t>Hero</w:t>
      </w:r>
      <w:r>
        <w:t xml:space="preserve"> (das eigene Fahrzeug) zu klassifizieren. </w:t>
      </w:r>
      <w:r w:rsidR="00E95B2A">
        <w:t xml:space="preserve">Dabei </w:t>
      </w:r>
      <w:r w:rsidR="00E3772C">
        <w:t>untersucht Fischer im Wesentlichen die Performanz zweier Arten von neuronalen Netzen: Zum einen von Feed-Forward-Netzen</w:t>
      </w:r>
      <w:r w:rsidR="00D57212">
        <w:t xml:space="preserve"> (FFN)</w:t>
      </w:r>
      <w:r w:rsidR="00E3772C">
        <w:t xml:space="preserve"> und zum anderen </w:t>
      </w:r>
      <w:r w:rsidR="00E3772C" w:rsidRPr="007B7496">
        <w:t xml:space="preserve">von </w:t>
      </w:r>
      <w:r w:rsidR="00E3772C" w:rsidRPr="007B7496">
        <w:rPr>
          <w:i/>
          <w:iCs/>
        </w:rPr>
        <w:t>Deep-Q-Learning-Netzen</w:t>
      </w:r>
      <w:r w:rsidR="00D57212" w:rsidRPr="007B7496">
        <w:t xml:space="preserve"> (DQLN</w:t>
      </w:r>
      <w:r w:rsidR="00D57212">
        <w:t>)</w:t>
      </w:r>
      <w:r w:rsidR="00E3772C">
        <w:t xml:space="preserve">. Letztere zählen anders als die </w:t>
      </w:r>
      <w:r w:rsidR="00C969E6">
        <w:t>anderen</w:t>
      </w:r>
      <w:r w:rsidR="00E3772C">
        <w:t xml:space="preserve"> erprobten Ansätze nicht mehr zu den </w:t>
      </w:r>
      <w:r w:rsidR="00E3772C" w:rsidRPr="00C64AA2">
        <w:t>überwachten</w:t>
      </w:r>
      <w:r w:rsidR="00E3772C">
        <w:t xml:space="preserve">, sondern zu </w:t>
      </w:r>
      <w:r w:rsidR="00E3772C" w:rsidRPr="007B7496">
        <w:t>den bestärkenden Lernverfahren.</w:t>
      </w:r>
      <w:r w:rsidR="000A4A20" w:rsidRPr="007B7496">
        <w:t xml:space="preserve"> </w:t>
      </w:r>
      <w:r w:rsidR="00FB1607" w:rsidRPr="007B7496">
        <w:t>Im Zuge</w:t>
      </w:r>
      <w:r w:rsidR="000A4A20" w:rsidRPr="007B7496">
        <w:t xml:space="preserve"> der Datenvorverarbeitung setzte Fischer anders als Sohl auf eine Reduktion </w:t>
      </w:r>
      <w:r w:rsidR="000A4A20">
        <w:t>der Eingabedimension auf 16 deskriptive Statistiken, welche die Bewegungsmerkmale des Verkehrsteilnehmers über ein</w:t>
      </w:r>
      <w:r w:rsidR="00993127">
        <w:t xml:space="preserve"> festes</w:t>
      </w:r>
      <w:r w:rsidR="000A4A20">
        <w:t xml:space="preserve"> Intervall von einer Minute zusammenfa</w:t>
      </w:r>
      <w:r w:rsidR="00EA3525">
        <w:t>s</w:t>
      </w:r>
      <w:r w:rsidR="000A4A20">
        <w:t xml:space="preserve">sen. </w:t>
      </w:r>
      <w:r w:rsidR="00D57212">
        <w:t xml:space="preserve">Die Ergebnisse der Arbeit zeigen, dass der DQLN-Ansatz bei der Typklassifikation einen </w:t>
      </w:r>
      <w:r w:rsidR="00B538BF">
        <w:t>Genauigkeitswert</w:t>
      </w:r>
      <w:r w:rsidR="00D57212">
        <w:t xml:space="preserve"> von 90% auf den Simulationsdaten erreichen konnte. Das FFN erreichte </w:t>
      </w:r>
      <w:r w:rsidR="00EA3525">
        <w:t>93%. Darüber hinaus erprobte Fischer die Modelle mit einem kleinen Datensatz an realen Positionssequenzen</w:t>
      </w:r>
      <w:r w:rsidR="005F2E48">
        <w:t xml:space="preserve">, wobei zumindest das beste FFN einen guten </w:t>
      </w:r>
      <w:r w:rsidR="00B538BF">
        <w:t>Genauigkeitswert</w:t>
      </w:r>
      <w:r w:rsidR="005F2E48">
        <w:t xml:space="preserve"> von</w:t>
      </w:r>
      <w:r w:rsidR="00D337E5">
        <w:t xml:space="preserve"> etwa</w:t>
      </w:r>
      <w:r w:rsidR="005F2E48">
        <w:t xml:space="preserve"> 90% erzielen konnte.</w:t>
      </w:r>
      <w:r w:rsidR="00EA3525">
        <w:t xml:space="preserve"> </w:t>
      </w:r>
      <w:r w:rsidR="00D337E5">
        <w:t xml:space="preserve">Der unternommene Versuch auch die Relevanz von anderen Fahrzeugen aus Sicht des Heros </w:t>
      </w:r>
      <w:r w:rsidR="00A718A3">
        <w:t>in Risikokategorien zu klassifizieren</w:t>
      </w:r>
      <w:r w:rsidR="00D337E5">
        <w:t xml:space="preserve">, hat zu keinen </w:t>
      </w:r>
      <w:r w:rsidR="00E629A5">
        <w:t>nennenswerten</w:t>
      </w:r>
      <w:r w:rsidR="00D337E5">
        <w:t xml:space="preserve"> Ergebnissen geführt.</w:t>
      </w:r>
    </w:p>
    <w:p w14:paraId="296B4F3A" w14:textId="52239E17" w:rsidR="009753F0" w:rsidRPr="003A54CC" w:rsidRDefault="0084159F" w:rsidP="00645437">
      <w:r>
        <w:t xml:space="preserve">Anders als bei Fischer beschränkt sich </w:t>
      </w:r>
      <w:r w:rsidR="005E5719">
        <w:t>die vorliegende</w:t>
      </w:r>
      <w:r>
        <w:t xml:space="preserve"> Arbeit erneut lediglich auf die Klassifikation von Verkehrsteilnehmern in verschiedene Typen. </w:t>
      </w:r>
      <w:r w:rsidR="00D70D4F">
        <w:t xml:space="preserve">Im Gegensatz zu allen vorangegangenen Arbeiten legt </w:t>
      </w:r>
      <w:r>
        <w:t>diese jedoch</w:t>
      </w:r>
      <w:r w:rsidR="00D70D4F">
        <w:t xml:space="preserve"> den Fokus nicht mehr auf </w:t>
      </w:r>
      <w:r w:rsidR="00983CE1">
        <w:t>Simulationsdaten,</w:t>
      </w:r>
      <w:r w:rsidR="00D70D4F">
        <w:t xml:space="preserve"> die innerhalb von CARLA gewonnen wurden, sondern</w:t>
      </w:r>
      <w:r w:rsidR="006A59AF">
        <w:t xml:space="preserve"> komplett</w:t>
      </w:r>
      <w:r w:rsidR="00D70D4F">
        <w:t xml:space="preserve"> auf reale Daten, welche durch Teilnehmer des Straßenverkehrs erzeugt </w:t>
      </w:r>
      <w:r w:rsidR="00B7560B">
        <w:t>werden</w:t>
      </w:r>
      <w:r w:rsidR="006A59AF" w:rsidRPr="006A59AF">
        <w:t xml:space="preserve"> </w:t>
      </w:r>
      <w:r w:rsidR="006A59AF">
        <w:t xml:space="preserve">und potenziell weiterer Vorverarbeitungen bedürfen. Des Weiteren soll erstmalig eine Unterscheidung verschiedener motorisierter Fahrzeuge untersucht </w:t>
      </w:r>
      <w:r w:rsidR="00C969E6">
        <w:t>und hierbei</w:t>
      </w:r>
      <w:r w:rsidR="009753F0">
        <w:t xml:space="preserve"> auf bisher nicht erprobte maschinelle Lernverfahren zurückgegriffen werden. </w:t>
      </w:r>
    </w:p>
    <w:p w14:paraId="74A7343E" w14:textId="1D47ACFD" w:rsidR="00BD43D5" w:rsidRPr="009753F0" w:rsidRDefault="00BD43D5" w:rsidP="00BD43D5">
      <w:pPr>
        <w:pStyle w:val="berschrift2"/>
        <w:rPr>
          <w:lang w:val="en-GB"/>
        </w:rPr>
      </w:pPr>
      <w:bookmarkStart w:id="68" w:name="_Toc144726463"/>
      <w:r w:rsidRPr="009753F0">
        <w:rPr>
          <w:lang w:val="en-GB"/>
        </w:rPr>
        <w:t xml:space="preserve">Vehicle Classification from Low-Frequency GPS </w:t>
      </w:r>
      <w:r w:rsidR="007B04DD" w:rsidRPr="009753F0">
        <w:rPr>
          <w:lang w:val="en-GB"/>
        </w:rPr>
        <w:t>D</w:t>
      </w:r>
      <w:r w:rsidRPr="009753F0">
        <w:rPr>
          <w:lang w:val="en-GB"/>
        </w:rPr>
        <w:t>ata with Recurrent Neural Networks</w:t>
      </w:r>
      <w:bookmarkEnd w:id="68"/>
    </w:p>
    <w:p w14:paraId="4BEAC871" w14:textId="037B8B42" w:rsidR="00114096" w:rsidRDefault="00D76C2B" w:rsidP="008F72D9">
      <w:pPr>
        <w:shd w:val="clear" w:color="auto" w:fill="FFFFFF" w:themeFill="background1"/>
      </w:pPr>
      <w:r w:rsidRPr="008201D2">
        <w:rPr>
          <w:lang w:val="en-GB"/>
        </w:rPr>
        <w:t xml:space="preserve">Die Arbeit </w:t>
      </w:r>
      <w:r w:rsidRPr="008201D2">
        <w:rPr>
          <w:i/>
          <w:iCs/>
          <w:lang w:val="en-GB"/>
        </w:rPr>
        <w:t xml:space="preserve">Vehicle Classification from Low-Frequency GPS Data with Recurrent Neural Networks </w:t>
      </w:r>
      <w:r w:rsidRPr="008201D2">
        <w:rPr>
          <w:lang w:val="en-GB"/>
        </w:rPr>
        <w:t xml:space="preserve">von Matteo Simoncini et al. </w:t>
      </w:r>
      <w:sdt>
        <w:sdtPr>
          <w:alias w:val="To edit, see citavi.com/edit"/>
          <w:tag w:val="CitaviPlaceholder#cee1b711-2e2a-42e4-8c99-54e7ba17bbb0"/>
          <w:id w:val="-223138627"/>
          <w:placeholder>
            <w:docPart w:val="DefaultPlaceholder_-1854013440"/>
          </w:placeholder>
        </w:sdtPr>
        <w:sdtContent>
          <w:r>
            <w:fldChar w:fldCharType="begin"/>
          </w:r>
          <w:r w:rsidR="006B2F4C">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Y2M2ODkyLTdjMmUtNDgyMC05MmU2LWY3MDRiYzc4YWYz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YWdlUmFuZ2UiOiI8c3A+XHJcbiAgPG4+MTc2PC9uPlxyXG4gIDxpbj50cnVlPC9pbj5cclxuICA8b3M+MTc2PC9vcz5cclxuICA8cHM+MTc2PC9wcz5cclxuPC9zcD5cclxuPGVwPlxyXG4gIDxuPjE5MTwvbj5cclxuICA8aW4+dHJ1ZTwvaW4+XHJcbiAgPG9zPjE5MTwvb3M+XHJcbiAgPHBzPjE5MTwvcHM+XHJcbjwvZXA+XHJcbjxvcz4xNzYtMTkxPC9vcz4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}</w:instrText>
          </w:r>
          <w:r>
            <w:fldChar w:fldCharType="separate"/>
          </w:r>
          <w:r w:rsidR="006B2F4C">
            <w:rPr>
              <w:lang w:val="en-GB"/>
            </w:rPr>
            <w:t>[15]</w:t>
          </w:r>
          <w:r>
            <w:fldChar w:fldCharType="end"/>
          </w:r>
        </w:sdtContent>
      </w:sdt>
      <w:r w:rsidR="00D92E54">
        <w:t xml:space="preserve">, die im Jahr 2018 veröffentlicht wurde, </w:t>
      </w:r>
      <w:r w:rsidRPr="00D76C2B">
        <w:t xml:space="preserve">untersucht </w:t>
      </w:r>
      <w:r w:rsidR="00787891">
        <w:t>die Klassifikation von motorisierten Fahrzeugen in drei Kategorien</w:t>
      </w:r>
      <w:r w:rsidR="008F72D9">
        <w:t>:</w:t>
      </w:r>
      <w:r w:rsidR="00787891">
        <w:t xml:space="preserve"> </w:t>
      </w:r>
      <w:r w:rsidR="00114096" w:rsidRPr="00932457">
        <w:rPr>
          <w:i/>
          <w:iCs/>
        </w:rPr>
        <w:t>leichte</w:t>
      </w:r>
      <w:r w:rsidR="00114096">
        <w:t>,</w:t>
      </w:r>
      <w:r w:rsidR="00787891">
        <w:t xml:space="preserve"> </w:t>
      </w:r>
      <w:r w:rsidR="00114096" w:rsidRPr="00932457">
        <w:rPr>
          <w:i/>
          <w:iCs/>
        </w:rPr>
        <w:t>mittelschwere</w:t>
      </w:r>
      <w:r w:rsidR="00787891">
        <w:t xml:space="preserve"> und </w:t>
      </w:r>
      <w:r w:rsidR="00114096" w:rsidRPr="00932457">
        <w:rPr>
          <w:i/>
          <w:iCs/>
        </w:rPr>
        <w:t>schwere Fahrzeuge</w:t>
      </w:r>
      <w:r w:rsidR="008F72D9">
        <w:t>.</w:t>
      </w:r>
      <w:r w:rsidR="002B0028">
        <w:t xml:space="preserve"> </w:t>
      </w:r>
      <w:r w:rsidR="008F72D9">
        <w:t xml:space="preserve">Basis hierfür bilden niederfrequente </w:t>
      </w:r>
      <w:r w:rsidR="00787891">
        <w:t xml:space="preserve">GNSS-Sequenzen mit einem </w:t>
      </w:r>
      <w:r w:rsidR="008202A8">
        <w:t xml:space="preserve">variierendem </w:t>
      </w:r>
      <w:r w:rsidR="004831A3">
        <w:t>Aufnahmei</w:t>
      </w:r>
      <w:r w:rsidR="00787891">
        <w:t xml:space="preserve">ntervall von </w:t>
      </w:r>
      <w:r w:rsidR="006F5A39">
        <w:t>durchschnittlich</w:t>
      </w:r>
      <w:r w:rsidR="00932457">
        <w:t xml:space="preserve"> </w:t>
      </w:r>
      <w:r w:rsidR="006F5A39">
        <w:t>90 Sekunden</w:t>
      </w:r>
      <w:r w:rsidR="002B0028">
        <w:t>.</w:t>
      </w:r>
      <w:r w:rsidR="00CD4423">
        <w:t xml:space="preserve"> </w:t>
      </w:r>
    </w:p>
    <w:p w14:paraId="112356F6" w14:textId="3ABC76F5" w:rsidR="00787891" w:rsidRDefault="00CD4423" w:rsidP="00D76C2B">
      <w:pPr>
        <w:shd w:val="clear" w:color="auto" w:fill="FFFFFF" w:themeFill="background1"/>
      </w:pPr>
      <w:r>
        <w:lastRenderedPageBreak/>
        <w:t>Der zugrundeliegende Datensatz</w:t>
      </w:r>
      <w:r w:rsidR="00B440D1">
        <w:t xml:space="preserve"> ist äußerst umfangreich. Er </w:t>
      </w:r>
      <w:r>
        <w:t>umfasst etwa eine Million Sequenzen, die durch insgesamt 55 Millionen GNSS-Punkte eine Strecke von 56 Millionen gefahrenen Kilometern abbilden.</w:t>
      </w:r>
      <w:r w:rsidR="006F5A39">
        <w:t xml:space="preserve"> Die Sequenzen wurden so vorverarbeitet, dass für alle paarweise</w:t>
      </w:r>
      <w:r w:rsidR="004805DB">
        <w:t xml:space="preserve"> aufeinanderfolgenden</w:t>
      </w:r>
      <w:r w:rsidR="006F5A39">
        <w:t xml:space="preserve"> GNSS-Punkte die</w:t>
      </w:r>
      <w:r w:rsidR="00EE6DFD">
        <w:t xml:space="preserve"> </w:t>
      </w:r>
      <w:r w:rsidR="006F5A39" w:rsidRPr="006F5A39">
        <w:rPr>
          <w:i/>
          <w:iCs/>
        </w:rPr>
        <w:t>gefahrene Strecke</w:t>
      </w:r>
      <w:r w:rsidR="006F5A39">
        <w:t xml:space="preserve">, die </w:t>
      </w:r>
      <w:r w:rsidR="004805DB">
        <w:rPr>
          <w:i/>
          <w:iCs/>
        </w:rPr>
        <w:t>Luftlinie</w:t>
      </w:r>
      <w:r w:rsidR="00EE6DFD" w:rsidRPr="00EE6DFD">
        <w:t xml:space="preserve">, </w:t>
      </w:r>
      <w:r w:rsidR="00EE6DFD">
        <w:t xml:space="preserve">die </w:t>
      </w:r>
      <w:r w:rsidR="00EE6DFD" w:rsidRPr="00EE6DFD">
        <w:rPr>
          <w:i/>
          <w:iCs/>
        </w:rPr>
        <w:t>verstrichene Zeit</w:t>
      </w:r>
      <w:r w:rsidR="00EE6DFD">
        <w:t xml:space="preserve">, die </w:t>
      </w:r>
      <w:r w:rsidR="00EE6DFD" w:rsidRPr="00EE6DFD">
        <w:rPr>
          <w:i/>
          <w:iCs/>
        </w:rPr>
        <w:t>Geschwindigkeit</w:t>
      </w:r>
      <w:r w:rsidR="00EE6DFD">
        <w:t xml:space="preserve"> und </w:t>
      </w:r>
      <w:r w:rsidR="00EE6DFD" w:rsidRPr="00EE6DFD">
        <w:rPr>
          <w:i/>
          <w:iCs/>
        </w:rPr>
        <w:t>Intervallgeschwindigkeit</w:t>
      </w:r>
      <w:r w:rsidR="00EE6DFD">
        <w:t xml:space="preserve">, die </w:t>
      </w:r>
      <w:r w:rsidR="00EE6DFD" w:rsidRPr="00EE6DFD">
        <w:rPr>
          <w:i/>
          <w:iCs/>
        </w:rPr>
        <w:t>Beschleunigung</w:t>
      </w:r>
      <w:r w:rsidR="00EE6DFD">
        <w:t xml:space="preserve"> und </w:t>
      </w:r>
      <w:r w:rsidR="00EE6DFD" w:rsidRPr="00EE6DFD">
        <w:rPr>
          <w:i/>
          <w:iCs/>
        </w:rPr>
        <w:t>Intervallbeschleunigung</w:t>
      </w:r>
      <w:r w:rsidR="00EE6DFD">
        <w:t xml:space="preserve"> sowie de</w:t>
      </w:r>
      <w:r w:rsidR="00114096">
        <w:t>r</w:t>
      </w:r>
      <w:r w:rsidR="00EE6DFD">
        <w:t xml:space="preserve"> </w:t>
      </w:r>
      <w:r w:rsidR="00EE6DFD" w:rsidRPr="00EE6DFD">
        <w:rPr>
          <w:i/>
          <w:iCs/>
        </w:rPr>
        <w:t>Straßentyp</w:t>
      </w:r>
      <w:r w:rsidR="00EE6DFD">
        <w:t xml:space="preserve"> vorlag. Globale Merkmale oder deskriptive Statistiken wurden nicht berechnet.</w:t>
      </w:r>
      <w:r w:rsidR="00C17868">
        <w:t xml:space="preserve"> Die für die Klassifikation verwendeten Sequenzen umfassten mindestens 20 Zeitschritte, was einem Zeitfenster von etwa 30 Minuten entspricht.</w:t>
      </w:r>
      <w:r w:rsidR="00917E4E">
        <w:t xml:space="preserve"> </w:t>
      </w:r>
    </w:p>
    <w:p w14:paraId="77ED7132" w14:textId="3B92575C" w:rsidR="00B3498B" w:rsidRDefault="006F5A39" w:rsidP="008C57B2">
      <w:r>
        <w:t xml:space="preserve">Für die Klassifikation wurden verschiedene </w:t>
      </w:r>
      <w:r w:rsidR="00F23395">
        <w:t>r</w:t>
      </w:r>
      <w:r>
        <w:t xml:space="preserve">ekurrente </w:t>
      </w:r>
      <w:r w:rsidR="00F23395">
        <w:t>n</w:t>
      </w:r>
      <w:r>
        <w:t>euronale Netze</w:t>
      </w:r>
      <w:r w:rsidR="00AE661D">
        <w:t xml:space="preserve"> </w:t>
      </w:r>
      <w:r w:rsidR="00B440D1">
        <w:t>mit LSTM-Schichten entworfen. Dabei kamen auch Feed-Forward-Schichten zum Einsatz, die vor und nach den LSTM-Schichten platziert wurden, was den Autoren zufolge die Vorhersageleistung der Netze deutlich verstärkte.</w:t>
      </w:r>
      <w:r w:rsidR="00D900EE">
        <w:t xml:space="preserve"> Das beste Modell erreicht</w:t>
      </w:r>
      <w:r w:rsidR="0053384F">
        <w:t>e auf den Testdatensatz</w:t>
      </w:r>
      <w:r w:rsidR="00D900EE">
        <w:t xml:space="preserve"> eine </w:t>
      </w:r>
      <w:r w:rsidR="00993CA5">
        <w:t>Sensitivität</w:t>
      </w:r>
      <w:r w:rsidR="004F7457">
        <w:t xml:space="preserve"> von 85% für </w:t>
      </w:r>
      <w:r w:rsidR="008C57B2">
        <w:t>leichte</w:t>
      </w:r>
      <w:r w:rsidR="004F7457">
        <w:t xml:space="preserve"> und 93% für </w:t>
      </w:r>
      <w:r w:rsidR="008C57B2">
        <w:t>schwere Fahrzeuge</w:t>
      </w:r>
      <w:r w:rsidR="004F7457">
        <w:t xml:space="preserve">. Allerdings hat das Modell Probleme in der Unterscheidung von </w:t>
      </w:r>
      <w:r w:rsidR="008C57B2">
        <w:t>mittelschweren und leichten Fahrzeugen, wodurch es für mittelschwere Fahrzeuge lediglich eine Trefferquote von 48% erzielen konnte.</w:t>
      </w:r>
      <w:r w:rsidR="00167399">
        <w:t xml:space="preserve"> </w:t>
      </w:r>
    </w:p>
    <w:p w14:paraId="1E144C7B" w14:textId="2621392C" w:rsidR="007B04DD" w:rsidRPr="004F37EA" w:rsidRDefault="00B3498B" w:rsidP="003F6879">
      <w:r>
        <w:t xml:space="preserve">Nichtsdestotrotz </w:t>
      </w:r>
      <w:r w:rsidR="002531E2">
        <w:t>zeigt</w:t>
      </w:r>
      <w:r w:rsidR="00EA6009">
        <w:t xml:space="preserve"> </w:t>
      </w:r>
      <w:r w:rsidR="002531E2">
        <w:t>die Arbeit, dass der Einsatz von RNNs durch ihre Fähigkeit</w:t>
      </w:r>
      <w:r w:rsidR="004805DB">
        <w:t>,</w:t>
      </w:r>
      <w:r w:rsidR="002531E2">
        <w:t xml:space="preserve"> sequenzielle Daten zu verarbeiten, ein vielversprechendes Verfahren für die </w:t>
      </w:r>
      <w:r w:rsidR="00196090">
        <w:t>Klassifikation</w:t>
      </w:r>
      <w:r w:rsidR="002531E2">
        <w:t xml:space="preserve"> von Fahrzeugen auf Basis von GNSS-Sequenzen ist.</w:t>
      </w:r>
      <w:r w:rsidR="00BD1E9C">
        <w:t xml:space="preserve"> </w:t>
      </w:r>
      <w:r w:rsidR="002531E2">
        <w:t xml:space="preserve">Die Autoren heben dabei in ihrem Fazit hervor, dass </w:t>
      </w:r>
      <w:r w:rsidR="00BD1E9C">
        <w:t xml:space="preserve">die Nutzung </w:t>
      </w:r>
      <w:r w:rsidR="00196090">
        <w:t>von höherfrequenten GNSS-Sequenzen</w:t>
      </w:r>
      <w:r w:rsidR="00BD1E9C">
        <w:t xml:space="preserve"> bei einem ähnlichen Ansatz</w:t>
      </w:r>
      <w:r w:rsidR="00196090">
        <w:t xml:space="preserve"> das Potenzial besitzt, die </w:t>
      </w:r>
      <w:r w:rsidR="00BD1E9C">
        <w:t>aufgezeigten</w:t>
      </w:r>
      <w:r w:rsidR="00196090">
        <w:t xml:space="preserve"> Schwächen zu überwinden und Fahrzeuge zuverlässiger und auch schneller zu klassifizieren.</w:t>
      </w:r>
      <w:r w:rsidR="00A94CDD">
        <w:t xml:space="preserve"> </w:t>
      </w:r>
    </w:p>
    <w:p w14:paraId="29752568" w14:textId="3C2437D0" w:rsidR="007B04DD" w:rsidRPr="00BD1E9C" w:rsidRDefault="007B04DD" w:rsidP="007B04DD">
      <w:pPr>
        <w:pStyle w:val="berschrift2"/>
        <w:rPr>
          <w:lang w:val="en-GB"/>
        </w:rPr>
      </w:pPr>
      <w:bookmarkStart w:id="69" w:name="_Toc144726464"/>
      <w:r w:rsidRPr="00BD1E9C">
        <w:rPr>
          <w:lang w:val="en-GB"/>
        </w:rPr>
        <w:t>Vehicle Classification using GPS Data</w:t>
      </w:r>
      <w:bookmarkEnd w:id="69"/>
    </w:p>
    <w:p w14:paraId="09D914EE" w14:textId="6B1FF617" w:rsidR="00001DF3" w:rsidRDefault="00061D00" w:rsidP="00161155">
      <w:r w:rsidRPr="00061D00">
        <w:t>Im Zuge ihrer Arbe</w:t>
      </w:r>
      <w:r>
        <w:t>it</w:t>
      </w:r>
      <w:r w:rsidRPr="00061D00">
        <w:t xml:space="preserve"> </w:t>
      </w:r>
      <w:r w:rsidRPr="00061D00">
        <w:rPr>
          <w:i/>
          <w:iCs/>
        </w:rPr>
        <w:t>Vehicle Classification using GPS Data</w:t>
      </w:r>
      <w:r w:rsidRPr="00061D00">
        <w:t xml:space="preserve"> </w:t>
      </w:r>
      <w:r>
        <w:t>setzten sich</w:t>
      </w:r>
      <w:r w:rsidRPr="00061D00">
        <w:t xml:space="preserve"> Zhanbo Sun und Xuegang Ban</w:t>
      </w:r>
      <w:r w:rsidR="00E530E3">
        <w:t xml:space="preserve"> </w:t>
      </w:r>
      <w:sdt>
        <w:sdtPr>
          <w:alias w:val="To edit, see citavi.com/edit"/>
          <w:tag w:val="CitaviPlaceholder#f1f6f578-abda-48b1-befb-88fe104849d4"/>
          <w:id w:val="-2146969542"/>
          <w:placeholder>
            <w:docPart w:val="DefaultPlaceholder_-1854013440"/>
          </w:placeholder>
        </w:sdtPr>
        <w:sdtContent>
          <w:r w:rsidR="00E530E3">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ZDQ0NmMyLWRkYmMtNDEyMi1hZmUxLTg4YzMxNjYyZDY5MCIsIlJhbmdlTGVuZ3RoIjo0LCJSZWZlcmVuY2VJZCI6IjRhNTJhOGUwLTdkZTctNGVmMi1hOTZiLWU4NTg2ZTc0YTY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ZnNidWVuYTQuanBnIiwiVXJpU3RyaW5nIjoiNGE1MmE4ZTAtN2RlNy00ZWYyLWE5NmItZTg1ODZlNzRhNjl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EyLjIwMTMiLCJEb2kiOiIxMC4xMDE2L2oudHJjLjIwMTMuMDkuMDE1IiwiRWRpdG9ycyI6W10sIkV2YWx1YXRpb25Db21wbGV4aXR5IjowLCJFdmFsdWF0aW9uU291cmNlVGV4dEZvcm1hdCI6MCwiR3JvdXBzIjpbeyIkaWQiOiIxM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3d3cuc2NpZW5jZWRpcmVjdC5jb20vc2NpZW5jZS9hcnRpY2xlL3BpaS9TMDk2ODA5MFgxMzAwMjA0MCIsIlVyaVN0cmluZyI6Imh0dHBzOi8vd3d3LnNjaWVuY2VkaXJlY3QuY29tL3NjaWVuY2UvYXJ0aWNsZS9waWkvUzA5NjgwOTBYMTMwMDIwND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0LTIwVDA4OjU2OjIzIiwiTW9kaWZpZWRCeSI6Il9MZW5uaSBLb2VwcGVyIiwiSWQiOiI4YmM1YTk2NC1mNGJhLTRmZjAtOGExMi0zNzgwYjEwMTk3ZWQiLCJNb2RpZmllZE9uIjoiMjAyMy0wNC0yMFQwODo1Njoy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0cmMuMjAxMy4wOS4wMTUiLCJVcmlTdHJpbmciOiJodHRwczovL2RvaS5vcmcvMTAuMTAxNi9qLnRyYy4yMDEzLjA5LjA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}</w:instrText>
          </w:r>
          <w:r w:rsidR="00E530E3">
            <w:fldChar w:fldCharType="separate"/>
          </w:r>
          <w:r w:rsidR="006B2F4C">
            <w:t>[31]</w:t>
          </w:r>
          <w:r w:rsidR="00E530E3">
            <w:fldChar w:fldCharType="end"/>
          </w:r>
        </w:sdtContent>
      </w:sdt>
      <w:r>
        <w:t xml:space="preserve"> bereits im Jahr 2013 mit der Klassifikation von Fahrzeugen auf Basis von GNSS-Sequenzen</w:t>
      </w:r>
      <w:r w:rsidR="00C4253B">
        <w:t xml:space="preserve"> auseinander</w:t>
      </w:r>
      <w:r>
        <w:t>.</w:t>
      </w:r>
      <w:r w:rsidR="00C4253B">
        <w:t xml:space="preserve"> Untersucht wird hierbei ein binäres Klassifikationsproblem: Die Unterscheidung zwischen PKWs und LKWs, basierend auf einem Datensatz</w:t>
      </w:r>
      <w:r w:rsidR="006C4ACC">
        <w:t>,</w:t>
      </w:r>
      <w:r w:rsidR="00C4253B">
        <w:t xml:space="preserve"> der 52 PKW- und 84 LKW-Sequenzen</w:t>
      </w:r>
      <w:r w:rsidR="004520EE">
        <w:t xml:space="preserve"> </w:t>
      </w:r>
      <w:r w:rsidR="008D6E97">
        <w:t>mit Längen von 15-20</w:t>
      </w:r>
      <w:r w:rsidR="004805DB">
        <w:t xml:space="preserve"> Minuten</w:t>
      </w:r>
      <w:r w:rsidR="008D6E97">
        <w:t xml:space="preserve"> </w:t>
      </w:r>
      <w:r w:rsidR="00C4253B">
        <w:t>umfasst.</w:t>
      </w:r>
      <w:r w:rsidR="00161155">
        <w:t xml:space="preserve"> Alle genutzten Sequenzen bilden lediglich Fahrten auf Zubringerstraßen ab, die mit eine</w:t>
      </w:r>
      <w:r w:rsidR="002A30C7">
        <w:t xml:space="preserve">m Aufnahmeintervall </w:t>
      </w:r>
      <w:r w:rsidR="00161155">
        <w:t xml:space="preserve">von etwa drei Sekunden aufgenommen wurden. </w:t>
      </w:r>
    </w:p>
    <w:p w14:paraId="6832264C" w14:textId="38FF9D24" w:rsidR="00DF64AC" w:rsidRDefault="00DF64AC" w:rsidP="007B04DD">
      <w:r>
        <w:t xml:space="preserve">Aus den Sequenzen </w:t>
      </w:r>
      <w:r w:rsidR="00161155">
        <w:t>wurden im Zuge der Arbeit</w:t>
      </w:r>
      <w:r>
        <w:t xml:space="preserve"> verschiedene globale Merkmale mit Geschwindigkeits- sowie Beschleunigungs-</w:t>
      </w:r>
      <w:r w:rsidR="00161155">
        <w:t xml:space="preserve"> und </w:t>
      </w:r>
      <w:r>
        <w:t xml:space="preserve">Verzögerungsbezug extrahiert. Anschließend wurden </w:t>
      </w:r>
      <w:r>
        <w:lastRenderedPageBreak/>
        <w:t xml:space="preserve">verschiedene Modelle zur Merkmalsauswahl (engl. </w:t>
      </w:r>
      <w:r w:rsidR="004805DB">
        <w:rPr>
          <w:i/>
          <w:iCs/>
        </w:rPr>
        <w:t>F</w:t>
      </w:r>
      <w:r w:rsidRPr="00DF64AC">
        <w:rPr>
          <w:i/>
          <w:iCs/>
        </w:rPr>
        <w:t xml:space="preserve">eature </w:t>
      </w:r>
      <w:r w:rsidR="004805DB">
        <w:rPr>
          <w:i/>
          <w:iCs/>
        </w:rPr>
        <w:t>S</w:t>
      </w:r>
      <w:r w:rsidRPr="00DF64AC">
        <w:rPr>
          <w:i/>
          <w:iCs/>
        </w:rPr>
        <w:t>el</w:t>
      </w:r>
      <w:r w:rsidR="004805DB">
        <w:rPr>
          <w:i/>
          <w:iCs/>
        </w:rPr>
        <w:t>e</w:t>
      </w:r>
      <w:r w:rsidRPr="00DF64AC">
        <w:rPr>
          <w:i/>
          <w:iCs/>
        </w:rPr>
        <w:t>ction</w:t>
      </w:r>
      <w:r>
        <w:t xml:space="preserve">) und Klassifikation </w:t>
      </w:r>
      <w:r w:rsidR="008D6E97">
        <w:t>entwickelt und</w:t>
      </w:r>
      <w:r>
        <w:t xml:space="preserve"> deren Ergebnisse </w:t>
      </w:r>
      <w:r w:rsidR="00B12192">
        <w:t xml:space="preserve">veranschaulicht und </w:t>
      </w:r>
      <w:r w:rsidR="008D6E97">
        <w:t>ausgewertet</w:t>
      </w:r>
      <w:r>
        <w:t>.</w:t>
      </w:r>
      <w:r w:rsidR="00671681">
        <w:t xml:space="preserve"> Die Klassifikationsmodelle basierten hierbei auf Support</w:t>
      </w:r>
      <w:r w:rsidR="000A2F5D">
        <w:t xml:space="preserve"> </w:t>
      </w:r>
      <w:r w:rsidR="00671681">
        <w:t>Vector</w:t>
      </w:r>
      <w:r w:rsidR="000A2F5D">
        <w:t xml:space="preserve"> </w:t>
      </w:r>
      <w:r w:rsidR="00671681">
        <w:t xml:space="preserve">Machines mit quadratischen Kernel-Funktionen. </w:t>
      </w:r>
    </w:p>
    <w:p w14:paraId="29097189" w14:textId="0E942273" w:rsidR="00C81726" w:rsidRPr="00B4404E" w:rsidRDefault="00671681" w:rsidP="007B04DD">
      <w:r>
        <w:t xml:space="preserve">Die Autoren heben </w:t>
      </w:r>
      <w:r w:rsidR="00001DF3">
        <w:t xml:space="preserve">hervor, dass Merkmale, die das Beschleunigungs- und Verzögerungsverhalten der Fahrzeuge abbilden, sich besser zur Klassifikation verschiedener motorisierter Fahrzeuge eignen als geschwindigkeitsbasierte Merkmale. </w:t>
      </w:r>
      <w:r>
        <w:t xml:space="preserve">Am effektivsten waren hierbei der Anteil von </w:t>
      </w:r>
      <w:r w:rsidR="00747E0C">
        <w:t>Beschleunigungs</w:t>
      </w:r>
      <w:r>
        <w:t xml:space="preserve">- und Verzögerungswerten über </w:t>
      </w:r>
      <m:oMath>
        <m:r>
          <w:rPr>
            <w:rFonts w:ascii="Cambria Math" w:hAnsi="Cambria Math"/>
          </w:rPr>
          <m:t xml:space="preserve">1 m/s^2 </m:t>
        </m:r>
      </m:oMath>
      <w:r>
        <w:t xml:space="preserve"> </w:t>
      </w:r>
      <w:r w:rsidR="00747E0C">
        <w:t>und die Standardverteilung</w:t>
      </w:r>
      <w:r w:rsidR="00161155">
        <w:t>en</w:t>
      </w:r>
      <w:r w:rsidR="00747E0C">
        <w:t xml:space="preserve"> der Beschleunigung und Verzögerung. Unter der Nutzung dieser vier Merkmale konnte </w:t>
      </w:r>
      <w:r w:rsidR="00161155">
        <w:t xml:space="preserve">durch </w:t>
      </w:r>
      <w:r w:rsidR="00747E0C">
        <w:t xml:space="preserve">das beste SVM-Modell </w:t>
      </w:r>
      <w:r w:rsidR="00044927">
        <w:t xml:space="preserve">eine Fehlklassifizierungsrate von nur 4,2% (bzw. eine </w:t>
      </w:r>
      <w:r w:rsidR="00B538BF">
        <w:t>Genauigkeit</w:t>
      </w:r>
      <w:r w:rsidR="00044927">
        <w:t xml:space="preserve"> von 95,8%) auf den Testdaten erreicht werden.</w:t>
      </w:r>
    </w:p>
    <w:p w14:paraId="4DC6A430" w14:textId="3CEAE2B5" w:rsidR="00BD43D5" w:rsidRDefault="006C000F" w:rsidP="00FD0C14">
      <w:pPr>
        <w:pStyle w:val="berschrift1"/>
      </w:pPr>
      <w:bookmarkStart w:id="70" w:name="_Toc144726465"/>
      <w:r>
        <w:lastRenderedPageBreak/>
        <w:t>Datengrundlage</w:t>
      </w:r>
      <w:bookmarkEnd w:id="70"/>
    </w:p>
    <w:p w14:paraId="3777B2A0" w14:textId="422E78F9" w:rsidR="00F2088B" w:rsidRPr="00F2088B" w:rsidRDefault="00D65AC9" w:rsidP="00F2088B">
      <w:pPr>
        <w:pStyle w:val="berschrift2"/>
      </w:pPr>
      <w:bookmarkStart w:id="71" w:name="_Toc144726466"/>
      <w:r>
        <w:t>Anforderungen</w:t>
      </w:r>
      <w:bookmarkEnd w:id="71"/>
    </w:p>
    <w:p w14:paraId="48F897A4" w14:textId="3B21EA1E" w:rsidR="00AA28E5" w:rsidRDefault="0050017B" w:rsidP="00F2088B">
      <w:r>
        <w:t>Das Ziel dieser Arbeit ist die Erforschung der Klassifikation von Verkehrsteilnehmern auf Basis von sequenziell</w:t>
      </w:r>
      <w:r w:rsidR="002018CE">
        <w:t>en</w:t>
      </w:r>
      <w:r>
        <w:t xml:space="preserve"> </w:t>
      </w:r>
      <w:r w:rsidR="002018CE">
        <w:t xml:space="preserve">Positionsdaten </w:t>
      </w:r>
      <w:r>
        <w:t xml:space="preserve">durch den Einsatz von maschinellen Lernverfahren. </w:t>
      </w:r>
      <w:r w:rsidR="00D65AC9">
        <w:t xml:space="preserve">Grundlage für die erfolgreiche Umsetzung dieser Klassifikation </w:t>
      </w:r>
      <w:r w:rsidR="00EA20C9">
        <w:t xml:space="preserve">ist, wie in allen Projekten des </w:t>
      </w:r>
      <w:r w:rsidR="00915FA6">
        <w:t>m</w:t>
      </w:r>
      <w:r w:rsidR="00EA20C9">
        <w:t>aschinellen Lernens, ein</w:t>
      </w:r>
      <w:r w:rsidR="002018CE">
        <w:t>e</w:t>
      </w:r>
      <w:r w:rsidR="00EA20C9">
        <w:t xml:space="preserve"> für die vorliegende Aufgabenstellung geeignete </w:t>
      </w:r>
      <w:r w:rsidR="002018CE">
        <w:t>Datenbasis</w:t>
      </w:r>
      <w:r w:rsidR="005612AA">
        <w:t xml:space="preserve">. </w:t>
      </w:r>
    </w:p>
    <w:p w14:paraId="1655F485" w14:textId="2B1A5742" w:rsidR="007F2979" w:rsidRDefault="007F2979" w:rsidP="00F2088B">
      <w:r>
        <w:t xml:space="preserve">Entsprechend der Zielsetzung muss </w:t>
      </w:r>
      <w:r w:rsidR="00C227B7">
        <w:t>die Datenbasis</w:t>
      </w:r>
      <w:r>
        <w:t xml:space="preserve"> eine möglichst umfangreiche Sammlung an </w:t>
      </w:r>
      <w:r w:rsidR="00C227B7">
        <w:t xml:space="preserve">gelabelten </w:t>
      </w:r>
      <w:r>
        <w:t xml:space="preserve">GNSS-Sequenzen aufweisen, welche die Bewegung </w:t>
      </w:r>
      <w:r w:rsidR="00C227B7">
        <w:t>verschiedener Teilnehmer</w:t>
      </w:r>
      <w:r>
        <w:t xml:space="preserve"> des Straßenverkehrs unter Realbedingungen </w:t>
      </w:r>
      <w:r w:rsidR="007D7057">
        <w:t>repräsentier</w:t>
      </w:r>
      <w:r w:rsidR="006A1F80">
        <w:t>t</w:t>
      </w:r>
      <w:r>
        <w:t>.</w:t>
      </w:r>
      <w:r w:rsidR="007D7057">
        <w:t xml:space="preserve"> Um sinnvoll mit diesen Sequenzen arbeiten zu können</w:t>
      </w:r>
      <w:r w:rsidR="006A1F80">
        <w:t>,</w:t>
      </w:r>
      <w:r w:rsidR="007D7057">
        <w:t xml:space="preserve"> sollten diese dabei mindestens eine Minute, idealerweise jedoch eine deutlich größere Zeitspanne umfassen.</w:t>
      </w:r>
      <w:r w:rsidR="006025D7">
        <w:t xml:space="preserve"> </w:t>
      </w:r>
      <w:r w:rsidR="00275189">
        <w:t xml:space="preserve">Zwischen zwei aufeinanderfolgenden </w:t>
      </w:r>
      <w:r w:rsidR="00F1341C">
        <w:t>Positionsaufnahmen</w:t>
      </w:r>
      <w:r w:rsidR="00275189">
        <w:t xml:space="preserve"> einer</w:t>
      </w:r>
      <w:r w:rsidR="006025D7">
        <w:t xml:space="preserve"> einzelnen</w:t>
      </w:r>
      <w:r w:rsidR="00275189">
        <w:t xml:space="preserve"> Sequenz sollte</w:t>
      </w:r>
      <w:r w:rsidR="006025D7">
        <w:t xml:space="preserve"> außerdem</w:t>
      </w:r>
      <w:r w:rsidR="00275189">
        <w:t xml:space="preserve"> ein geringes und möglichst immer gleich großes Zeitintervall liegen. Gut geeignet ist beispielsweise eine Aufnahmefrequenz </w:t>
      </w:r>
      <w:r w:rsidR="00D22E79">
        <w:t>im Bereich von 0,5-2</w:t>
      </w:r>
      <w:r w:rsidR="00275189">
        <w:t xml:space="preserve"> </w:t>
      </w:r>
      <w:r w:rsidR="006A1F80">
        <w:t>Hertz</w:t>
      </w:r>
      <w:r w:rsidR="00275189">
        <w:t xml:space="preserve">, </w:t>
      </w:r>
      <w:r w:rsidR="00D22E79">
        <w:t>was einem Aufnahmeintervall von 2 bis 0,5 Sekunden entspricht.</w:t>
      </w:r>
    </w:p>
    <w:p w14:paraId="4833E60C" w14:textId="7D289865" w:rsidR="00FD3104" w:rsidRDefault="00054F70" w:rsidP="00F2088B">
      <w:r>
        <w:t>Eine weitere nicht zu vernachlässigende Anforderung</w:t>
      </w:r>
      <w:r w:rsidR="00EA2E5A">
        <w:t xml:space="preserve"> </w:t>
      </w:r>
      <w:r w:rsidR="00385003">
        <w:t xml:space="preserve">ist </w:t>
      </w:r>
      <w:r w:rsidR="00EA2E5A">
        <w:t xml:space="preserve">eine möglichst hohe Repräsentativität </w:t>
      </w:r>
      <w:r w:rsidR="006C4ACC">
        <w:t>der Datenbasis</w:t>
      </w:r>
      <w:r w:rsidR="00EA2E5A">
        <w:t>.</w:t>
      </w:r>
      <w:r>
        <w:t xml:space="preserve"> Dies umfasst </w:t>
      </w:r>
      <w:r w:rsidR="009D6115">
        <w:t>verschiedene</w:t>
      </w:r>
      <w:r w:rsidR="001128C0">
        <w:t xml:space="preserve"> Aspekte. </w:t>
      </w:r>
      <w:r w:rsidR="003C427A">
        <w:t xml:space="preserve">Zum Beispiel </w:t>
      </w:r>
      <w:r w:rsidR="001128C0">
        <w:t xml:space="preserve">die Anzahl an Personen, welche an der </w:t>
      </w:r>
      <w:r w:rsidR="006C4ACC">
        <w:t xml:space="preserve">Datengewinnung </w:t>
      </w:r>
      <w:r w:rsidR="001128C0">
        <w:t xml:space="preserve">beteiligt </w:t>
      </w:r>
      <w:r w:rsidR="006C4ACC">
        <w:t>waren</w:t>
      </w:r>
      <w:r w:rsidR="006A1F80">
        <w:t>,</w:t>
      </w:r>
      <w:r w:rsidR="003C427A">
        <w:t xml:space="preserve"> oder </w:t>
      </w:r>
      <w:r w:rsidR="009D6115">
        <w:t xml:space="preserve">die gegebenen Klassen von Verkehrsteilnehmern und deren Anteil </w:t>
      </w:r>
      <w:r w:rsidR="008F268E">
        <w:t>an den Gesamtdaten</w:t>
      </w:r>
      <w:r w:rsidR="009D6115">
        <w:t xml:space="preserve">. </w:t>
      </w:r>
      <w:r w:rsidR="00645892">
        <w:t>Auch die Abbildung von verschiedenen und möglichst vielseitigen Verkehrssituationen</w:t>
      </w:r>
      <w:r w:rsidR="002334E3">
        <w:t xml:space="preserve"> und -umständen</w:t>
      </w:r>
      <w:r w:rsidR="00645892">
        <w:t xml:space="preserve"> </w:t>
      </w:r>
      <w:r w:rsidR="005C76A8">
        <w:t>spielt</w:t>
      </w:r>
      <w:r w:rsidR="00645892">
        <w:t xml:space="preserve"> eine entscheidende Rolle</w:t>
      </w:r>
      <w:r w:rsidR="00A2473F">
        <w:t xml:space="preserve"> für </w:t>
      </w:r>
      <w:r w:rsidR="00297948">
        <w:t>die Qualität</w:t>
      </w:r>
      <w:r w:rsidR="00A2473F">
        <w:t xml:space="preserve"> </w:t>
      </w:r>
      <w:r w:rsidR="008F268E">
        <w:t xml:space="preserve">der </w:t>
      </w:r>
      <w:r w:rsidR="002018CE">
        <w:t>umzusetzenden</w:t>
      </w:r>
      <w:r w:rsidR="008F268E">
        <w:t xml:space="preserve"> Klassifikatoren. </w:t>
      </w:r>
      <w:r w:rsidR="00A2473F">
        <w:t xml:space="preserve"> </w:t>
      </w:r>
    </w:p>
    <w:p w14:paraId="4C41122F" w14:textId="3857E4F3" w:rsidR="00D65AC9" w:rsidRDefault="008640C8" w:rsidP="00D65AC9">
      <w:pPr>
        <w:pStyle w:val="berschrift2"/>
      </w:pPr>
      <w:bookmarkStart w:id="72" w:name="_Toc144726467"/>
      <w:r>
        <w:t>Datengewinnung</w:t>
      </w:r>
      <w:bookmarkEnd w:id="72"/>
    </w:p>
    <w:p w14:paraId="4E744F72" w14:textId="3E7213CA" w:rsidR="00C35967" w:rsidRDefault="00E667E8" w:rsidP="00E667E8">
      <w:r>
        <w:t>Der naheliegendste Ansatz der Datengewinnung liegt in der Beschaffung</w:t>
      </w:r>
      <w:r w:rsidR="00415775">
        <w:t xml:space="preserve"> und Nutzung</w:t>
      </w:r>
      <w:r>
        <w:t xml:space="preserve"> bereits bestehender </w:t>
      </w:r>
      <w:r w:rsidR="006C4ACC">
        <w:t>Datensätze</w:t>
      </w:r>
      <w:r w:rsidR="002018CE">
        <w:t>. A</w:t>
      </w:r>
      <w:r>
        <w:t xml:space="preserve">llerdings konnte kein frei verfügbarer Datensatz gefunden werden, der sich entsprechend der im letzten Abschnitt erhobenen Anforderungen auf die vorliegende Aufgabenstellung anwenden </w:t>
      </w:r>
      <w:r w:rsidR="00780C27">
        <w:t xml:space="preserve">ließe. </w:t>
      </w:r>
      <w:r w:rsidR="00C35967">
        <w:t xml:space="preserve">Während der Suche nach einem solchen Datensatz </w:t>
      </w:r>
      <w:proofErr w:type="gramStart"/>
      <w:r w:rsidR="005B12B7">
        <w:t>wurde</w:t>
      </w:r>
      <w:proofErr w:type="gramEnd"/>
      <w:r w:rsidR="00C35967">
        <w:t xml:space="preserve"> insbesondere ein Mangel an Datensätzen, welche die Bewegung vulnerablerer Verkehrsteilnehmer (Fußgänger, Fahrradfahrer, Motorradfahrer) abbilden und hochfrequente GNSS-Sequenzen enthalten, festgestellt.</w:t>
      </w:r>
      <w:r w:rsidR="005B12B7">
        <w:t xml:space="preserve"> </w:t>
      </w:r>
      <w:r w:rsidR="0014531C">
        <w:t xml:space="preserve">Dies machte es notwendig, </w:t>
      </w:r>
      <w:r w:rsidR="006C4ACC">
        <w:t xml:space="preserve">die Datenbasis </w:t>
      </w:r>
      <w:r w:rsidR="0014531C">
        <w:t xml:space="preserve">für das vorliegende Klassifikationsproblem selbst zu </w:t>
      </w:r>
      <w:r w:rsidR="001454BD">
        <w:t>erzeugen</w:t>
      </w:r>
      <w:r w:rsidR="005E1611">
        <w:t xml:space="preserve">, was bei strenger Beachtung aller Anforderungen den praktischen Rahmen dieser Arbeit gesprengt hätte. Deshalb wurden </w:t>
      </w:r>
      <w:r w:rsidR="00C17A36">
        <w:t>einige Einschränkungen</w:t>
      </w:r>
      <w:r w:rsidR="005E1611">
        <w:t xml:space="preserve"> </w:t>
      </w:r>
      <w:r w:rsidR="005E1611">
        <w:lastRenderedPageBreak/>
        <w:t>festgelegt, um den Aufwand der Datener</w:t>
      </w:r>
      <w:r w:rsidR="001454BD">
        <w:t>hebung</w:t>
      </w:r>
      <w:r w:rsidR="005E1611">
        <w:t xml:space="preserve"> </w:t>
      </w:r>
      <w:r w:rsidR="00C17A36">
        <w:t xml:space="preserve">auch </w:t>
      </w:r>
      <w:r w:rsidR="005E1611">
        <w:t xml:space="preserve">für </w:t>
      </w:r>
      <w:r w:rsidR="001557AE">
        <w:t>eine</w:t>
      </w:r>
      <w:r w:rsidR="005E1611">
        <w:t xml:space="preserve"> kleine </w:t>
      </w:r>
      <w:r w:rsidR="00C17A36">
        <w:t>Gruppe</w:t>
      </w:r>
      <w:r w:rsidR="005E1611">
        <w:t xml:space="preserve"> an </w:t>
      </w:r>
      <w:r w:rsidR="006A1F80">
        <w:t>freiwilligen Teilnehmern</w:t>
      </w:r>
      <w:r w:rsidR="000361E6">
        <w:t xml:space="preserve"> </w:t>
      </w:r>
      <w:r w:rsidR="005E1611">
        <w:t>umsetzbar zu halten.</w:t>
      </w:r>
    </w:p>
    <w:p w14:paraId="62AA1BC5" w14:textId="440F6322" w:rsidR="004322F0" w:rsidRDefault="000F60F6" w:rsidP="00E667E8">
      <w:r>
        <w:t>Die wichtigste Einschränkung ist</w:t>
      </w:r>
      <w:r w:rsidR="00F1341C">
        <w:t xml:space="preserve"> dabei</w:t>
      </w:r>
      <w:r>
        <w:t xml:space="preserve"> die Begrenzung der Klassifikation auf lediglich vier Verkehrsteilnehmer</w:t>
      </w:r>
      <w:r w:rsidR="0062515B">
        <w:t>typen</w:t>
      </w:r>
      <w:r>
        <w:t xml:space="preserve">: </w:t>
      </w:r>
      <w:r w:rsidR="0022666F" w:rsidRPr="0062515B">
        <w:rPr>
          <w:i/>
          <w:iCs/>
        </w:rPr>
        <w:t>Fußgänger</w:t>
      </w:r>
      <w:r w:rsidR="0022666F">
        <w:t xml:space="preserve">, </w:t>
      </w:r>
      <w:r w:rsidR="0022666F" w:rsidRPr="0062515B">
        <w:rPr>
          <w:i/>
          <w:iCs/>
        </w:rPr>
        <w:t>Fahrräder</w:t>
      </w:r>
      <w:r w:rsidR="0022666F">
        <w:t xml:space="preserve">, </w:t>
      </w:r>
      <w:r w:rsidR="0022666F" w:rsidRPr="0062515B">
        <w:rPr>
          <w:i/>
          <w:iCs/>
        </w:rPr>
        <w:t>Motorräder</w:t>
      </w:r>
      <w:r w:rsidR="0022666F">
        <w:t xml:space="preserve"> und </w:t>
      </w:r>
      <w:r w:rsidR="0022666F" w:rsidRPr="0062515B">
        <w:rPr>
          <w:i/>
          <w:iCs/>
        </w:rPr>
        <w:t>Autos</w:t>
      </w:r>
      <w:r w:rsidR="0022666F">
        <w:t>.</w:t>
      </w:r>
      <w:r w:rsidR="00FD0C7E">
        <w:t xml:space="preserve"> Hierdurch ist die Komplexität de</w:t>
      </w:r>
      <w:r w:rsidR="00592904">
        <w:t>s</w:t>
      </w:r>
      <w:r w:rsidR="00FD0C7E">
        <w:t xml:space="preserve"> Klassifikation</w:t>
      </w:r>
      <w:r w:rsidR="00592904">
        <w:t>sproblems</w:t>
      </w:r>
      <w:r w:rsidR="00FD0C7E">
        <w:t xml:space="preserve"> für eine Umsetzbarkeit im Zuge dieser Arbeit hinreichend eingeschränkt, allerdings werden dennoch wichtige vulnerable und vor allem verschiedene motorisierte Verkehrsteilnehmer</w:t>
      </w:r>
      <w:r w:rsidR="0062515B">
        <w:t>typen</w:t>
      </w:r>
      <w:r w:rsidR="00FD0C7E">
        <w:t xml:space="preserve"> betrachtet. </w:t>
      </w:r>
      <w:r w:rsidR="00EE0051">
        <w:t xml:space="preserve">Zusätzlich wurden auch örtliche Einschränkungen festgelegt. </w:t>
      </w:r>
      <w:r w:rsidR="00A03327">
        <w:t>Diese umfassten zum einen die Vorgabe,</w:t>
      </w:r>
      <w:r w:rsidR="00F1341C">
        <w:t xml:space="preserve"> zunächst</w:t>
      </w:r>
      <w:r w:rsidR="00A03327">
        <w:t xml:space="preserve"> lediglich innerörtlichen Verkehr zu betrachten, und zum anderen die Beschränkung des Gebietes der Daten</w:t>
      </w:r>
      <w:r w:rsidR="001454BD">
        <w:t>erhebung</w:t>
      </w:r>
      <w:r w:rsidR="00A03327">
        <w:t xml:space="preserve"> auf die </w:t>
      </w:r>
      <w:r w:rsidR="00DD3D37">
        <w:t xml:space="preserve">Region </w:t>
      </w:r>
      <w:r w:rsidR="00DD3D37" w:rsidRPr="00A03327">
        <w:rPr>
          <w:i/>
          <w:iCs/>
        </w:rPr>
        <w:t>Südthüringen</w:t>
      </w:r>
      <w:r w:rsidR="00570A04" w:rsidRPr="00570A04">
        <w:t xml:space="preserve"> und</w:t>
      </w:r>
      <w:r w:rsidR="00570A04">
        <w:rPr>
          <w:i/>
          <w:iCs/>
        </w:rPr>
        <w:t xml:space="preserve"> </w:t>
      </w:r>
      <w:r w:rsidR="00DD3D37" w:rsidRPr="00A03327">
        <w:rPr>
          <w:i/>
          <w:iCs/>
        </w:rPr>
        <w:t>Oberfranken</w:t>
      </w:r>
      <w:r w:rsidR="00DD3D37">
        <w:t xml:space="preserve">, in welcher die Hochschule Coburg </w:t>
      </w:r>
      <w:r w:rsidR="002573E7">
        <w:t xml:space="preserve">lokalisiert ist. </w:t>
      </w:r>
    </w:p>
    <w:p w14:paraId="10E83D7E" w14:textId="3F24B857" w:rsidR="00546AB9" w:rsidRDefault="00000B88" w:rsidP="00546AB9">
      <w:r>
        <w:t xml:space="preserve">Für die </w:t>
      </w:r>
      <w:r w:rsidR="001454BD">
        <w:t>Erhebung der Daten</w:t>
      </w:r>
      <w:r w:rsidR="00A72C4C">
        <w:t xml:space="preserve"> </w:t>
      </w:r>
      <w:r>
        <w:t>kam die Mobile</w:t>
      </w:r>
      <w:r w:rsidR="006A1F80">
        <w:t xml:space="preserve"> </w:t>
      </w:r>
      <w:r>
        <w:t xml:space="preserve">App </w:t>
      </w:r>
      <w:r w:rsidRPr="00000B88">
        <w:rPr>
          <w:i/>
          <w:iCs/>
        </w:rPr>
        <w:t>MotionTrace</w:t>
      </w:r>
      <w:r>
        <w:rPr>
          <w:i/>
          <w:iCs/>
        </w:rPr>
        <w:t xml:space="preserve"> </w:t>
      </w:r>
      <w:r>
        <w:t xml:space="preserve">zum Einsatz, welche im Zuge des Forschungsprojektes zur erweiterten Umfeldwahrnehmung autonomer Fahrzeuge an der Hochschule Coburg entwickelt wurde. </w:t>
      </w:r>
      <w:r w:rsidR="0060114E">
        <w:t xml:space="preserve">Die Kernfunktion der App besteht in der Aufnahme von gelabelten GNSS-Sequenzen, welche die </w:t>
      </w:r>
      <w:r w:rsidR="00C34CF0">
        <w:t xml:space="preserve">Bewegung – oder vielmehr die Positionsänderung </w:t>
      </w:r>
      <w:r w:rsidR="006A1F80">
        <w:t>–</w:t>
      </w:r>
      <w:r w:rsidR="00A72C4C">
        <w:t xml:space="preserve"> des ausführenden Mobilgeräts</w:t>
      </w:r>
      <w:r w:rsidR="0060114E">
        <w:t xml:space="preserve"> über einen beliebigen Zeitraum abbilden</w:t>
      </w:r>
      <w:r w:rsidR="00C34CF0">
        <w:t xml:space="preserve"> können</w:t>
      </w:r>
      <w:r w:rsidR="0060114E">
        <w:t xml:space="preserve">. </w:t>
      </w:r>
      <w:r w:rsidR="00266490">
        <w:t xml:space="preserve">Hierbei wird ein </w:t>
      </w:r>
      <w:r w:rsidR="00C34CF0">
        <w:t>Aufnahmei</w:t>
      </w:r>
      <w:r w:rsidR="00266490">
        <w:t xml:space="preserve">ntervall von einer Sekunde zwischen zwei aufeinanderfolgenden </w:t>
      </w:r>
      <w:r w:rsidR="00F1341C">
        <w:t>Positionsaufnahmen</w:t>
      </w:r>
      <w:r w:rsidR="00266490">
        <w:t xml:space="preserve"> genutzt. </w:t>
      </w:r>
      <w:r w:rsidR="00546AB9">
        <w:t>Abb. 1</w:t>
      </w:r>
      <w:r w:rsidR="00195057">
        <w:t>6</w:t>
      </w:r>
      <w:r w:rsidR="00546AB9">
        <w:t xml:space="preserve"> zeigt einen Screenshot der Benutzeroberfläche von MotionTrace während einer Aufnahme, die </w:t>
      </w:r>
      <w:r w:rsidR="00712BD9">
        <w:t xml:space="preserve">durch den Nutzer </w:t>
      </w:r>
      <w:r w:rsidR="00546AB9">
        <w:t>mit dem Label</w:t>
      </w:r>
      <w:r w:rsidR="00570A04">
        <w:t xml:space="preserve"> für die Klasse</w:t>
      </w:r>
      <w:r w:rsidR="00546AB9">
        <w:t xml:space="preserve"> </w:t>
      </w:r>
      <w:r w:rsidR="00546AB9" w:rsidRPr="004B0BC5">
        <w:rPr>
          <w:i/>
          <w:iCs/>
        </w:rPr>
        <w:t>Auto</w:t>
      </w:r>
      <w:r w:rsidR="00546AB9">
        <w:t xml:space="preserve"> versehen wurde.</w:t>
      </w:r>
    </w:p>
    <w:p w14:paraId="5936D3FC" w14:textId="1719987F" w:rsidR="00CC3C71" w:rsidRDefault="0060114E" w:rsidP="008502E5">
      <w:pPr>
        <w:spacing w:after="480"/>
      </w:pPr>
      <w:r>
        <w:t xml:space="preserve">Die </w:t>
      </w:r>
      <w:r w:rsidR="00266490">
        <w:t xml:space="preserve">durch MotionTrace aufgezeichneten </w:t>
      </w:r>
      <w:r>
        <w:t xml:space="preserve">Sequenzen </w:t>
      </w:r>
      <w:r w:rsidR="00266490">
        <w:t>können</w:t>
      </w:r>
      <w:r w:rsidR="00367323">
        <w:t xml:space="preserve"> synchron zur Aufnahme als </w:t>
      </w:r>
      <w:r w:rsidR="006A1F80">
        <w:t>CSV</w:t>
      </w:r>
      <w:r w:rsidR="00367323">
        <w:t>-Dateien auf dem Gerät gespeichert oder</w:t>
      </w:r>
      <w:r w:rsidR="006A1F80">
        <w:t xml:space="preserve"> </w:t>
      </w:r>
      <w:r w:rsidR="00367323">
        <w:t xml:space="preserve">im JSON-Format an einen </w:t>
      </w:r>
      <w:r w:rsidR="006A1F80">
        <w:t>Server</w:t>
      </w:r>
      <w:r w:rsidR="00367323">
        <w:t xml:space="preserve"> gesendet</w:t>
      </w:r>
      <w:r w:rsidR="00C73349">
        <w:t xml:space="preserve"> und von dort abgerufen</w:t>
      </w:r>
      <w:r w:rsidR="00367323">
        <w:t xml:space="preserve"> werden.</w:t>
      </w:r>
      <w:r>
        <w:t xml:space="preserve"> </w:t>
      </w:r>
      <w:r w:rsidR="00383126">
        <w:t xml:space="preserve">Eine einzelne </w:t>
      </w:r>
      <w:r w:rsidR="00383126" w:rsidRPr="00570A04">
        <w:t>Positionsaufnahme (Zeile) in der</w:t>
      </w:r>
      <w:r w:rsidR="00393059" w:rsidRPr="00570A04">
        <w:t xml:space="preserve"> zu einer Aufnahme zugehörigen</w:t>
      </w:r>
      <w:r w:rsidR="00383126" w:rsidRPr="00570A04">
        <w:t xml:space="preserve"> </w:t>
      </w:r>
      <w:r w:rsidR="006A1F80">
        <w:t>CSV</w:t>
      </w:r>
      <w:r w:rsidR="00383126" w:rsidRPr="00570A04">
        <w:t>-Datei umfasst dabei die in Tab</w:t>
      </w:r>
      <w:r w:rsidR="00570A04" w:rsidRPr="00570A04">
        <w:t>.</w:t>
      </w:r>
      <w:r w:rsidR="00383126" w:rsidRPr="00570A04">
        <w:t xml:space="preserve"> 1 aufgeführten </w:t>
      </w:r>
      <w:r w:rsidR="0019109C">
        <w:t>Merkmale</w:t>
      </w:r>
      <w:r w:rsidR="00383126">
        <w:t xml:space="preserve"> (Spalten).</w:t>
      </w:r>
    </w:p>
    <w:tbl>
      <w:tblPr>
        <w:tblStyle w:val="zuTabStandard"/>
        <w:tblW w:w="0" w:type="auto"/>
        <w:tblLook w:val="04A0" w:firstRow="1" w:lastRow="0" w:firstColumn="1" w:lastColumn="0" w:noHBand="0" w:noVBand="1"/>
      </w:tblPr>
      <w:tblGrid>
        <w:gridCol w:w="1369"/>
        <w:gridCol w:w="1198"/>
        <w:gridCol w:w="6493"/>
      </w:tblGrid>
      <w:tr w:rsidR="00383126" w14:paraId="6D0966F1" w14:textId="77777777" w:rsidTr="007D1002">
        <w:trPr>
          <w:cnfStyle w:val="100000000000" w:firstRow="1" w:lastRow="0" w:firstColumn="0" w:lastColumn="0" w:oddVBand="0" w:evenVBand="0" w:oddHBand="0" w:evenHBand="0" w:firstRowFirstColumn="0" w:firstRowLastColumn="0" w:lastRowFirstColumn="0" w:lastRowLastColumn="0"/>
        </w:trPr>
        <w:tc>
          <w:tcPr>
            <w:tcW w:w="1349" w:type="dxa"/>
          </w:tcPr>
          <w:p w14:paraId="447BC5F2" w14:textId="02A71E23" w:rsidR="00383126" w:rsidRPr="00F50850" w:rsidRDefault="007D1002" w:rsidP="00F50850">
            <w:pPr>
              <w:pStyle w:val="TabStandard"/>
            </w:pPr>
            <w:r w:rsidRPr="00F50850">
              <w:t>B</w:t>
            </w:r>
            <w:r w:rsidR="00383126" w:rsidRPr="00F50850">
              <w:t>ezeichner</w:t>
            </w:r>
          </w:p>
        </w:tc>
        <w:tc>
          <w:tcPr>
            <w:tcW w:w="1198" w:type="dxa"/>
          </w:tcPr>
          <w:p w14:paraId="5B65B74B" w14:textId="1AD51EA2" w:rsidR="00383126" w:rsidRPr="00F50850" w:rsidRDefault="00383126" w:rsidP="00F50850">
            <w:pPr>
              <w:pStyle w:val="TabStandard"/>
            </w:pPr>
            <w:r w:rsidRPr="00F50850">
              <w:t>Datentyp</w:t>
            </w:r>
          </w:p>
        </w:tc>
        <w:tc>
          <w:tcPr>
            <w:tcW w:w="6515" w:type="dxa"/>
          </w:tcPr>
          <w:p w14:paraId="6835A50A" w14:textId="5E14AEEB" w:rsidR="00383126" w:rsidRPr="00F50850" w:rsidRDefault="007D1002" w:rsidP="00F50850">
            <w:pPr>
              <w:pStyle w:val="TabStandard"/>
            </w:pPr>
            <w:r w:rsidRPr="00F50850">
              <w:t>Erläuterung</w:t>
            </w:r>
          </w:p>
        </w:tc>
      </w:tr>
      <w:tr w:rsidR="00383126" w14:paraId="78CD4EA1" w14:textId="77777777" w:rsidTr="007D1002">
        <w:tc>
          <w:tcPr>
            <w:tcW w:w="1349" w:type="dxa"/>
          </w:tcPr>
          <w:p w14:paraId="1CBF247D" w14:textId="3897C65A" w:rsidR="00383126" w:rsidRPr="00B538BF" w:rsidRDefault="00383126" w:rsidP="00F50850">
            <w:pPr>
              <w:pStyle w:val="TabStandard"/>
              <w:rPr>
                <w:rStyle w:val="Code"/>
              </w:rPr>
            </w:pPr>
            <w:r w:rsidRPr="00B538BF">
              <w:rPr>
                <w:rStyle w:val="Code"/>
              </w:rPr>
              <w:t>idx</w:t>
            </w:r>
          </w:p>
        </w:tc>
        <w:tc>
          <w:tcPr>
            <w:tcW w:w="1198" w:type="dxa"/>
          </w:tcPr>
          <w:p w14:paraId="6BE7897A" w14:textId="375EABCE" w:rsidR="00383126" w:rsidRPr="00F50850" w:rsidRDefault="00383126" w:rsidP="00F50850">
            <w:pPr>
              <w:pStyle w:val="TabStandard"/>
            </w:pPr>
            <w:r w:rsidRPr="00F50850">
              <w:t>Integer</w:t>
            </w:r>
          </w:p>
        </w:tc>
        <w:tc>
          <w:tcPr>
            <w:tcW w:w="6515" w:type="dxa"/>
          </w:tcPr>
          <w:p w14:paraId="2C9204C2" w14:textId="5AF2D8AD" w:rsidR="00383126" w:rsidRPr="00F50850" w:rsidRDefault="007D1002" w:rsidP="00F50850">
            <w:pPr>
              <w:pStyle w:val="TabStandard"/>
            </w:pPr>
            <w:r w:rsidRPr="00F50850">
              <w:t>Laufender Index, der die Reihenfolge der Positionsaufnahmen innerhalb einer Sequenz eindeutig festlegt</w:t>
            </w:r>
          </w:p>
        </w:tc>
      </w:tr>
      <w:tr w:rsidR="00383126" w14:paraId="6CA9B065" w14:textId="77777777" w:rsidTr="007D1002">
        <w:tc>
          <w:tcPr>
            <w:tcW w:w="1349" w:type="dxa"/>
          </w:tcPr>
          <w:p w14:paraId="774E739E" w14:textId="3ADE4B2B" w:rsidR="00383126" w:rsidRPr="00B538BF" w:rsidRDefault="00383126" w:rsidP="00F50850">
            <w:pPr>
              <w:pStyle w:val="TabStandard"/>
              <w:rPr>
                <w:rStyle w:val="Code"/>
              </w:rPr>
            </w:pPr>
            <w:r w:rsidRPr="00B538BF">
              <w:rPr>
                <w:rStyle w:val="Code"/>
              </w:rPr>
              <w:t>type</w:t>
            </w:r>
          </w:p>
        </w:tc>
        <w:tc>
          <w:tcPr>
            <w:tcW w:w="1198" w:type="dxa"/>
          </w:tcPr>
          <w:p w14:paraId="17B65B6D" w14:textId="5B3DDAE5" w:rsidR="00383126" w:rsidRPr="00F50850" w:rsidRDefault="007D1002" w:rsidP="00F50850">
            <w:pPr>
              <w:pStyle w:val="TabStandard"/>
            </w:pPr>
            <w:r w:rsidRPr="00F50850">
              <w:t>Integer</w:t>
            </w:r>
          </w:p>
        </w:tc>
        <w:tc>
          <w:tcPr>
            <w:tcW w:w="6515" w:type="dxa"/>
          </w:tcPr>
          <w:p w14:paraId="0AA5761A" w14:textId="05204A86" w:rsidR="00383126" w:rsidRPr="00F50850" w:rsidRDefault="00195057" w:rsidP="00F50850">
            <w:pPr>
              <w:pStyle w:val="TabStandard"/>
            </w:pPr>
            <w:r>
              <w:t>Label/</w:t>
            </w:r>
            <w:r w:rsidR="00954E18">
              <w:t>Klasse</w:t>
            </w:r>
            <w:r w:rsidR="007D1002" w:rsidRPr="00F50850">
              <w:t xml:space="preserve"> des aufzeichnenden Verkehrsteilnehmers:</w:t>
            </w:r>
          </w:p>
          <w:p w14:paraId="49DE3525" w14:textId="53FD6730" w:rsidR="007D1002" w:rsidRPr="00F50850" w:rsidRDefault="007D1002" w:rsidP="00F50850">
            <w:pPr>
              <w:pStyle w:val="TabStandard"/>
            </w:pPr>
            <w:r w:rsidRPr="00F50850">
              <w:t>0 = Fußgänger, 1 = Fahrrad, 2 = Motorrad, 3 = Auto (, …)</w:t>
            </w:r>
          </w:p>
        </w:tc>
      </w:tr>
      <w:tr w:rsidR="00383126" w14:paraId="32D4042F" w14:textId="77777777" w:rsidTr="007D1002">
        <w:tc>
          <w:tcPr>
            <w:tcW w:w="1349" w:type="dxa"/>
          </w:tcPr>
          <w:p w14:paraId="44E0F85E" w14:textId="6B67D1CD" w:rsidR="00383126" w:rsidRPr="00B538BF" w:rsidRDefault="007D1002" w:rsidP="00F50850">
            <w:pPr>
              <w:pStyle w:val="TabStandard"/>
              <w:rPr>
                <w:rStyle w:val="Code"/>
              </w:rPr>
            </w:pPr>
            <w:r w:rsidRPr="00B538BF">
              <w:rPr>
                <w:rStyle w:val="Code"/>
              </w:rPr>
              <w:t>lat</w:t>
            </w:r>
          </w:p>
        </w:tc>
        <w:tc>
          <w:tcPr>
            <w:tcW w:w="1198" w:type="dxa"/>
          </w:tcPr>
          <w:p w14:paraId="05A51AB9" w14:textId="0010ACEC" w:rsidR="00383126" w:rsidRPr="00F50850" w:rsidRDefault="007D1002" w:rsidP="00F50850">
            <w:pPr>
              <w:pStyle w:val="TabStandard"/>
            </w:pPr>
            <w:r w:rsidRPr="00F50850">
              <w:t>Double</w:t>
            </w:r>
          </w:p>
        </w:tc>
        <w:tc>
          <w:tcPr>
            <w:tcW w:w="6515" w:type="dxa"/>
          </w:tcPr>
          <w:p w14:paraId="29FEE641" w14:textId="0CE03242" w:rsidR="00383126" w:rsidRPr="00F50850" w:rsidRDefault="007D1002" w:rsidP="00F50850">
            <w:pPr>
              <w:pStyle w:val="TabStandard"/>
            </w:pPr>
            <w:r w:rsidRPr="00F50850">
              <w:t>Die geographische Breitenkoordinate in Dezimalgrad</w:t>
            </w:r>
          </w:p>
        </w:tc>
      </w:tr>
      <w:tr w:rsidR="007D1002" w14:paraId="26C171CF" w14:textId="77777777" w:rsidTr="007D1002">
        <w:tc>
          <w:tcPr>
            <w:tcW w:w="1349" w:type="dxa"/>
          </w:tcPr>
          <w:p w14:paraId="099963AF" w14:textId="0D20BF63" w:rsidR="007D1002" w:rsidRPr="00B538BF" w:rsidRDefault="007D1002" w:rsidP="00F50850">
            <w:pPr>
              <w:pStyle w:val="TabStandard"/>
              <w:rPr>
                <w:rStyle w:val="Code"/>
              </w:rPr>
            </w:pPr>
            <w:r w:rsidRPr="00B538BF">
              <w:rPr>
                <w:rStyle w:val="Code"/>
              </w:rPr>
              <w:t>lon</w:t>
            </w:r>
          </w:p>
        </w:tc>
        <w:tc>
          <w:tcPr>
            <w:tcW w:w="1198" w:type="dxa"/>
          </w:tcPr>
          <w:p w14:paraId="5C91D3CA" w14:textId="7099F6AC" w:rsidR="007D1002" w:rsidRPr="00F50850" w:rsidRDefault="007D1002" w:rsidP="00F50850">
            <w:pPr>
              <w:pStyle w:val="TabStandard"/>
            </w:pPr>
            <w:r w:rsidRPr="00F50850">
              <w:t>Double</w:t>
            </w:r>
          </w:p>
        </w:tc>
        <w:tc>
          <w:tcPr>
            <w:tcW w:w="6515" w:type="dxa"/>
          </w:tcPr>
          <w:p w14:paraId="6176D475" w14:textId="42E54B73" w:rsidR="007D1002" w:rsidRPr="00F50850" w:rsidRDefault="007D1002" w:rsidP="00F50850">
            <w:pPr>
              <w:pStyle w:val="TabStandard"/>
            </w:pPr>
            <w:r w:rsidRPr="00F50850">
              <w:t>Die geographische Längenkoordinate in Dezimalgrad</w:t>
            </w:r>
          </w:p>
        </w:tc>
      </w:tr>
      <w:tr w:rsidR="007D1002" w14:paraId="40FBA782" w14:textId="77777777" w:rsidTr="007D1002">
        <w:tc>
          <w:tcPr>
            <w:tcW w:w="1349" w:type="dxa"/>
          </w:tcPr>
          <w:p w14:paraId="3D035C62" w14:textId="3C8941AC" w:rsidR="007D1002" w:rsidRPr="00B538BF" w:rsidRDefault="007D1002" w:rsidP="00F50850">
            <w:pPr>
              <w:pStyle w:val="TabStandard"/>
              <w:rPr>
                <w:rStyle w:val="Code"/>
              </w:rPr>
            </w:pPr>
            <w:r w:rsidRPr="00B538BF">
              <w:rPr>
                <w:rStyle w:val="Code"/>
              </w:rPr>
              <w:t>accuracy</w:t>
            </w:r>
          </w:p>
        </w:tc>
        <w:tc>
          <w:tcPr>
            <w:tcW w:w="1198" w:type="dxa"/>
          </w:tcPr>
          <w:p w14:paraId="44FBE3AF" w14:textId="118E900C" w:rsidR="007D1002" w:rsidRPr="00F50850" w:rsidRDefault="007D1002" w:rsidP="00F50850">
            <w:pPr>
              <w:pStyle w:val="TabStandard"/>
            </w:pPr>
            <w:r w:rsidRPr="00F50850">
              <w:t>Double</w:t>
            </w:r>
          </w:p>
        </w:tc>
        <w:tc>
          <w:tcPr>
            <w:tcW w:w="6515" w:type="dxa"/>
          </w:tcPr>
          <w:p w14:paraId="0E5A8060" w14:textId="66F63E7C" w:rsidR="007D1002" w:rsidRPr="00F50850" w:rsidRDefault="007D1002" w:rsidP="00F50850">
            <w:pPr>
              <w:pStyle w:val="TabStandard"/>
            </w:pPr>
            <w:r w:rsidRPr="00F50850">
              <w:t xml:space="preserve">Die geschätzte </w:t>
            </w:r>
            <w:r w:rsidR="00A41AA1" w:rsidRPr="00F50850">
              <w:t xml:space="preserve">radiale </w:t>
            </w:r>
            <w:r w:rsidRPr="00F50850">
              <w:t>Genauigkeit de</w:t>
            </w:r>
            <w:r w:rsidR="00F1341C">
              <w:t>r</w:t>
            </w:r>
            <w:r w:rsidRPr="00F50850">
              <w:t xml:space="preserve"> aufgezeichneten Koordinaten in Meter</w:t>
            </w:r>
          </w:p>
        </w:tc>
      </w:tr>
      <w:tr w:rsidR="007D1002" w14:paraId="571FAF0A" w14:textId="77777777" w:rsidTr="007D1002">
        <w:tc>
          <w:tcPr>
            <w:tcW w:w="1349" w:type="dxa"/>
          </w:tcPr>
          <w:p w14:paraId="14458E41" w14:textId="65FD7F90" w:rsidR="007D1002" w:rsidRPr="00B538BF" w:rsidRDefault="007D1002" w:rsidP="00F50850">
            <w:pPr>
              <w:pStyle w:val="TabStandard"/>
              <w:rPr>
                <w:rStyle w:val="Code"/>
              </w:rPr>
            </w:pPr>
            <w:r w:rsidRPr="00B538BF">
              <w:rPr>
                <w:rStyle w:val="Code"/>
              </w:rPr>
              <w:lastRenderedPageBreak/>
              <w:t>time</w:t>
            </w:r>
          </w:p>
        </w:tc>
        <w:tc>
          <w:tcPr>
            <w:tcW w:w="1198" w:type="dxa"/>
          </w:tcPr>
          <w:p w14:paraId="4B6F0704" w14:textId="46D7E0C6" w:rsidR="007D1002" w:rsidRPr="00F50850" w:rsidRDefault="007D1002" w:rsidP="00F50850">
            <w:pPr>
              <w:pStyle w:val="TabStandard"/>
            </w:pPr>
            <w:r w:rsidRPr="00F50850">
              <w:t>Integer</w:t>
            </w:r>
          </w:p>
        </w:tc>
        <w:tc>
          <w:tcPr>
            <w:tcW w:w="6515" w:type="dxa"/>
          </w:tcPr>
          <w:p w14:paraId="7D6CEF27" w14:textId="027470EB" w:rsidR="004C2B20" w:rsidRPr="00F50850" w:rsidRDefault="007D1002" w:rsidP="00F50850">
            <w:pPr>
              <w:pStyle w:val="TabStandard"/>
            </w:pPr>
            <w:r w:rsidRPr="00F50850">
              <w:t>Zeitstempel der Koordinatenaufzeichnung in Millisekunden seit</w:t>
            </w:r>
            <w:r w:rsidR="00BB1AFC" w:rsidRPr="00F50850">
              <w:t xml:space="preserve"> der Unix-Epoche (01.01.1970 00:00:00 Uhr)</w:t>
            </w:r>
          </w:p>
        </w:tc>
      </w:tr>
    </w:tbl>
    <w:p w14:paraId="2F8C0F6A" w14:textId="6BD6CDA7" w:rsidR="00383126" w:rsidRPr="00000B88" w:rsidRDefault="00C132C0" w:rsidP="00AD7D24">
      <w:pPr>
        <w:pStyle w:val="Beschriftung"/>
      </w:pPr>
      <w:bookmarkStart w:id="73" w:name="_Toc143696944"/>
      <w:bookmarkStart w:id="74" w:name="_Toc144726740"/>
      <w:r>
        <w:t xml:space="preserve">Tab. </w:t>
      </w:r>
      <w:fldSimple w:instr=" SEQ Tab. \* ARABIC ">
        <w:r w:rsidR="008514D7">
          <w:rPr>
            <w:noProof/>
          </w:rPr>
          <w:t>1</w:t>
        </w:r>
      </w:fldSimple>
      <w:r>
        <w:t xml:space="preserve">: </w:t>
      </w:r>
      <w:r w:rsidR="00AD7D24">
        <w:tab/>
      </w:r>
      <w:r w:rsidR="004C2B20">
        <w:t xml:space="preserve">Spalten der von MotionTrace erzeugten </w:t>
      </w:r>
      <w:r w:rsidR="006A1F80">
        <w:t>CSV</w:t>
      </w:r>
      <w:r w:rsidR="004C2B20">
        <w:t>-Dateien</w:t>
      </w:r>
      <w:r w:rsidR="00DD20EA">
        <w:t xml:space="preserve"> (</w:t>
      </w:r>
      <w:r w:rsidR="00CD690F">
        <w:t>A</w:t>
      </w:r>
      <w:r w:rsidR="00DD20EA">
        <w:t>ufnahmen)</w:t>
      </w:r>
      <w:bookmarkEnd w:id="73"/>
      <w:bookmarkEnd w:id="74"/>
    </w:p>
    <w:p w14:paraId="4A02371F" w14:textId="77777777" w:rsidR="005E1611" w:rsidRDefault="005E1611" w:rsidP="00E667E8"/>
    <w:p w14:paraId="7CA6AE53" w14:textId="2E9FE240" w:rsidR="00546AB9" w:rsidRDefault="002E291B" w:rsidP="00E667E8">
      <w:r>
        <w:t xml:space="preserve">Insgesamt konnten sechs </w:t>
      </w:r>
      <w:r w:rsidR="006A1F80">
        <w:t>freiwillige Teilnehmer</w:t>
      </w:r>
      <w:r>
        <w:t xml:space="preserve"> gewonnen werden, welche sich an der Datener</w:t>
      </w:r>
      <w:r w:rsidR="00CD690F">
        <w:t>hebung</w:t>
      </w:r>
      <w:r>
        <w:t xml:space="preserve"> beteiligten und</w:t>
      </w:r>
      <w:r w:rsidR="00736BFF">
        <w:t xml:space="preserve"> ihre Bewegung</w:t>
      </w:r>
      <w:r w:rsidR="006A1F80">
        <w:t>en</w:t>
      </w:r>
      <w:r w:rsidR="00736BFF">
        <w:t xml:space="preserve"> </w:t>
      </w:r>
      <w:r>
        <w:t>als Fußgänger, Fahrradfahrer, Motorradfahrer oder Auto</w:t>
      </w:r>
      <w:r w:rsidR="00736BFF">
        <w:t>fahrer</w:t>
      </w:r>
      <w:r>
        <w:t xml:space="preserve"> </w:t>
      </w:r>
      <w:r w:rsidR="00736BFF">
        <w:t>im Straßenverkehr über einen Zeitraum von etwa zwei Monaten</w:t>
      </w:r>
      <w:r w:rsidR="003C21F7">
        <w:t xml:space="preserve"> </w:t>
      </w:r>
      <w:r w:rsidR="003C21F7" w:rsidRPr="001E1A59">
        <w:t>regelmäßig</w:t>
      </w:r>
      <w:r w:rsidR="00736BFF" w:rsidRPr="001E1A59">
        <w:t xml:space="preserve"> mittels MotionTrace aufgenommen haben.</w:t>
      </w:r>
    </w:p>
    <w:p w14:paraId="724DE20F" w14:textId="77777777" w:rsidR="00CC3C71" w:rsidRDefault="00192C3C" w:rsidP="00CC3C71">
      <w:pPr>
        <w:pStyle w:val="AbbMitRahmen"/>
        <w:keepNext/>
      </w:pPr>
      <w:r w:rsidRPr="00192C3C">
        <w:rPr>
          <w:noProof/>
        </w:rPr>
        <w:drawing>
          <wp:inline distT="0" distB="0" distL="0" distR="0" wp14:anchorId="7863BDBD" wp14:editId="17A8E920">
            <wp:extent cx="1867910" cy="4048125"/>
            <wp:effectExtent l="95250" t="76200" r="94615" b="85725"/>
            <wp:docPr id="15" name="Inhaltsplatzhalter 14" descr="Ein Bild, das Text, Karte, Screenshot enthält.&#10;&#10;Automatisch generierte Beschreibung">
              <a:extLst xmlns:a="http://schemas.openxmlformats.org/drawingml/2006/main">
                <a:ext uri="{FF2B5EF4-FFF2-40B4-BE49-F238E27FC236}">
                  <a16:creationId xmlns:a16="http://schemas.microsoft.com/office/drawing/2014/main" id="{72CF4F64-4810-D0CD-45A5-8FEA8C2A4F6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5" name="Inhaltsplatzhalter 14" descr="Ein Bild, das Text, Karte, Screenshot enthält.&#10;&#10;Automatisch generierte Beschreibung">
                      <a:extLst>
                        <a:ext uri="{FF2B5EF4-FFF2-40B4-BE49-F238E27FC236}">
                          <a16:creationId xmlns:a16="http://schemas.microsoft.com/office/drawing/2014/main" id="{72CF4F64-4810-D0CD-45A5-8FEA8C2A4F68}"/>
                        </a:ext>
                      </a:extLst>
                    </pic:cNvPr>
                    <pic:cNvPicPr>
                      <a:picLocks noGrp="1"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890739" cy="4097599"/>
                    </a:xfrm>
                    <a:prstGeom prst="roundRect">
                      <a:avLst>
                        <a:gd name="adj" fmla="val 2828"/>
                      </a:avLst>
                    </a:prstGeom>
                    <a:solidFill>
                      <a:srgbClr val="FFFFFF"/>
                    </a:solidFill>
                    <a:ln w="76200" cap="sq">
                      <a:solidFill>
                        <a:srgbClr val="292929"/>
                      </a:solidFill>
                      <a:miter lim="800000"/>
                    </a:ln>
                    <a:effectLst/>
                    <a:scene3d>
                      <a:camera prst="orthographicFront"/>
                      <a:lightRig rig="threePt" dir="t">
                        <a:rot lat="0" lon="0" rev="2700000"/>
                      </a:lightRig>
                    </a:scene3d>
                    <a:sp3d>
                      <a:bevelT h="38100"/>
                      <a:contourClr>
                        <a:srgbClr val="C0C0C0"/>
                      </a:contourClr>
                    </a:sp3d>
                  </pic:spPr>
                </pic:pic>
              </a:graphicData>
            </a:graphic>
          </wp:inline>
        </w:drawing>
      </w:r>
    </w:p>
    <w:p w14:paraId="2B4E436A" w14:textId="74D257B3" w:rsidR="007F2979" w:rsidRPr="007F2979" w:rsidRDefault="00C132C0" w:rsidP="00AD7D24">
      <w:pPr>
        <w:pStyle w:val="Beschriftung"/>
      </w:pPr>
      <w:bookmarkStart w:id="75" w:name="_Toc143696929"/>
      <w:bookmarkStart w:id="76" w:name="_Toc144726579"/>
      <w:r>
        <w:t xml:space="preserve">Abb. </w:t>
      </w:r>
      <w:fldSimple w:instr=" SEQ Abb. \* ARABIC ">
        <w:r w:rsidR="008514D7">
          <w:rPr>
            <w:noProof/>
          </w:rPr>
          <w:t>16</w:t>
        </w:r>
      </w:fldSimple>
      <w:r>
        <w:t xml:space="preserve">: </w:t>
      </w:r>
      <w:r w:rsidR="00AD7D24">
        <w:tab/>
      </w:r>
      <w:r w:rsidR="00CC3C71">
        <w:t>Screenshot der MotionTrace-App</w:t>
      </w:r>
      <w:bookmarkEnd w:id="75"/>
      <w:bookmarkEnd w:id="76"/>
    </w:p>
    <w:p w14:paraId="28C239E6" w14:textId="21D9C64C" w:rsidR="00F2088B" w:rsidRDefault="00F2088B" w:rsidP="00F2088B">
      <w:pPr>
        <w:pStyle w:val="berschrift2"/>
      </w:pPr>
      <w:bookmarkStart w:id="77" w:name="_Toc144726468"/>
      <w:r>
        <w:t>Be</w:t>
      </w:r>
      <w:r w:rsidR="00760AAA">
        <w:t>trachtung</w:t>
      </w:r>
      <w:r>
        <w:t xml:space="preserve"> de</w:t>
      </w:r>
      <w:r w:rsidR="00E20F0B">
        <w:t xml:space="preserve">r </w:t>
      </w:r>
      <w:r w:rsidR="00281A17">
        <w:t>Ausgangsdaten</w:t>
      </w:r>
      <w:bookmarkEnd w:id="77"/>
    </w:p>
    <w:p w14:paraId="539909A9" w14:textId="2C9F8D82" w:rsidR="007C11E6" w:rsidRDefault="007C11E6" w:rsidP="007C11E6">
      <w:r>
        <w:t xml:space="preserve">Insgesamt </w:t>
      </w:r>
      <w:r w:rsidRPr="007B7496">
        <w:t>konnten 1</w:t>
      </w:r>
      <w:r w:rsidR="00954E18">
        <w:t>6</w:t>
      </w:r>
      <w:r w:rsidR="00C5063F" w:rsidRPr="007B7496">
        <w:t>5</w:t>
      </w:r>
      <w:r w:rsidRPr="007B7496">
        <w:t xml:space="preserve"> </w:t>
      </w:r>
      <w:r w:rsidR="00311DB8">
        <w:t>Aufnahmen</w:t>
      </w:r>
      <w:r w:rsidRPr="007B7496">
        <w:t xml:space="preserve"> mit einer </w:t>
      </w:r>
      <w:r>
        <w:t xml:space="preserve">Gesamtlänge von </w:t>
      </w:r>
      <w:r w:rsidRPr="00954E18">
        <w:t xml:space="preserve">ca. 32 Stunden als </w:t>
      </w:r>
      <w:r>
        <w:t>Daten</w:t>
      </w:r>
      <w:r w:rsidR="00CD690F">
        <w:t>basis</w:t>
      </w:r>
      <w:r>
        <w:t xml:space="preserve"> für diese Arbeit gesammelt werden. Die Verteilung dieser 32 Stunden auf die einzelnen </w:t>
      </w:r>
      <w:r w:rsidR="00E14A19" w:rsidRPr="00954E18">
        <w:t>Verkehrsteilnehmer</w:t>
      </w:r>
      <w:r w:rsidR="00954E18" w:rsidRPr="00954E18">
        <w:t>typen</w:t>
      </w:r>
      <w:r w:rsidRPr="00954E18">
        <w:t xml:space="preserve"> ist hierbei Abb. 1</w:t>
      </w:r>
      <w:r w:rsidR="007D5458" w:rsidRPr="00954E18">
        <w:t>7</w:t>
      </w:r>
      <w:r w:rsidRPr="00954E18">
        <w:t xml:space="preserve"> zu entnehmen.</w:t>
      </w:r>
      <w:r w:rsidR="00E14A19" w:rsidRPr="00954E18">
        <w:t xml:space="preserve"> Demnach sind in etwa 34,</w:t>
      </w:r>
      <w:r w:rsidR="00374759" w:rsidRPr="00954E18">
        <w:t>6</w:t>
      </w:r>
      <w:r w:rsidR="00E14A19" w:rsidRPr="00954E18">
        <w:t xml:space="preserve">% der Ausgangsdaten der Klasse </w:t>
      </w:r>
      <w:r w:rsidR="00E14A19" w:rsidRPr="00954E18">
        <w:rPr>
          <w:i/>
          <w:iCs/>
        </w:rPr>
        <w:t>Auto</w:t>
      </w:r>
      <w:r w:rsidR="00E14A19" w:rsidRPr="00954E18">
        <w:t xml:space="preserve">, 24,5% der Klasse </w:t>
      </w:r>
      <w:r w:rsidR="00E14A19" w:rsidRPr="00954E18">
        <w:rPr>
          <w:i/>
          <w:iCs/>
        </w:rPr>
        <w:t>Fahrrad</w:t>
      </w:r>
      <w:r w:rsidR="00E14A19" w:rsidRPr="00954E18">
        <w:t>, 20,</w:t>
      </w:r>
      <w:r w:rsidR="00374759" w:rsidRPr="00954E18">
        <w:t>3</w:t>
      </w:r>
      <w:r w:rsidR="00E14A19" w:rsidRPr="00954E18">
        <w:t xml:space="preserve">% der Klasse </w:t>
      </w:r>
      <w:r w:rsidR="00E14A19" w:rsidRPr="00954E18">
        <w:rPr>
          <w:i/>
          <w:iCs/>
        </w:rPr>
        <w:t>Motorrad</w:t>
      </w:r>
      <w:r w:rsidR="00E14A19" w:rsidRPr="00954E18">
        <w:t xml:space="preserve"> und 20,</w:t>
      </w:r>
      <w:r w:rsidR="00C5063F" w:rsidRPr="00954E18">
        <w:t>6</w:t>
      </w:r>
      <w:r w:rsidR="00E14A19" w:rsidRPr="00954E18">
        <w:t xml:space="preserve">% </w:t>
      </w:r>
      <w:r w:rsidR="00E14A19" w:rsidRPr="00954E18">
        <w:lastRenderedPageBreak/>
        <w:t xml:space="preserve">der </w:t>
      </w:r>
      <w:r w:rsidR="00E14A19">
        <w:t xml:space="preserve">Klasse </w:t>
      </w:r>
      <w:r w:rsidR="00E14A19" w:rsidRPr="00E14A19">
        <w:rPr>
          <w:i/>
          <w:iCs/>
        </w:rPr>
        <w:t>Fußgänger</w:t>
      </w:r>
      <w:r w:rsidR="00E14A19">
        <w:t xml:space="preserve"> zugeordnet.</w:t>
      </w:r>
      <w:r w:rsidR="00AD4F16">
        <w:t xml:space="preserve"> Die Daten sind somit</w:t>
      </w:r>
      <w:r w:rsidR="00CD690F">
        <w:t>, insbesondere</w:t>
      </w:r>
      <w:r w:rsidR="00AD4F16">
        <w:t xml:space="preserve"> in Bezug auf die </w:t>
      </w:r>
      <w:r w:rsidR="00CD690F">
        <w:t xml:space="preserve">Klasse </w:t>
      </w:r>
      <w:r w:rsidR="00CD690F" w:rsidRPr="00CD690F">
        <w:rPr>
          <w:i/>
          <w:iCs/>
        </w:rPr>
        <w:t>Auto</w:t>
      </w:r>
      <w:r w:rsidR="00CD690F">
        <w:t xml:space="preserve">, </w:t>
      </w:r>
      <w:r w:rsidR="00AD4F16">
        <w:t>nicht ausgeglichen.</w:t>
      </w:r>
    </w:p>
    <w:p w14:paraId="31F52D57" w14:textId="4E4DFDE4" w:rsidR="007C11E6" w:rsidRDefault="00C5063F" w:rsidP="007C11E6">
      <w:pPr>
        <w:pStyle w:val="AbbMitRahmen"/>
      </w:pPr>
      <w:r w:rsidRPr="00C5063F">
        <w:rPr>
          <w:noProof/>
        </w:rPr>
        <w:drawing>
          <wp:inline distT="0" distB="0" distL="0" distR="0" wp14:anchorId="2111F370" wp14:editId="55C11D8C">
            <wp:extent cx="3953761" cy="2518913"/>
            <wp:effectExtent l="0" t="0" r="8890" b="0"/>
            <wp:docPr id="843585232" name="Grafik 1" descr="Ein Bild, das Text, Screenshot, Rechteck,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585232" name="Grafik 1" descr="Ein Bild, das Text, Screenshot, Rechteck, Diagramm enthält.&#10;&#10;Automatisch generierte Beschreibung"/>
                    <pic:cNvPicPr/>
                  </pic:nvPicPr>
                  <pic:blipFill rotWithShape="1">
                    <a:blip r:embed="rId31"/>
                    <a:srcRect t="10761" b="4293"/>
                    <a:stretch/>
                  </pic:blipFill>
                  <pic:spPr bwMode="auto">
                    <a:xfrm>
                      <a:off x="0" y="0"/>
                      <a:ext cx="3992229" cy="2543421"/>
                    </a:xfrm>
                    <a:prstGeom prst="rect">
                      <a:avLst/>
                    </a:prstGeom>
                    <a:ln>
                      <a:noFill/>
                    </a:ln>
                    <a:extLst>
                      <a:ext uri="{53640926-AAD7-44D8-BBD7-CCE9431645EC}">
                        <a14:shadowObscured xmlns:a14="http://schemas.microsoft.com/office/drawing/2010/main"/>
                      </a:ext>
                    </a:extLst>
                  </pic:spPr>
                </pic:pic>
              </a:graphicData>
            </a:graphic>
          </wp:inline>
        </w:drawing>
      </w:r>
    </w:p>
    <w:p w14:paraId="796A7B79" w14:textId="0CB2F44F" w:rsidR="007C11E6" w:rsidRDefault="00C132C0" w:rsidP="00AD7D24">
      <w:pPr>
        <w:pStyle w:val="Beschriftung"/>
      </w:pPr>
      <w:bookmarkStart w:id="78" w:name="_Toc143696930"/>
      <w:bookmarkStart w:id="79" w:name="_Toc144726580"/>
      <w:r>
        <w:t xml:space="preserve">Abb. </w:t>
      </w:r>
      <w:fldSimple w:instr=" SEQ Abb. \* ARABIC ">
        <w:r w:rsidR="008514D7">
          <w:rPr>
            <w:noProof/>
          </w:rPr>
          <w:t>17</w:t>
        </w:r>
      </w:fldSimple>
      <w:r>
        <w:t xml:space="preserve">: </w:t>
      </w:r>
      <w:r w:rsidR="00AD7D24">
        <w:tab/>
      </w:r>
      <w:r w:rsidR="00C9672B">
        <w:t xml:space="preserve">Umfang der </w:t>
      </w:r>
      <w:r w:rsidR="00322652">
        <w:t>Datenbasis</w:t>
      </w:r>
      <w:r w:rsidR="00C9672B">
        <w:t xml:space="preserve"> (in Stunden)</w:t>
      </w:r>
      <w:r w:rsidR="007C11E6">
        <w:t xml:space="preserve"> nach Verkehrsteilnehmerklasse</w:t>
      </w:r>
      <w:bookmarkEnd w:id="78"/>
      <w:bookmarkEnd w:id="79"/>
    </w:p>
    <w:p w14:paraId="25EAB2C0" w14:textId="77777777" w:rsidR="00C17ED8" w:rsidRDefault="00C17ED8" w:rsidP="00C17ED8"/>
    <w:p w14:paraId="714A6E1D" w14:textId="139CDECC" w:rsidR="00570A04" w:rsidRDefault="00DE7D31" w:rsidP="00C17ED8">
      <w:r>
        <w:t xml:space="preserve">Visualisiert man die gesammelten </w:t>
      </w:r>
      <w:r w:rsidR="00311DB8">
        <w:t>Aufnahmen</w:t>
      </w:r>
      <w:r>
        <w:t xml:space="preserve"> auf einer Karte, so fällt auf, dass ein großer Teil der Daten nur wenigen Städten und Gemeinden entstammt. </w:t>
      </w:r>
      <w:r w:rsidR="001E3056">
        <w:t xml:space="preserve">Zu diesen gehören die </w:t>
      </w:r>
      <w:r w:rsidR="004A3A45">
        <w:t>Mittelstädte</w:t>
      </w:r>
      <w:r w:rsidR="001E3056">
        <w:t xml:space="preserve"> </w:t>
      </w:r>
      <w:r w:rsidR="001E3056" w:rsidRPr="001E3056">
        <w:rPr>
          <w:i/>
          <w:iCs/>
        </w:rPr>
        <w:t>Sonneberg</w:t>
      </w:r>
      <w:r w:rsidR="00374759">
        <w:t xml:space="preserve"> </w:t>
      </w:r>
      <w:r w:rsidR="001E3056">
        <w:t xml:space="preserve">und </w:t>
      </w:r>
      <w:r w:rsidR="001E3056" w:rsidRPr="001E3056">
        <w:rPr>
          <w:i/>
          <w:iCs/>
        </w:rPr>
        <w:t>Coburg</w:t>
      </w:r>
      <w:r w:rsidR="001E3056">
        <w:t xml:space="preserve">, die Kleinstädte </w:t>
      </w:r>
      <w:r w:rsidR="001E3056" w:rsidRPr="003C0D43">
        <w:rPr>
          <w:i/>
          <w:iCs/>
        </w:rPr>
        <w:t>Kronach</w:t>
      </w:r>
      <w:r w:rsidR="001E3056">
        <w:t xml:space="preserve">, </w:t>
      </w:r>
      <w:r w:rsidR="001E3056" w:rsidRPr="003C0D43">
        <w:rPr>
          <w:i/>
          <w:iCs/>
        </w:rPr>
        <w:t>Neustadt bei Coburg</w:t>
      </w:r>
      <w:r w:rsidR="001E3056">
        <w:t xml:space="preserve"> und </w:t>
      </w:r>
      <w:r w:rsidR="001E3056" w:rsidRPr="003C0D43">
        <w:rPr>
          <w:i/>
          <w:iCs/>
        </w:rPr>
        <w:t>Rödental</w:t>
      </w:r>
      <w:r w:rsidR="001E3056">
        <w:t xml:space="preserve"> sowie das Dorf </w:t>
      </w:r>
      <w:r w:rsidR="001E3056" w:rsidRPr="003C0D43">
        <w:rPr>
          <w:i/>
          <w:iCs/>
        </w:rPr>
        <w:t>Mengersgereuth-Hämmern</w:t>
      </w:r>
      <w:r w:rsidR="001E3056">
        <w:t>. Vereinzelte Aufnahmen entstammen anderen Ortschaften aus der Region Südthüringen und Oberfranken.</w:t>
      </w:r>
      <w:r w:rsidR="00374759">
        <w:t xml:space="preserve"> Konkret ist das Aufnahmegebiet geographisch in der Breite auf das Intervall von </w:t>
      </w:r>
      <w:r w:rsidR="00374759" w:rsidRPr="00374759">
        <w:t>49</w:t>
      </w:r>
      <w:r w:rsidR="00322652">
        <w:t>,</w:t>
      </w:r>
      <w:r w:rsidR="00374759" w:rsidRPr="00570A04">
        <w:t>8894° bis 50</w:t>
      </w:r>
      <w:r w:rsidR="00322652">
        <w:t>,</w:t>
      </w:r>
      <w:r w:rsidR="00374759" w:rsidRPr="00570A04">
        <w:t>4174° und in der Länge auf das Intervall von 10</w:t>
      </w:r>
      <w:r w:rsidR="00322652">
        <w:t>,</w:t>
      </w:r>
      <w:r w:rsidR="00374759" w:rsidRPr="00570A04">
        <w:t>8821° bis 11</w:t>
      </w:r>
      <w:r w:rsidR="00322652">
        <w:t>,</w:t>
      </w:r>
      <w:r w:rsidR="00374759" w:rsidRPr="00570A04">
        <w:t xml:space="preserve">3786° begrenzt. </w:t>
      </w:r>
      <w:r w:rsidR="00570A04" w:rsidRPr="00570A04">
        <w:t xml:space="preserve">Entsprechend beschränken sich die gesammelten Daten auf </w:t>
      </w:r>
      <w:r w:rsidR="004A3A45">
        <w:t>mittel</w:t>
      </w:r>
      <w:r w:rsidR="00570A04" w:rsidRPr="00570A04">
        <w:t>städtischen</w:t>
      </w:r>
      <w:r w:rsidR="004A3A45">
        <w:t>, kleinstädtischen</w:t>
      </w:r>
      <w:r w:rsidR="00570A04" w:rsidRPr="00570A04">
        <w:t xml:space="preserve"> und dörflichen Verkehr. Großstadtverkehr wird nicht abgebildet.</w:t>
      </w:r>
    </w:p>
    <w:p w14:paraId="0404C798" w14:textId="22407955" w:rsidR="007D5458" w:rsidRDefault="00374759" w:rsidP="00C17ED8">
      <w:r>
        <w:t xml:space="preserve">Die </w:t>
      </w:r>
      <w:r w:rsidRPr="00C27ADE">
        <w:t xml:space="preserve">Mehrheit der </w:t>
      </w:r>
      <w:r w:rsidR="00311DB8">
        <w:t>Aufnahmen</w:t>
      </w:r>
      <w:r w:rsidRPr="00C27ADE">
        <w:t xml:space="preserve"> </w:t>
      </w:r>
      <w:r w:rsidR="007D5458" w:rsidRPr="00C27ADE">
        <w:t>wurde im Raum Sonneberg</w:t>
      </w:r>
      <w:r w:rsidR="004A3A45">
        <w:t xml:space="preserve"> und </w:t>
      </w:r>
      <w:r w:rsidR="007D5458" w:rsidRPr="00C27ADE">
        <w:t xml:space="preserve">Neustadt </w:t>
      </w:r>
      <w:r w:rsidR="004A3A45">
        <w:t xml:space="preserve">bei Coburg </w:t>
      </w:r>
      <w:r w:rsidR="007D5458" w:rsidRPr="00C27ADE">
        <w:t xml:space="preserve">aufgezeichnet. Die in Abb. 18 dargestellte </w:t>
      </w:r>
      <w:r w:rsidR="007D5458" w:rsidRPr="007D5458">
        <w:t xml:space="preserve">Visualisierung </w:t>
      </w:r>
      <w:r w:rsidR="007D5458">
        <w:t xml:space="preserve">zeigt dabei, </w:t>
      </w:r>
      <w:r w:rsidR="00FD54AE">
        <w:t xml:space="preserve">dass die Ausgangsdaten </w:t>
      </w:r>
      <w:r w:rsidR="007D5458">
        <w:t>nicht nur verschiedene</w:t>
      </w:r>
      <w:r w:rsidR="00FD54AE">
        <w:t xml:space="preserve"> städtische Bereiche</w:t>
      </w:r>
      <w:r w:rsidR="007D5458">
        <w:t>, wie bspw.</w:t>
      </w:r>
      <w:r w:rsidR="00FD54AE">
        <w:t xml:space="preserve"> Wohn- und Industriegebiete</w:t>
      </w:r>
      <w:r w:rsidR="007D5458">
        <w:t>,</w:t>
      </w:r>
      <w:r w:rsidR="00FD54AE">
        <w:t xml:space="preserve"> </w:t>
      </w:r>
      <w:r w:rsidR="007D5458">
        <w:t>sondern auch vielfältige</w:t>
      </w:r>
      <w:r w:rsidR="00FD54AE">
        <w:t xml:space="preserve"> Verkehrswege</w:t>
      </w:r>
      <w:r w:rsidR="007D5458">
        <w:t>, wie Haupt- und Nebenstraßen, aber auch Fußgänger- und Fahrradwege sowie Parks</w:t>
      </w:r>
      <w:r w:rsidR="00FD54AE">
        <w:t xml:space="preserve"> abdecken.</w:t>
      </w:r>
      <w:r w:rsidR="007402E2">
        <w:t xml:space="preserve"> </w:t>
      </w:r>
      <w:r w:rsidR="00C96A08">
        <w:t>Nicht in der Abbildung zu erkennen, aber dennoch hervorzuheben</w:t>
      </w:r>
      <w:r w:rsidR="004A3A45">
        <w:t>,</w:t>
      </w:r>
      <w:r w:rsidR="00C96A08">
        <w:t xml:space="preserve"> ist, dass durch einige der gesammelten </w:t>
      </w:r>
      <w:r w:rsidR="00311DB8">
        <w:t>Aufnahmen</w:t>
      </w:r>
      <w:r w:rsidR="00C96A08">
        <w:t xml:space="preserve"> auch besondere Verkehrsumstände, wie bspw. Staus zu Stoßzeiten oder stark gefüllte Fußgängerzonen, in den Ausgangsdaten abgebildet werden.</w:t>
      </w:r>
    </w:p>
    <w:p w14:paraId="5DCCBB69" w14:textId="77777777" w:rsidR="00A3143F" w:rsidRDefault="00A3143F" w:rsidP="00A3143F">
      <w:pPr>
        <w:pStyle w:val="AbbMitRahmen"/>
        <w:keepNext/>
      </w:pPr>
      <w:r w:rsidRPr="00A3143F">
        <w:rPr>
          <w:noProof/>
        </w:rPr>
        <w:lastRenderedPageBreak/>
        <w:drawing>
          <wp:inline distT="0" distB="0" distL="0" distR="0" wp14:anchorId="225DD1E6" wp14:editId="1C1E52C7">
            <wp:extent cx="5770245" cy="2924130"/>
            <wp:effectExtent l="0" t="0" r="1905" b="0"/>
            <wp:docPr id="1237815019" name="Grafik 1" descr="Ein Bild, das Karte, Text,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15019" name="Grafik 1" descr="Ein Bild, das Karte, Text, Atlas enthält.&#10;&#10;Automatisch generierte Beschreibung"/>
                    <pic:cNvPicPr/>
                  </pic:nvPicPr>
                  <pic:blipFill rotWithShape="1">
                    <a:blip r:embed="rId32"/>
                    <a:srcRect l="5953" t="2179" r="3770" b="2256"/>
                    <a:stretch/>
                  </pic:blipFill>
                  <pic:spPr bwMode="auto">
                    <a:xfrm>
                      <a:off x="0" y="0"/>
                      <a:ext cx="5791165" cy="2934731"/>
                    </a:xfrm>
                    <a:prstGeom prst="rect">
                      <a:avLst/>
                    </a:prstGeom>
                    <a:ln>
                      <a:noFill/>
                    </a:ln>
                    <a:extLst>
                      <a:ext uri="{53640926-AAD7-44D8-BBD7-CCE9431645EC}">
                        <a14:shadowObscured xmlns:a14="http://schemas.microsoft.com/office/drawing/2010/main"/>
                      </a:ext>
                    </a:extLst>
                  </pic:spPr>
                </pic:pic>
              </a:graphicData>
            </a:graphic>
          </wp:inline>
        </w:drawing>
      </w:r>
    </w:p>
    <w:p w14:paraId="4747C771" w14:textId="424B43EB" w:rsidR="007C11E6" w:rsidRDefault="00C132C0" w:rsidP="004A3A45">
      <w:pPr>
        <w:pStyle w:val="Beschriftung"/>
        <w:ind w:left="1134" w:hanging="1134"/>
      </w:pPr>
      <w:bookmarkStart w:id="80" w:name="_Toc143696931"/>
      <w:bookmarkStart w:id="81" w:name="_Toc144726581"/>
      <w:r>
        <w:t xml:space="preserve">Abb. </w:t>
      </w:r>
      <w:fldSimple w:instr=" SEQ Abb. \* ARABIC ">
        <w:r w:rsidR="008514D7">
          <w:rPr>
            <w:noProof/>
          </w:rPr>
          <w:t>18</w:t>
        </w:r>
      </w:fldSimple>
      <w:r>
        <w:t xml:space="preserve">: </w:t>
      </w:r>
      <w:r w:rsidR="00AD7D24">
        <w:tab/>
      </w:r>
      <w:r w:rsidR="00A3143F">
        <w:t xml:space="preserve">Visualisierung der gesammelten </w:t>
      </w:r>
      <w:r w:rsidR="00311DB8">
        <w:t>Aufnahmen</w:t>
      </w:r>
      <w:r w:rsidR="00A3143F">
        <w:t xml:space="preserve"> im Raum Sonneberg</w:t>
      </w:r>
      <w:r w:rsidR="004A3A45">
        <w:t xml:space="preserve"> und </w:t>
      </w:r>
      <w:r w:rsidR="00A3143F">
        <w:t>Neustadt</w:t>
      </w:r>
      <w:bookmarkEnd w:id="80"/>
      <w:r w:rsidR="004A3A45">
        <w:t xml:space="preserve"> bei Coburg</w:t>
      </w:r>
      <w:bookmarkEnd w:id="81"/>
    </w:p>
    <w:p w14:paraId="5638524A" w14:textId="77777777" w:rsidR="00C52386" w:rsidRDefault="00C52386" w:rsidP="00A3143F"/>
    <w:p w14:paraId="35732485" w14:textId="6C17CCEC" w:rsidR="00EB5A2B" w:rsidRDefault="00CC602D" w:rsidP="00A3143F">
      <w:r>
        <w:t xml:space="preserve">Die einzelne Betrachtung der </w:t>
      </w:r>
      <w:r w:rsidR="00311DB8">
        <w:t>Aufnahmen</w:t>
      </w:r>
      <w:r>
        <w:t xml:space="preserve"> bestätigt</w:t>
      </w:r>
      <w:r w:rsidR="00BA3EDA">
        <w:t xml:space="preserve"> </w:t>
      </w:r>
      <w:r>
        <w:t>die Erkenntnis, die</w:t>
      </w:r>
      <w:r w:rsidR="00156664">
        <w:t xml:space="preserve"> zum Teil</w:t>
      </w:r>
      <w:r>
        <w:t xml:space="preserve"> bereits </w:t>
      </w:r>
      <w:r w:rsidR="00156664">
        <w:t>aus</w:t>
      </w:r>
      <w:r>
        <w:t xml:space="preserve"> den vorangegangen Forschungsarbeiten gewonnen werden konnte</w:t>
      </w:r>
      <w:r w:rsidR="00156664">
        <w:t>:</w:t>
      </w:r>
      <w:r>
        <w:t xml:space="preserve"> Weite Teile der gesammelten </w:t>
      </w:r>
      <w:r w:rsidR="00311DB8">
        <w:t>GNSS-Sequenzen</w:t>
      </w:r>
      <w:r>
        <w:t xml:space="preserve"> sind</w:t>
      </w:r>
      <w:r w:rsidR="00CB502B">
        <w:t xml:space="preserve"> zu einem gewissen Grad</w:t>
      </w:r>
      <w:r>
        <w:t xml:space="preserve"> fehlerbehaftet.</w:t>
      </w:r>
      <w:r w:rsidR="00CB502B">
        <w:t xml:space="preserve"> Dabei </w:t>
      </w:r>
      <w:r w:rsidR="0030118A">
        <w:t>werden im Zuge dieser Arbeit</w:t>
      </w:r>
      <w:r w:rsidR="00CB502B">
        <w:t xml:space="preserve"> </w:t>
      </w:r>
      <w:r w:rsidR="005D5F4D">
        <w:t>insbesondere</w:t>
      </w:r>
      <w:r w:rsidR="007463F5">
        <w:t xml:space="preserve"> </w:t>
      </w:r>
      <w:r w:rsidR="00BA48B2">
        <w:t>vier</w:t>
      </w:r>
      <w:r w:rsidR="007463F5">
        <w:t xml:space="preserve"> Arten von Fehlern </w:t>
      </w:r>
      <w:r w:rsidR="0053283F" w:rsidRPr="00AC76FA">
        <w:t>differenziert</w:t>
      </w:r>
      <w:r w:rsidR="005D5F4D" w:rsidRPr="00AC76FA">
        <w:t xml:space="preserve">. </w:t>
      </w:r>
      <w:r w:rsidR="00EB5A2B" w:rsidRPr="00AC76FA">
        <w:t>Abb. 1</w:t>
      </w:r>
      <w:r w:rsidR="005A3C46" w:rsidRPr="00AC76FA">
        <w:t>9</w:t>
      </w:r>
      <w:r w:rsidR="00EB5A2B" w:rsidRPr="00AC76FA">
        <w:t xml:space="preserve"> veranschaulicht </w:t>
      </w:r>
      <w:r w:rsidR="00EB5A2B">
        <w:t xml:space="preserve">diese Fehlerarten </w:t>
      </w:r>
      <w:r w:rsidR="005D5F4D">
        <w:t>schematisch</w:t>
      </w:r>
      <w:r w:rsidR="00DF1E52" w:rsidRPr="00DF1E52">
        <w:t xml:space="preserve"> </w:t>
      </w:r>
      <w:r w:rsidR="00DF1E52">
        <w:t xml:space="preserve">im Vergleich zu einer fehlerfreien Sequenz, </w:t>
      </w:r>
      <w:r w:rsidR="004E0699">
        <w:t>die</w:t>
      </w:r>
      <w:r w:rsidR="00DF1E52">
        <w:t xml:space="preserve"> einer Fahrt auf einer geraden Straße bei konstanter Geschwindigkeit entspricht.</w:t>
      </w:r>
      <w:r w:rsidR="005D5F4D">
        <w:t xml:space="preserve"> Eine Betrachtung konkreter Beispiele würde an dieser Stelle den Rahmen</w:t>
      </w:r>
      <w:r w:rsidR="00DF1E52">
        <w:t xml:space="preserve"> sprengen.</w:t>
      </w:r>
    </w:p>
    <w:p w14:paraId="1F1892C9" w14:textId="3304A410" w:rsidR="00461ACB" w:rsidRDefault="004A3A45" w:rsidP="00ED0E47">
      <w:pPr>
        <w:pStyle w:val="AbbMitRahmen"/>
      </w:pPr>
      <w:r>
        <w:rPr>
          <w:noProof/>
        </w:rPr>
        <w:drawing>
          <wp:inline distT="0" distB="0" distL="0" distR="0" wp14:anchorId="5C6C9D30" wp14:editId="3FA9934A">
            <wp:extent cx="5391453" cy="2057400"/>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8421" cy="2094404"/>
                    </a:xfrm>
                    <a:prstGeom prst="rect">
                      <a:avLst/>
                    </a:prstGeom>
                    <a:noFill/>
                  </pic:spPr>
                </pic:pic>
              </a:graphicData>
            </a:graphic>
          </wp:inline>
        </w:drawing>
      </w:r>
    </w:p>
    <w:p w14:paraId="01E0A1DA" w14:textId="19365EDB" w:rsidR="00896FE0" w:rsidRDefault="00C132C0" w:rsidP="00AD7D24">
      <w:pPr>
        <w:pStyle w:val="Beschriftung"/>
      </w:pPr>
      <w:bookmarkStart w:id="82" w:name="_Toc143696932"/>
      <w:bookmarkStart w:id="83" w:name="_Toc144726582"/>
      <w:r>
        <w:t xml:space="preserve">Abb. </w:t>
      </w:r>
      <w:fldSimple w:instr=" SEQ Abb. \* ARABIC ">
        <w:r w:rsidR="008514D7">
          <w:rPr>
            <w:noProof/>
          </w:rPr>
          <w:t>19</w:t>
        </w:r>
      </w:fldSimple>
      <w:r>
        <w:t xml:space="preserve">: </w:t>
      </w:r>
      <w:r w:rsidR="00AD7D24">
        <w:tab/>
      </w:r>
      <w:r w:rsidR="00461ACB" w:rsidRPr="00AD7D24">
        <w:t>Primäre</w:t>
      </w:r>
      <w:r w:rsidR="00461ACB">
        <w:t xml:space="preserve"> Fehler</w:t>
      </w:r>
      <w:r w:rsidR="0003556F">
        <w:t>arten innerhalb der GNSS-Sequenzen</w:t>
      </w:r>
      <w:bookmarkEnd w:id="82"/>
      <w:bookmarkEnd w:id="83"/>
    </w:p>
    <w:p w14:paraId="2957000E" w14:textId="77777777" w:rsidR="00ED0E47" w:rsidRDefault="00ED0E47" w:rsidP="00ED0E47"/>
    <w:p w14:paraId="309F9345" w14:textId="7A35CFC7" w:rsidR="007A61E9" w:rsidRDefault="00ED0E47" w:rsidP="00F64B5C">
      <w:r>
        <w:lastRenderedPageBreak/>
        <w:t xml:space="preserve">Die </w:t>
      </w:r>
      <w:r w:rsidR="009B1657">
        <w:t xml:space="preserve">in den Ausgangsdaten </w:t>
      </w:r>
      <w:r>
        <w:t xml:space="preserve">am häufigsten auftretenden Fehler sind </w:t>
      </w:r>
      <w:r w:rsidR="00293329">
        <w:t>U</w:t>
      </w:r>
      <w:r>
        <w:t>ngenauigkeiten</w:t>
      </w:r>
      <w:r w:rsidR="00293329">
        <w:t xml:space="preserve"> in der Positionserfassung</w:t>
      </w:r>
      <w:r>
        <w:t xml:space="preserve">, welche im Folgenden </w:t>
      </w:r>
      <w:r w:rsidR="0099474B">
        <w:t xml:space="preserve">zusammenfassend </w:t>
      </w:r>
      <w:r>
        <w:t xml:space="preserve">als </w:t>
      </w:r>
      <w:r>
        <w:rPr>
          <w:i/>
          <w:iCs/>
        </w:rPr>
        <w:t>R</w:t>
      </w:r>
      <w:r w:rsidRPr="00ED0E47">
        <w:rPr>
          <w:i/>
          <w:iCs/>
        </w:rPr>
        <w:t>auschen</w:t>
      </w:r>
      <w:r>
        <w:t xml:space="preserve"> bezeichnet werden. </w:t>
      </w:r>
      <w:r w:rsidR="00DF0272">
        <w:t xml:space="preserve">Unterschieden werden hierbei zwei Formen des Rauschens: das </w:t>
      </w:r>
      <w:r w:rsidR="00DF0272" w:rsidRPr="00DF0272">
        <w:rPr>
          <w:i/>
          <w:iCs/>
        </w:rPr>
        <w:t>senkrechte Rauschen</w:t>
      </w:r>
      <w:r w:rsidR="00DF0272">
        <w:t xml:space="preserve"> und das </w:t>
      </w:r>
      <w:r w:rsidR="00DF0272" w:rsidRPr="00DF0272">
        <w:rPr>
          <w:i/>
          <w:iCs/>
        </w:rPr>
        <w:t>horizontale Rauschen</w:t>
      </w:r>
      <w:r w:rsidR="00DF0272">
        <w:t xml:space="preserve">. Das Erstere führt dazu, </w:t>
      </w:r>
      <w:r w:rsidR="00164FF4">
        <w:t>dass</w:t>
      </w:r>
      <w:r w:rsidR="00AC76FA">
        <w:t xml:space="preserve"> erfasste</w:t>
      </w:r>
      <w:r w:rsidR="00BA3EDA">
        <w:t xml:space="preserve"> Koordinatenpunkte abseits der eigentlich zurückgelegten Strecke liegen</w:t>
      </w:r>
      <w:r w:rsidR="0099474B">
        <w:t xml:space="preserve">. Dieses Rauschen scheint dabei allerdings </w:t>
      </w:r>
      <w:r w:rsidR="00DF0272">
        <w:t xml:space="preserve">in der Regel </w:t>
      </w:r>
      <w:r w:rsidR="0099474B">
        <w:t>nicht für jeden Punkt unabhängig zu sein, d</w:t>
      </w:r>
      <w:r w:rsidR="00DF0272">
        <w:t>enn</w:t>
      </w:r>
      <w:r w:rsidR="0099474B">
        <w:t xml:space="preserve"> aufeinanderfolgende Punkte</w:t>
      </w:r>
      <w:r w:rsidR="00F64B5C">
        <w:t xml:space="preserve"> weisen</w:t>
      </w:r>
      <w:r w:rsidR="0099474B">
        <w:t xml:space="preserve"> oft ähnliche Abweichungen </w:t>
      </w:r>
      <w:r w:rsidR="00F64B5C">
        <w:t>auf</w:t>
      </w:r>
      <w:r w:rsidR="0099474B">
        <w:t xml:space="preserve">. Sie liegen also, wie beispielhaft unten links in Abb. 16 dargestellt, alle rechts von der tatsächlich zurückgelegten Strecke. </w:t>
      </w:r>
      <w:r w:rsidR="00F64B5C">
        <w:t xml:space="preserve">Das horizontale Rauschen äußert sich dadurch, dass Koordinatenpunkte nicht </w:t>
      </w:r>
      <w:r w:rsidR="00211268">
        <w:t>abseits,</w:t>
      </w:r>
      <w:r w:rsidR="00F64B5C">
        <w:t xml:space="preserve"> sondern </w:t>
      </w:r>
      <w:r w:rsidR="00BA3EDA">
        <w:t xml:space="preserve">entlang der zurückgelegten Strecke vor oder hinter der tatsächlichen Position </w:t>
      </w:r>
      <w:r w:rsidR="00B17C14">
        <w:t xml:space="preserve">erfasst </w:t>
      </w:r>
      <w:r w:rsidR="005A3C46">
        <w:t>werden</w:t>
      </w:r>
      <w:r w:rsidR="00BA3EDA">
        <w:t xml:space="preserve">. </w:t>
      </w:r>
      <w:r w:rsidR="00610791">
        <w:t xml:space="preserve">In seltenen Fällen sind einzelne Punkte dabei so stark horizontal verrauscht, dass sie trotz einer konstanten Vorwärtsbewegung hinter zuvor aufgenommenen Punkten erfasst werden. </w:t>
      </w:r>
      <w:r w:rsidR="00C124D7">
        <w:t>Wichtig zu beachten ist, dass beide Arten des Rauschens in der Regel gleichzeitig</w:t>
      </w:r>
      <w:r w:rsidR="00F7406D">
        <w:t xml:space="preserve"> und </w:t>
      </w:r>
      <w:r w:rsidR="005A3C46">
        <w:t xml:space="preserve">in allen aufgenommenen </w:t>
      </w:r>
      <w:r w:rsidR="00311DB8">
        <w:t>Sequenzen</w:t>
      </w:r>
      <w:r w:rsidR="00C124D7">
        <w:t xml:space="preserve"> auftreten</w:t>
      </w:r>
      <w:r w:rsidR="007E3684">
        <w:t xml:space="preserve">. </w:t>
      </w:r>
      <w:r w:rsidR="00F7406D">
        <w:t xml:space="preserve">Der Schweregrad des Rauschens variiert </w:t>
      </w:r>
      <w:r w:rsidR="005A3C46">
        <w:t xml:space="preserve">dabei jedoch </w:t>
      </w:r>
      <w:r w:rsidR="00F7406D">
        <w:t>sehr stark</w:t>
      </w:r>
      <w:r w:rsidR="005A3C46">
        <w:t xml:space="preserve">. </w:t>
      </w:r>
      <w:r w:rsidR="00610791">
        <w:t xml:space="preserve"> </w:t>
      </w:r>
    </w:p>
    <w:p w14:paraId="444E3F12" w14:textId="3049B4FD" w:rsidR="007A61E9" w:rsidRDefault="007A61E9" w:rsidP="00ED0E47">
      <w:r>
        <w:t xml:space="preserve">Eine Möglichkeit, um das Rauschen in den Ausgangsdaten abzuschätzen, ist durch die </w:t>
      </w:r>
      <w:r w:rsidRPr="007A61E9">
        <w:rPr>
          <w:rStyle w:val="Code"/>
          <w:noProof/>
        </w:rPr>
        <w:t>accuracy</w:t>
      </w:r>
      <w:r>
        <w:t xml:space="preserve">-Werte der </w:t>
      </w:r>
      <w:r w:rsidR="00F1341C">
        <w:t>Positionsaufnahme</w:t>
      </w:r>
      <w:r w:rsidR="00AC76FA">
        <w:t>n</w:t>
      </w:r>
      <w:r>
        <w:t xml:space="preserve"> gegeben, deren Mittelwert</w:t>
      </w:r>
      <w:r w:rsidR="00AC76FA">
        <w:t xml:space="preserve"> über alle </w:t>
      </w:r>
      <w:r w:rsidR="00311DB8">
        <w:t>Aufnahmen</w:t>
      </w:r>
      <w:r>
        <w:t xml:space="preserve"> bei ca. 6,86</w:t>
      </w:r>
      <w:r w:rsidR="004A3A45">
        <w:t xml:space="preserve"> Meter</w:t>
      </w:r>
      <w:r>
        <w:t xml:space="preserve"> liegt. Die zugehörige Standardabweichung beträgt </w:t>
      </w:r>
      <w:r w:rsidR="00AC76FA">
        <w:t>in etwa</w:t>
      </w:r>
      <w:r>
        <w:t xml:space="preserve"> 4,26</w:t>
      </w:r>
      <w:r w:rsidR="004A3A45">
        <w:t xml:space="preserve"> Meter</w:t>
      </w:r>
      <w:r>
        <w:t>. Damit liegt die Genauigkeit der meisten Koordinatenpunkte am unteren Ende der erwarteten Genauigkeit</w:t>
      </w:r>
      <w:r w:rsidR="00322652">
        <w:t xml:space="preserve"> des GNSS, welche als</w:t>
      </w:r>
      <w:r>
        <w:t xml:space="preserve"> 5-15</w:t>
      </w:r>
      <w:r w:rsidR="004A3A45">
        <w:t xml:space="preserve"> Meter</w:t>
      </w:r>
      <w:r w:rsidR="00322652">
        <w:t xml:space="preserve"> angegeben wurde</w:t>
      </w:r>
      <w:r>
        <w:t xml:space="preserve">. Einige </w:t>
      </w:r>
      <w:r w:rsidR="00311DB8">
        <w:t>Aufnahmen</w:t>
      </w:r>
      <w:r>
        <w:t xml:space="preserve"> weißen jedoch auch </w:t>
      </w:r>
      <w:r w:rsidRPr="0099474B">
        <w:rPr>
          <w:rStyle w:val="Code"/>
          <w:noProof/>
        </w:rPr>
        <w:t>accuracy</w:t>
      </w:r>
      <w:r>
        <w:t>-Werte von weit über 20</w:t>
      </w:r>
      <w:r w:rsidR="004A3A45">
        <w:t xml:space="preserve"> Meter</w:t>
      </w:r>
      <w:r>
        <w:t xml:space="preserve"> auf.</w:t>
      </w:r>
      <w:r w:rsidR="0099474B">
        <w:t xml:space="preserve"> Nichtsdestotrotz lässt sich die Genauigkeit der Ausgangsdaten somit </w:t>
      </w:r>
      <w:proofErr w:type="gramStart"/>
      <w:r w:rsidR="0099474B">
        <w:t>als verhältnismäßig</w:t>
      </w:r>
      <w:proofErr w:type="gramEnd"/>
      <w:r w:rsidR="0099474B">
        <w:t xml:space="preserve"> hoch beurteilen.</w:t>
      </w:r>
    </w:p>
    <w:p w14:paraId="36954D2B" w14:textId="53FEFBE2" w:rsidR="00AC76FA" w:rsidRDefault="007E171F" w:rsidP="009E398D">
      <w:r>
        <w:t>Eine weitere</w:t>
      </w:r>
      <w:r w:rsidR="00246852">
        <w:t xml:space="preserve"> Fehlerart, die in </w:t>
      </w:r>
      <w:r>
        <w:t>vielen</w:t>
      </w:r>
      <w:r w:rsidR="00246852">
        <w:t xml:space="preserve"> </w:t>
      </w:r>
      <w:r w:rsidR="00311DB8">
        <w:t>Aufnahmen</w:t>
      </w:r>
      <w:r w:rsidR="00246852">
        <w:t xml:space="preserve"> </w:t>
      </w:r>
      <w:r>
        <w:t>auftritt,</w:t>
      </w:r>
      <w:r w:rsidR="00246852">
        <w:t xml:space="preserve"> sind </w:t>
      </w:r>
      <w:r w:rsidR="00246852" w:rsidRPr="00246852">
        <w:rPr>
          <w:i/>
          <w:iCs/>
        </w:rPr>
        <w:t>Dopplungen</w:t>
      </w:r>
      <w:r>
        <w:t>. Hiermit ist das mehrfache Erfassen derselben Position und in der Regel auch desselben zugehörigen Zeitstempels gemeint. Dopplungen treten vermehrt auf, wenn langsame Bewegungen oder Stillstand aufgenommen</w:t>
      </w:r>
      <w:r w:rsidR="000C50F5">
        <w:t xml:space="preserve"> </w:t>
      </w:r>
      <w:r w:rsidR="00DE050F">
        <w:t>wurde</w:t>
      </w:r>
      <w:r w:rsidR="000C50F5">
        <w:t>n</w:t>
      </w:r>
      <w:r w:rsidR="00DE050F">
        <w:t>. Hierbei kann es vorkommen, dass der Standort-Service des Mobilgeräts</w:t>
      </w:r>
      <w:r w:rsidR="00AC76FA">
        <w:t xml:space="preserve"> bei der Aufzeichnung mittels MotionTrace</w:t>
      </w:r>
      <w:r w:rsidR="00DE050F">
        <w:t xml:space="preserve"> keine Änderung der Position feststellt und diese entsprechend nicht</w:t>
      </w:r>
      <w:r w:rsidR="00322652">
        <w:t xml:space="preserve"> innerhalb des Aufnahmeintervalls</w:t>
      </w:r>
      <w:r w:rsidR="00DE050F">
        <w:t xml:space="preserve"> aktualisiert.</w:t>
      </w:r>
      <w:r w:rsidR="000C50F5">
        <w:t xml:space="preserve"> </w:t>
      </w:r>
      <w:r>
        <w:t xml:space="preserve">Eine direkte Folge von Dopplungen </w:t>
      </w:r>
      <w:proofErr w:type="gramStart"/>
      <w:r>
        <w:t>sind</w:t>
      </w:r>
      <w:proofErr w:type="gramEnd"/>
      <w:r>
        <w:t xml:space="preserve">, wie auch </w:t>
      </w:r>
      <w:r w:rsidRPr="00AC76FA">
        <w:t>in Abb.</w:t>
      </w:r>
      <w:r w:rsidR="004A3A45">
        <w:t xml:space="preserve"> </w:t>
      </w:r>
      <w:r w:rsidRPr="00AC76FA">
        <w:t>1</w:t>
      </w:r>
      <w:r w:rsidR="000C50F5" w:rsidRPr="00AC76FA">
        <w:t>9</w:t>
      </w:r>
      <w:r w:rsidRPr="00AC76FA">
        <w:t xml:space="preserve"> </w:t>
      </w:r>
      <w:r w:rsidRPr="007E171F">
        <w:t>veranschaulicht</w:t>
      </w:r>
      <w:r w:rsidR="00354695">
        <w:t>,</w:t>
      </w:r>
      <w:r w:rsidRPr="007E171F">
        <w:t xml:space="preserve"> </w:t>
      </w:r>
      <w:r w:rsidRPr="007E171F">
        <w:rPr>
          <w:i/>
          <w:iCs/>
        </w:rPr>
        <w:t>variierende Zeitintervalle</w:t>
      </w:r>
      <w:r>
        <w:t xml:space="preserve">. </w:t>
      </w:r>
      <w:r w:rsidR="00E2648C">
        <w:t xml:space="preserve">Diese können jedoch auch unabhängig von Dopplungen auftreten. </w:t>
      </w:r>
      <w:r w:rsidR="009E398D">
        <w:t xml:space="preserve">Neben Dopplungen ist ein weiterer Grund für variierende Zeitintervalle </w:t>
      </w:r>
      <w:r w:rsidR="00DE050F">
        <w:t xml:space="preserve">möglicherweise die </w:t>
      </w:r>
      <w:r w:rsidR="000C6969">
        <w:t>fehlende</w:t>
      </w:r>
      <w:r w:rsidR="00DE050F">
        <w:t xml:space="preserve"> Kopplung zwischen der Aktualisierung des Standort-Services</w:t>
      </w:r>
      <w:r w:rsidR="009E398D">
        <w:t xml:space="preserve"> </w:t>
      </w:r>
      <w:r w:rsidR="00DE050F">
        <w:t>und der Standortanfrage und -speicherung durch MotionTrace.</w:t>
      </w:r>
      <w:r w:rsidR="00AC76FA">
        <w:t xml:space="preserve"> </w:t>
      </w:r>
    </w:p>
    <w:p w14:paraId="1AF47108" w14:textId="7A793E5D" w:rsidR="0003556F" w:rsidRPr="0003556F" w:rsidRDefault="00AC76FA" w:rsidP="009E398D">
      <w:r>
        <w:lastRenderedPageBreak/>
        <w:t>Die Zeitdifferenzen der aufeinanderfolgenden Positionsaufnahmen in den Ausgangsdaten (berechnet aus den Zeitstempeln) weisen eine Standardabweichung von ca. 305</w:t>
      </w:r>
      <w:r w:rsidR="004A3A45">
        <w:t xml:space="preserve"> Millisekunden</w:t>
      </w:r>
      <w:r>
        <w:t xml:space="preserve"> und einige Ausreißer von bis zu 15</w:t>
      </w:r>
      <w:r w:rsidR="004A3A45">
        <w:t xml:space="preserve"> Sekunden</w:t>
      </w:r>
      <w:r>
        <w:t xml:space="preserve"> auf. </w:t>
      </w:r>
      <w:r w:rsidR="00354695">
        <w:t xml:space="preserve">Ausreiser sind vermutlich die Folge von </w:t>
      </w:r>
      <w:r w:rsidR="009E398D">
        <w:t xml:space="preserve">Störungen des GNSS-Signals unter bestimmten Umständen, wie bspw. einer Tunnelfahrt. </w:t>
      </w:r>
      <w:r w:rsidR="000F013A">
        <w:t>In der Regel</w:t>
      </w:r>
      <w:r w:rsidR="00732AFC">
        <w:t xml:space="preserve"> entspricht </w:t>
      </w:r>
      <w:r w:rsidR="000F013A">
        <w:t xml:space="preserve">das Aufnahmeintervall </w:t>
      </w:r>
      <w:r w:rsidR="00732AFC">
        <w:t xml:space="preserve">jedoch in etwa </w:t>
      </w:r>
      <w:r w:rsidR="000F013A">
        <w:t>der angedachten Sekunde, was sich aus dem 25%-Quantil von 998</w:t>
      </w:r>
      <w:r w:rsidR="00813A2C">
        <w:t xml:space="preserve"> Millisekunden</w:t>
      </w:r>
      <w:r w:rsidR="000F013A">
        <w:t xml:space="preserve"> und dem 75%-Quantil von 1011</w:t>
      </w:r>
      <w:r w:rsidR="00813A2C">
        <w:t xml:space="preserve"> Millisekunden</w:t>
      </w:r>
      <w:r w:rsidR="000F013A">
        <w:t xml:space="preserve"> der Zeitdifferenzen schlussfolgern lässt.</w:t>
      </w:r>
    </w:p>
    <w:p w14:paraId="4E948016" w14:textId="0509F9E9" w:rsidR="00C55278" w:rsidRPr="00466AC3" w:rsidRDefault="00F10E41" w:rsidP="00B56C88">
      <w:r>
        <w:t>Für eine weitere Betrachtungen der Ausgangsdaten sind a</w:t>
      </w:r>
      <w:r w:rsidR="00D65289">
        <w:t>lle</w:t>
      </w:r>
      <w:r w:rsidR="00F91C2E">
        <w:t xml:space="preserve"> gesammelten und für die </w:t>
      </w:r>
      <w:r w:rsidR="00D3571E">
        <w:t>nachfolgenden</w:t>
      </w:r>
      <w:r w:rsidR="00F91C2E">
        <w:t xml:space="preserve"> Umsetzungen verwendeten </w:t>
      </w:r>
      <w:r w:rsidR="00311DB8">
        <w:t>Aufnahmen</w:t>
      </w:r>
      <w:r w:rsidR="00F91C2E">
        <w:t xml:space="preserve"> im </w:t>
      </w:r>
      <w:r w:rsidR="00BC377F">
        <w:t xml:space="preserve">zu dieser Arbeit </w:t>
      </w:r>
      <w:r w:rsidR="00F91C2E">
        <w:t xml:space="preserve">zugehörigen Projekt </w:t>
      </w:r>
      <w:r w:rsidR="00F91C2E" w:rsidRPr="00F91C2E">
        <w:t>zu finden.</w:t>
      </w:r>
      <w:r w:rsidR="00203124">
        <w:t xml:space="preserve"> Die einzelnen </w:t>
      </w:r>
      <w:r w:rsidR="00311DB8">
        <w:t>Aufnahmen</w:t>
      </w:r>
      <w:r w:rsidR="00203124">
        <w:t xml:space="preserve"> </w:t>
      </w:r>
      <w:r w:rsidR="00B56C88">
        <w:t xml:space="preserve">liegen hierbei als separate </w:t>
      </w:r>
      <w:r w:rsidR="006A1F80">
        <w:t>CSV</w:t>
      </w:r>
      <w:r w:rsidR="00B56C88">
        <w:t>-Dateien vor,</w:t>
      </w:r>
      <w:r w:rsidR="00203124">
        <w:t xml:space="preserve"> </w:t>
      </w:r>
      <w:r w:rsidR="00311DB8">
        <w:t>welche die in Tab</w:t>
      </w:r>
      <w:r w:rsidR="00813A2C">
        <w:t>.</w:t>
      </w:r>
      <w:r w:rsidR="00311DB8">
        <w:t xml:space="preserve"> 1 aufgeführten Spalten umfassen.</w:t>
      </w:r>
    </w:p>
    <w:p w14:paraId="335E1FCA" w14:textId="21EC596A" w:rsidR="009130EA" w:rsidRDefault="009130EA" w:rsidP="009130EA">
      <w:pPr>
        <w:pStyle w:val="berschrift1"/>
      </w:pPr>
      <w:bookmarkStart w:id="84" w:name="_Toc144726469"/>
      <w:r>
        <w:lastRenderedPageBreak/>
        <w:t>Anforderungen und Gesamtkonzept</w:t>
      </w:r>
      <w:bookmarkEnd w:id="84"/>
    </w:p>
    <w:p w14:paraId="0AE5FD36" w14:textId="04366055" w:rsidR="00A67207" w:rsidRDefault="00A67207" w:rsidP="00D86A6F">
      <w:r>
        <w:t>Zur Bewältigung der u.</w:t>
      </w:r>
      <w:r w:rsidR="009A0035">
        <w:t xml:space="preserve"> </w:t>
      </w:r>
      <w:r>
        <w:t xml:space="preserve">a. in </w:t>
      </w:r>
      <w:r w:rsidR="002745B9">
        <w:t>Abschnitt</w:t>
      </w:r>
      <w:r>
        <w:t xml:space="preserve"> 1.1 erläuterten Problemstellung und </w:t>
      </w:r>
      <w:r w:rsidR="009A0035">
        <w:t>zur</w:t>
      </w:r>
      <w:r>
        <w:t xml:space="preserve"> Beantwortung der hieraus abgeleiteten Forschungsfragen wurde das </w:t>
      </w:r>
      <w:r w:rsidRPr="00D86802">
        <w:t xml:space="preserve">in Abb. </w:t>
      </w:r>
      <w:r w:rsidR="00D86802" w:rsidRPr="00D86802">
        <w:t>20</w:t>
      </w:r>
      <w:r w:rsidRPr="00D86802">
        <w:t xml:space="preserve"> veranschaulichte </w:t>
      </w:r>
      <w:r>
        <w:t>Gesamtkonzept entwickelt. Dieses bildet die Basis der in den nachfolgenden Kapiteln beschriebenen Implementierungen zu dieser Arbeit.</w:t>
      </w:r>
    </w:p>
    <w:p w14:paraId="18C27A32" w14:textId="77777777" w:rsidR="00D9236E" w:rsidRDefault="00D9236E" w:rsidP="00D9236E">
      <w:pPr>
        <w:pStyle w:val="AbbMitRahmen"/>
        <w:keepNext/>
      </w:pPr>
      <w:r>
        <w:rPr>
          <w:noProof/>
        </w:rPr>
        <w:drawing>
          <wp:inline distT="0" distB="0" distL="0" distR="0" wp14:anchorId="386215C5" wp14:editId="43A3B083">
            <wp:extent cx="5772150" cy="2492238"/>
            <wp:effectExtent l="0" t="0" r="0" b="0"/>
            <wp:docPr id="179346110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808691" cy="2508015"/>
                    </a:xfrm>
                    <a:prstGeom prst="rect">
                      <a:avLst/>
                    </a:prstGeom>
                    <a:noFill/>
                  </pic:spPr>
                </pic:pic>
              </a:graphicData>
            </a:graphic>
          </wp:inline>
        </w:drawing>
      </w:r>
    </w:p>
    <w:p w14:paraId="3960A727" w14:textId="756DD6A4" w:rsidR="00DF235F" w:rsidRDefault="00C132C0" w:rsidP="00AD7D24">
      <w:pPr>
        <w:pStyle w:val="Beschriftung"/>
      </w:pPr>
      <w:bookmarkStart w:id="85" w:name="_Toc143696933"/>
      <w:bookmarkStart w:id="86" w:name="_Toc144726583"/>
      <w:r>
        <w:t xml:space="preserve">Abb. </w:t>
      </w:r>
      <w:fldSimple w:instr=" SEQ Abb. \* ARABIC ">
        <w:r w:rsidR="008514D7">
          <w:rPr>
            <w:noProof/>
          </w:rPr>
          <w:t>20</w:t>
        </w:r>
      </w:fldSimple>
      <w:r>
        <w:t xml:space="preserve">: </w:t>
      </w:r>
      <w:r w:rsidR="00AD7D24">
        <w:tab/>
      </w:r>
      <w:r w:rsidR="00D9236E" w:rsidRPr="00AD7D24">
        <w:t>Veranschaulichtes</w:t>
      </w:r>
      <w:r w:rsidR="00D9236E">
        <w:t xml:space="preserve"> Gesamtkonzept der Verkehrsteilnehmerklassifikation</w:t>
      </w:r>
      <w:bookmarkEnd w:id="85"/>
      <w:bookmarkEnd w:id="86"/>
    </w:p>
    <w:p w14:paraId="1144E24E" w14:textId="77777777" w:rsidR="00D9236E" w:rsidRDefault="00D9236E" w:rsidP="00D9236E"/>
    <w:p w14:paraId="719EC6B8" w14:textId="43385563" w:rsidR="00325387" w:rsidRDefault="00325387" w:rsidP="00325387">
      <w:r>
        <w:t>Gelb hervorgehoben ist dabei das Basiskonzept der Verkehrsteilnehmerklassifikation</w:t>
      </w:r>
      <w:r w:rsidR="009935F8">
        <w:t xml:space="preserve">. An dessen Beginn stehen zunächst die Rohsequenzen, welche im Grunde Zeitreihen aus </w:t>
      </w:r>
      <w:r w:rsidR="00AB0CA2">
        <w:t>Positionsaufnahmen</w:t>
      </w:r>
      <w:r w:rsidR="009935F8">
        <w:t xml:space="preserve"> sind. Jede </w:t>
      </w:r>
      <w:r w:rsidR="00AB0CA2">
        <w:t>Positionsaufnahme</w:t>
      </w:r>
      <w:r w:rsidR="009935F8">
        <w:t xml:space="preserve"> enthält dabei die Koordinaten eines Verkehrsteilnehmers und deren geschätzte Genauigkeit zu einem bestimmten Zeitpunkt, welcher über einen Zeitstempel abgebildet wird. </w:t>
      </w:r>
      <w:r>
        <w:t xml:space="preserve">In dieser Form eignen sich die Sequenzen nicht für die Klassifikation, da </w:t>
      </w:r>
      <w:r w:rsidR="009A0035">
        <w:t>s</w:t>
      </w:r>
      <w:r>
        <w:t xml:space="preserve">ie einem starken </w:t>
      </w:r>
      <w:r w:rsidRPr="00C515C1">
        <w:rPr>
          <w:i/>
          <w:iCs/>
        </w:rPr>
        <w:t>Bias</w:t>
      </w:r>
      <w:r>
        <w:rPr>
          <w:i/>
          <w:iCs/>
        </w:rPr>
        <w:t xml:space="preserve"> </w:t>
      </w:r>
      <w:r>
        <w:t xml:space="preserve">(dt. etwa </w:t>
      </w:r>
      <w:r w:rsidRPr="009935F8">
        <w:rPr>
          <w:i/>
          <w:iCs/>
        </w:rPr>
        <w:t>Verzerrung</w:t>
      </w:r>
      <w:r>
        <w:t xml:space="preserve">) unterliegen. </w:t>
      </w:r>
      <w:r w:rsidR="009935F8">
        <w:t xml:space="preserve">Dieser ergibt </w:t>
      </w:r>
      <w:r w:rsidR="00AD76C9">
        <w:t xml:space="preserve">sich </w:t>
      </w:r>
      <w:r w:rsidR="009935F8">
        <w:t xml:space="preserve">vor allem aus der </w:t>
      </w:r>
      <w:r w:rsidR="00AD76C9">
        <w:t xml:space="preserve">starken </w:t>
      </w:r>
      <w:r w:rsidR="009935F8">
        <w:t xml:space="preserve">lokalen und temporalen Beschränktheit der </w:t>
      </w:r>
      <w:r w:rsidR="00885BFE">
        <w:t>Datenbasis</w:t>
      </w:r>
      <w:r w:rsidR="009935F8">
        <w:t xml:space="preserve"> sowie aus der geringen Menge an Datenerzeugern. Hierdurch könnten </w:t>
      </w:r>
      <w:r w:rsidR="00885BFE">
        <w:t>die zu trainierenden Klassifikatoren fälschlicherweise lernen, Fahrzeugklassen innerhalb der Datenbasis allein auf Basis von Ort (z.</w:t>
      </w:r>
      <w:r w:rsidR="009A0035">
        <w:t xml:space="preserve"> </w:t>
      </w:r>
      <w:r w:rsidR="00885BFE">
        <w:t>B. zurückgelegte</w:t>
      </w:r>
      <w:r w:rsidR="00AB0CA2">
        <w:t>n</w:t>
      </w:r>
      <w:r w:rsidR="00885BFE">
        <w:t xml:space="preserve"> Strecke</w:t>
      </w:r>
      <w:r w:rsidR="00AB0CA2">
        <w:t>n</w:t>
      </w:r>
      <w:r w:rsidR="00885BFE">
        <w:t xml:space="preserve">) und Zeit (Aufnahmen eines Nutzers entstanden oft mit kurzem zeitlichem Abstand zueinander) statt über Bewegungsmuster zu unterscheiden. In jedem Fall </w:t>
      </w:r>
      <w:r w:rsidR="00AD76C9">
        <w:t>kann davon ausgegangen werden, dass</w:t>
      </w:r>
      <w:r w:rsidR="00885BFE">
        <w:t xml:space="preserve"> die Klassifikatoren </w:t>
      </w:r>
      <w:r w:rsidR="00AD76C9">
        <w:t>so nur</w:t>
      </w:r>
      <w:r w:rsidR="00885BFE">
        <w:t xml:space="preserve"> sehr schwer auf neue Daten außerhalb dieser lokalen und temporalen Beschränktheit</w:t>
      </w:r>
      <w:r w:rsidR="00AD76C9">
        <w:t xml:space="preserve"> </w:t>
      </w:r>
      <w:r w:rsidR="00885BFE">
        <w:t>verallgemeinern</w:t>
      </w:r>
      <w:r w:rsidR="00AD76C9">
        <w:t xml:space="preserve"> könn</w:t>
      </w:r>
      <w:r w:rsidR="00AB0CA2">
        <w:t>t</w:t>
      </w:r>
      <w:r w:rsidR="00AD76C9">
        <w:t>en</w:t>
      </w:r>
      <w:r w:rsidR="00885BFE">
        <w:t xml:space="preserve">. </w:t>
      </w:r>
      <w:r>
        <w:t>Deswegen soll keines</w:t>
      </w:r>
      <w:r w:rsidR="0085191F">
        <w:t xml:space="preserve"> der</w:t>
      </w:r>
      <w:r>
        <w:t xml:space="preserve"> oben genannten Merkmale (Koordinaten, Genauigkeit und </w:t>
      </w:r>
      <w:r w:rsidR="00885BFE">
        <w:t>Zeitstempel</w:t>
      </w:r>
      <w:r>
        <w:t>) direkt in die Klassifikation einfließen. Stattdessen werden hieraus</w:t>
      </w:r>
      <w:r w:rsidR="00885BFE">
        <w:t xml:space="preserve"> </w:t>
      </w:r>
      <w:r>
        <w:t xml:space="preserve">verallgemeinernde Merkmale berechnet, </w:t>
      </w:r>
      <w:r>
        <w:lastRenderedPageBreak/>
        <w:t>welche die Bewegung von Verkehrsteilnehmern unabhängig von Ort und Zeit repräsentieren</w:t>
      </w:r>
      <w:r w:rsidR="00AD76C9">
        <w:t xml:space="preserve"> sollen</w:t>
      </w:r>
      <w:r>
        <w:t>.</w:t>
      </w:r>
      <w:r w:rsidR="00885BFE">
        <w:t xml:space="preserve"> Konkret werden die </w:t>
      </w:r>
      <w:r w:rsidR="00AB0CA2">
        <w:t>Positionsaufnahmen</w:t>
      </w:r>
      <w:r w:rsidR="00885BFE">
        <w:t xml:space="preserve"> innerhalb der Sequenzen um Merkmale, wie Geschwindigkeit, Beschleunigung und Winkelgeschwindigkeit erweitert. </w:t>
      </w:r>
      <w:r w:rsidR="005018A0">
        <w:t xml:space="preserve">Die Klassifikation der Verkehrsteilnehmerklasse erfolgt anschließend allein auf Basis dieser Bewegungsmerkmale. </w:t>
      </w:r>
      <w:r w:rsidR="009B0E65">
        <w:t xml:space="preserve">Als </w:t>
      </w:r>
      <w:r w:rsidR="00885BFE">
        <w:t>Klassifikator</w:t>
      </w:r>
      <w:r w:rsidR="00AD76C9">
        <w:t>en</w:t>
      </w:r>
      <w:r w:rsidR="00885BFE">
        <w:t xml:space="preserve"> zur Vorhersage der Verkehrsteilnehmerklasse</w:t>
      </w:r>
      <w:r w:rsidR="009B0E65">
        <w:t xml:space="preserve"> </w:t>
      </w:r>
      <w:r w:rsidR="009A0035">
        <w:t>kommen</w:t>
      </w:r>
      <w:r w:rsidR="009B0E65">
        <w:t xml:space="preserve"> hierbei</w:t>
      </w:r>
      <w:r w:rsidR="00AD50AC">
        <w:t xml:space="preserve"> basierend auf den Erkenntnissen von Matteo Simoncini et al. </w:t>
      </w:r>
      <w:sdt>
        <w:sdtPr>
          <w:alias w:val="To edit, see citavi.com/edit"/>
          <w:tag w:val="CitaviPlaceholder#c247c08f-2979-4f66-95eb-c250ac71789d"/>
          <w:id w:val="1014499982"/>
          <w:placeholder>
            <w:docPart w:val="DefaultPlaceholder_-1854013440"/>
          </w:placeholder>
        </w:sdtPr>
        <w:sdtContent>
          <w:r w:rsidR="00AD50AC">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TA3NmMyLWIzNjAtNDA4NC1hMjE1LWQ5NzkyZjVhOTM1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YWdlUmFuZ2UiOiI8c3A+XHJcbiAgPG4+MTc2PC9uPlxyXG4gIDxpbj50cnVlPC9pbj5cclxuICA8b3M+MTc2PC9vcz5cclxuICA8cHM+MTc2PC9wcz5cclxuPC9zcD5cclxuPGVwPlxyXG4gIDxuPjE5MTwvbj5cclxuICA8aW4+dHJ1ZTwvaW4+XHJcbiAgPG9zPjE5MTwvb3M+XHJcbiAgPHBzPjE5MTwvcHM+XHJcbjwvZXA+XHJcbjxvcz4xNzYtMTkxPC9vcz4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}</w:instrText>
          </w:r>
          <w:r w:rsidR="00AD50AC">
            <w:fldChar w:fldCharType="separate"/>
          </w:r>
          <w:r w:rsidR="006B2F4C">
            <w:t>[15]</w:t>
          </w:r>
          <w:r w:rsidR="00AD50AC">
            <w:fldChar w:fldCharType="end"/>
          </w:r>
        </w:sdtContent>
      </w:sdt>
      <w:r w:rsidR="009B0E65">
        <w:t xml:space="preserve"> </w:t>
      </w:r>
      <w:r w:rsidR="00AA5968">
        <w:t>r</w:t>
      </w:r>
      <w:r w:rsidR="009B0E65">
        <w:t>ekurrente</w:t>
      </w:r>
      <w:r w:rsidR="001E3BAB">
        <w:t xml:space="preserve"> </w:t>
      </w:r>
      <w:r w:rsidR="00AA5968">
        <w:t>n</w:t>
      </w:r>
      <w:r w:rsidR="009B0E65">
        <w:t>euronale</w:t>
      </w:r>
      <w:r w:rsidR="001E3BAB">
        <w:t xml:space="preserve"> </w:t>
      </w:r>
      <w:r w:rsidR="009B0E65">
        <w:t>Netz</w:t>
      </w:r>
      <w:r w:rsidR="005F306A">
        <w:t>e</w:t>
      </w:r>
      <w:r w:rsidR="009B0E65">
        <w:t xml:space="preserve"> zum Einsatz, </w:t>
      </w:r>
      <w:r w:rsidR="00AD76C9">
        <w:t>deren</w:t>
      </w:r>
      <w:r w:rsidR="009B0E65">
        <w:t xml:space="preserve"> Alleinstellungsmerkmal es ist, Sequenzen </w:t>
      </w:r>
      <w:r w:rsidR="00EA7F04">
        <w:t xml:space="preserve">zu verarbeiten, </w:t>
      </w:r>
      <w:r w:rsidR="009B0E65">
        <w:t xml:space="preserve">ohne </w:t>
      </w:r>
      <w:r w:rsidR="00EA7F04">
        <w:t xml:space="preserve">diese vorher auf einen einzelnen Datenpunkt zusammenfassen zu müssen. </w:t>
      </w:r>
      <w:r w:rsidR="00AD76C9">
        <w:t>Da</w:t>
      </w:r>
      <w:r w:rsidR="00EA7F04">
        <w:t xml:space="preserve">durch können die Sequenzen durch </w:t>
      </w:r>
      <w:r w:rsidR="00AD76C9">
        <w:t>die Klassifikatoren</w:t>
      </w:r>
      <w:r w:rsidR="00EA7F04">
        <w:t xml:space="preserve"> auch tatsächlich als solche betrachtet und ein Verlust</w:t>
      </w:r>
      <w:r w:rsidR="00AD50AC">
        <w:t xml:space="preserve"> </w:t>
      </w:r>
      <w:r w:rsidR="00EA7F04">
        <w:t>potenziell wichtige</w:t>
      </w:r>
      <w:r w:rsidR="002644AB">
        <w:t>r zeitcodierter</w:t>
      </w:r>
      <w:r w:rsidR="00EA7F04">
        <w:t xml:space="preserve"> Informationen vermieden werden.</w:t>
      </w:r>
      <w:r w:rsidR="00AD76C9">
        <w:t xml:space="preserve"> </w:t>
      </w:r>
      <w:r w:rsidR="00D86802">
        <w:t xml:space="preserve">Im Zuge dieser Arbeit </w:t>
      </w:r>
      <w:r w:rsidR="00BE0C90">
        <w:t>wird</w:t>
      </w:r>
      <w:r w:rsidR="00D86802">
        <w:t xml:space="preserve"> h</w:t>
      </w:r>
      <w:r w:rsidR="00AD76C9">
        <w:t>ierbei auch untersucht, inwieweit die Länge der eingegebenen Sequenzen einen Einfluss auf die Vorhersagequalität durch die RNNs besitzt</w:t>
      </w:r>
      <w:r w:rsidR="00A164FB">
        <w:t>, indem der Klassifikation ein-, zwei- und vierminütige Sequenzen zugrunde gelegt werden.</w:t>
      </w:r>
    </w:p>
    <w:p w14:paraId="05ABEEDA" w14:textId="7C9B24C5" w:rsidR="00201233" w:rsidRDefault="00AD76C9" w:rsidP="000725B3">
      <w:r>
        <w:t xml:space="preserve">Die </w:t>
      </w:r>
      <w:r w:rsidR="00D61EF1">
        <w:t xml:space="preserve">Betrachtung der Ausgangsdaten im </w:t>
      </w:r>
      <w:r>
        <w:t>vorangegangenen</w:t>
      </w:r>
      <w:r w:rsidR="00D61EF1">
        <w:t xml:space="preserve"> Kapitel hat gezeigt, dass </w:t>
      </w:r>
      <w:r w:rsidR="00756487">
        <w:t xml:space="preserve">Positionssequenzen verschiedene Arten von Fehlern enthalten. </w:t>
      </w:r>
      <w:r w:rsidR="009307B1">
        <w:t xml:space="preserve">Da diese möglicherweise die Qualität der Klassifikation beeinflussen, </w:t>
      </w:r>
      <w:r w:rsidR="005D73B8">
        <w:t>werden</w:t>
      </w:r>
      <w:r w:rsidR="009307B1">
        <w:t xml:space="preserve"> basierend auf dem Basiskonzept verschiedene Möglichkeiten </w:t>
      </w:r>
      <w:r w:rsidR="005D73B8">
        <w:t xml:space="preserve">der Datenbereinigung </w:t>
      </w:r>
      <w:r w:rsidR="008A28BD">
        <w:t>untersucht</w:t>
      </w:r>
      <w:r w:rsidR="005D73B8">
        <w:t>.</w:t>
      </w:r>
      <w:r w:rsidR="00281004">
        <w:t xml:space="preserve"> Zur Behandlung der Verrauschungsfehler, insbesondere des senkrechten Rauschens, </w:t>
      </w:r>
      <w:r w:rsidR="009A0035">
        <w:t>kommt</w:t>
      </w:r>
      <w:r w:rsidR="00281004">
        <w:t xml:space="preserve"> hierbei d</w:t>
      </w:r>
      <w:r w:rsidR="00F5326B">
        <w:t>er</w:t>
      </w:r>
      <w:r w:rsidR="00281004">
        <w:t xml:space="preserve"> Map</w:t>
      </w:r>
      <w:r w:rsidR="00EF04F3">
        <w:t>-</w:t>
      </w:r>
      <w:r w:rsidR="00281004">
        <w:t>Matching-</w:t>
      </w:r>
      <w:r w:rsidR="00F5326B">
        <w:t>Service</w:t>
      </w:r>
      <w:r w:rsidR="00281004">
        <w:t xml:space="preserve"> von Valhalla zum Einsatz.</w:t>
      </w:r>
      <w:r w:rsidR="008A28BD">
        <w:t xml:space="preserve"> </w:t>
      </w:r>
      <w:r w:rsidR="00497BB3">
        <w:t>Da</w:t>
      </w:r>
      <w:r w:rsidR="008A28BD">
        <w:t xml:space="preserve">für ist jedoch eine Erweiterung des Gesamtkonzeptes notwendig, welche </w:t>
      </w:r>
      <w:r w:rsidR="008A28BD" w:rsidRPr="009736F2">
        <w:t xml:space="preserve">in Abb. </w:t>
      </w:r>
      <w:r w:rsidR="009736F2" w:rsidRPr="009736F2">
        <w:t>20</w:t>
      </w:r>
      <w:r w:rsidR="008A28BD" w:rsidRPr="009736F2">
        <w:t xml:space="preserve"> </w:t>
      </w:r>
      <w:r w:rsidR="008A28BD">
        <w:t>blau hervorgehoben ist.</w:t>
      </w:r>
      <w:r w:rsidR="00497BB3">
        <w:t xml:space="preserve"> Anders als beim Basiskonzept werden die um Bewegungsdaten erweiterten Sequenzen nicht direkt zur Klassifikation der Verkehrsteilnehmerklasse eingesetzt, sondern zunächst vorklassifiziert. Die Vorklassifikation dient der Vorhersage des von Valhalla einzusetzenden Matching-Modus. Wie bereits in </w:t>
      </w:r>
      <w:r w:rsidR="009C2D24">
        <w:t>Untera</w:t>
      </w:r>
      <w:r w:rsidR="00497BB3">
        <w:t xml:space="preserve">bschnitt 2.7.1 </w:t>
      </w:r>
      <w:r w:rsidR="00AB45DF">
        <w:t>erwähnt,</w:t>
      </w:r>
      <w:r w:rsidR="000725B3">
        <w:t xml:space="preserve"> werden </w:t>
      </w:r>
      <w:r w:rsidR="009736F2">
        <w:t>hierbei</w:t>
      </w:r>
      <w:r w:rsidR="000725B3">
        <w:t xml:space="preserve"> drei verschiedene Modi unterschieden, welche das Map</w:t>
      </w:r>
      <w:r w:rsidR="00EF04F3">
        <w:t>-</w:t>
      </w:r>
      <w:r w:rsidR="000725B3">
        <w:t>Matching durch Valhalla entweder für Fußgänger, Fahrradfahrer oder motorisierte Straßenfahrzeuge optimieren.</w:t>
      </w:r>
      <w:r w:rsidR="002655B4">
        <w:t xml:space="preserve"> </w:t>
      </w:r>
      <w:r w:rsidR="00AB45DF">
        <w:t xml:space="preserve">Da es sich bei der </w:t>
      </w:r>
      <w:r w:rsidR="00201233">
        <w:t>Vorhersage des Matching-Modus</w:t>
      </w:r>
      <w:r w:rsidR="00AB45DF">
        <w:t xml:space="preserve"> um ein vereinfachtes Klassifikationsproblem (keine Unterscheidung motorisierter Fahrzeuge) handelt, </w:t>
      </w:r>
      <w:r w:rsidR="009A0035">
        <w:t>kommt</w:t>
      </w:r>
      <w:r w:rsidR="00AB45DF">
        <w:t xml:space="preserve"> für diese</w:t>
      </w:r>
      <w:r w:rsidR="00201233">
        <w:t xml:space="preserve"> ein</w:t>
      </w:r>
      <w:r w:rsidR="00AB45DF">
        <w:t xml:space="preserve"> </w:t>
      </w:r>
      <w:r w:rsidR="00201233">
        <w:t>weniger komplexes Klassifikationsverfahren als bei der Vorhersage der Verkehrsteilnehmer</w:t>
      </w:r>
      <w:r w:rsidR="007F3DC7">
        <w:t>typen</w:t>
      </w:r>
      <w:r w:rsidR="00201233">
        <w:t xml:space="preserve"> zum Einsatz. Als Eingabe dient dabei eine Zusammenfassung der Bewegungsdaten der vorliegenden Sequenz </w:t>
      </w:r>
      <w:r w:rsidR="00AB0CA2">
        <w:t>auf Basis</w:t>
      </w:r>
      <w:r w:rsidR="00201233">
        <w:t xml:space="preserve"> verschiedene</w:t>
      </w:r>
      <w:r w:rsidR="00AB0CA2">
        <w:t>r</w:t>
      </w:r>
      <w:r w:rsidR="00201233">
        <w:t xml:space="preserve"> deskriptive</w:t>
      </w:r>
      <w:r w:rsidR="009A0035">
        <w:t>r</w:t>
      </w:r>
      <w:r w:rsidR="00201233">
        <w:t xml:space="preserve"> Merkmale. Die Wahl des eingesetzten Klassifikationsverfahrens basiert auf einer vorausgehenden Evaluierung des SVM- und Random</w:t>
      </w:r>
      <w:r w:rsidR="00675F3D">
        <w:t>-</w:t>
      </w:r>
      <w:r w:rsidR="00201233">
        <w:t>Forest</w:t>
      </w:r>
      <w:r w:rsidR="00675F3D">
        <w:t>-</w:t>
      </w:r>
      <w:r w:rsidR="00201233">
        <w:t>Verfahren</w:t>
      </w:r>
      <w:r w:rsidR="00934EE7">
        <w:t>s</w:t>
      </w:r>
      <w:r w:rsidR="00201233">
        <w:t>.</w:t>
      </w:r>
    </w:p>
    <w:p w14:paraId="5BF8C028" w14:textId="25FFF6CA" w:rsidR="00E7272A" w:rsidRDefault="00150A3E" w:rsidP="000725B3">
      <w:r>
        <w:t xml:space="preserve">Nach der Bestimmung des voraussichtlich optimalen Matching-Modus, werden </w:t>
      </w:r>
      <w:r w:rsidR="00E7272A">
        <w:t>auf Basis der erweiterten Sequenz einige weitere Parameter zur Optimierung des Map</w:t>
      </w:r>
      <w:r w:rsidR="00EF04F3">
        <w:t>-</w:t>
      </w:r>
      <w:r w:rsidR="00E7272A">
        <w:t xml:space="preserve">Matchings bestimmt. </w:t>
      </w:r>
      <w:r w:rsidR="00E7272A">
        <w:lastRenderedPageBreak/>
        <w:t>Diese werden gemeinsam mit dem Modus und der Rohsequenz über eine Webschnittstelle an</w:t>
      </w:r>
      <w:r w:rsidR="00E966D3">
        <w:t xml:space="preserve"> eine</w:t>
      </w:r>
      <w:r w:rsidR="00E7272A">
        <w:t xml:space="preserve"> Valhalla</w:t>
      </w:r>
      <w:r w:rsidR="00E966D3">
        <w:t>-Instanz</w:t>
      </w:r>
      <w:r w:rsidR="00E7272A">
        <w:t xml:space="preserve"> übergeben. </w:t>
      </w:r>
      <w:r w:rsidR="00E966D3">
        <w:t>Zurückgeliefert wird eine Sequenz, welche durch Map</w:t>
      </w:r>
      <w:r w:rsidR="00EF04F3">
        <w:t>-</w:t>
      </w:r>
      <w:r w:rsidR="00E966D3">
        <w:t xml:space="preserve">Matching auf ein digitales Straßen- und Wegenetzt abgebildet wurde. </w:t>
      </w:r>
      <w:r w:rsidR="008C28EC">
        <w:t xml:space="preserve">Für diese Sequenz müssen anschließend die Bewegungsdaten neu berechnet werden, bevor sie </w:t>
      </w:r>
      <w:r w:rsidR="009A0035">
        <w:t>schlussendlich</w:t>
      </w:r>
      <w:r w:rsidR="008C28EC">
        <w:t xml:space="preserve"> zur </w:t>
      </w:r>
      <w:r w:rsidR="00084E5B">
        <w:t>finalen Vorhersage der Verkehrsteilnehmerklasse</w:t>
      </w:r>
      <w:r w:rsidR="008C28EC">
        <w:t xml:space="preserve"> eingesetzt werden kann. </w:t>
      </w:r>
    </w:p>
    <w:p w14:paraId="52BC55F0" w14:textId="0FCAE5AB" w:rsidR="00A366A9" w:rsidRDefault="00A366A9" w:rsidP="00EE153A">
      <w:r>
        <w:t>Zur Behandlung von horizontalem Rauschen wird zusätzlich ein weiterer Ansatz untersucht: Die künstliche Erhöhung des A</w:t>
      </w:r>
      <w:r w:rsidR="00500A15">
        <w:t>ufnahme</w:t>
      </w:r>
      <w:r>
        <w:t xml:space="preserve">intervalls auf zwei Sekunden, </w:t>
      </w:r>
      <w:r w:rsidR="009A0035">
        <w:t>indem</w:t>
      </w:r>
      <w:r>
        <w:t xml:space="preserve"> jede zweite </w:t>
      </w:r>
      <w:r w:rsidR="009A0035">
        <w:t>Positionsaufnahme</w:t>
      </w:r>
      <w:r>
        <w:t xml:space="preserve"> in den Ausgangssequenzen</w:t>
      </w:r>
      <w:r w:rsidR="009A0035">
        <w:t xml:space="preserve"> verworfen wird</w:t>
      </w:r>
      <w:r>
        <w:t>.</w:t>
      </w:r>
      <w:r w:rsidR="00EE153A">
        <w:t xml:space="preserve"> Die Idee dahinter ist, dass durch die Erhöhung des </w:t>
      </w:r>
      <w:r w:rsidR="004831A3">
        <w:t>Aufnahmeinter</w:t>
      </w:r>
      <w:r w:rsidR="00EE153A">
        <w:t xml:space="preserve">valls höhere zeitliche und örtliche Abstände zwischen den einzelnen </w:t>
      </w:r>
      <w:r w:rsidR="00AB0CA2">
        <w:t>Positionsaufnahmen</w:t>
      </w:r>
      <w:r w:rsidR="00EE153A">
        <w:t xml:space="preserve"> entstehen, die dazu </w:t>
      </w:r>
      <w:r w:rsidR="00677912">
        <w:t>führen,</w:t>
      </w:r>
      <w:r w:rsidR="00EE153A">
        <w:t xml:space="preserve"> dass das relative Rauschen in den Sequenzen und damit dessen Einfluss auf die berechneten Bewegungsmerkmale</w:t>
      </w:r>
      <w:r w:rsidR="00934EE7">
        <w:t xml:space="preserve"> ggf.</w:t>
      </w:r>
      <w:r w:rsidR="00EE153A">
        <w:t xml:space="preserve"> geringer wird.</w:t>
      </w:r>
      <w:r w:rsidR="00677912">
        <w:t xml:space="preserve"> Eine Erhöhung auf mehr als zwei Sekunden wird jedoch nicht untersucht, da davon ausgegangen werden kann, dass dann der Informationsgehalt der</w:t>
      </w:r>
      <w:r w:rsidR="00BE0C90">
        <w:t xml:space="preserve"> berechneten</w:t>
      </w:r>
      <w:r w:rsidR="00677912">
        <w:t xml:space="preserve"> Bewegungsmerkmale, insbesondere der Beschleunigung und Winkelgeschwindigkeit, reduziert wird.</w:t>
      </w:r>
    </w:p>
    <w:p w14:paraId="21FD02CD" w14:textId="0AF2B2F9" w:rsidR="009130EA" w:rsidRDefault="009F0985" w:rsidP="00FD0C14">
      <w:r>
        <w:t xml:space="preserve">Dopplungen und variierende </w:t>
      </w:r>
      <w:r w:rsidR="004831A3">
        <w:t>Aufnahmeintervall</w:t>
      </w:r>
      <w:r w:rsidR="00AB0CA2">
        <w:t>e</w:t>
      </w:r>
      <w:r w:rsidR="004831A3">
        <w:t xml:space="preserve"> </w:t>
      </w:r>
      <w:r>
        <w:t>sollen</w:t>
      </w:r>
      <w:r w:rsidR="00677912">
        <w:t xml:space="preserve"> ebenfalls</w:t>
      </w:r>
      <w:r>
        <w:t xml:space="preserve"> behandelt werden</w:t>
      </w:r>
      <w:r w:rsidR="00677912">
        <w:t>. Dies geschieht jedoch nicht im Zuge der Datenvorverarbeitung, sondern</w:t>
      </w:r>
      <w:r>
        <w:t xml:space="preserve"> indem neben den bewegungsbasierten Merkmalen auch zeit- bzw. intervallbasierte Merkmale in die Eingabe der Klassifikatoren aufgenommen werden.</w:t>
      </w:r>
    </w:p>
    <w:p w14:paraId="491FA7A5" w14:textId="129E5E7A" w:rsidR="001C4E01" w:rsidRDefault="001C4E01" w:rsidP="00FD0C14">
      <w:pPr>
        <w:pStyle w:val="berschrift1"/>
      </w:pPr>
      <w:bookmarkStart w:id="87" w:name="_Toc144726470"/>
      <w:r>
        <w:lastRenderedPageBreak/>
        <w:t>Datensatzgenerierung</w:t>
      </w:r>
      <w:r w:rsidR="00D94438">
        <w:t xml:space="preserve"> und -erweiterung</w:t>
      </w:r>
      <w:bookmarkEnd w:id="87"/>
    </w:p>
    <w:p w14:paraId="5E99F540" w14:textId="25A37F0C" w:rsidR="006D11D5" w:rsidRPr="000B2675" w:rsidRDefault="00D94438" w:rsidP="008502E5">
      <w:pPr>
        <w:spacing w:after="360"/>
      </w:pPr>
      <w:r>
        <w:t xml:space="preserve">Als Grundlage </w:t>
      </w:r>
      <w:r w:rsidR="00FA693A">
        <w:t>zur</w:t>
      </w:r>
      <w:r>
        <w:t xml:space="preserve"> Untersuchung </w:t>
      </w:r>
      <w:r w:rsidR="00D917CF">
        <w:t>der Auswirkungen</w:t>
      </w:r>
      <w:r>
        <w:t xml:space="preserve"> verschiedener Sequenzlängen </w:t>
      </w:r>
      <w:r w:rsidR="00FA693A">
        <w:t xml:space="preserve">und </w:t>
      </w:r>
      <w:r w:rsidR="004831A3">
        <w:t xml:space="preserve">Aufnahmeintervalle </w:t>
      </w:r>
      <w:r w:rsidR="00FA693A">
        <w:t xml:space="preserve">auf die </w:t>
      </w:r>
      <w:r w:rsidR="00A47E31">
        <w:t>Qualität der Verkehrsteilnehmerklassifikation</w:t>
      </w:r>
      <w:r w:rsidR="00FA693A">
        <w:t xml:space="preserve"> werden aus de</w:t>
      </w:r>
      <w:r w:rsidR="00A47E31">
        <w:t>r</w:t>
      </w:r>
      <w:r w:rsidR="004B46A7">
        <w:t xml:space="preserve"> </w:t>
      </w:r>
      <w:r w:rsidR="00A47E31">
        <w:t>Datenbasis</w:t>
      </w:r>
      <w:r w:rsidR="00FA693A">
        <w:t xml:space="preserve">, also allen gesammelten </w:t>
      </w:r>
      <w:r w:rsidR="00A47E31">
        <w:t>MotionTrace-Aufnahmen</w:t>
      </w:r>
      <w:r w:rsidR="00FA693A">
        <w:t>,</w:t>
      </w:r>
      <w:r w:rsidR="00A47E31">
        <w:t xml:space="preserve"> mehrere</w:t>
      </w:r>
      <w:r w:rsidR="00FA693A">
        <w:t xml:space="preserve"> Datensätze erzeugt.</w:t>
      </w:r>
      <w:r w:rsidR="00D917CF">
        <w:t xml:space="preserve"> </w:t>
      </w:r>
      <w:r w:rsidR="003C7CD8">
        <w:t>Der prinzipielle Ablauf bei der Erzeugung der einzelnen Datensätze ist dabei immer gleich. Zunächst werden alle gesammelten Aufnahmen als Dataframe eingelesen</w:t>
      </w:r>
      <w:r w:rsidR="00386007">
        <w:t>,</w:t>
      </w:r>
      <w:r w:rsidR="003C7CD8">
        <w:t xml:space="preserve"> in gleich</w:t>
      </w:r>
      <w:r w:rsidR="001D0065">
        <w:t xml:space="preserve"> </w:t>
      </w:r>
      <w:r w:rsidR="003C7CD8">
        <w:t xml:space="preserve">lange Sequenzen </w:t>
      </w:r>
      <w:r w:rsidR="007A4253">
        <w:t>aufgeteilt</w:t>
      </w:r>
      <w:r w:rsidR="00386007">
        <w:t xml:space="preserve"> und ggf. durch eine Reduzierung auf jeden zweiten Datenpunkt heruntergetaktet</w:t>
      </w:r>
      <w:r w:rsidR="003C7CD8">
        <w:t xml:space="preserve">. </w:t>
      </w:r>
      <w:r w:rsidR="007A4253">
        <w:t>Aufnahmen, welche kürzer als die geforderte Sequenzlänge sind, werden an dieser Stelle verworfen. Dasselbe gilt für zu kurze Sequenzen, welche sich aus der Aufteilung längerer Aufnahmen ergeben (i.</w:t>
      </w:r>
      <w:r w:rsidR="001D0065">
        <w:t xml:space="preserve"> </w:t>
      </w:r>
      <w:r w:rsidR="007A4253">
        <w:t>d.</w:t>
      </w:r>
      <w:r w:rsidR="001D0065">
        <w:t xml:space="preserve"> </w:t>
      </w:r>
      <w:r w:rsidR="007A4253">
        <w:t xml:space="preserve">R. am Ende der Aufnahme). </w:t>
      </w:r>
      <w:r w:rsidR="00386007">
        <w:t>Alle</w:t>
      </w:r>
      <w:r w:rsidR="007A4253">
        <w:t xml:space="preserve"> übrigen Sequenzen werden in </w:t>
      </w:r>
      <w:r w:rsidR="00A47E31">
        <w:t>der</w:t>
      </w:r>
      <w:r w:rsidR="00A234B7">
        <w:t xml:space="preserve"> Liste</w:t>
      </w:r>
      <w:r w:rsidR="00386007">
        <w:t xml:space="preserve"> </w:t>
      </w:r>
      <w:r w:rsidR="00A234B7" w:rsidRPr="00A234B7">
        <w:rPr>
          <w:rStyle w:val="Code"/>
          <w:noProof/>
        </w:rPr>
        <w:t>df_list</w:t>
      </w:r>
      <w:r w:rsidR="00386007">
        <w:t xml:space="preserve"> </w:t>
      </w:r>
      <w:r w:rsidR="007A4253">
        <w:t>gespeichert.</w:t>
      </w:r>
      <w:r w:rsidR="006D11D5">
        <w:t xml:space="preserve"> </w:t>
      </w:r>
      <w:r w:rsidR="00A234B7">
        <w:t>Diese wird im nächsten Schritt dazu genutzt, die Sequenzen stratifiziert, also unter Beibehaltung des Klassenverhältnisses</w:t>
      </w:r>
      <w:r w:rsidR="006D11D5">
        <w:t xml:space="preserve">, </w:t>
      </w:r>
      <w:r w:rsidR="00923679">
        <w:t>auf Basis der zugehörigen</w:t>
      </w:r>
      <w:r w:rsidR="006D11D5">
        <w:t xml:space="preserve"> </w:t>
      </w:r>
      <w:r w:rsidR="006D11D5" w:rsidRPr="002D794D">
        <w:t>Labels</w:t>
      </w:r>
      <w:r w:rsidR="00A234B7" w:rsidRPr="002D794D">
        <w:t xml:space="preserve"> </w:t>
      </w:r>
      <w:r w:rsidR="00EB7C1D" w:rsidRPr="002D794D">
        <w:t xml:space="preserve">im Verhältnis 75:25 </w:t>
      </w:r>
      <w:r w:rsidR="00A234B7" w:rsidRPr="002D794D">
        <w:t>in Trainings- und Test</w:t>
      </w:r>
      <w:r w:rsidR="00386007" w:rsidRPr="002D794D">
        <w:t>daten</w:t>
      </w:r>
      <w:r w:rsidR="00A234B7" w:rsidRPr="002D794D">
        <w:t xml:space="preserve"> aufzuteilen. </w:t>
      </w:r>
      <w:r w:rsidR="00EB7C1D" w:rsidRPr="002D794D">
        <w:t xml:space="preserve">Zur Aufteilung wird die in Code 1 verwendete </w:t>
      </w:r>
      <w:r w:rsidR="00EB7C1D">
        <w:t xml:space="preserve">scikit-learn Funktion </w:t>
      </w:r>
      <w:r w:rsidR="00EB7C1D" w:rsidRPr="006D11D5">
        <w:rPr>
          <w:rStyle w:val="Code"/>
        </w:rPr>
        <w:t>train_test_split</w:t>
      </w:r>
      <w:r w:rsidR="00EB7C1D" w:rsidRPr="006D11D5">
        <w:t xml:space="preserve"> </w:t>
      </w:r>
      <w:r w:rsidR="00EB7C1D">
        <w:t xml:space="preserve">verwendet. </w:t>
      </w:r>
      <w:r w:rsidR="000B2675" w:rsidRPr="000B2675">
        <w:t xml:space="preserve">Anschließend werden die </w:t>
      </w:r>
      <w:r w:rsidR="000B2675">
        <w:t>Trainings- und Test</w:t>
      </w:r>
      <w:r w:rsidR="00A47E31">
        <w:t>daten</w:t>
      </w:r>
      <w:r w:rsidR="000B2675" w:rsidRPr="000B2675">
        <w:t xml:space="preserve"> in jeweils eine </w:t>
      </w:r>
      <w:r w:rsidR="006A1F80">
        <w:t>CSV</w:t>
      </w:r>
      <w:r w:rsidR="000B2675">
        <w:t xml:space="preserve">-Datei geschrieben, wobei einzelne Sequenzen über die zusätzliche Spalte </w:t>
      </w:r>
      <w:r w:rsidR="000B2675" w:rsidRPr="000B2675">
        <w:rPr>
          <w:rStyle w:val="Code"/>
        </w:rPr>
        <w:t>recording_nr</w:t>
      </w:r>
      <w:r w:rsidR="000B2675">
        <w:t xml:space="preserve"> </w:t>
      </w:r>
      <w:r w:rsidR="001D0065">
        <w:t>indiziert</w:t>
      </w:r>
      <w:r w:rsidR="000B2675">
        <w:t xml:space="preserve"> werden. Abgesehen davon unterscheiden sich die Spalten der </w:t>
      </w:r>
      <w:r w:rsidR="006A1F80">
        <w:t>CSV</w:t>
      </w:r>
      <w:r w:rsidR="000B2675">
        <w:t>-Dateien</w:t>
      </w:r>
      <w:r w:rsidR="00A47E31">
        <w:t xml:space="preserve"> zunächst</w:t>
      </w:r>
      <w:r w:rsidR="000B2675">
        <w:t xml:space="preserve"> nicht von </w:t>
      </w:r>
      <w:r w:rsidR="001D0065">
        <w:t>denen</w:t>
      </w:r>
      <w:r w:rsidR="000B2675">
        <w:t xml:space="preserve"> der </w:t>
      </w:r>
      <w:r w:rsidR="00A47E31">
        <w:t>Aufnahmen</w:t>
      </w:r>
      <w:r w:rsidR="000B2675">
        <w:t xml:space="preserve"> (siehe Abschnitt 4.2).</w:t>
      </w:r>
    </w:p>
    <w:p w14:paraId="0A7C1833" w14:textId="120F79C9" w:rsidR="006D11D5" w:rsidRPr="003A49AF" w:rsidRDefault="006D11D5" w:rsidP="006D11D5">
      <w:pPr>
        <w:pStyle w:val="CodeMitRahmen"/>
        <w:rPr>
          <w:lang w:val="en-GB"/>
        </w:rPr>
      </w:pPr>
      <w:r w:rsidRPr="003A49AF">
        <w:rPr>
          <w:lang w:val="en-GB"/>
        </w:rPr>
        <w:t>train_dfs, test_dfs,_,_=</w:t>
      </w:r>
      <w:r w:rsidRPr="003A49AF">
        <w:rPr>
          <w:lang w:val="en-GB"/>
        </w:rPr>
        <w:tab/>
        <w:t>train_test_split(df_list, labels,</w:t>
      </w:r>
    </w:p>
    <w:p w14:paraId="713D0B69" w14:textId="14E9B4B8" w:rsidR="006D11D5" w:rsidRPr="006D11D5" w:rsidRDefault="00B56C88" w:rsidP="00B56C88">
      <w:pPr>
        <w:pStyle w:val="CodeMitRahmen"/>
        <w:rPr>
          <w:lang w:val="en-GB"/>
        </w:rPr>
      </w:pPr>
      <w:r>
        <w:rPr>
          <w:lang w:val="en-GB"/>
        </w:rPr>
        <w:t xml:space="preserve">  </w:t>
      </w:r>
      <w:r w:rsidR="006D11D5" w:rsidRPr="006D11D5">
        <w:rPr>
          <w:lang w:val="en-GB"/>
        </w:rPr>
        <w:t>test_size=</w:t>
      </w:r>
      <w:r w:rsidR="006D11D5">
        <w:rPr>
          <w:lang w:val="en-GB"/>
        </w:rPr>
        <w:t>0.25</w:t>
      </w:r>
      <w:r w:rsidR="006D11D5" w:rsidRPr="006D11D5">
        <w:rPr>
          <w:lang w:val="en-GB"/>
        </w:rPr>
        <w:t>,</w:t>
      </w:r>
      <w:r w:rsidR="006D11D5">
        <w:rPr>
          <w:lang w:val="en-GB"/>
        </w:rPr>
        <w:t xml:space="preserve"> </w:t>
      </w:r>
      <w:r w:rsidR="006D11D5" w:rsidRPr="006D11D5">
        <w:rPr>
          <w:lang w:val="en-GB"/>
        </w:rPr>
        <w:t>stratify=labels,</w:t>
      </w:r>
      <w:r>
        <w:rPr>
          <w:lang w:val="en-GB"/>
        </w:rPr>
        <w:t xml:space="preserve"> </w:t>
      </w:r>
      <w:r w:rsidR="006D11D5" w:rsidRPr="006D11D5">
        <w:rPr>
          <w:lang w:val="en-GB"/>
        </w:rPr>
        <w:t>random_state=42)</w:t>
      </w:r>
    </w:p>
    <w:p w14:paraId="0FA33306" w14:textId="7A4822C4" w:rsidR="00EB7C1D" w:rsidRDefault="00C132C0" w:rsidP="00AD7D24">
      <w:pPr>
        <w:pStyle w:val="Beschriftung"/>
      </w:pPr>
      <w:bookmarkStart w:id="88" w:name="_Toc143696953"/>
      <w:bookmarkStart w:id="89" w:name="_Toc144726768"/>
      <w:r>
        <w:t xml:space="preserve">Code </w:t>
      </w:r>
      <w:fldSimple w:instr=" SEQ Code \* ARABIC ">
        <w:r w:rsidR="008514D7">
          <w:rPr>
            <w:noProof/>
          </w:rPr>
          <w:t>1</w:t>
        </w:r>
      </w:fldSimple>
      <w:r>
        <w:t xml:space="preserve">: </w:t>
      </w:r>
      <w:r w:rsidR="00AD7D24">
        <w:tab/>
      </w:r>
      <w:r w:rsidR="00795A1A" w:rsidRPr="00AD7D24">
        <w:t>Stratifizierte</w:t>
      </w:r>
      <w:r w:rsidR="00795A1A">
        <w:t xml:space="preserve"> Aufteilung der Sequenzen in Trainings- und Testdaten</w:t>
      </w:r>
      <w:bookmarkEnd w:id="88"/>
      <w:bookmarkEnd w:id="89"/>
    </w:p>
    <w:p w14:paraId="31920CE9" w14:textId="77777777" w:rsidR="00795A1A" w:rsidRDefault="00795A1A" w:rsidP="00795A1A"/>
    <w:p w14:paraId="398479DA" w14:textId="58C1433E" w:rsidR="00EB7C1D" w:rsidRPr="00795A1A" w:rsidRDefault="00386007" w:rsidP="008502E5">
      <w:pPr>
        <w:spacing w:after="360"/>
      </w:pPr>
      <w:r>
        <w:t xml:space="preserve">Insgesamt werden auf diese Weise sechs Datensätze generiert, welche </w:t>
      </w:r>
      <w:r w:rsidRPr="00A47E31">
        <w:t xml:space="preserve">in Tab. </w:t>
      </w:r>
      <w:r w:rsidR="00DD5969" w:rsidRPr="00A47E31">
        <w:t>2</w:t>
      </w:r>
      <w:r w:rsidRPr="00A47E31">
        <w:t xml:space="preserve"> aufgelistet </w:t>
      </w:r>
      <w:r>
        <w:t>sind. Diese decken die</w:t>
      </w:r>
      <w:r w:rsidR="0044284E">
        <w:t xml:space="preserve"> Kombinationen der</w:t>
      </w:r>
      <w:r>
        <w:t xml:space="preserve"> im letzten Kapitel festgelegten Sequenzlängen von einer, zwei oder vier Minuten und </w:t>
      </w:r>
      <w:r w:rsidR="0044284E">
        <w:t>der</w:t>
      </w:r>
      <w:r>
        <w:t xml:space="preserve"> Aufnahmeintervalle von einer oder zwei Sekunden ab.</w:t>
      </w:r>
    </w:p>
    <w:tbl>
      <w:tblPr>
        <w:tblStyle w:val="zuTabStandard"/>
        <w:tblW w:w="0" w:type="auto"/>
        <w:tblLook w:val="04A0" w:firstRow="1" w:lastRow="0" w:firstColumn="1" w:lastColumn="0" w:noHBand="0" w:noVBand="1"/>
      </w:tblPr>
      <w:tblGrid>
        <w:gridCol w:w="1412"/>
        <w:gridCol w:w="1134"/>
        <w:gridCol w:w="1984"/>
        <w:gridCol w:w="2268"/>
        <w:gridCol w:w="2262"/>
      </w:tblGrid>
      <w:tr w:rsidR="00C975A8" w14:paraId="3530C287" w14:textId="77777777" w:rsidTr="00C975A8">
        <w:trPr>
          <w:cnfStyle w:val="100000000000" w:firstRow="1" w:lastRow="0" w:firstColumn="0" w:lastColumn="0" w:oddVBand="0" w:evenVBand="0" w:oddHBand="0" w:evenHBand="0" w:firstRowFirstColumn="0" w:firstRowLastColumn="0" w:lastRowFirstColumn="0" w:lastRowLastColumn="0"/>
        </w:trPr>
        <w:tc>
          <w:tcPr>
            <w:tcW w:w="1413" w:type="dxa"/>
          </w:tcPr>
          <w:p w14:paraId="573131E0" w14:textId="491C8CD9" w:rsidR="00C975A8" w:rsidRDefault="00C975A8" w:rsidP="00F50850">
            <w:pPr>
              <w:pStyle w:val="TabStandard"/>
            </w:pPr>
            <w:r>
              <w:t>Bezeichner</w:t>
            </w:r>
          </w:p>
        </w:tc>
        <w:tc>
          <w:tcPr>
            <w:tcW w:w="1134" w:type="dxa"/>
          </w:tcPr>
          <w:p w14:paraId="15533C43" w14:textId="3F91F2C5" w:rsidR="00C975A8" w:rsidRDefault="00C975A8" w:rsidP="00F50850">
            <w:pPr>
              <w:pStyle w:val="TabStandard"/>
            </w:pPr>
            <w:r>
              <w:t>Intervall</w:t>
            </w:r>
          </w:p>
        </w:tc>
        <w:tc>
          <w:tcPr>
            <w:tcW w:w="1984" w:type="dxa"/>
          </w:tcPr>
          <w:p w14:paraId="353BA0AB" w14:textId="530C28C3" w:rsidR="00C975A8" w:rsidRDefault="00C975A8" w:rsidP="00F50850">
            <w:pPr>
              <w:pStyle w:val="TabStandard"/>
            </w:pPr>
            <w:r>
              <w:t>Datenpunkte pro Sequenz</w:t>
            </w:r>
          </w:p>
        </w:tc>
        <w:tc>
          <w:tcPr>
            <w:tcW w:w="2268" w:type="dxa"/>
          </w:tcPr>
          <w:p w14:paraId="4B8FA127" w14:textId="20ADAE5D" w:rsidR="00C975A8" w:rsidRDefault="00C975A8" w:rsidP="00F50850">
            <w:pPr>
              <w:pStyle w:val="TabStandard"/>
            </w:pPr>
            <w:r>
              <w:t>Sequenzen in den Trainingsdaten</w:t>
            </w:r>
          </w:p>
        </w:tc>
        <w:tc>
          <w:tcPr>
            <w:tcW w:w="2263" w:type="dxa"/>
          </w:tcPr>
          <w:p w14:paraId="6026379F" w14:textId="586FEFE3" w:rsidR="00C975A8" w:rsidRDefault="00C975A8" w:rsidP="00F50850">
            <w:pPr>
              <w:pStyle w:val="TabStandard"/>
            </w:pPr>
            <w:r>
              <w:t>Sequenzen in den T</w:t>
            </w:r>
            <w:r w:rsidR="00F53EA3">
              <w:t>estdaten</w:t>
            </w:r>
          </w:p>
        </w:tc>
      </w:tr>
      <w:tr w:rsidR="00C975A8" w14:paraId="109E54BB" w14:textId="77777777" w:rsidTr="00C975A8">
        <w:tc>
          <w:tcPr>
            <w:tcW w:w="1413" w:type="dxa"/>
          </w:tcPr>
          <w:p w14:paraId="2AA380DF" w14:textId="1E223DAF" w:rsidR="00C975A8" w:rsidRDefault="00C975A8" w:rsidP="00F50850">
            <w:pPr>
              <w:pStyle w:val="TabStandard"/>
            </w:pPr>
            <w:r>
              <w:t>1s_1min</w:t>
            </w:r>
          </w:p>
        </w:tc>
        <w:tc>
          <w:tcPr>
            <w:tcW w:w="1134" w:type="dxa"/>
          </w:tcPr>
          <w:p w14:paraId="5D93BDF5" w14:textId="6FA19A14" w:rsidR="00C975A8" w:rsidRDefault="00C975A8" w:rsidP="00F50850">
            <w:pPr>
              <w:pStyle w:val="TabStandard"/>
            </w:pPr>
            <w:r>
              <w:t>1</w:t>
            </w:r>
            <w:r w:rsidR="00C52B58">
              <w:t>s</w:t>
            </w:r>
          </w:p>
        </w:tc>
        <w:tc>
          <w:tcPr>
            <w:tcW w:w="1984" w:type="dxa"/>
          </w:tcPr>
          <w:p w14:paraId="07EB3CC5" w14:textId="159BC367" w:rsidR="00C975A8" w:rsidRDefault="00C975A8" w:rsidP="00F50850">
            <w:pPr>
              <w:pStyle w:val="TabStandard"/>
            </w:pPr>
            <w:r>
              <w:t>60</w:t>
            </w:r>
          </w:p>
        </w:tc>
        <w:tc>
          <w:tcPr>
            <w:tcW w:w="2268" w:type="dxa"/>
          </w:tcPr>
          <w:p w14:paraId="66870018" w14:textId="23F10CDD" w:rsidR="00C975A8" w:rsidRDefault="00C975A8" w:rsidP="00F50850">
            <w:pPr>
              <w:pStyle w:val="TabStandard"/>
            </w:pPr>
            <w:r>
              <w:t>13</w:t>
            </w:r>
            <w:r w:rsidR="00C52B58">
              <w:t>68</w:t>
            </w:r>
          </w:p>
        </w:tc>
        <w:tc>
          <w:tcPr>
            <w:tcW w:w="2263" w:type="dxa"/>
          </w:tcPr>
          <w:p w14:paraId="641B9134" w14:textId="4D433E49" w:rsidR="00C975A8" w:rsidRDefault="00C975A8" w:rsidP="00F50850">
            <w:pPr>
              <w:pStyle w:val="TabStandard"/>
            </w:pPr>
            <w:r>
              <w:t>45</w:t>
            </w:r>
            <w:r w:rsidR="00C52B58">
              <w:t>6</w:t>
            </w:r>
          </w:p>
        </w:tc>
      </w:tr>
      <w:tr w:rsidR="00C975A8" w14:paraId="2318D98F" w14:textId="77777777" w:rsidTr="00C975A8">
        <w:tc>
          <w:tcPr>
            <w:tcW w:w="1413" w:type="dxa"/>
          </w:tcPr>
          <w:p w14:paraId="25253F6F" w14:textId="22A533F3" w:rsidR="00C975A8" w:rsidRDefault="00C975A8" w:rsidP="00F50850">
            <w:pPr>
              <w:pStyle w:val="TabStandard"/>
            </w:pPr>
            <w:r>
              <w:t>1s_2min</w:t>
            </w:r>
          </w:p>
        </w:tc>
        <w:tc>
          <w:tcPr>
            <w:tcW w:w="1134" w:type="dxa"/>
          </w:tcPr>
          <w:p w14:paraId="20FF5354" w14:textId="619F315A" w:rsidR="00C975A8" w:rsidRDefault="00C975A8" w:rsidP="00F50850">
            <w:pPr>
              <w:pStyle w:val="TabStandard"/>
            </w:pPr>
            <w:r>
              <w:t>1</w:t>
            </w:r>
            <w:r w:rsidR="00C52B58">
              <w:t>s</w:t>
            </w:r>
          </w:p>
        </w:tc>
        <w:tc>
          <w:tcPr>
            <w:tcW w:w="1984" w:type="dxa"/>
          </w:tcPr>
          <w:p w14:paraId="7E2C745C" w14:textId="3A32874D" w:rsidR="00C975A8" w:rsidRDefault="00C975A8" w:rsidP="00F50850">
            <w:pPr>
              <w:pStyle w:val="TabStandard"/>
            </w:pPr>
            <w:r>
              <w:t>120</w:t>
            </w:r>
          </w:p>
        </w:tc>
        <w:tc>
          <w:tcPr>
            <w:tcW w:w="2268" w:type="dxa"/>
          </w:tcPr>
          <w:p w14:paraId="0A78EC21" w14:textId="1CA71637" w:rsidR="00C975A8" w:rsidRDefault="00C52B58" w:rsidP="00F50850">
            <w:pPr>
              <w:pStyle w:val="TabStandard"/>
            </w:pPr>
            <w:r>
              <w:t>652</w:t>
            </w:r>
          </w:p>
        </w:tc>
        <w:tc>
          <w:tcPr>
            <w:tcW w:w="2263" w:type="dxa"/>
          </w:tcPr>
          <w:p w14:paraId="5C076775" w14:textId="279F019E" w:rsidR="00C975A8" w:rsidRDefault="00C975A8" w:rsidP="00F50850">
            <w:pPr>
              <w:pStyle w:val="TabStandard"/>
            </w:pPr>
            <w:r>
              <w:t>21</w:t>
            </w:r>
            <w:r w:rsidR="00C52B58">
              <w:t>8</w:t>
            </w:r>
          </w:p>
        </w:tc>
      </w:tr>
      <w:tr w:rsidR="00C975A8" w14:paraId="6D04EF03" w14:textId="77777777" w:rsidTr="00C975A8">
        <w:tc>
          <w:tcPr>
            <w:tcW w:w="1413" w:type="dxa"/>
          </w:tcPr>
          <w:p w14:paraId="0B5F0590" w14:textId="36C6AECB" w:rsidR="00C975A8" w:rsidRDefault="00C975A8" w:rsidP="00F50850">
            <w:pPr>
              <w:pStyle w:val="TabStandard"/>
            </w:pPr>
            <w:r>
              <w:t>1s_4min</w:t>
            </w:r>
          </w:p>
        </w:tc>
        <w:tc>
          <w:tcPr>
            <w:tcW w:w="1134" w:type="dxa"/>
          </w:tcPr>
          <w:p w14:paraId="57652B25" w14:textId="166A8C16" w:rsidR="00C975A8" w:rsidRDefault="00C975A8" w:rsidP="00F50850">
            <w:pPr>
              <w:pStyle w:val="TabStandard"/>
            </w:pPr>
            <w:r>
              <w:t>1</w:t>
            </w:r>
            <w:r w:rsidR="00C52B58">
              <w:t>s</w:t>
            </w:r>
          </w:p>
        </w:tc>
        <w:tc>
          <w:tcPr>
            <w:tcW w:w="1984" w:type="dxa"/>
          </w:tcPr>
          <w:p w14:paraId="5F350F5E" w14:textId="12554000" w:rsidR="00C975A8" w:rsidRDefault="00C975A8" w:rsidP="00F50850">
            <w:pPr>
              <w:pStyle w:val="TabStandard"/>
            </w:pPr>
            <w:r>
              <w:t>240</w:t>
            </w:r>
          </w:p>
        </w:tc>
        <w:tc>
          <w:tcPr>
            <w:tcW w:w="2268" w:type="dxa"/>
          </w:tcPr>
          <w:p w14:paraId="119B7CB1" w14:textId="66AA07F2" w:rsidR="00C975A8" w:rsidRDefault="00C52B58" w:rsidP="00F50850">
            <w:pPr>
              <w:pStyle w:val="TabStandard"/>
            </w:pPr>
            <w:r>
              <w:t>294</w:t>
            </w:r>
          </w:p>
        </w:tc>
        <w:tc>
          <w:tcPr>
            <w:tcW w:w="2263" w:type="dxa"/>
          </w:tcPr>
          <w:p w14:paraId="150B493A" w14:textId="78C1A043" w:rsidR="00C975A8" w:rsidRDefault="00C52B58" w:rsidP="00F50850">
            <w:pPr>
              <w:pStyle w:val="TabStandard"/>
            </w:pPr>
            <w:r>
              <w:t>99</w:t>
            </w:r>
          </w:p>
        </w:tc>
      </w:tr>
      <w:tr w:rsidR="00C52B58" w14:paraId="45E9F3A8" w14:textId="77777777" w:rsidTr="00C975A8">
        <w:tc>
          <w:tcPr>
            <w:tcW w:w="1413" w:type="dxa"/>
          </w:tcPr>
          <w:p w14:paraId="71524816" w14:textId="7F2C8074" w:rsidR="00C52B58" w:rsidRDefault="00C52B58" w:rsidP="00F50850">
            <w:pPr>
              <w:pStyle w:val="TabStandard"/>
            </w:pPr>
            <w:r>
              <w:t>2s_1min</w:t>
            </w:r>
          </w:p>
        </w:tc>
        <w:tc>
          <w:tcPr>
            <w:tcW w:w="1134" w:type="dxa"/>
          </w:tcPr>
          <w:p w14:paraId="7CA479E3" w14:textId="290ACAA4" w:rsidR="00C52B58" w:rsidRDefault="00C52B58" w:rsidP="00F50850">
            <w:pPr>
              <w:pStyle w:val="TabStandard"/>
            </w:pPr>
            <w:r>
              <w:t>2s</w:t>
            </w:r>
          </w:p>
        </w:tc>
        <w:tc>
          <w:tcPr>
            <w:tcW w:w="1984" w:type="dxa"/>
          </w:tcPr>
          <w:p w14:paraId="4CE4EA15" w14:textId="265627C3" w:rsidR="00C52B58" w:rsidRDefault="00C52B58" w:rsidP="00F50850">
            <w:pPr>
              <w:pStyle w:val="TabStandard"/>
            </w:pPr>
            <w:r>
              <w:t>30</w:t>
            </w:r>
          </w:p>
        </w:tc>
        <w:tc>
          <w:tcPr>
            <w:tcW w:w="2268" w:type="dxa"/>
          </w:tcPr>
          <w:p w14:paraId="04F501C6" w14:textId="3D38A167" w:rsidR="00C52B58" w:rsidRDefault="00C52B58" w:rsidP="00F50850">
            <w:pPr>
              <w:pStyle w:val="TabStandard"/>
            </w:pPr>
            <w:r>
              <w:t>1368</w:t>
            </w:r>
          </w:p>
        </w:tc>
        <w:tc>
          <w:tcPr>
            <w:tcW w:w="2263" w:type="dxa"/>
          </w:tcPr>
          <w:p w14:paraId="4651A9C0" w14:textId="4094B09A" w:rsidR="00C52B58" w:rsidRDefault="00C52B58" w:rsidP="00F50850">
            <w:pPr>
              <w:pStyle w:val="TabStandard"/>
            </w:pPr>
            <w:r>
              <w:t>456</w:t>
            </w:r>
          </w:p>
        </w:tc>
      </w:tr>
      <w:tr w:rsidR="00C52B58" w14:paraId="318C67F5" w14:textId="77777777" w:rsidTr="00C975A8">
        <w:tc>
          <w:tcPr>
            <w:tcW w:w="1413" w:type="dxa"/>
          </w:tcPr>
          <w:p w14:paraId="3B3543C1" w14:textId="6948D2C1" w:rsidR="00C52B58" w:rsidRDefault="00C52B58" w:rsidP="00F50850">
            <w:pPr>
              <w:pStyle w:val="TabStandard"/>
            </w:pPr>
            <w:r>
              <w:lastRenderedPageBreak/>
              <w:t>2s_2min</w:t>
            </w:r>
          </w:p>
        </w:tc>
        <w:tc>
          <w:tcPr>
            <w:tcW w:w="1134" w:type="dxa"/>
          </w:tcPr>
          <w:p w14:paraId="05752725" w14:textId="22D03FA3" w:rsidR="00C52B58" w:rsidRDefault="00C52B58" w:rsidP="00F50850">
            <w:pPr>
              <w:pStyle w:val="TabStandard"/>
            </w:pPr>
            <w:r>
              <w:t>2s</w:t>
            </w:r>
          </w:p>
        </w:tc>
        <w:tc>
          <w:tcPr>
            <w:tcW w:w="1984" w:type="dxa"/>
          </w:tcPr>
          <w:p w14:paraId="7A6B7CB9" w14:textId="6F407DA4" w:rsidR="00C52B58" w:rsidRDefault="00C52B58" w:rsidP="00F50850">
            <w:pPr>
              <w:pStyle w:val="TabStandard"/>
            </w:pPr>
            <w:r>
              <w:t>60</w:t>
            </w:r>
          </w:p>
        </w:tc>
        <w:tc>
          <w:tcPr>
            <w:tcW w:w="2268" w:type="dxa"/>
          </w:tcPr>
          <w:p w14:paraId="089CAD96" w14:textId="2347E907" w:rsidR="00C52B58" w:rsidRDefault="00C52B58" w:rsidP="00F50850">
            <w:pPr>
              <w:pStyle w:val="TabStandard"/>
            </w:pPr>
            <w:r>
              <w:t>652</w:t>
            </w:r>
          </w:p>
        </w:tc>
        <w:tc>
          <w:tcPr>
            <w:tcW w:w="2263" w:type="dxa"/>
          </w:tcPr>
          <w:p w14:paraId="7DBC0803" w14:textId="18C3664C" w:rsidR="00C52B58" w:rsidRDefault="00C52B58" w:rsidP="00F50850">
            <w:pPr>
              <w:pStyle w:val="TabStandard"/>
            </w:pPr>
            <w:r>
              <w:t>218</w:t>
            </w:r>
          </w:p>
        </w:tc>
      </w:tr>
      <w:tr w:rsidR="00C52B58" w14:paraId="05F75D15" w14:textId="77777777" w:rsidTr="00C975A8">
        <w:tc>
          <w:tcPr>
            <w:tcW w:w="1413" w:type="dxa"/>
          </w:tcPr>
          <w:p w14:paraId="727CE80F" w14:textId="29CA369E" w:rsidR="00C52B58" w:rsidRDefault="00C52B58" w:rsidP="00F50850">
            <w:pPr>
              <w:pStyle w:val="TabStandard"/>
            </w:pPr>
            <w:r>
              <w:t>2s_4min</w:t>
            </w:r>
          </w:p>
        </w:tc>
        <w:tc>
          <w:tcPr>
            <w:tcW w:w="1134" w:type="dxa"/>
          </w:tcPr>
          <w:p w14:paraId="3CDF8148" w14:textId="3A1DF8DA" w:rsidR="00C52B58" w:rsidRDefault="00C52B58" w:rsidP="00F50850">
            <w:pPr>
              <w:pStyle w:val="TabStandard"/>
            </w:pPr>
            <w:r>
              <w:t>2s</w:t>
            </w:r>
          </w:p>
        </w:tc>
        <w:tc>
          <w:tcPr>
            <w:tcW w:w="1984" w:type="dxa"/>
          </w:tcPr>
          <w:p w14:paraId="656F8E7B" w14:textId="6584B008" w:rsidR="00C52B58" w:rsidRDefault="00C52B58" w:rsidP="00F50850">
            <w:pPr>
              <w:pStyle w:val="TabStandard"/>
            </w:pPr>
            <w:r>
              <w:t>120</w:t>
            </w:r>
          </w:p>
        </w:tc>
        <w:tc>
          <w:tcPr>
            <w:tcW w:w="2268" w:type="dxa"/>
          </w:tcPr>
          <w:p w14:paraId="03B9F109" w14:textId="1B38204B" w:rsidR="00C52B58" w:rsidRDefault="00C52B58" w:rsidP="00F50850">
            <w:pPr>
              <w:pStyle w:val="TabStandard"/>
            </w:pPr>
            <w:r>
              <w:t>294</w:t>
            </w:r>
          </w:p>
        </w:tc>
        <w:tc>
          <w:tcPr>
            <w:tcW w:w="2263" w:type="dxa"/>
          </w:tcPr>
          <w:p w14:paraId="0F608C69" w14:textId="533B96F1" w:rsidR="00C52B58" w:rsidRDefault="00C52B58" w:rsidP="00F50850">
            <w:pPr>
              <w:pStyle w:val="TabStandard"/>
            </w:pPr>
            <w:r>
              <w:t>99</w:t>
            </w:r>
          </w:p>
        </w:tc>
      </w:tr>
    </w:tbl>
    <w:p w14:paraId="36C7A6C6" w14:textId="72853148" w:rsidR="00C975A8" w:rsidRDefault="00C132C0" w:rsidP="00AD7D24">
      <w:pPr>
        <w:pStyle w:val="Beschriftung"/>
      </w:pPr>
      <w:bookmarkStart w:id="90" w:name="_Toc143696945"/>
      <w:bookmarkStart w:id="91" w:name="_Toc144726741"/>
      <w:r>
        <w:t xml:space="preserve">Tab. </w:t>
      </w:r>
      <w:fldSimple w:instr=" SEQ Tab. \* ARABIC ">
        <w:r w:rsidR="008514D7">
          <w:rPr>
            <w:noProof/>
          </w:rPr>
          <w:t>2</w:t>
        </w:r>
      </w:fldSimple>
      <w:r>
        <w:t xml:space="preserve">: </w:t>
      </w:r>
      <w:r w:rsidR="00AD7D24">
        <w:tab/>
      </w:r>
      <w:r w:rsidR="004B46A7">
        <w:t>Datensätze mit verschiedenen Aufnahmeintervallen und Sequenzlängen</w:t>
      </w:r>
      <w:bookmarkEnd w:id="90"/>
      <w:bookmarkEnd w:id="91"/>
    </w:p>
    <w:p w14:paraId="47ECB8AE" w14:textId="77777777" w:rsidR="004B46A7" w:rsidRDefault="004B46A7" w:rsidP="00D94438"/>
    <w:p w14:paraId="4A303654" w14:textId="6D96124F" w:rsidR="00D02325" w:rsidRDefault="00534418" w:rsidP="008502E5">
      <w:pPr>
        <w:spacing w:after="360"/>
      </w:pPr>
      <w:r>
        <w:t>Die</w:t>
      </w:r>
      <w:r w:rsidR="00385707">
        <w:t xml:space="preserve"> einzelnen</w:t>
      </w:r>
      <w:r>
        <w:t xml:space="preserve"> Datensätze </w:t>
      </w:r>
      <w:r w:rsidR="00385707">
        <w:t xml:space="preserve">bzw. die </w:t>
      </w:r>
      <w:r w:rsidR="002E1B2F">
        <w:t>darin enthaltenen</w:t>
      </w:r>
      <w:r w:rsidR="00385707">
        <w:t xml:space="preserve"> Trainings- und Testsequenzen werden anschließend erweitert. </w:t>
      </w:r>
      <w:r w:rsidR="0088144D">
        <w:t xml:space="preserve">Hierfür </w:t>
      </w:r>
      <w:r w:rsidR="001D0065">
        <w:t>wird</w:t>
      </w:r>
      <w:r w:rsidR="00D86A8F">
        <w:t xml:space="preserve"> im Wesentlichen über alle gegebenen Sequenzen der verschiedenen Datensätze</w:t>
      </w:r>
      <w:r w:rsidR="001D0065">
        <w:t xml:space="preserve"> iteriert, wobei währenddessen schrittweise </w:t>
      </w:r>
      <w:r w:rsidR="00D86A8F">
        <w:t>die in Tab</w:t>
      </w:r>
      <w:r w:rsidR="00DD5969">
        <w:t>. 3</w:t>
      </w:r>
      <w:r w:rsidR="00D86A8F">
        <w:t xml:space="preserve"> aufgeführten </w:t>
      </w:r>
      <w:r w:rsidR="00DD5969">
        <w:t>Bewegungsm</w:t>
      </w:r>
      <w:r w:rsidR="00FC6AF1">
        <w:t>erkmale</w:t>
      </w:r>
      <w:r w:rsidR="001D0065">
        <w:t xml:space="preserve"> berechnet werden</w:t>
      </w:r>
      <w:r w:rsidR="002F4D4B">
        <w:t>. D</w:t>
      </w:r>
      <w:r w:rsidR="00FC6AF1">
        <w:t xml:space="preserve">ie zugrundeliegenden </w:t>
      </w:r>
      <w:r w:rsidR="0072279B">
        <w:t>Funktionen</w:t>
      </w:r>
      <w:r w:rsidR="002F4D4B">
        <w:t xml:space="preserve"> zur Berechnung der einzelnen Merkmale basieren</w:t>
      </w:r>
      <w:r w:rsidR="001D0065">
        <w:t xml:space="preserve"> </w:t>
      </w:r>
      <w:r w:rsidR="00FC6AF1">
        <w:t xml:space="preserve">auf der Arbeit von Torlak </w:t>
      </w:r>
      <w:sdt>
        <w:sdtPr>
          <w:alias w:val="To edit, see citavi.com/edit"/>
          <w:tag w:val="CitaviPlaceholder#d614b519-008a-4a06-86d0-c421ba3fbb0e"/>
          <w:id w:val="-1697150732"/>
          <w:placeholder>
            <w:docPart w:val="DefaultPlaceholder_-1854013440"/>
          </w:placeholder>
        </w:sdtPr>
        <w:sdtContent>
          <w:r w:rsidR="00D574D9">
            <w:fldChar w:fldCharType="begin"/>
          </w:r>
          <w:r w:rsidR="00CD6E3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ODU3NzlhLWY3OWEtNDcwNi05ZGJkLWVlMGFiNTIxNWEzMS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OF0ifV19LCJUYWciOiJDaXRhdmlQbGFjZWhvbGRlciNkNjE0YjUxOS0wMDhhLTRhMDYtODZkMC1jNDIxYmEzZmJiMGUiLCJUZXh0IjoiWzI4XSIsIldBSVZlcnNpb24iOiI2LjE0LjAuMCJ9}</w:instrText>
          </w:r>
          <w:r w:rsidR="00D574D9">
            <w:fldChar w:fldCharType="separate"/>
          </w:r>
          <w:r w:rsidR="006B2F4C">
            <w:t>[28]</w:t>
          </w:r>
          <w:r w:rsidR="00D574D9">
            <w:fldChar w:fldCharType="end"/>
          </w:r>
        </w:sdtContent>
      </w:sdt>
      <w:r w:rsidR="00FC6AF1">
        <w:t>.</w:t>
      </w:r>
      <w:r w:rsidR="00B30617">
        <w:t xml:space="preserve"> </w:t>
      </w:r>
    </w:p>
    <w:tbl>
      <w:tblPr>
        <w:tblStyle w:val="zuTabStandard"/>
        <w:tblW w:w="0" w:type="auto"/>
        <w:tblLook w:val="04A0" w:firstRow="1" w:lastRow="0" w:firstColumn="1" w:lastColumn="0" w:noHBand="0" w:noVBand="1"/>
      </w:tblPr>
      <w:tblGrid>
        <w:gridCol w:w="2122"/>
        <w:gridCol w:w="1701"/>
        <w:gridCol w:w="5237"/>
      </w:tblGrid>
      <w:tr w:rsidR="0088144D" w14:paraId="522BA4AB" w14:textId="77777777" w:rsidTr="003B6F66">
        <w:trPr>
          <w:cnfStyle w:val="100000000000" w:firstRow="1" w:lastRow="0" w:firstColumn="0" w:lastColumn="0" w:oddVBand="0" w:evenVBand="0" w:oddHBand="0" w:evenHBand="0" w:firstRowFirstColumn="0" w:firstRowLastColumn="0" w:lastRowFirstColumn="0" w:lastRowLastColumn="0"/>
        </w:trPr>
        <w:tc>
          <w:tcPr>
            <w:tcW w:w="2122" w:type="dxa"/>
          </w:tcPr>
          <w:p w14:paraId="4EC0C73E" w14:textId="394657E1" w:rsidR="0088144D" w:rsidRDefault="0088144D" w:rsidP="00F50850">
            <w:pPr>
              <w:pStyle w:val="TabStandard"/>
            </w:pPr>
            <w:r>
              <w:t>Bezeichner</w:t>
            </w:r>
          </w:p>
        </w:tc>
        <w:tc>
          <w:tcPr>
            <w:tcW w:w="1701" w:type="dxa"/>
          </w:tcPr>
          <w:p w14:paraId="54A88205" w14:textId="25EA203B" w:rsidR="0088144D" w:rsidRDefault="0088144D" w:rsidP="00F50850">
            <w:pPr>
              <w:pStyle w:val="TabStandard"/>
            </w:pPr>
            <w:r>
              <w:t>Datentyp</w:t>
            </w:r>
          </w:p>
        </w:tc>
        <w:tc>
          <w:tcPr>
            <w:tcW w:w="5239" w:type="dxa"/>
          </w:tcPr>
          <w:p w14:paraId="5F90D441" w14:textId="0CEAAA08" w:rsidR="0088144D" w:rsidRDefault="0088144D" w:rsidP="00F50850">
            <w:pPr>
              <w:pStyle w:val="TabStandard"/>
            </w:pPr>
            <w:r>
              <w:t>Erläuterung</w:t>
            </w:r>
          </w:p>
        </w:tc>
      </w:tr>
      <w:tr w:rsidR="0088144D" w14:paraId="03C24798" w14:textId="77777777" w:rsidTr="003B6F66">
        <w:tc>
          <w:tcPr>
            <w:tcW w:w="2122" w:type="dxa"/>
          </w:tcPr>
          <w:p w14:paraId="20346CC9" w14:textId="1F3315DD" w:rsidR="0088144D" w:rsidRPr="00107650" w:rsidRDefault="0088144D" w:rsidP="00F50850">
            <w:pPr>
              <w:pStyle w:val="TabStandard"/>
              <w:rPr>
                <w:rStyle w:val="Code"/>
              </w:rPr>
            </w:pPr>
            <w:r w:rsidRPr="00107650">
              <w:rPr>
                <w:rStyle w:val="Code"/>
              </w:rPr>
              <w:t>timediff</w:t>
            </w:r>
          </w:p>
        </w:tc>
        <w:tc>
          <w:tcPr>
            <w:tcW w:w="1701" w:type="dxa"/>
          </w:tcPr>
          <w:p w14:paraId="163E2F64" w14:textId="3F8C53D5" w:rsidR="0088144D" w:rsidRDefault="00107650" w:rsidP="00F50850">
            <w:pPr>
              <w:pStyle w:val="TabStandard"/>
            </w:pPr>
            <w:r>
              <w:t>Integer</w:t>
            </w:r>
          </w:p>
        </w:tc>
        <w:tc>
          <w:tcPr>
            <w:tcW w:w="5239" w:type="dxa"/>
          </w:tcPr>
          <w:p w14:paraId="6AACD708" w14:textId="1F47D300" w:rsidR="0088144D" w:rsidRDefault="003B6F66" w:rsidP="00F50850">
            <w:pPr>
              <w:pStyle w:val="TabStandard"/>
            </w:pPr>
            <w:r>
              <w:t>Die Zeitdifferenz</w:t>
            </w:r>
            <w:r w:rsidR="00B059B2">
              <w:t xml:space="preserve"> in </w:t>
            </w:r>
            <m:oMath>
              <m:r>
                <w:rPr>
                  <w:rFonts w:ascii="Cambria Math" w:hAnsi="Cambria Math"/>
                </w:rPr>
                <m:t>ms</m:t>
              </m:r>
            </m:oMath>
            <w:r>
              <w:t xml:space="preserve"> zwischen de</w:t>
            </w:r>
            <w:r w:rsidR="00B059B2">
              <w:t>r</w:t>
            </w:r>
            <w:r>
              <w:t xml:space="preserve"> </w:t>
            </w:r>
            <w:r w:rsidR="002E1B2F">
              <w:t>betrachteten</w:t>
            </w:r>
            <w:r>
              <w:t xml:space="preserve"> und de</w:t>
            </w:r>
            <w:r w:rsidR="00B059B2">
              <w:t>r</w:t>
            </w:r>
            <w:r>
              <w:t xml:space="preserve"> letzte</w:t>
            </w:r>
            <w:r w:rsidR="00B059B2">
              <w:t>n</w:t>
            </w:r>
            <w:r>
              <w:t xml:space="preserve"> </w:t>
            </w:r>
            <w:r w:rsidR="002E1B2F">
              <w:t>Positionsaufnahme</w:t>
            </w:r>
            <w:r>
              <w:t xml:space="preserve">, welche sich aus den zugehörigen </w:t>
            </w:r>
            <w:r w:rsidRPr="003B6F66">
              <w:rPr>
                <w:rStyle w:val="Code"/>
              </w:rPr>
              <w:t>time</w:t>
            </w:r>
            <w:r>
              <w:t xml:space="preserve">-Werten berechnet. </w:t>
            </w:r>
          </w:p>
        </w:tc>
      </w:tr>
      <w:tr w:rsidR="0088144D" w14:paraId="103A2675" w14:textId="77777777" w:rsidTr="003B6F66">
        <w:tc>
          <w:tcPr>
            <w:tcW w:w="2122" w:type="dxa"/>
          </w:tcPr>
          <w:p w14:paraId="4F414518" w14:textId="67709727" w:rsidR="0088144D" w:rsidRPr="00107650" w:rsidRDefault="00107650" w:rsidP="00F50850">
            <w:pPr>
              <w:pStyle w:val="TabStandard"/>
              <w:rPr>
                <w:rStyle w:val="Code"/>
              </w:rPr>
            </w:pPr>
            <w:r w:rsidRPr="00107650">
              <w:rPr>
                <w:rStyle w:val="Code"/>
              </w:rPr>
              <w:t>velocity</w:t>
            </w:r>
          </w:p>
        </w:tc>
        <w:tc>
          <w:tcPr>
            <w:tcW w:w="1701" w:type="dxa"/>
          </w:tcPr>
          <w:p w14:paraId="16049060" w14:textId="70451EBD" w:rsidR="0088144D" w:rsidRDefault="00107650" w:rsidP="00F50850">
            <w:pPr>
              <w:pStyle w:val="TabStandard"/>
            </w:pPr>
            <w:r>
              <w:t>Double</w:t>
            </w:r>
            <w:r w:rsidR="003B6F66">
              <w:t>/</w:t>
            </w:r>
            <w:r>
              <w:t>NULL</w:t>
            </w:r>
          </w:p>
        </w:tc>
        <w:tc>
          <w:tcPr>
            <w:tcW w:w="5239" w:type="dxa"/>
          </w:tcPr>
          <w:p w14:paraId="48236082" w14:textId="7775B814" w:rsidR="0088144D" w:rsidRDefault="00B059B2" w:rsidP="00F50850">
            <w:pPr>
              <w:pStyle w:val="TabStandard"/>
            </w:pPr>
            <w:r>
              <w:t xml:space="preserve">Die Geschwindigkeit in </w:t>
            </w:r>
            <m:oMath>
              <m:r>
                <w:rPr>
                  <w:rFonts w:ascii="Cambria Math" w:hAnsi="Cambria Math"/>
                </w:rPr>
                <m:t>m/s</m:t>
              </m:r>
            </m:oMath>
            <w:r>
              <w:t xml:space="preserve">, welche sich aus der Distanz </w:t>
            </w:r>
            <w:r w:rsidR="00A970D1">
              <w:t>zwischen de</w:t>
            </w:r>
            <w:r w:rsidR="00ED11AF">
              <w:t>n Koordinaten der</w:t>
            </w:r>
            <w:r w:rsidR="00A970D1">
              <w:t xml:space="preserve"> </w:t>
            </w:r>
            <w:r w:rsidR="002E1B2F">
              <w:t>aktuellen</w:t>
            </w:r>
            <w:r w:rsidR="00A970D1">
              <w:t xml:space="preserve"> und letzten </w:t>
            </w:r>
            <w:r w:rsidR="002E1B2F">
              <w:t>Positionsaufnahme</w:t>
            </w:r>
            <w:r w:rsidR="00A970D1">
              <w:t xml:space="preserve"> </w:t>
            </w:r>
            <w:r w:rsidR="00ED11AF">
              <w:t>sowie</w:t>
            </w:r>
            <w:r w:rsidR="00A970D1">
              <w:t xml:space="preserve"> dem </w:t>
            </w:r>
            <w:r w:rsidR="00A970D1" w:rsidRPr="00A970D1">
              <w:rPr>
                <w:rStyle w:val="Code"/>
              </w:rPr>
              <w:t>timediff</w:t>
            </w:r>
            <w:r w:rsidR="00A970D1">
              <w:t>-Wert berechnet.</w:t>
            </w:r>
          </w:p>
        </w:tc>
      </w:tr>
      <w:tr w:rsidR="0088144D" w14:paraId="014F6BB4" w14:textId="77777777" w:rsidTr="003B6F66">
        <w:tc>
          <w:tcPr>
            <w:tcW w:w="2122" w:type="dxa"/>
          </w:tcPr>
          <w:p w14:paraId="21E21811" w14:textId="3A38FB34" w:rsidR="0088144D" w:rsidRPr="00107650" w:rsidRDefault="00107650" w:rsidP="00F50850">
            <w:pPr>
              <w:pStyle w:val="TabStandard"/>
              <w:rPr>
                <w:rStyle w:val="Code"/>
              </w:rPr>
            </w:pPr>
            <w:r w:rsidRPr="00107650">
              <w:rPr>
                <w:rStyle w:val="Code"/>
              </w:rPr>
              <w:t>acceleration</w:t>
            </w:r>
          </w:p>
        </w:tc>
        <w:tc>
          <w:tcPr>
            <w:tcW w:w="1701" w:type="dxa"/>
          </w:tcPr>
          <w:p w14:paraId="79C21B8A" w14:textId="61475F3C" w:rsidR="0088144D" w:rsidRDefault="003B6F66" w:rsidP="00F50850">
            <w:pPr>
              <w:pStyle w:val="TabStandard"/>
            </w:pPr>
            <w:r>
              <w:t>Double/NULL</w:t>
            </w:r>
          </w:p>
        </w:tc>
        <w:tc>
          <w:tcPr>
            <w:tcW w:w="5239" w:type="dxa"/>
          </w:tcPr>
          <w:p w14:paraId="26A77565" w14:textId="398689BE" w:rsidR="0088144D" w:rsidRPr="00EF0484" w:rsidRDefault="00EF0484" w:rsidP="00F50850">
            <w:pPr>
              <w:pStyle w:val="TabStandard"/>
              <w:rPr>
                <w:rFonts w:ascii="Cambria Math" w:hAnsi="Cambria Math"/>
                <w:i/>
              </w:rPr>
            </w:pPr>
            <w:r>
              <w:t xml:space="preserve">(Positive) Beschleunigung in </w:t>
            </w:r>
            <m:oMath>
              <m:r>
                <w:rPr>
                  <w:rFonts w:ascii="Cambria Math" w:hAnsi="Cambria Math"/>
                </w:rPr>
                <m:t>m/s^2</m:t>
              </m:r>
            </m:oMath>
            <w:r>
              <w:t xml:space="preserve">, welche sich aus dem aktuellen und letzten </w:t>
            </w:r>
            <w:r w:rsidRPr="00EB6331">
              <w:rPr>
                <w:rStyle w:val="Code"/>
              </w:rPr>
              <w:t>velocity</w:t>
            </w:r>
            <w:r>
              <w:t xml:space="preserve">-Wert und dem Mittelwert der zugehörigen </w:t>
            </w:r>
            <w:r w:rsidRPr="00EB6331">
              <w:rPr>
                <w:rStyle w:val="Code"/>
              </w:rPr>
              <w:t>timediff</w:t>
            </w:r>
            <w:r>
              <w:t>-Werte berechnet.</w:t>
            </w:r>
          </w:p>
        </w:tc>
      </w:tr>
      <w:tr w:rsidR="0088144D" w14:paraId="3AEB151F" w14:textId="77777777" w:rsidTr="003B6F66">
        <w:tc>
          <w:tcPr>
            <w:tcW w:w="2122" w:type="dxa"/>
          </w:tcPr>
          <w:p w14:paraId="5EE37ADB" w14:textId="6AE17E8F" w:rsidR="0088144D" w:rsidRPr="00107650" w:rsidRDefault="00107650" w:rsidP="00F50850">
            <w:pPr>
              <w:pStyle w:val="TabStandard"/>
              <w:rPr>
                <w:rStyle w:val="Code"/>
              </w:rPr>
            </w:pPr>
            <w:r w:rsidRPr="00107650">
              <w:rPr>
                <w:rStyle w:val="Code"/>
              </w:rPr>
              <w:t>deceleration</w:t>
            </w:r>
          </w:p>
        </w:tc>
        <w:tc>
          <w:tcPr>
            <w:tcW w:w="1701" w:type="dxa"/>
          </w:tcPr>
          <w:p w14:paraId="57ED12AD" w14:textId="34601600" w:rsidR="0088144D" w:rsidRDefault="003B6F66" w:rsidP="00F50850">
            <w:pPr>
              <w:pStyle w:val="TabStandard"/>
            </w:pPr>
            <w:r>
              <w:t>Double/NULL</w:t>
            </w:r>
          </w:p>
        </w:tc>
        <w:tc>
          <w:tcPr>
            <w:tcW w:w="5239" w:type="dxa"/>
          </w:tcPr>
          <w:p w14:paraId="3CF26A76" w14:textId="0FF7BECA" w:rsidR="0088144D" w:rsidRDefault="00EB6331" w:rsidP="00F50850">
            <w:pPr>
              <w:pStyle w:val="TabStandard"/>
            </w:pPr>
            <w:r>
              <w:t xml:space="preserve">Verzögerung (negative Beschleunigung) in </w:t>
            </w:r>
            <m:oMath>
              <m:r>
                <w:rPr>
                  <w:rFonts w:ascii="Cambria Math" w:hAnsi="Cambria Math"/>
                </w:rPr>
                <m:t>m/s^2</m:t>
              </m:r>
            </m:oMath>
            <w:r>
              <w:t xml:space="preserve">, welche sich aus dem </w:t>
            </w:r>
            <w:r w:rsidR="001D0065">
              <w:t xml:space="preserve">aktuellen </w:t>
            </w:r>
            <w:r>
              <w:t xml:space="preserve">und letzten </w:t>
            </w:r>
            <w:r w:rsidRPr="00EB6331">
              <w:rPr>
                <w:rStyle w:val="Code"/>
              </w:rPr>
              <w:t>velocity</w:t>
            </w:r>
            <w:r>
              <w:t xml:space="preserve">-Wert und dem Mittelwert der zugehörigen </w:t>
            </w:r>
            <w:r w:rsidRPr="00EB6331">
              <w:rPr>
                <w:rStyle w:val="Code"/>
              </w:rPr>
              <w:t>timediff</w:t>
            </w:r>
            <w:r>
              <w:t>-Werte berechnet.</w:t>
            </w:r>
          </w:p>
        </w:tc>
      </w:tr>
      <w:tr w:rsidR="0088144D" w14:paraId="0DFBCFC3" w14:textId="77777777" w:rsidTr="003B6F66">
        <w:tc>
          <w:tcPr>
            <w:tcW w:w="2122" w:type="dxa"/>
          </w:tcPr>
          <w:p w14:paraId="67962173" w14:textId="3A913E79" w:rsidR="0088144D" w:rsidRPr="00107650" w:rsidRDefault="00107650" w:rsidP="00F50850">
            <w:pPr>
              <w:pStyle w:val="TabStandard"/>
              <w:rPr>
                <w:rStyle w:val="Code"/>
              </w:rPr>
            </w:pPr>
            <w:r w:rsidRPr="00107650">
              <w:rPr>
                <w:rStyle w:val="Code"/>
              </w:rPr>
              <w:t>heading</w:t>
            </w:r>
          </w:p>
        </w:tc>
        <w:tc>
          <w:tcPr>
            <w:tcW w:w="1701" w:type="dxa"/>
          </w:tcPr>
          <w:p w14:paraId="058E14CB" w14:textId="535FD7AD" w:rsidR="0088144D" w:rsidRDefault="003B6F66" w:rsidP="00F50850">
            <w:pPr>
              <w:pStyle w:val="TabStandard"/>
            </w:pPr>
            <w:r>
              <w:t>Double/NULL</w:t>
            </w:r>
          </w:p>
        </w:tc>
        <w:tc>
          <w:tcPr>
            <w:tcW w:w="5239" w:type="dxa"/>
          </w:tcPr>
          <w:p w14:paraId="36C06552" w14:textId="6CF39E30" w:rsidR="0088144D" w:rsidRDefault="00ED11AF" w:rsidP="00F50850">
            <w:pPr>
              <w:pStyle w:val="TabStandard"/>
            </w:pPr>
            <w:r>
              <w:t>Die Bewegungsrichtung in Grad (</w:t>
            </w:r>
            <m:oMath>
              <m:r>
                <w:rPr>
                  <w:rFonts w:ascii="Cambria Math" w:hAnsi="Cambria Math"/>
                </w:rPr>
                <m:t>0°≙</m:t>
              </m:r>
            </m:oMath>
            <w:r>
              <w:t xml:space="preserve"> Norden, 90</w:t>
            </w:r>
            <m:oMath>
              <m:r>
                <w:rPr>
                  <w:rFonts w:ascii="Cambria Math" w:hAnsi="Cambria Math"/>
                </w:rPr>
                <m:t>°≙</m:t>
              </m:r>
            </m:oMath>
            <w:r>
              <w:t xml:space="preserve"> Osten, 180</w:t>
            </w:r>
            <m:oMath>
              <m:r>
                <w:rPr>
                  <w:rFonts w:ascii="Cambria Math" w:hAnsi="Cambria Math"/>
                </w:rPr>
                <m:t>°≙</m:t>
              </m:r>
            </m:oMath>
            <w:r>
              <w:t xml:space="preserve"> Süden und 270</w:t>
            </w:r>
            <m:oMath>
              <m:r>
                <w:rPr>
                  <w:rFonts w:ascii="Cambria Math" w:hAnsi="Cambria Math"/>
                </w:rPr>
                <m:t>°≙</m:t>
              </m:r>
            </m:oMath>
            <w:r>
              <w:t xml:space="preserve"> Westen), welche sich aus den Koordinaten der aktuellen und letzten </w:t>
            </w:r>
            <w:r w:rsidR="002E1B2F">
              <w:t>Positionsaufnahme</w:t>
            </w:r>
            <w:r>
              <w:t xml:space="preserve"> berechnet.</w:t>
            </w:r>
          </w:p>
        </w:tc>
      </w:tr>
      <w:tr w:rsidR="0088144D" w14:paraId="2B42FE28" w14:textId="77777777" w:rsidTr="003B6F66">
        <w:tc>
          <w:tcPr>
            <w:tcW w:w="2122" w:type="dxa"/>
          </w:tcPr>
          <w:p w14:paraId="105E1E92" w14:textId="06DE96D0" w:rsidR="0088144D" w:rsidRPr="00107650" w:rsidRDefault="00107650" w:rsidP="00F50850">
            <w:pPr>
              <w:pStyle w:val="TabStandard"/>
              <w:rPr>
                <w:rStyle w:val="Code"/>
              </w:rPr>
            </w:pPr>
            <w:r w:rsidRPr="00107650">
              <w:rPr>
                <w:rStyle w:val="Code"/>
              </w:rPr>
              <w:t>angular_speed</w:t>
            </w:r>
          </w:p>
        </w:tc>
        <w:tc>
          <w:tcPr>
            <w:tcW w:w="1701" w:type="dxa"/>
          </w:tcPr>
          <w:p w14:paraId="05C77965" w14:textId="2B054CA2" w:rsidR="0088144D" w:rsidRDefault="003B6F66" w:rsidP="00F50850">
            <w:pPr>
              <w:pStyle w:val="TabStandard"/>
            </w:pPr>
            <w:r>
              <w:t>Double/NULL</w:t>
            </w:r>
          </w:p>
        </w:tc>
        <w:tc>
          <w:tcPr>
            <w:tcW w:w="5239" w:type="dxa"/>
          </w:tcPr>
          <w:p w14:paraId="5088CD90" w14:textId="051DCE31" w:rsidR="0088144D" w:rsidRDefault="00AD0252" w:rsidP="00F50850">
            <w:pPr>
              <w:pStyle w:val="TabStandard"/>
            </w:pPr>
            <w:r>
              <w:t xml:space="preserve">Winkel- bzw. Drehgeschwindigkeit in </w:t>
            </w:r>
            <m:oMath>
              <m:r>
                <w:rPr>
                  <w:rFonts w:ascii="Cambria Math" w:hAnsi="Cambria Math"/>
                </w:rPr>
                <m:t>Grad/s</m:t>
              </m:r>
            </m:oMath>
            <w:r>
              <w:t xml:space="preserve">, welche sich aus dem aktuellen und letzten </w:t>
            </w:r>
            <w:r>
              <w:rPr>
                <w:rStyle w:val="Code"/>
              </w:rPr>
              <w:t>heading</w:t>
            </w:r>
            <w:r>
              <w:t xml:space="preserve">-Wert und dem Mittelwert der zugehörigen </w:t>
            </w:r>
            <w:r w:rsidRPr="00EB6331">
              <w:rPr>
                <w:rStyle w:val="Code"/>
              </w:rPr>
              <w:t>timediff</w:t>
            </w:r>
            <w:r>
              <w:t>-Werte berechnet.</w:t>
            </w:r>
          </w:p>
        </w:tc>
      </w:tr>
    </w:tbl>
    <w:p w14:paraId="2914BB82" w14:textId="14E2777D" w:rsidR="0088144D" w:rsidRDefault="00C132C0" w:rsidP="00AD7D24">
      <w:pPr>
        <w:pStyle w:val="Beschriftung"/>
      </w:pPr>
      <w:bookmarkStart w:id="92" w:name="_Toc143696946"/>
      <w:bookmarkStart w:id="93" w:name="_Toc144726742"/>
      <w:r>
        <w:t xml:space="preserve">Tab. </w:t>
      </w:r>
      <w:fldSimple w:instr=" SEQ Tab. \* ARABIC ">
        <w:r w:rsidR="008514D7">
          <w:rPr>
            <w:noProof/>
          </w:rPr>
          <w:t>3</w:t>
        </w:r>
      </w:fldSimple>
      <w:r>
        <w:t xml:space="preserve">: </w:t>
      </w:r>
      <w:r w:rsidR="00AD7D24">
        <w:tab/>
      </w:r>
      <w:r w:rsidR="00DD20EA" w:rsidRPr="00AD7D24">
        <w:t>Bewegungsmerkmale</w:t>
      </w:r>
      <w:r w:rsidR="00DD20EA">
        <w:t xml:space="preserve">, um welche die </w:t>
      </w:r>
      <w:r w:rsidR="002B184F">
        <w:t>Sequenzen</w:t>
      </w:r>
      <w:r w:rsidR="00DD20EA">
        <w:t xml:space="preserve"> erweitert werden</w:t>
      </w:r>
      <w:bookmarkEnd w:id="92"/>
      <w:bookmarkEnd w:id="93"/>
    </w:p>
    <w:p w14:paraId="0E937812" w14:textId="0D533D29" w:rsidR="003A49AF" w:rsidRDefault="00852B9B" w:rsidP="00EC4E04">
      <w:pPr>
        <w:suppressAutoHyphens/>
      </w:pPr>
      <w:r>
        <w:lastRenderedPageBreak/>
        <w:t>Zu beachten ist, dass die meisten der Bewegungsmerkmale</w:t>
      </w:r>
      <w:r w:rsidR="003A49AF">
        <w:t xml:space="preserve"> unter bestimmten Umständen</w:t>
      </w:r>
      <w:r>
        <w:t xml:space="preserve"> </w:t>
      </w:r>
      <w:r w:rsidR="00C8060A">
        <w:t>NULL-Werte</w:t>
      </w:r>
      <w:r>
        <w:t xml:space="preserve"> annehmen können. </w:t>
      </w:r>
      <w:r w:rsidR="003A49AF">
        <w:t xml:space="preserve">Beispielsweise ist der erste Wert aller Merkmale einer Sequenz </w:t>
      </w:r>
      <w:r w:rsidR="005312BB">
        <w:t xml:space="preserve">(mit Ausnahme von </w:t>
      </w:r>
      <w:r w:rsidR="003A49AF" w:rsidRPr="003A49AF">
        <w:rPr>
          <w:rStyle w:val="Code"/>
        </w:rPr>
        <w:t>timediff</w:t>
      </w:r>
      <w:r w:rsidR="005312BB" w:rsidRPr="004A765B">
        <w:t>)</w:t>
      </w:r>
      <w:r w:rsidR="003A49AF">
        <w:t xml:space="preserve"> immer </w:t>
      </w:r>
      <w:r w:rsidR="003A49AF" w:rsidRPr="002E1B2F">
        <w:t>NULL</w:t>
      </w:r>
      <w:r w:rsidR="003A49AF">
        <w:t xml:space="preserve">. Bei </w:t>
      </w:r>
      <w:r w:rsidR="003A49AF" w:rsidRPr="008E3306">
        <w:rPr>
          <w:rStyle w:val="Code"/>
        </w:rPr>
        <w:t>acceleration</w:t>
      </w:r>
      <w:r w:rsidR="003A49AF">
        <w:t xml:space="preserve">, </w:t>
      </w:r>
      <w:r w:rsidR="003A49AF" w:rsidRPr="008E3306">
        <w:rPr>
          <w:rStyle w:val="Code"/>
        </w:rPr>
        <w:t>deceleration</w:t>
      </w:r>
      <w:r w:rsidR="003A49AF">
        <w:t xml:space="preserve"> und </w:t>
      </w:r>
      <w:r w:rsidR="003A49AF" w:rsidRPr="008E3306">
        <w:rPr>
          <w:rStyle w:val="Code"/>
        </w:rPr>
        <w:t>angular_speed</w:t>
      </w:r>
      <w:r w:rsidR="003A49AF">
        <w:t xml:space="preserve"> sind es sogar die ersten beiden Werte. Der Grund hierfür ist, dass </w:t>
      </w:r>
      <w:r w:rsidR="00A41CEA">
        <w:t>der Berechnung der jeweiligen Merkmale</w:t>
      </w:r>
      <w:r w:rsidR="003A49AF">
        <w:t xml:space="preserve"> eine Mindestanzahl von zwei bzw. drei Positionsdatenpunkten zu Grunde liegt. Entsprechend können diese also erst nach dem Erreichen dieser Anzahl berechnet werden.</w:t>
      </w:r>
      <w:r w:rsidR="00B562A0">
        <w:t xml:space="preserve"> Die hierdurch entstehenden Lücken in den einzelnen Sequenzen werden später</w:t>
      </w:r>
      <w:r w:rsidR="00A41CEA">
        <w:t>,</w:t>
      </w:r>
      <w:r w:rsidR="00B562A0">
        <w:t xml:space="preserve"> im Zuge der Vorbereitung der Daten für die Klassifikation</w:t>
      </w:r>
      <w:r w:rsidR="00A41CEA">
        <w:t>,</w:t>
      </w:r>
      <w:r w:rsidR="00B562A0">
        <w:t xml:space="preserve"> behandelt.  </w:t>
      </w:r>
    </w:p>
    <w:p w14:paraId="5CA0A1A1" w14:textId="5DBC372E" w:rsidR="00DA2A77" w:rsidRDefault="00B562A0" w:rsidP="00D94438">
      <w:r>
        <w:t xml:space="preserve">Ein weiterer Umstand, unter welchem </w:t>
      </w:r>
      <w:r w:rsidR="00C8060A">
        <w:t>NULL-Werte</w:t>
      </w:r>
      <w:r>
        <w:t xml:space="preserve"> bei der Berechnung von Bewegungsmerkmalen auftreten können, ist gegeben, wenn der </w:t>
      </w:r>
      <w:r w:rsidRPr="007E592C">
        <w:rPr>
          <w:rStyle w:val="Code"/>
        </w:rPr>
        <w:t>timediff</w:t>
      </w:r>
      <w:r>
        <w:t xml:space="preserve">-Wert zwischen zwei aufeinanderfolgenden Datenpunkten </w:t>
      </w:r>
      <w:r w:rsidR="0063129D" w:rsidRPr="0063129D">
        <w:rPr>
          <w:rStyle w:val="Code"/>
        </w:rPr>
        <w:t>0.0</w:t>
      </w:r>
      <w:r>
        <w:t xml:space="preserve"> beträgt, was in der Regel eine Folge von Dopplungen ist. Da in solch einem Fall kein </w:t>
      </w:r>
      <w:r w:rsidRPr="00876773">
        <w:rPr>
          <w:rStyle w:val="Code"/>
        </w:rPr>
        <w:t>velocity</w:t>
      </w:r>
      <w:r>
        <w:t xml:space="preserve">-Wert berechnet werden kann, wird </w:t>
      </w:r>
      <w:r w:rsidRPr="00B562A0">
        <w:rPr>
          <w:i/>
          <w:iCs/>
        </w:rPr>
        <w:t>Forward-Filling</w:t>
      </w:r>
      <w:r>
        <w:t xml:space="preserve"> eingesetzt. Das heißt der fehlende </w:t>
      </w:r>
      <w:r w:rsidR="00DA2A77" w:rsidRPr="007E592C">
        <w:rPr>
          <w:rStyle w:val="Code"/>
        </w:rPr>
        <w:t>velocity</w:t>
      </w:r>
      <w:r w:rsidR="00DA2A77">
        <w:t>-</w:t>
      </w:r>
      <w:r>
        <w:t xml:space="preserve">Wert wird einfach auf den </w:t>
      </w:r>
      <w:r w:rsidR="00DA2A77">
        <w:t>letzten</w:t>
      </w:r>
      <w:r>
        <w:t xml:space="preserve"> </w:t>
      </w:r>
      <w:r w:rsidR="00DA2A77" w:rsidRPr="007E592C">
        <w:rPr>
          <w:rStyle w:val="Code"/>
        </w:rPr>
        <w:t>velocity</w:t>
      </w:r>
      <w:r w:rsidR="00DA2A77">
        <w:t>-</w:t>
      </w:r>
      <w:r>
        <w:t>Wert gesetzt.</w:t>
      </w:r>
      <w:r w:rsidR="00DA2A77">
        <w:t xml:space="preserve"> Analog wird auch mit nicht-berechenbaren </w:t>
      </w:r>
      <w:r w:rsidR="00DA2A77" w:rsidRPr="007E592C">
        <w:rPr>
          <w:rStyle w:val="Code"/>
        </w:rPr>
        <w:t>heading</w:t>
      </w:r>
      <w:r w:rsidR="00DA2A77">
        <w:t xml:space="preserve">-Werten verfahren, welche ebenfalls eine Folge von Dopplungen sind. Denn aus zwei identischen Koordinaten kann keine Richtung bestimmt werden.  Der große Vorteil dieser direkten Behandlung von nicht-berechenbaren </w:t>
      </w:r>
      <w:r w:rsidR="00DA2A77" w:rsidRPr="007E592C">
        <w:rPr>
          <w:rStyle w:val="Code"/>
        </w:rPr>
        <w:t>velocity</w:t>
      </w:r>
      <w:r w:rsidR="00DA2A77">
        <w:t xml:space="preserve">- und </w:t>
      </w:r>
      <w:r w:rsidR="00DA2A77" w:rsidRPr="007E592C">
        <w:rPr>
          <w:rStyle w:val="Code"/>
        </w:rPr>
        <w:t>heading</w:t>
      </w:r>
      <w:r w:rsidR="00DA2A77">
        <w:t xml:space="preserve">-Werten mittels Forward-Filling ist, dass die übrigen Merkmale auf Basis der aufgefüllten Werte </w:t>
      </w:r>
      <w:r w:rsidR="007E592C">
        <w:t>dennoch</w:t>
      </w:r>
      <w:r w:rsidR="00DA2A77">
        <w:t xml:space="preserve"> berechnet werden können</w:t>
      </w:r>
      <w:r w:rsidR="007E592C">
        <w:t>, wobei eine gewisse Fehlerbehaftung jedoch nicht auszuschließen ist.</w:t>
      </w:r>
    </w:p>
    <w:p w14:paraId="518BD7E6" w14:textId="6F780BD3" w:rsidR="00FD0C14" w:rsidRDefault="00693EC4" w:rsidP="00FD0C14">
      <w:pPr>
        <w:pStyle w:val="berschrift1"/>
      </w:pPr>
      <w:bookmarkStart w:id="94" w:name="_Toc144726471"/>
      <w:r>
        <w:lastRenderedPageBreak/>
        <w:t>Umsetzung des Map</w:t>
      </w:r>
      <w:r w:rsidR="00EF04F3">
        <w:t>-</w:t>
      </w:r>
      <w:r>
        <w:t>Matchings</w:t>
      </w:r>
      <w:bookmarkEnd w:id="94"/>
    </w:p>
    <w:p w14:paraId="5792F5F8" w14:textId="439F8BAD" w:rsidR="00FC5A6A" w:rsidRDefault="00693EC4" w:rsidP="00FC5A6A">
      <w:pPr>
        <w:pStyle w:val="berschrift2"/>
        <w:numPr>
          <w:ilvl w:val="1"/>
          <w:numId w:val="1"/>
        </w:numPr>
        <w:ind w:left="680" w:hanging="680"/>
      </w:pPr>
      <w:bookmarkStart w:id="95" w:name="_Toc144726472"/>
      <w:r w:rsidRPr="00612759">
        <w:t>Einrichtung der Valhalla-</w:t>
      </w:r>
      <w:r w:rsidR="00612759">
        <w:t>Instanz</w:t>
      </w:r>
      <w:bookmarkEnd w:id="95"/>
    </w:p>
    <w:p w14:paraId="305EB203" w14:textId="68975FDD" w:rsidR="006906A0" w:rsidRDefault="004D4E0D" w:rsidP="004D4E0D">
      <w:r>
        <w:t>Um die Valhalla</w:t>
      </w:r>
      <w:r w:rsidR="00731F3D">
        <w:t xml:space="preserve"> </w:t>
      </w:r>
      <w:r>
        <w:t>Map</w:t>
      </w:r>
      <w:r w:rsidR="00EF04F3">
        <w:t>-</w:t>
      </w:r>
      <w:r>
        <w:t>Matching</w:t>
      </w:r>
      <w:r w:rsidR="00EF04F3">
        <w:t>-</w:t>
      </w:r>
      <w:r>
        <w:t>API nutzen zu können, muss Valhalla</w:t>
      </w:r>
      <w:r w:rsidR="00BC4A6C">
        <w:t xml:space="preserve"> zunächst</w:t>
      </w:r>
      <w:r>
        <w:t xml:space="preserve"> installiert werden. Für die Installation existieren </w:t>
      </w:r>
      <w:r w:rsidR="00BC4A6C">
        <w:t>hierbei</w:t>
      </w:r>
      <w:r>
        <w:t xml:space="preserve"> zwei </w:t>
      </w:r>
      <w:r w:rsidR="006906A0">
        <w:t>Optionen</w:t>
      </w:r>
      <w:r>
        <w:t xml:space="preserve">. Die erste </w:t>
      </w:r>
      <w:r w:rsidR="00BC4A6C">
        <w:t>ist</w:t>
      </w:r>
      <w:r>
        <w:t xml:space="preserve">, den </w:t>
      </w:r>
      <w:r w:rsidR="00BC4A6C">
        <w:t xml:space="preserve">zugehörigen </w:t>
      </w:r>
      <w:r>
        <w:t xml:space="preserve">Quellcode herunterzuladen und über das Toolkit </w:t>
      </w:r>
      <w:r w:rsidRPr="004D4E0D">
        <w:rPr>
          <w:i/>
          <w:iCs/>
        </w:rPr>
        <w:t>CMake</w:t>
      </w:r>
      <w:r>
        <w:t xml:space="preserve"> einen</w:t>
      </w:r>
      <w:r w:rsidR="00BC4A6C">
        <w:t xml:space="preserve"> </w:t>
      </w:r>
      <w:r w:rsidRPr="004D4E0D">
        <w:rPr>
          <w:i/>
          <w:iCs/>
        </w:rPr>
        <w:t>Build</w:t>
      </w:r>
      <w:r>
        <w:t xml:space="preserve"> </w:t>
      </w:r>
      <w:r w:rsidR="00BC4A6C">
        <w:t xml:space="preserve">von Valhalla </w:t>
      </w:r>
      <w:r>
        <w:t>zu erstellen. Die zweite</w:t>
      </w:r>
      <w:r w:rsidR="00BC4A6C">
        <w:t xml:space="preserve"> und </w:t>
      </w:r>
      <w:r w:rsidR="006906A0">
        <w:t xml:space="preserve">von den Valhalla-Entwicklern </w:t>
      </w:r>
      <w:r w:rsidR="00BC4A6C">
        <w:t>empfohlene besteht darin</w:t>
      </w:r>
      <w:r w:rsidR="004A765B">
        <w:t>,</w:t>
      </w:r>
      <w:r w:rsidR="00BC4A6C">
        <w:t xml:space="preserve"> eine Valhalla-Instanz über ein </w:t>
      </w:r>
      <w:r w:rsidR="002B184F">
        <w:t>bereitgestelltes</w:t>
      </w:r>
      <w:r w:rsidR="00BC4A6C">
        <w:t xml:space="preserve"> </w:t>
      </w:r>
      <w:r w:rsidR="00BC4A6C" w:rsidRPr="004A765B">
        <w:rPr>
          <w:i/>
          <w:iCs/>
        </w:rPr>
        <w:t>Image</w:t>
      </w:r>
      <w:r w:rsidR="00BC4A6C">
        <w:t xml:space="preserve"> in</w:t>
      </w:r>
      <w:r w:rsidR="002B184F">
        <w:t xml:space="preserve"> einem</w:t>
      </w:r>
      <w:r w:rsidR="00BC4A6C">
        <w:t xml:space="preserve"> </w:t>
      </w:r>
      <w:r w:rsidR="00BC4A6C" w:rsidRPr="00ED5BEE">
        <w:rPr>
          <w:i/>
          <w:iCs/>
        </w:rPr>
        <w:t>Docker</w:t>
      </w:r>
      <w:r w:rsidR="002B184F">
        <w:rPr>
          <w:i/>
          <w:iCs/>
        </w:rPr>
        <w:t>-Container</w:t>
      </w:r>
      <w:r w:rsidR="00BC4A6C">
        <w:t xml:space="preserve"> laufen zu lassen </w:t>
      </w:r>
      <w:sdt>
        <w:sdtPr>
          <w:alias w:val="To edit, see citavi.com/edit"/>
          <w:tag w:val="CitaviPlaceholder#904915e0-56d8-4b77-bb15-35aabc0c061c"/>
          <w:id w:val="-1914853651"/>
          <w:placeholder>
            <w:docPart w:val="DefaultPlaceholder_-1854013440"/>
          </w:placeholder>
        </w:sdtPr>
        <w:sdtContent>
          <w:r>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NmJiOGVhLWNiODctNGVhNS1hOWYxLTY1ZTNhMjVhMDc5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}</w:instrText>
          </w:r>
          <w:r>
            <w:fldChar w:fldCharType="separate"/>
          </w:r>
          <w:r w:rsidR="006B2F4C">
            <w:t>[19]</w:t>
          </w:r>
          <w:r>
            <w:fldChar w:fldCharType="end"/>
          </w:r>
        </w:sdtContent>
      </w:sdt>
      <w:r>
        <w:t xml:space="preserve">. </w:t>
      </w:r>
      <w:r w:rsidR="006906A0">
        <w:t xml:space="preserve">Auch Hagen und Saki </w:t>
      </w:r>
      <w:sdt>
        <w:sdtPr>
          <w:alias w:val="To edit, see citavi.com/edit"/>
          <w:tag w:val="CitaviPlaceholder#e0d6e91a-af85-4f5f-a908-c2a48d2c7f7b"/>
          <w:id w:val="-539352787"/>
          <w:placeholder>
            <w:docPart w:val="DefaultPlaceholder_-1854013440"/>
          </w:placeholder>
        </w:sdtPr>
        <w:sdtContent>
          <w:r w:rsidR="006906A0">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YzFmYTM2LTU1MjAtNDliMS05MDA5LTczNzRiNjgxMGM2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ktMDRUMTY6MTM6MTAiLCJQcm9qZWN0Ijp7IiRyZWYiOiI4In19LCJVc2VOdW1iZXJpbmdUeXBlT2ZQYXJlbnREb2N1bWVudCI6ZmFsc2V9XSwiRm9ybWF0dGVkVGV4dCI6eyIkaWQiOiIxNyIsIkNvdW50IjoxLCJUZXh0VW5pdHMiOlt7IiRpZCI6IjE4IiwiRm9udFN0eWxlIjp7IiRpZCI6IjE5IiwiTmV1dHJhbCI6dHJ1ZX0sIlJlYWRpbmdPcmRlciI6MSwiVGV4dCI6Ils4XSJ9XX0sIlRhZyI6IkNpdGF2aVBsYWNlaG9sZGVyI2UwZDZlOTFhLWFmODUtNGY1Zi1hOTA4LWMyYTQ4ZDJjN2Y3YiIsIlRleHQiOiJbOF0iLCJXQUlWZXJzaW9uIjoiNi4xNC4wLjAifQ==}</w:instrText>
          </w:r>
          <w:r w:rsidR="006906A0">
            <w:fldChar w:fldCharType="separate"/>
          </w:r>
          <w:r w:rsidR="006B2F4C">
            <w:t>[8]</w:t>
          </w:r>
          <w:r w:rsidR="006906A0">
            <w:fldChar w:fldCharType="end"/>
          </w:r>
        </w:sdtContent>
      </w:sdt>
      <w:r w:rsidR="006906A0">
        <w:t xml:space="preserve"> empfehlen diese Option, da sie nicht nur weniger komplex, sondern auch effizienter im Hinblick auf Zeit und Ressourcen ist.</w:t>
      </w:r>
    </w:p>
    <w:p w14:paraId="4DDAA6BB" w14:textId="0C39AB4F" w:rsidR="00DA287A" w:rsidRDefault="00ED5BEE" w:rsidP="004D4E0D">
      <w:r>
        <w:t xml:space="preserve">Entsprechend wurde für die Installation von Valhalla im Zuge dieser Arbeit die zweite Option genutzt. Verwendet wurde die Version </w:t>
      </w:r>
      <w:r w:rsidR="00596158">
        <w:t xml:space="preserve">4.19.0 </w:t>
      </w:r>
      <w:r>
        <w:t xml:space="preserve">von </w:t>
      </w:r>
      <w:r w:rsidRPr="00ED5BEE">
        <w:rPr>
          <w:i/>
          <w:iCs/>
        </w:rPr>
        <w:t>Docker-Desktop</w:t>
      </w:r>
      <w:r>
        <w:t xml:space="preserve"> für </w:t>
      </w:r>
      <w:r w:rsidRPr="00ED5BEE">
        <w:rPr>
          <w:i/>
          <w:iCs/>
        </w:rPr>
        <w:t>Microsoft Windows</w:t>
      </w:r>
      <w:r>
        <w:t xml:space="preserve"> und das Docker-Image von </w:t>
      </w:r>
      <w:r w:rsidRPr="00860D46">
        <w:rPr>
          <w:i/>
          <w:iCs/>
        </w:rPr>
        <w:t>GIS-OPS</w:t>
      </w:r>
      <w:r>
        <w:t xml:space="preserve">, welches </w:t>
      </w:r>
      <w:r w:rsidR="00921E2D">
        <w:t xml:space="preserve">laut Hagen und Saki </w:t>
      </w:r>
      <w:sdt>
        <w:sdtPr>
          <w:alias w:val="To edit, see citavi.com/edit"/>
          <w:tag w:val="CitaviPlaceholder#eb248d49-e80b-4598-8f5b-3d59d99ac38f"/>
          <w:id w:val="1951203725"/>
          <w:placeholder>
            <w:docPart w:val="DefaultPlaceholder_-1854013440"/>
          </w:placeholder>
        </w:sdtPr>
        <w:sdtContent>
          <w:r w:rsidR="00860D46">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jBiMjhlLTgxMGEtNGQ2Zi05M2E5LTllODdhNDg1YWUyO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ktMDRUMTY6MTM6MTAiLCJQcm9qZWN0Ijp7IiRyZWYiOiI4In19LCJVc2VOdW1iZXJpbmdUeXBlT2ZQYXJlbnREb2N1bWVudCI6ZmFsc2V9XSwiRm9ybWF0dGVkVGV4dCI6eyIkaWQiOiIxNyIsIkNvdW50IjoxLCJUZXh0VW5pdHMiOlt7IiRpZCI6IjE4IiwiRm9udFN0eWxlIjp7IiRpZCI6IjE5IiwiTmV1dHJhbCI6dHJ1ZX0sIlJlYWRpbmdPcmRlciI6MSwiVGV4dCI6Ils4XSJ9XX0sIlRhZyI6IkNpdGF2aVBsYWNlaG9sZGVyI2ViMjQ4ZDQ5LWU4MGItNDU5OC04ZjViLTNkNTlkOTlhYzM4ZiIsIlRleHQiOiJbOF0iLCJXQUlWZXJzaW9uIjoiNi4xNC4wLjAifQ==}</w:instrText>
          </w:r>
          <w:r w:rsidR="00860D46">
            <w:fldChar w:fldCharType="separate"/>
          </w:r>
          <w:r w:rsidR="006B2F4C">
            <w:t>[8]</w:t>
          </w:r>
          <w:r w:rsidR="00860D46">
            <w:fldChar w:fldCharType="end"/>
          </w:r>
        </w:sdtContent>
      </w:sdt>
      <w:r w:rsidR="00860D46">
        <w:t xml:space="preserve"> </w:t>
      </w:r>
      <w:r w:rsidR="00921E2D">
        <w:t xml:space="preserve">dem Original-Image von Valhalla vorzuziehen ist und bequem über </w:t>
      </w:r>
      <w:r w:rsidR="00921E2D" w:rsidRPr="001448FA">
        <w:rPr>
          <w:i/>
          <w:iCs/>
        </w:rPr>
        <w:t>Git</w:t>
      </w:r>
      <w:r w:rsidR="00860D46">
        <w:t xml:space="preserve"> </w:t>
      </w:r>
      <w:sdt>
        <w:sdtPr>
          <w:alias w:val="To edit, see citavi.com/edit"/>
          <w:tag w:val="CitaviPlaceholder#1a703d78-3d19-4f58-b5d6-60815383730e"/>
          <w:id w:val="602473314"/>
          <w:placeholder>
            <w:docPart w:val="DefaultPlaceholder_-1854013440"/>
          </w:placeholder>
        </w:sdtPr>
        <w:sdtContent>
          <w:r w:rsidR="00860D46">
            <w:fldChar w:fldCharType="begin"/>
          </w:r>
          <w:r w:rsidR="00CD6E3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YWEwMGQ0LTE3NTUtNDJhNi05MTZiLTc4NjE0NmNhMGViZCIsIlJhbmdlTGVuZ3RoIjo0LCJSZWZlcmVuY2VJZCI6ImUzZTkyMzMxLTRmNmEtNGY0OS04YWY0LTFlZGVhYjlmM2E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JUy1PUFMiLCJQcm90ZWN0ZWQiOmZhbHNlLCJTZXgiOjAsIkNyZWF0ZWRCeSI6Il9MZW5uaSBLb2VwcGVyIiwiQ3JlYXRlZE9uIjoiMjAyMy0wOC0wM1QwOTozNzowNSIsIk1vZGlmaWVkQnkiOiJfTGVubmkgS29lcHBlciIsIklkIjoiODMyNmU2MDYtYmM3ZC00ZmU1LTliZjQtNTFkMTMwYjFlZDI2IiwiTW9kaWZpZWRPbiI6IjIwMjMtMDgtMDNUMDk6Mzc6MD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dXl4YmF4ZGwuanBnIiwiVXJpU3RyaW5nIjoiZTNlOTIzMzEtNGY2YS00ZjQ5LThhZjQtMWVkZWFiOWYzYTd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zLjA4LjIwMjMiLCJFZGl0b3JzIjpbeyIkaWQiOiIxMSIsIiR0eXBlIjoiU3dpc3NBY2FkZW1pYy5DaXRhdmkuUGVyc29uLCBTd2lzc0FjYWRlbWljLkNpdGF2aSIsIkxhc3ROYW1lIjoiR2l0LUh1YiIsIlByb3RlY3RlZCI6ZmFsc2UsIlNleCI6MCwiQ3JlYXRlZEJ5IjoiX0xlbm5pIEtvZXBwZXIiLCJDcmVhdGVkT24iOiIyMDIzLTA4LTAzVDA5OjM3OjU5IiwiTW9kaWZpZWRCeSI6Il9MZW5uaSBLb2VwcGVyIiwiSWQiOiIyYzQ2ODQ5ZC0zMWVkLTQ2OTItYWIxMy1jNDQzZjlmOTY2ZjEiLCJNb2RpZmllZE9uIjoiMjAyMy0wOC0wM1QwOTozNzo1OSIsIlByb2plY3QiOnsiJHJlZiI6IjgifX1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dpdGh1Yi5jb20vZ2lzLW9wcy9kb2NrZXItdmFsaGFsbGEiLCJVcmlTdHJpbmciOiJodHRwczovL2dpdGh1Yi5jb20vZ2lzLW9wcy9kb2NrZXItdmFsaGFsbG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}</w:instrText>
          </w:r>
          <w:r w:rsidR="00860D46">
            <w:fldChar w:fldCharType="separate"/>
          </w:r>
          <w:r w:rsidR="006B2F4C">
            <w:t>[32]</w:t>
          </w:r>
          <w:r w:rsidR="00860D46">
            <w:fldChar w:fldCharType="end"/>
          </w:r>
        </w:sdtContent>
      </w:sdt>
      <w:r w:rsidR="00921E2D">
        <w:t xml:space="preserve"> bezogen werden kann. </w:t>
      </w:r>
      <w:r w:rsidR="001A1E19">
        <w:t xml:space="preserve">Das Image wurde so konfiguriert, dass die Valhalla-Instanz beim ersten Start mit </w:t>
      </w:r>
      <w:r w:rsidR="001A1E19" w:rsidRPr="001448FA">
        <w:rPr>
          <w:i/>
          <w:iCs/>
        </w:rPr>
        <w:t>OpenStreetMap</w:t>
      </w:r>
      <w:r w:rsidR="001A1E19">
        <w:t>-Daten der Regionen Oberfranken und Thüringen aufgebaut wurde. Bezogen wurden diese Daten vo</w:t>
      </w:r>
      <w:r w:rsidR="00AA5F72">
        <w:t>m hierfür bereitgestellten Download-Server der</w:t>
      </w:r>
      <w:r w:rsidR="001A1E19">
        <w:t xml:space="preserve"> </w:t>
      </w:r>
      <w:r w:rsidR="00AA5F72">
        <w:rPr>
          <w:i/>
          <w:iCs/>
        </w:rPr>
        <w:t>G</w:t>
      </w:r>
      <w:r w:rsidR="001A1E19" w:rsidRPr="001A1E19">
        <w:rPr>
          <w:i/>
          <w:iCs/>
        </w:rPr>
        <w:t>eofabrik</w:t>
      </w:r>
      <w:r w:rsidR="00AA5F72">
        <w:rPr>
          <w:i/>
          <w:iCs/>
        </w:rPr>
        <w:t xml:space="preserve"> GmbH</w:t>
      </w:r>
      <w:r w:rsidR="00AA5F72" w:rsidRPr="004A765B">
        <w:t xml:space="preserve"> </w:t>
      </w:r>
      <w:sdt>
        <w:sdtPr>
          <w:alias w:val="To edit, see citavi.com/edit"/>
          <w:tag w:val="CitaviPlaceholder#683ecbbb-b2d8-4e2f-be1c-736587d115cb"/>
          <w:id w:val="88276315"/>
          <w:placeholder>
            <w:docPart w:val="DefaultPlaceholder_-1854013440"/>
          </w:placeholder>
        </w:sdtPr>
        <w:sdtEndPr>
          <w:rPr>
            <w:i/>
            <w:iCs/>
          </w:rPr>
        </w:sdtEndPr>
        <w:sdtContent>
          <w:r w:rsidR="00AA5F72" w:rsidRPr="004A765B">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GQ3Yzg1LTM0OTktNDMxNC04OWE1LThlMWQ3NDNkNTA4NCIsIlJhbmdlTGVuZ3RoIjo0LCJSZWZlcmVuY2VJZCI6ImIxOTQ2NjFkLWY4ODUtNDIwYS05YTJiLWQ2YjA5ODJkMjB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kb3dubG9hZC5nZW9mYWJyaWsuZGUvIiwiVXJpU3RyaW5nIjoiaHR0cHM6Ly9kb3dubG9hZC5nZW9mYWJyaWsuZGU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}</w:instrText>
          </w:r>
          <w:r w:rsidR="00AA5F72" w:rsidRPr="004A765B">
            <w:fldChar w:fldCharType="separate"/>
          </w:r>
          <w:r w:rsidR="006B2F4C">
            <w:t>[33]</w:t>
          </w:r>
          <w:r w:rsidR="00AA5F72" w:rsidRPr="004A765B">
            <w:fldChar w:fldCharType="end"/>
          </w:r>
        </w:sdtContent>
      </w:sdt>
      <w:r w:rsidR="001A1E19">
        <w:t>, eine</w:t>
      </w:r>
      <w:r w:rsidR="0021625B">
        <w:t>m</w:t>
      </w:r>
      <w:r w:rsidR="001A1E19">
        <w:t xml:space="preserve"> </w:t>
      </w:r>
      <w:r w:rsidR="00AA5F72">
        <w:t>Partner</w:t>
      </w:r>
      <w:r w:rsidR="001A1E19">
        <w:t xml:space="preserve"> des OpenStreetMap-Projekts.</w:t>
      </w:r>
      <w:r w:rsidR="00AA5F72">
        <w:t xml:space="preserve"> Der initiale Build hat hierbei auf einem System mit 32</w:t>
      </w:r>
      <w:r w:rsidR="004A765B">
        <w:t xml:space="preserve"> Gigabyte</w:t>
      </w:r>
      <w:r w:rsidR="00AA5F72">
        <w:t xml:space="preserve"> RAM und einer CPU mit 6 Kernen (12 Threads) ca. 2</w:t>
      </w:r>
      <w:r w:rsidR="002B184F">
        <w:t>5</w:t>
      </w:r>
      <w:r w:rsidR="00AA5F72">
        <w:t>-30</w:t>
      </w:r>
      <w:r w:rsidR="004A765B">
        <w:t xml:space="preserve"> Minuten</w:t>
      </w:r>
      <w:r w:rsidR="00AA5F72">
        <w:t xml:space="preserve"> in Anspruch genommen. Einmal aufgebaut startet die Valhalla Instanz bei Bedarf jedoch in wenigen Sekunden</w:t>
      </w:r>
      <w:r w:rsidR="0098385F">
        <w:t xml:space="preserve">. Anschließend ist die </w:t>
      </w:r>
      <w:r w:rsidR="00C5063F">
        <w:t>Map</w:t>
      </w:r>
      <w:r w:rsidR="00EF04F3">
        <w:t>-</w:t>
      </w:r>
      <w:r w:rsidR="00C5063F">
        <w:t>Matching-API</w:t>
      </w:r>
      <w:r w:rsidR="0098385F">
        <w:t xml:space="preserve"> unter </w:t>
      </w:r>
      <w:r w:rsidR="0098385F" w:rsidRPr="0098385F">
        <w:rPr>
          <w:rStyle w:val="Code"/>
        </w:rPr>
        <w:t>http://localhost:8002/</w:t>
      </w:r>
      <w:r w:rsidR="00C5063F">
        <w:rPr>
          <w:rStyle w:val="Code"/>
        </w:rPr>
        <w:t>trace_route</w:t>
      </w:r>
      <w:r w:rsidR="0098385F">
        <w:t xml:space="preserve"> erreichbar.</w:t>
      </w:r>
      <w:r w:rsidR="001448FA">
        <w:t xml:space="preserve"> </w:t>
      </w:r>
      <w:r w:rsidR="00DA287A">
        <w:t>Für mehr Informationen zur lokalen Installation und Konfiguration von Valhalla für das Map</w:t>
      </w:r>
      <w:r w:rsidR="00EF04F3">
        <w:t>-</w:t>
      </w:r>
      <w:r w:rsidR="00DA287A">
        <w:t xml:space="preserve">Matching, sei an dieser Stelle auf die Anleitung von Pandey </w:t>
      </w:r>
      <w:sdt>
        <w:sdtPr>
          <w:alias w:val="To edit, see citavi.com/edit"/>
          <w:tag w:val="CitaviPlaceholder#b6e2e396-c0ef-4337-ae50-092aa44d5933"/>
          <w:id w:val="718871291"/>
          <w:placeholder>
            <w:docPart w:val="DefaultPlaceholder_-1854013440"/>
          </w:placeholder>
        </w:sdtPr>
        <w:sdtContent>
          <w:r w:rsidR="00DA287A">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M2VmNDVkLTdkNzEtNGU3OS05YjAwLWM3NzA1N2ExNmM3MiIsIlJhbmdlTGVuZ3RoIjo0LCJSZWZlcmVuY2VJZCI6ImE0M2YyMDdmLWY1YjQtNGJjOS1iOTNhLWEyYjNmMWUxNTZ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lrZXNwYW5kLmdpdGh1Yi5pby9wb3N0cy9tZWlsaS8iLCJVcmlTdHJpbmciOiJodHRwczovL2lrZXNwYW5kLmdpdGh1Yi5pby9wb3N0cy9tZWlsa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}</w:instrText>
          </w:r>
          <w:r w:rsidR="00DA287A">
            <w:fldChar w:fldCharType="separate"/>
          </w:r>
          <w:r w:rsidR="006B2F4C">
            <w:t>[34]</w:t>
          </w:r>
          <w:r w:rsidR="00DA287A">
            <w:fldChar w:fldCharType="end"/>
          </w:r>
        </w:sdtContent>
      </w:sdt>
      <w:r w:rsidR="00DA287A">
        <w:t xml:space="preserve"> verwiesen.</w:t>
      </w:r>
    </w:p>
    <w:p w14:paraId="1BA5FE1B" w14:textId="21744A82" w:rsidR="007C3F28" w:rsidRPr="007C3F28" w:rsidRDefault="00693EC4" w:rsidP="007C3F28">
      <w:pPr>
        <w:pStyle w:val="berschrift2"/>
      </w:pPr>
      <w:bookmarkStart w:id="96" w:name="_Toc144726473"/>
      <w:r>
        <w:t>Vor</w:t>
      </w:r>
      <w:r w:rsidR="005D75F4">
        <w:t>hersage des Matching-Modus / Vorklassifikation</w:t>
      </w:r>
      <w:bookmarkEnd w:id="96"/>
    </w:p>
    <w:p w14:paraId="05DE7D84" w14:textId="3EEFF34A" w:rsidR="007C3F28" w:rsidRDefault="00C373C2" w:rsidP="00693EC4">
      <w:pPr>
        <w:pStyle w:val="berschrift3"/>
      </w:pPr>
      <w:bookmarkStart w:id="97" w:name="_Toc144726474"/>
      <w:r>
        <w:t xml:space="preserve">Vorstellung des </w:t>
      </w:r>
      <w:r w:rsidR="007C3F28">
        <w:t>Klassifikationsansatz</w:t>
      </w:r>
      <w:bookmarkEnd w:id="97"/>
    </w:p>
    <w:p w14:paraId="7D889D31" w14:textId="17AFFC89" w:rsidR="007C3F28" w:rsidRDefault="007C3F28" w:rsidP="007C3F28">
      <w:r>
        <w:t>Wie bereits erwähnt</w:t>
      </w:r>
      <w:r w:rsidR="005E655E">
        <w:t>,</w:t>
      </w:r>
      <w:r>
        <w:t xml:space="preserve"> handelt es sich bei der Vorhersage des Matching-Modus um eine Vereinfachung des dieser Arbeit zugrundeliegenden Klassifikationsproblems. Die</w:t>
      </w:r>
      <w:r w:rsidR="005E655E">
        <w:t xml:space="preserve"> </w:t>
      </w:r>
      <w:r>
        <w:t>Vereinfachung ergibt sich insbesondere daraus, dass der Map</w:t>
      </w:r>
      <w:r w:rsidR="00EF04F3">
        <w:t>-</w:t>
      </w:r>
      <w:r>
        <w:t>Matching</w:t>
      </w:r>
      <w:r w:rsidR="00EF04F3">
        <w:t>-</w:t>
      </w:r>
      <w:r>
        <w:t>Service von Valhalla keine Unterscheidung von motorisierten Straßenfahrzeugen voraussetzt, d</w:t>
      </w:r>
      <w:r w:rsidR="005E655E">
        <w:t>a</w:t>
      </w:r>
      <w:r>
        <w:t xml:space="preserve"> diese unter dem Modus </w:t>
      </w:r>
      <w:r w:rsidRPr="007C3F28">
        <w:rPr>
          <w:i/>
          <w:iCs/>
        </w:rPr>
        <w:t>auto</w:t>
      </w:r>
      <w:r>
        <w:t xml:space="preserve"> zusammengefasst</w:t>
      </w:r>
      <w:r w:rsidR="005E655E">
        <w:t xml:space="preserve"> werden</w:t>
      </w:r>
      <w:r>
        <w:t xml:space="preserve">. </w:t>
      </w:r>
      <w:r w:rsidR="00E13BBD">
        <w:t>Hierdurch ergibt sich für die Vorklassifikation die Möglichkeit</w:t>
      </w:r>
      <w:r w:rsidR="004A765B">
        <w:t>,</w:t>
      </w:r>
      <w:r w:rsidR="00E13BBD">
        <w:t xml:space="preserve"> </w:t>
      </w:r>
      <w:r w:rsidR="00E13BBD">
        <w:lastRenderedPageBreak/>
        <w:t>einen einfacheren Klassifikationsansatz zu verwenden, welche</w:t>
      </w:r>
      <w:r w:rsidR="005A1693">
        <w:t>r</w:t>
      </w:r>
      <w:r w:rsidR="00E13BBD">
        <w:t xml:space="preserve"> keine sequenzielle Betrachtung der Daten </w:t>
      </w:r>
      <w:r w:rsidR="005A1693">
        <w:t xml:space="preserve">durch ein RNN </w:t>
      </w:r>
      <w:r w:rsidR="00E13BBD">
        <w:t xml:space="preserve">voraussetzt. </w:t>
      </w:r>
      <w:r w:rsidR="003363D5">
        <w:t>Stattdessen soll die Vorklassifikation</w:t>
      </w:r>
      <w:r w:rsidR="005E655E">
        <w:t xml:space="preserve"> </w:t>
      </w:r>
      <w:r w:rsidR="003363D5">
        <w:t xml:space="preserve">auf Basis ausgewählter </w:t>
      </w:r>
      <w:r w:rsidR="00E466B5">
        <w:t xml:space="preserve">deskriptiver </w:t>
      </w:r>
      <w:r w:rsidR="009A0EEA">
        <w:t xml:space="preserve">Statistiken </w:t>
      </w:r>
      <w:r w:rsidR="00E466B5">
        <w:t>erfolgen</w:t>
      </w:r>
      <w:r w:rsidR="003363D5">
        <w:t xml:space="preserve">, </w:t>
      </w:r>
      <w:r w:rsidR="00E466B5">
        <w:t>die der</w:t>
      </w:r>
      <w:r w:rsidR="003363D5">
        <w:t xml:space="preserve"> Zusammenfassung </w:t>
      </w:r>
      <w:r w:rsidR="00E466B5">
        <w:t xml:space="preserve">der verschiedenen </w:t>
      </w:r>
      <w:r w:rsidR="009A0EEA">
        <w:t>Werte der Bewegungsmerkmale</w:t>
      </w:r>
      <w:r w:rsidR="00E466B5">
        <w:t xml:space="preserve"> einer Sequenz dienen. </w:t>
      </w:r>
      <w:r w:rsidR="003363D5">
        <w:t>Dass ein solcher Ansatz vielversprechend ist, zeigt</w:t>
      </w:r>
      <w:r w:rsidR="00F176FC">
        <w:t xml:space="preserve"> </w:t>
      </w:r>
      <w:r w:rsidR="00F176FC" w:rsidRPr="009A0EEA">
        <w:t>beispielhaft</w:t>
      </w:r>
      <w:r w:rsidR="003363D5" w:rsidRPr="009A0EEA">
        <w:t xml:space="preserve"> Abb. 21. Jeder </w:t>
      </w:r>
      <w:r w:rsidR="003363D5">
        <w:t xml:space="preserve">Punkt </w:t>
      </w:r>
      <w:r w:rsidR="00E466B5">
        <w:t xml:space="preserve">in den dargestellten Graphen </w:t>
      </w:r>
      <w:r w:rsidR="003363D5">
        <w:t>entspricht einer einzelnen Sequenz mit einer Länge von einer Minute</w:t>
      </w:r>
      <w:r w:rsidR="00E466B5">
        <w:t xml:space="preserve"> und einem Aufnahmeintervall von einer Sekunde.</w:t>
      </w:r>
      <w:r w:rsidR="003363D5">
        <w:t xml:space="preserve"> </w:t>
      </w:r>
      <w:r w:rsidR="00E466B5">
        <w:t xml:space="preserve">Die Einzeichnung in die Graphen </w:t>
      </w:r>
      <w:r w:rsidR="005E655E">
        <w:t>beruht</w:t>
      </w:r>
      <w:r w:rsidR="00E466B5">
        <w:t xml:space="preserve"> </w:t>
      </w:r>
      <w:r w:rsidR="001B7ECE">
        <w:t xml:space="preserve">allein auf </w:t>
      </w:r>
      <w:r w:rsidR="005E655E">
        <w:t>der Lage und Streuung</w:t>
      </w:r>
      <w:r w:rsidR="001B7ECE">
        <w:t xml:space="preserve"> der Geschwindigkeitswerte</w:t>
      </w:r>
      <w:r w:rsidR="003363D5">
        <w:t xml:space="preserve">. </w:t>
      </w:r>
      <w:r w:rsidR="001B7ECE">
        <w:t xml:space="preserve">Das gewählte </w:t>
      </w:r>
      <w:r w:rsidR="00453AAF">
        <w:t>Streuungsmaß</w:t>
      </w:r>
      <w:r w:rsidR="001B7ECE">
        <w:t xml:space="preserve"> ist in beiden Fällen d</w:t>
      </w:r>
      <w:r w:rsidR="00453AAF">
        <w:t>ie Standardabweichung</w:t>
      </w:r>
      <w:r w:rsidR="001B7ECE">
        <w:t xml:space="preserve">, welche links in Abhängigkeit vom </w:t>
      </w:r>
      <w:r w:rsidR="00453AAF">
        <w:t>95%-Quantil</w:t>
      </w:r>
      <w:r w:rsidR="001B7ECE">
        <w:t xml:space="preserve"> und rechts abhängig vo</w:t>
      </w:r>
      <w:r w:rsidR="00453AAF">
        <w:t xml:space="preserve">m arithmetischen Mittel </w:t>
      </w:r>
      <w:r w:rsidR="001B7ECE">
        <w:t xml:space="preserve">dargestellt wird. </w:t>
      </w:r>
      <w:r w:rsidR="00F176FC">
        <w:t>In beiden Graphen ist eine deutliche Clusterbildung erkennbar</w:t>
      </w:r>
      <w:r w:rsidR="008F0F40">
        <w:t>, wobei die sichtbaren Cluster die vorherzusagenden Matching-Modi bereits gut</w:t>
      </w:r>
      <w:r w:rsidR="009A0EEA">
        <w:t xml:space="preserve"> – aber sicherlich noch nicht optimal –</w:t>
      </w:r>
      <w:r w:rsidR="008F0F40">
        <w:t xml:space="preserve"> abbilden. </w:t>
      </w:r>
    </w:p>
    <w:p w14:paraId="7F2665D6" w14:textId="094F339F" w:rsidR="00D34A56" w:rsidRDefault="00A41CEA" w:rsidP="00A41CEA">
      <w:pPr>
        <w:pStyle w:val="AbbMitRahmen"/>
      </w:pPr>
      <w:r w:rsidRPr="00A41CEA">
        <w:rPr>
          <w:noProof/>
        </w:rPr>
        <w:drawing>
          <wp:inline distT="0" distB="0" distL="0" distR="0" wp14:anchorId="780813BE" wp14:editId="17CD11BE">
            <wp:extent cx="5767054" cy="2190750"/>
            <wp:effectExtent l="0" t="0" r="5715" b="0"/>
            <wp:docPr id="177308736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5">
                      <a:extLst>
                        <a:ext uri="{28A0092B-C50C-407E-A947-70E740481C1C}">
                          <a14:useLocalDpi xmlns:a14="http://schemas.microsoft.com/office/drawing/2010/main" val="0"/>
                        </a:ext>
                      </a:extLst>
                    </a:blip>
                    <a:srcRect l="2480" t="10072" r="4298"/>
                    <a:stretch/>
                  </pic:blipFill>
                  <pic:spPr bwMode="auto">
                    <a:xfrm>
                      <a:off x="0" y="0"/>
                      <a:ext cx="5806918" cy="2205893"/>
                    </a:xfrm>
                    <a:prstGeom prst="rect">
                      <a:avLst/>
                    </a:prstGeom>
                    <a:noFill/>
                    <a:ln>
                      <a:noFill/>
                    </a:ln>
                    <a:extLst>
                      <a:ext uri="{53640926-AAD7-44D8-BBD7-CCE9431645EC}">
                        <a14:shadowObscured xmlns:a14="http://schemas.microsoft.com/office/drawing/2010/main"/>
                      </a:ext>
                    </a:extLst>
                  </pic:spPr>
                </pic:pic>
              </a:graphicData>
            </a:graphic>
          </wp:inline>
        </w:drawing>
      </w:r>
    </w:p>
    <w:p w14:paraId="6DF5731A" w14:textId="0B451E0A" w:rsidR="00580ED1" w:rsidRDefault="00C132C0" w:rsidP="00AD7D24">
      <w:pPr>
        <w:pStyle w:val="Beschriftung"/>
        <w:ind w:left="1134" w:hanging="1134"/>
      </w:pPr>
      <w:bookmarkStart w:id="98" w:name="_Toc143696934"/>
      <w:bookmarkStart w:id="99" w:name="_Toc144726584"/>
      <w:r>
        <w:t xml:space="preserve">Abb. </w:t>
      </w:r>
      <w:fldSimple w:instr=" SEQ Abb. \* ARABIC ">
        <w:r w:rsidR="008514D7">
          <w:rPr>
            <w:noProof/>
          </w:rPr>
          <w:t>21</w:t>
        </w:r>
      </w:fldSimple>
      <w:r>
        <w:t xml:space="preserve">: </w:t>
      </w:r>
      <w:r w:rsidR="00AD7D24">
        <w:tab/>
      </w:r>
      <w:r w:rsidR="00D34A56">
        <w:t>Clusterbildung bei</w:t>
      </w:r>
      <w:r w:rsidR="009A0EEA">
        <w:t xml:space="preserve"> der</w:t>
      </w:r>
      <w:r w:rsidR="00D34A56">
        <w:t xml:space="preserve"> Darstellung der Geschwindigkeitsstreuung in Abhängigkeit von der </w:t>
      </w:r>
      <w:r w:rsidR="00860844">
        <w:t xml:space="preserve">Durchschnittsgeschwindigkeit </w:t>
      </w:r>
      <w:r w:rsidR="007B48BB">
        <w:t>der</w:t>
      </w:r>
      <w:r w:rsidR="00860844">
        <w:t xml:space="preserve"> einminütige</w:t>
      </w:r>
      <w:r w:rsidR="007B48BB">
        <w:t>n</w:t>
      </w:r>
      <w:r w:rsidR="00860844">
        <w:t xml:space="preserve"> Sequenzen</w:t>
      </w:r>
      <w:bookmarkEnd w:id="98"/>
      <w:bookmarkEnd w:id="99"/>
    </w:p>
    <w:p w14:paraId="5CFDCBD7" w14:textId="506F6133" w:rsidR="00580ED1" w:rsidRDefault="00580ED1" w:rsidP="00580ED1">
      <w:pPr>
        <w:pStyle w:val="berschrift3"/>
      </w:pPr>
      <w:bookmarkStart w:id="100" w:name="_Toc144726475"/>
      <w:r>
        <w:t>Erzeugung der Trainings- und Testdaten</w:t>
      </w:r>
      <w:bookmarkEnd w:id="100"/>
    </w:p>
    <w:p w14:paraId="385658DB" w14:textId="305164AA" w:rsidR="00BD781D" w:rsidRDefault="001233C5" w:rsidP="00EC4E04">
      <w:pPr>
        <w:suppressAutoHyphens/>
        <w:spacing w:after="360"/>
      </w:pPr>
      <w:r>
        <w:t xml:space="preserve">Der nicht-sequenzielle Klassifikationsansatz bei der Vorhersage des Matching-Modus macht eine weitere Vorverarbeitung der Datensätze für das Training und den Test der Vorklassifikatoren notwendig. </w:t>
      </w:r>
      <w:r w:rsidR="0063129D">
        <w:t xml:space="preserve">Für diese Vorverarbeitung wurde eine Funktion umgesetzt, </w:t>
      </w:r>
      <w:r w:rsidR="0072279B">
        <w:t xml:space="preserve">die aus einem </w:t>
      </w:r>
      <w:r w:rsidR="001D3A4D">
        <w:t xml:space="preserve">beliebigen </w:t>
      </w:r>
      <w:r w:rsidR="0072279B">
        <w:t xml:space="preserve">um Bewegungsmerkmale erweiterten Datensatz, wie in Kapitel 6 beschrieben, einen Datensatz für die Vorklassifikation generiert. </w:t>
      </w:r>
      <w:r w:rsidR="0056000A">
        <w:t>Innerhalb dieser Funktion werden</w:t>
      </w:r>
      <w:r w:rsidR="00BD781D">
        <w:t xml:space="preserve"> </w:t>
      </w:r>
      <w:r w:rsidR="0056000A">
        <w:t xml:space="preserve">zunächst </w:t>
      </w:r>
      <w:r w:rsidR="00BD781D">
        <w:t xml:space="preserve">die verbleibenden </w:t>
      </w:r>
      <w:r w:rsidR="00C8060A">
        <w:t>NULL-Werte</w:t>
      </w:r>
      <w:r w:rsidR="00BD781D">
        <w:t xml:space="preserve"> am Beginn der im Ursprungsdatensatz enthaltenen Sequenzen behandelt. Wie in Code </w:t>
      </w:r>
      <w:r w:rsidR="00C84D92">
        <w:t>2</w:t>
      </w:r>
      <w:r w:rsidR="00BD781D">
        <w:t xml:space="preserve"> zu sehen, werden hierfür </w:t>
      </w:r>
      <w:r w:rsidR="0056000A">
        <w:t>erst</w:t>
      </w:r>
      <w:r w:rsidR="00BD781D">
        <w:t xml:space="preserve"> die </w:t>
      </w:r>
      <w:r w:rsidR="00C8060A">
        <w:t>NULL-Werte</w:t>
      </w:r>
      <w:r w:rsidR="00BD781D">
        <w:t xml:space="preserve"> der Spalten </w:t>
      </w:r>
      <w:r w:rsidR="00BD781D" w:rsidRPr="00BD781D">
        <w:rPr>
          <w:rStyle w:val="Code"/>
        </w:rPr>
        <w:t>acceleration</w:t>
      </w:r>
      <w:r w:rsidR="00BD781D">
        <w:t xml:space="preserve">, </w:t>
      </w:r>
      <w:r w:rsidR="00BD781D" w:rsidRPr="00BD781D">
        <w:rPr>
          <w:rStyle w:val="Code"/>
        </w:rPr>
        <w:t>deceleration</w:t>
      </w:r>
      <w:r w:rsidR="00BD781D">
        <w:t xml:space="preserve"> und </w:t>
      </w:r>
      <w:r w:rsidR="00BD781D" w:rsidRPr="00BD781D">
        <w:rPr>
          <w:rStyle w:val="Code"/>
        </w:rPr>
        <w:t>angular_speed</w:t>
      </w:r>
      <w:r w:rsidR="00BD781D">
        <w:t xml:space="preserve"> auf den Wert </w:t>
      </w:r>
      <w:r w:rsidR="00BD781D" w:rsidRPr="0063129D">
        <w:rPr>
          <w:rStyle w:val="Code"/>
        </w:rPr>
        <w:lastRenderedPageBreak/>
        <w:t>0.0</w:t>
      </w:r>
      <w:r w:rsidR="00BD781D">
        <w:t xml:space="preserve"> gesetzt. </w:t>
      </w:r>
      <w:r w:rsidR="00CB1E34">
        <w:t>Darauffolgend</w:t>
      </w:r>
      <w:r w:rsidR="00BD781D">
        <w:t xml:space="preserve"> werden die fehlenden </w:t>
      </w:r>
      <w:r w:rsidR="00BD781D" w:rsidRPr="00BD781D">
        <w:rPr>
          <w:rStyle w:val="Code"/>
        </w:rPr>
        <w:t>velocity</w:t>
      </w:r>
      <w:r w:rsidR="00BD781D">
        <w:t xml:space="preserve">- und </w:t>
      </w:r>
      <w:r w:rsidR="00BD781D" w:rsidRPr="00BD781D">
        <w:rPr>
          <w:rStyle w:val="Code"/>
        </w:rPr>
        <w:t>heading</w:t>
      </w:r>
      <w:r w:rsidR="00BD781D">
        <w:t xml:space="preserve">-Werte mittels </w:t>
      </w:r>
      <w:r w:rsidR="00BD781D" w:rsidRPr="00BD781D">
        <w:rPr>
          <w:i/>
          <w:iCs/>
        </w:rPr>
        <w:t>Backward-Filling</w:t>
      </w:r>
      <w:r w:rsidR="00BD781D">
        <w:t xml:space="preserve"> mit den ersten berechenbaren Werten der zugehörigen Spalten aufgefüllt. </w:t>
      </w:r>
      <w:r w:rsidR="0045575F">
        <w:t>Schließlich</w:t>
      </w:r>
      <w:r w:rsidR="00071DF4">
        <w:t xml:space="preserve"> wird über alle Sequenzen iteriert, um hieraus die Datenpunkte für die Vorklassifikation zu generieren.</w:t>
      </w:r>
    </w:p>
    <w:p w14:paraId="4EE8800F" w14:textId="77777777" w:rsidR="00BD781D" w:rsidRPr="005F56C1" w:rsidRDefault="00BD781D" w:rsidP="00FE6F35">
      <w:pPr>
        <w:pStyle w:val="CodeMitRahmen"/>
        <w:spacing w:after="0"/>
      </w:pPr>
      <w:r w:rsidRPr="005F56C1">
        <w:t>dataset_df = dataset_df.fillna({"acceleration": 0.0,</w:t>
      </w:r>
    </w:p>
    <w:p w14:paraId="401356A0" w14:textId="77777777" w:rsidR="005F56C1" w:rsidRPr="005F56C1" w:rsidRDefault="00B56C88" w:rsidP="00FE6F35">
      <w:pPr>
        <w:pStyle w:val="CodeMitRahmen"/>
        <w:spacing w:after="0"/>
      </w:pPr>
      <w:r w:rsidRPr="005F56C1">
        <w:t xml:space="preserve">  </w:t>
      </w:r>
      <w:r w:rsidR="00BD781D" w:rsidRPr="005F56C1">
        <w:t>"deceleration": 0.0, "angular_speed":0.0}</w:t>
      </w:r>
      <w:r w:rsidRPr="005F56C1">
        <w:t>)</w:t>
      </w:r>
      <w:r w:rsidR="00BD781D" w:rsidRPr="005F56C1">
        <w:t>.fillna(</w:t>
      </w:r>
    </w:p>
    <w:p w14:paraId="290B6F1E" w14:textId="6AB612B6" w:rsidR="00BD781D" w:rsidRPr="005F56C1" w:rsidRDefault="005F56C1" w:rsidP="00FE6F35">
      <w:pPr>
        <w:pStyle w:val="CodeMitRahmen"/>
      </w:pPr>
      <w:r w:rsidRPr="005F56C1">
        <w:t xml:space="preserve">  </w:t>
      </w:r>
      <w:r w:rsidR="00BD781D" w:rsidRPr="005F56C1">
        <w:t>method="bfill")</w:t>
      </w:r>
    </w:p>
    <w:p w14:paraId="05B65627" w14:textId="2F0C614F" w:rsidR="00BD781D" w:rsidRDefault="00C132C0" w:rsidP="00AD7D24">
      <w:pPr>
        <w:pStyle w:val="Beschriftung"/>
      </w:pPr>
      <w:bookmarkStart w:id="101" w:name="_Toc143696954"/>
      <w:bookmarkStart w:id="102" w:name="_Toc144726769"/>
      <w:r>
        <w:t xml:space="preserve">Code </w:t>
      </w:r>
      <w:fldSimple w:instr=" SEQ Code \* ARABIC ">
        <w:r w:rsidR="008514D7">
          <w:rPr>
            <w:noProof/>
          </w:rPr>
          <w:t>2</w:t>
        </w:r>
      </w:fldSimple>
      <w:r>
        <w:t xml:space="preserve">: </w:t>
      </w:r>
      <w:r w:rsidR="00AD7D24">
        <w:tab/>
      </w:r>
      <w:r w:rsidR="00BD781D">
        <w:t xml:space="preserve">Behandlung der verbleibenden </w:t>
      </w:r>
      <w:r w:rsidR="00C8060A">
        <w:t>NULL-Werte</w:t>
      </w:r>
      <w:r w:rsidR="00BD781D">
        <w:t xml:space="preserve"> in den Datensätzen</w:t>
      </w:r>
      <w:bookmarkEnd w:id="101"/>
      <w:bookmarkEnd w:id="102"/>
    </w:p>
    <w:p w14:paraId="7E5E0302" w14:textId="77777777" w:rsidR="00BD781D" w:rsidRPr="00BD781D" w:rsidRDefault="00BD781D" w:rsidP="00BD781D"/>
    <w:p w14:paraId="1EE1AEFA" w14:textId="0768EFDC" w:rsidR="004E50D6" w:rsidRDefault="00580ED1" w:rsidP="0016085D">
      <w:r>
        <w:t>Auch wenn die Vorklassifikation nicht sequenziell umgesetzt werden soll, so spielt es doch eine Rolle, dass die hierfür zugrundeliegenden Daten in der späteren Systemumgebung voraussichtlich nur sequenziell (durch</w:t>
      </w:r>
      <w:r w:rsidR="0025354A">
        <w:t xml:space="preserve"> die</w:t>
      </w:r>
      <w:r>
        <w:t xml:space="preserve"> Verkehrsteilnehmer) bereitgestellt werden. Dieser Umstand muss bei der </w:t>
      </w:r>
      <w:r w:rsidR="00D478F4">
        <w:t>Generierung</w:t>
      </w:r>
      <w:r>
        <w:t xml:space="preserve"> der Datensätze beachtet werden, denn ein Modell, welches lediglich auf Basis von Datenpunkten trainiert wurde, die </w:t>
      </w:r>
      <w:r w:rsidR="00205230">
        <w:t xml:space="preserve">die gegebenen </w:t>
      </w:r>
      <w:r>
        <w:t>mehrminütige</w:t>
      </w:r>
      <w:r w:rsidR="00205230">
        <w:t>n</w:t>
      </w:r>
      <w:r>
        <w:t xml:space="preserve"> Sequenzen zusammenfassen, könnte in der </w:t>
      </w:r>
      <w:r w:rsidR="00205230">
        <w:t xml:space="preserve">Realität </w:t>
      </w:r>
      <w:r>
        <w:t xml:space="preserve">Schwierigkeiten bei der </w:t>
      </w:r>
      <w:r w:rsidR="00205230">
        <w:t>Klassifikation</w:t>
      </w:r>
      <w:r>
        <w:t xml:space="preserve"> </w:t>
      </w:r>
      <w:r w:rsidR="00205230">
        <w:t>neuer und ggf. sehr kurzer</w:t>
      </w:r>
      <w:r>
        <w:t xml:space="preserve"> Sequenzen haben. </w:t>
      </w:r>
      <w:r w:rsidR="006C2DAA">
        <w:t xml:space="preserve">Um diesem Problem vorzubeugen, werden die Sequenzen </w:t>
      </w:r>
      <w:r w:rsidR="00967D9D">
        <w:t xml:space="preserve">im weiteren Ablauf in kleinere Sequenzpakete von jeweils zehn </w:t>
      </w:r>
      <w:r w:rsidR="00F37D0D">
        <w:t>Sekunden (</w:t>
      </w:r>
      <w:r w:rsidR="0025354A">
        <w:t>zehn</w:t>
      </w:r>
      <w:r w:rsidR="00F37D0D">
        <w:t xml:space="preserve"> bzw. </w:t>
      </w:r>
      <w:r w:rsidR="0025354A">
        <w:t>fünf</w:t>
      </w:r>
      <w:r w:rsidR="00F37D0D">
        <w:t xml:space="preserve"> Datenpunkte je nach Aufnahmeintervall)</w:t>
      </w:r>
      <w:r w:rsidR="00967D9D">
        <w:t xml:space="preserve"> zerlegt</w:t>
      </w:r>
      <w:r w:rsidR="0016085D">
        <w:t xml:space="preserve"> und anschließend schrittweise wieder zusammengefügt, wodurch aus einer Sequenz mehrere verschiedenlange Teilsequenzen entstehen. Die erste Teilsequenz besteht dabei lediglich aus den ersten zehn Datenpunkte der Sequenz, wohingegen die letzte wieder die gesamte Sequenz abbildet.</w:t>
      </w:r>
      <w:r w:rsidR="00E07E44">
        <w:t xml:space="preserve"> </w:t>
      </w:r>
      <w:r w:rsidR="00967D9D">
        <w:t xml:space="preserve"> </w:t>
      </w:r>
      <w:r w:rsidR="00E07E44">
        <w:t xml:space="preserve">Dieses Vorgehen bringt zwei Vorteile mit sich. Der erste und entscheidende liegt darin, dass die Modelle später auch auf Basis kurzer Sequenzen trainiert werden. </w:t>
      </w:r>
      <w:r w:rsidR="00E07E44" w:rsidRPr="00E07E44">
        <w:t xml:space="preserve">Der </w:t>
      </w:r>
      <w:r w:rsidR="00E07E44">
        <w:t>zweite Vorteil</w:t>
      </w:r>
      <w:r w:rsidR="00E07E44" w:rsidRPr="00E07E44">
        <w:t xml:space="preserve"> liegt in der</w:t>
      </w:r>
      <w:r w:rsidR="00E07E44">
        <w:t xml:space="preserve"> hierdurch deutlich</w:t>
      </w:r>
      <w:r w:rsidR="00E07E44" w:rsidRPr="00E07E44">
        <w:t xml:space="preserve"> erhöhten Menge</w:t>
      </w:r>
      <w:r w:rsidR="00E07E44">
        <w:t xml:space="preserve"> an</w:t>
      </w:r>
      <w:r w:rsidR="00E07E44" w:rsidRPr="00E07E44">
        <w:t xml:space="preserve"> </w:t>
      </w:r>
      <w:r w:rsidR="0045632D">
        <w:t>Datenpunkten</w:t>
      </w:r>
      <w:r w:rsidR="00E07E44">
        <w:t xml:space="preserve"> im Zieldatensatz</w:t>
      </w:r>
      <w:r w:rsidR="00E07E44" w:rsidRPr="00E07E44">
        <w:t xml:space="preserve">, </w:t>
      </w:r>
      <w:r w:rsidR="00E07E44">
        <w:t>da</w:t>
      </w:r>
      <w:r w:rsidR="00E07E44" w:rsidRPr="00E07E44">
        <w:t xml:space="preserve"> </w:t>
      </w:r>
      <w:r w:rsidR="00E07E44">
        <w:t xml:space="preserve">aus einer Sequenz nicht nur ein, sondern mehrere Datenpunkte </w:t>
      </w:r>
      <w:r w:rsidR="0045632D">
        <w:t>erzeugt</w:t>
      </w:r>
      <w:r w:rsidR="00E07E44">
        <w:t xml:space="preserve"> werden</w:t>
      </w:r>
      <w:r w:rsidR="0045632D">
        <w:t>.</w:t>
      </w:r>
      <w:r w:rsidR="007820F7">
        <w:t xml:space="preserve"> </w:t>
      </w:r>
      <w:r w:rsidR="00EC08C8">
        <w:t xml:space="preserve">Zu beachten ist dabei, dass Datenpunkte, welche auf Basis verschiedener Teilsequenzen einer Sequenz berechnet wurden, im Allgemeinen zwar ebenso verschieden, aber natürlich nicht unabhängig voneinander sind. </w:t>
      </w:r>
    </w:p>
    <w:p w14:paraId="1A6E286B" w14:textId="58C6AF63" w:rsidR="00EC08C8" w:rsidRDefault="0025354A" w:rsidP="008502E5">
      <w:pPr>
        <w:spacing w:after="360"/>
      </w:pPr>
      <w:r>
        <w:t xml:space="preserve">Ein einzelner Datenpunkt enthält die in Tab. 4 aufgeführten </w:t>
      </w:r>
      <w:r w:rsidR="0063129D">
        <w:t>deskriptiven</w:t>
      </w:r>
      <w:r>
        <w:t xml:space="preserve"> Merkmale, welche sich zum großen Teil mit Hilfe verschiedener NumPy-Funktionen direkt aus den Teilsequenzen berechnen lassen.</w:t>
      </w:r>
      <w:r w:rsidR="004E50D6">
        <w:t xml:space="preserve"> Wie zu sehen ist, wird auf die Ermittlung von absoluten M</w:t>
      </w:r>
      <w:r w:rsidR="0063129D">
        <w:t>inimal</w:t>
      </w:r>
      <w:r w:rsidR="004E50D6">
        <w:t>- und M</w:t>
      </w:r>
      <w:r w:rsidR="0063129D">
        <w:t>aximal</w:t>
      </w:r>
      <w:r w:rsidR="004E50D6">
        <w:t>werten der Merkmale verzichtet, da diese in vielen Fällen durch Ausrei</w:t>
      </w:r>
      <w:r w:rsidR="0063129D">
        <w:t>ß</w:t>
      </w:r>
      <w:r w:rsidR="004E50D6">
        <w:t>er beeinflusst sind. Eine Annäherung erfolgt jedoch durch die Berechnung der 95%- bzw. 5%</w:t>
      </w:r>
      <w:r w:rsidR="007C5A97">
        <w:t>-</w:t>
      </w:r>
      <w:r w:rsidR="004E50D6">
        <w:t>Quantile.</w:t>
      </w:r>
    </w:p>
    <w:tbl>
      <w:tblPr>
        <w:tblStyle w:val="zuTabStandard"/>
        <w:tblW w:w="0" w:type="auto"/>
        <w:tblLook w:val="04A0" w:firstRow="1" w:lastRow="0" w:firstColumn="1" w:lastColumn="0" w:noHBand="0" w:noVBand="1"/>
      </w:tblPr>
      <w:tblGrid>
        <w:gridCol w:w="2521"/>
        <w:gridCol w:w="1163"/>
        <w:gridCol w:w="5376"/>
      </w:tblGrid>
      <w:tr w:rsidR="00CF030C" w14:paraId="4CD9E1A4" w14:textId="77777777" w:rsidTr="00EC08C8">
        <w:trPr>
          <w:cnfStyle w:val="100000000000" w:firstRow="1" w:lastRow="0" w:firstColumn="0" w:lastColumn="0" w:oddVBand="0" w:evenVBand="0" w:oddHBand="0" w:evenHBand="0" w:firstRowFirstColumn="0" w:firstRowLastColumn="0" w:lastRowFirstColumn="0" w:lastRowLastColumn="0"/>
        </w:trPr>
        <w:tc>
          <w:tcPr>
            <w:tcW w:w="2521" w:type="dxa"/>
          </w:tcPr>
          <w:p w14:paraId="49BBD279" w14:textId="12F81051" w:rsidR="00CF030C" w:rsidRDefault="00CF030C" w:rsidP="00F50850">
            <w:pPr>
              <w:pStyle w:val="TabStandard"/>
            </w:pPr>
            <w:r>
              <w:lastRenderedPageBreak/>
              <w:t>Bezeichner</w:t>
            </w:r>
          </w:p>
        </w:tc>
        <w:tc>
          <w:tcPr>
            <w:tcW w:w="1163" w:type="dxa"/>
          </w:tcPr>
          <w:p w14:paraId="09EEB29B" w14:textId="0CE58ABF" w:rsidR="00CF030C" w:rsidRDefault="00CF030C" w:rsidP="00F50850">
            <w:pPr>
              <w:pStyle w:val="TabStandard"/>
            </w:pPr>
            <w:r>
              <w:t>Datentyp</w:t>
            </w:r>
          </w:p>
        </w:tc>
        <w:tc>
          <w:tcPr>
            <w:tcW w:w="5378" w:type="dxa"/>
          </w:tcPr>
          <w:p w14:paraId="458650E3" w14:textId="48874F01" w:rsidR="00CF030C" w:rsidRDefault="00CF030C" w:rsidP="00F50850">
            <w:pPr>
              <w:pStyle w:val="TabStandard"/>
            </w:pPr>
            <w:r>
              <w:t>Erläuterung</w:t>
            </w:r>
          </w:p>
        </w:tc>
      </w:tr>
      <w:tr w:rsidR="00BC1632" w14:paraId="6206F4AF" w14:textId="77777777" w:rsidTr="00EC08C8">
        <w:tc>
          <w:tcPr>
            <w:tcW w:w="2521" w:type="dxa"/>
          </w:tcPr>
          <w:p w14:paraId="77EE0096" w14:textId="39ED1C42" w:rsidR="00BC1632" w:rsidRPr="00CF030C" w:rsidRDefault="00BC1632" w:rsidP="00F50850">
            <w:pPr>
              <w:pStyle w:val="TabStandard"/>
              <w:rPr>
                <w:rStyle w:val="Code"/>
                <w:noProof/>
              </w:rPr>
            </w:pPr>
            <w:r>
              <w:rPr>
                <w:rStyle w:val="Code"/>
                <w:noProof/>
              </w:rPr>
              <w:t>type</w:t>
            </w:r>
          </w:p>
        </w:tc>
        <w:tc>
          <w:tcPr>
            <w:tcW w:w="1163" w:type="dxa"/>
          </w:tcPr>
          <w:p w14:paraId="00996F9C" w14:textId="7CF53FDB" w:rsidR="00BC1632" w:rsidRDefault="00BC1632" w:rsidP="00F50850">
            <w:pPr>
              <w:pStyle w:val="TabStandard"/>
            </w:pPr>
            <w:r>
              <w:t>Integer</w:t>
            </w:r>
          </w:p>
        </w:tc>
        <w:tc>
          <w:tcPr>
            <w:tcW w:w="5378" w:type="dxa"/>
          </w:tcPr>
          <w:p w14:paraId="195B638E" w14:textId="50ABC4B8" w:rsidR="00BC1632" w:rsidRDefault="0025354A" w:rsidP="00F50850">
            <w:pPr>
              <w:pStyle w:val="TabStandard"/>
            </w:pPr>
            <w:r>
              <w:t>Label/</w:t>
            </w:r>
            <w:r w:rsidR="00BC1632">
              <w:t xml:space="preserve">Klasse der Sequenz: 0 = Fußgänger, 1 = Fahrrad, 2 = Motorrad, 3 = Auto </w:t>
            </w:r>
          </w:p>
        </w:tc>
      </w:tr>
      <w:tr w:rsidR="00CF030C" w14:paraId="7D84E0DA" w14:textId="77777777" w:rsidTr="00EC08C8">
        <w:tc>
          <w:tcPr>
            <w:tcW w:w="2521" w:type="dxa"/>
          </w:tcPr>
          <w:p w14:paraId="5DB22DDD" w14:textId="52069792" w:rsidR="00CF030C" w:rsidRPr="00CF030C" w:rsidRDefault="00CF030C" w:rsidP="00F50850">
            <w:pPr>
              <w:pStyle w:val="TabStandard"/>
              <w:rPr>
                <w:rStyle w:val="Code"/>
                <w:noProof/>
              </w:rPr>
            </w:pPr>
            <w:r w:rsidRPr="00CF030C">
              <w:rPr>
                <w:rStyle w:val="Code"/>
                <w:noProof/>
              </w:rPr>
              <w:t>elapsed_ms</w:t>
            </w:r>
          </w:p>
        </w:tc>
        <w:tc>
          <w:tcPr>
            <w:tcW w:w="1163" w:type="dxa"/>
          </w:tcPr>
          <w:p w14:paraId="22255594" w14:textId="3932587B" w:rsidR="00CF030C" w:rsidRDefault="008F32A8" w:rsidP="00F50850">
            <w:pPr>
              <w:pStyle w:val="TabStandard"/>
            </w:pPr>
            <w:r>
              <w:t>Double</w:t>
            </w:r>
          </w:p>
        </w:tc>
        <w:tc>
          <w:tcPr>
            <w:tcW w:w="5378" w:type="dxa"/>
          </w:tcPr>
          <w:p w14:paraId="17965699" w14:textId="7EC68D80" w:rsidR="00CF030C" w:rsidRDefault="00C45ED2" w:rsidP="00F50850">
            <w:pPr>
              <w:pStyle w:val="TabStandard"/>
            </w:pPr>
            <w:r>
              <w:t xml:space="preserve">Dauer der zusammengefassten Sequenz in </w:t>
            </w:r>
            <w:r w:rsidR="00922CAC">
              <w:t>Millisekunden</w:t>
            </w:r>
          </w:p>
        </w:tc>
      </w:tr>
      <w:tr w:rsidR="00CF030C" w14:paraId="74939393" w14:textId="77777777" w:rsidTr="00EC08C8">
        <w:tc>
          <w:tcPr>
            <w:tcW w:w="2521" w:type="dxa"/>
          </w:tcPr>
          <w:p w14:paraId="6DB31104" w14:textId="1A992E1A" w:rsidR="00CF030C" w:rsidRPr="00CF030C" w:rsidRDefault="00CF030C" w:rsidP="00F50850">
            <w:pPr>
              <w:pStyle w:val="TabStandard"/>
              <w:rPr>
                <w:rStyle w:val="Code"/>
                <w:noProof/>
              </w:rPr>
            </w:pPr>
            <w:r w:rsidRPr="00CF030C">
              <w:rPr>
                <w:rStyle w:val="Code"/>
                <w:noProof/>
              </w:rPr>
              <w:t>velo_mean</w:t>
            </w:r>
          </w:p>
        </w:tc>
        <w:tc>
          <w:tcPr>
            <w:tcW w:w="1163" w:type="dxa"/>
          </w:tcPr>
          <w:p w14:paraId="71C7CD32" w14:textId="642E17CF" w:rsidR="00CF030C" w:rsidRDefault="008F32A8" w:rsidP="00F50850">
            <w:pPr>
              <w:pStyle w:val="TabStandard"/>
            </w:pPr>
            <w:r>
              <w:t>Double</w:t>
            </w:r>
          </w:p>
        </w:tc>
        <w:tc>
          <w:tcPr>
            <w:tcW w:w="5378" w:type="dxa"/>
          </w:tcPr>
          <w:p w14:paraId="09A0B02E" w14:textId="6ECD4717" w:rsidR="00CF030C" w:rsidRDefault="008F32A8" w:rsidP="00F50850">
            <w:pPr>
              <w:pStyle w:val="TabStandard"/>
            </w:pPr>
            <w:r>
              <w:t>Arithmetisches Mittel der Geschwindigkeit</w:t>
            </w:r>
          </w:p>
        </w:tc>
      </w:tr>
      <w:tr w:rsidR="00CF030C" w14:paraId="5459C319" w14:textId="77777777" w:rsidTr="00EC08C8">
        <w:tc>
          <w:tcPr>
            <w:tcW w:w="2521" w:type="dxa"/>
          </w:tcPr>
          <w:p w14:paraId="5C915773" w14:textId="473CB57A" w:rsidR="00CF030C" w:rsidRPr="00CF030C" w:rsidRDefault="00CF030C" w:rsidP="00F50850">
            <w:pPr>
              <w:pStyle w:val="TabStandard"/>
              <w:rPr>
                <w:rStyle w:val="Code"/>
                <w:noProof/>
              </w:rPr>
            </w:pPr>
            <w:r w:rsidRPr="00CF030C">
              <w:rPr>
                <w:rStyle w:val="Code"/>
                <w:noProof/>
              </w:rPr>
              <w:t>velo_std</w:t>
            </w:r>
          </w:p>
        </w:tc>
        <w:tc>
          <w:tcPr>
            <w:tcW w:w="1163" w:type="dxa"/>
          </w:tcPr>
          <w:p w14:paraId="471AC73D" w14:textId="1C04E02A" w:rsidR="00CF030C" w:rsidRDefault="008F32A8" w:rsidP="00F50850">
            <w:pPr>
              <w:pStyle w:val="TabStandard"/>
            </w:pPr>
            <w:r>
              <w:t>Double</w:t>
            </w:r>
          </w:p>
        </w:tc>
        <w:tc>
          <w:tcPr>
            <w:tcW w:w="5378" w:type="dxa"/>
          </w:tcPr>
          <w:p w14:paraId="4ED4CA17" w14:textId="2FBCE52D" w:rsidR="00CF030C" w:rsidRDefault="008F32A8" w:rsidP="00F50850">
            <w:pPr>
              <w:pStyle w:val="TabStandard"/>
            </w:pPr>
            <w:r>
              <w:t>Standardabweichung der Geschwindigkeit</w:t>
            </w:r>
          </w:p>
        </w:tc>
      </w:tr>
      <w:tr w:rsidR="00CF030C" w14:paraId="0F661B27" w14:textId="77777777" w:rsidTr="00EC08C8">
        <w:tc>
          <w:tcPr>
            <w:tcW w:w="2521" w:type="dxa"/>
          </w:tcPr>
          <w:p w14:paraId="129E81C2" w14:textId="2600876C" w:rsidR="00CF030C" w:rsidRPr="00CF030C" w:rsidRDefault="00CF030C" w:rsidP="00F50850">
            <w:pPr>
              <w:pStyle w:val="TabStandard"/>
              <w:rPr>
                <w:rStyle w:val="Code"/>
                <w:noProof/>
              </w:rPr>
            </w:pPr>
            <w:r w:rsidRPr="00CF030C">
              <w:rPr>
                <w:rStyle w:val="Code"/>
                <w:noProof/>
              </w:rPr>
              <w:t>velo_perc5</w:t>
            </w:r>
          </w:p>
        </w:tc>
        <w:tc>
          <w:tcPr>
            <w:tcW w:w="1163" w:type="dxa"/>
          </w:tcPr>
          <w:p w14:paraId="4716FD87" w14:textId="2C62ADAC" w:rsidR="00CF030C" w:rsidRDefault="008F32A8" w:rsidP="00F50850">
            <w:pPr>
              <w:pStyle w:val="TabStandard"/>
            </w:pPr>
            <w:r>
              <w:t>Double</w:t>
            </w:r>
          </w:p>
        </w:tc>
        <w:tc>
          <w:tcPr>
            <w:tcW w:w="5378" w:type="dxa"/>
          </w:tcPr>
          <w:p w14:paraId="65E4A3A0" w14:textId="61603917" w:rsidR="00CF030C" w:rsidRDefault="008F32A8" w:rsidP="00F50850">
            <w:pPr>
              <w:pStyle w:val="TabStandard"/>
            </w:pPr>
            <w:r>
              <w:t>5%-Quantil der Geschwindigkeit</w:t>
            </w:r>
          </w:p>
        </w:tc>
      </w:tr>
      <w:tr w:rsidR="00CF030C" w14:paraId="41B51639" w14:textId="77777777" w:rsidTr="00EC08C8">
        <w:tc>
          <w:tcPr>
            <w:tcW w:w="2521" w:type="dxa"/>
          </w:tcPr>
          <w:p w14:paraId="5B2C5B77" w14:textId="358B402C" w:rsidR="00CF030C" w:rsidRPr="00CF030C" w:rsidRDefault="00CF030C" w:rsidP="00F50850">
            <w:pPr>
              <w:pStyle w:val="TabStandard"/>
              <w:rPr>
                <w:rStyle w:val="Code"/>
                <w:noProof/>
              </w:rPr>
            </w:pPr>
            <w:r w:rsidRPr="00CF030C">
              <w:rPr>
                <w:rStyle w:val="Code"/>
                <w:noProof/>
              </w:rPr>
              <w:t>velo_perc50</w:t>
            </w:r>
          </w:p>
        </w:tc>
        <w:tc>
          <w:tcPr>
            <w:tcW w:w="1163" w:type="dxa"/>
          </w:tcPr>
          <w:p w14:paraId="6A2C0DDA" w14:textId="77AFFC14" w:rsidR="00CF030C" w:rsidRDefault="008F32A8" w:rsidP="00F50850">
            <w:pPr>
              <w:pStyle w:val="TabStandard"/>
            </w:pPr>
            <w:r>
              <w:t>Double</w:t>
            </w:r>
          </w:p>
        </w:tc>
        <w:tc>
          <w:tcPr>
            <w:tcW w:w="5378" w:type="dxa"/>
          </w:tcPr>
          <w:p w14:paraId="4FBDDC31" w14:textId="5EBDEA3A" w:rsidR="00CF030C" w:rsidRDefault="008F32A8" w:rsidP="00F50850">
            <w:pPr>
              <w:pStyle w:val="TabStandard"/>
            </w:pPr>
            <w:r>
              <w:t>50%-Quantil/Median der Geschwindigkeit</w:t>
            </w:r>
          </w:p>
        </w:tc>
      </w:tr>
      <w:tr w:rsidR="00CF030C" w14:paraId="7587EBBA" w14:textId="77777777" w:rsidTr="00EC08C8">
        <w:tc>
          <w:tcPr>
            <w:tcW w:w="2521" w:type="dxa"/>
          </w:tcPr>
          <w:p w14:paraId="5B225B0D" w14:textId="4DB70907" w:rsidR="00CF030C" w:rsidRPr="008F32A8" w:rsidRDefault="008F32A8" w:rsidP="00F50850">
            <w:pPr>
              <w:pStyle w:val="TabStandard"/>
              <w:rPr>
                <w:rStyle w:val="Code"/>
                <w:noProof/>
              </w:rPr>
            </w:pPr>
            <w:r w:rsidRPr="008F32A8">
              <w:rPr>
                <w:rStyle w:val="Code"/>
                <w:noProof/>
              </w:rPr>
              <w:t>velo_perc95</w:t>
            </w:r>
          </w:p>
        </w:tc>
        <w:tc>
          <w:tcPr>
            <w:tcW w:w="1163" w:type="dxa"/>
          </w:tcPr>
          <w:p w14:paraId="5461AFF6" w14:textId="7AC83D05" w:rsidR="00CF030C" w:rsidRDefault="008F32A8" w:rsidP="00F50850">
            <w:pPr>
              <w:pStyle w:val="TabStandard"/>
            </w:pPr>
            <w:r>
              <w:t>Double</w:t>
            </w:r>
          </w:p>
        </w:tc>
        <w:tc>
          <w:tcPr>
            <w:tcW w:w="5378" w:type="dxa"/>
          </w:tcPr>
          <w:p w14:paraId="500BF377" w14:textId="6CF273D9" w:rsidR="00CF030C" w:rsidRDefault="008F32A8" w:rsidP="00F50850">
            <w:pPr>
              <w:pStyle w:val="TabStandard"/>
            </w:pPr>
            <w:r>
              <w:t>95%-Quantil der Geschwindigkeit</w:t>
            </w:r>
          </w:p>
        </w:tc>
      </w:tr>
      <w:tr w:rsidR="00CF030C" w14:paraId="3BC5DE0C" w14:textId="77777777" w:rsidTr="00EC08C8">
        <w:tc>
          <w:tcPr>
            <w:tcW w:w="2521" w:type="dxa"/>
          </w:tcPr>
          <w:p w14:paraId="7A6B340E" w14:textId="33044D25" w:rsidR="00CF030C" w:rsidRPr="008F32A8" w:rsidRDefault="008F32A8" w:rsidP="00F50850">
            <w:pPr>
              <w:pStyle w:val="TabStandard"/>
              <w:rPr>
                <w:rStyle w:val="Code"/>
                <w:noProof/>
              </w:rPr>
            </w:pPr>
            <w:r w:rsidRPr="008F32A8">
              <w:rPr>
                <w:rStyle w:val="Code"/>
                <w:noProof/>
              </w:rPr>
              <w:t>acc_std</w:t>
            </w:r>
          </w:p>
        </w:tc>
        <w:tc>
          <w:tcPr>
            <w:tcW w:w="1163" w:type="dxa"/>
          </w:tcPr>
          <w:p w14:paraId="50A05D7B" w14:textId="697D4216" w:rsidR="00CF030C" w:rsidRDefault="008F32A8" w:rsidP="00F50850">
            <w:pPr>
              <w:pStyle w:val="TabStandard"/>
            </w:pPr>
            <w:r>
              <w:t>Double</w:t>
            </w:r>
          </w:p>
        </w:tc>
        <w:tc>
          <w:tcPr>
            <w:tcW w:w="5378" w:type="dxa"/>
          </w:tcPr>
          <w:p w14:paraId="7DB8F617" w14:textId="585095A5" w:rsidR="00CF030C" w:rsidRDefault="008F32A8" w:rsidP="00F50850">
            <w:pPr>
              <w:pStyle w:val="TabStandard"/>
            </w:pPr>
            <w:r>
              <w:t>Standardabweichung der Beschleunigung</w:t>
            </w:r>
          </w:p>
        </w:tc>
      </w:tr>
      <w:tr w:rsidR="00CF030C" w14:paraId="65C5D4C8" w14:textId="77777777" w:rsidTr="00EC08C8">
        <w:tc>
          <w:tcPr>
            <w:tcW w:w="2521" w:type="dxa"/>
          </w:tcPr>
          <w:p w14:paraId="30E4386B" w14:textId="66C55BB6" w:rsidR="00CF030C" w:rsidRPr="008F32A8" w:rsidRDefault="008F32A8" w:rsidP="00F50850">
            <w:pPr>
              <w:pStyle w:val="TabStandard"/>
              <w:rPr>
                <w:rStyle w:val="Code"/>
                <w:noProof/>
              </w:rPr>
            </w:pPr>
            <w:r w:rsidRPr="008F32A8">
              <w:rPr>
                <w:rStyle w:val="Code"/>
                <w:noProof/>
              </w:rPr>
              <w:t>acc_perc95</w:t>
            </w:r>
          </w:p>
        </w:tc>
        <w:tc>
          <w:tcPr>
            <w:tcW w:w="1163" w:type="dxa"/>
          </w:tcPr>
          <w:p w14:paraId="310AA47B" w14:textId="61AA99A2" w:rsidR="00CF030C" w:rsidRDefault="008F32A8" w:rsidP="00F50850">
            <w:pPr>
              <w:pStyle w:val="TabStandard"/>
            </w:pPr>
            <w:r>
              <w:t>Double</w:t>
            </w:r>
          </w:p>
        </w:tc>
        <w:tc>
          <w:tcPr>
            <w:tcW w:w="5378" w:type="dxa"/>
          </w:tcPr>
          <w:p w14:paraId="3E553457" w14:textId="7980FB3F" w:rsidR="00CF030C" w:rsidRDefault="008F32A8" w:rsidP="00F50850">
            <w:pPr>
              <w:pStyle w:val="TabStandard"/>
            </w:pPr>
            <w:r>
              <w:t>95%-Quantil der Beschleunigung</w:t>
            </w:r>
          </w:p>
        </w:tc>
      </w:tr>
      <w:tr w:rsidR="00CF030C" w14:paraId="5CE0F4FE" w14:textId="77777777" w:rsidTr="00EC08C8">
        <w:tc>
          <w:tcPr>
            <w:tcW w:w="2521" w:type="dxa"/>
          </w:tcPr>
          <w:p w14:paraId="7180DB10" w14:textId="3E074B89" w:rsidR="00CF030C" w:rsidRPr="008F32A8" w:rsidRDefault="008F32A8" w:rsidP="00F50850">
            <w:pPr>
              <w:pStyle w:val="TabStandard"/>
              <w:rPr>
                <w:rStyle w:val="Code"/>
                <w:noProof/>
              </w:rPr>
            </w:pPr>
            <w:r w:rsidRPr="008F32A8">
              <w:rPr>
                <w:rStyle w:val="Code"/>
                <w:noProof/>
              </w:rPr>
              <w:t>dec_std</w:t>
            </w:r>
          </w:p>
        </w:tc>
        <w:tc>
          <w:tcPr>
            <w:tcW w:w="1163" w:type="dxa"/>
          </w:tcPr>
          <w:p w14:paraId="50834A89" w14:textId="25A8B48D" w:rsidR="00CF030C" w:rsidRDefault="008F32A8" w:rsidP="00F50850">
            <w:pPr>
              <w:pStyle w:val="TabStandard"/>
            </w:pPr>
            <w:r>
              <w:t>Double</w:t>
            </w:r>
          </w:p>
        </w:tc>
        <w:tc>
          <w:tcPr>
            <w:tcW w:w="5378" w:type="dxa"/>
          </w:tcPr>
          <w:p w14:paraId="7760EFEB" w14:textId="36AD1398" w:rsidR="00CF030C" w:rsidRDefault="008F32A8" w:rsidP="00F50850">
            <w:pPr>
              <w:pStyle w:val="TabStandard"/>
            </w:pPr>
            <w:r>
              <w:t>Standardabweichung</w:t>
            </w:r>
            <w:r w:rsidR="00677251">
              <w:t xml:space="preserve"> der Verzögerung</w:t>
            </w:r>
          </w:p>
        </w:tc>
      </w:tr>
      <w:tr w:rsidR="00CF030C" w14:paraId="4A6A77F7" w14:textId="77777777" w:rsidTr="00EC08C8">
        <w:tc>
          <w:tcPr>
            <w:tcW w:w="2521" w:type="dxa"/>
          </w:tcPr>
          <w:p w14:paraId="3D23A065" w14:textId="04F4D413" w:rsidR="00CF030C" w:rsidRPr="008F32A8" w:rsidRDefault="008F32A8" w:rsidP="00F50850">
            <w:pPr>
              <w:pStyle w:val="TabStandard"/>
              <w:rPr>
                <w:rStyle w:val="Code"/>
                <w:noProof/>
              </w:rPr>
            </w:pPr>
            <w:r>
              <w:rPr>
                <w:rStyle w:val="Code"/>
                <w:noProof/>
              </w:rPr>
              <w:t>dec_perc95</w:t>
            </w:r>
          </w:p>
        </w:tc>
        <w:tc>
          <w:tcPr>
            <w:tcW w:w="1163" w:type="dxa"/>
          </w:tcPr>
          <w:p w14:paraId="45D1B2B0" w14:textId="66DADDD7" w:rsidR="00CF030C" w:rsidRDefault="008F32A8" w:rsidP="00F50850">
            <w:pPr>
              <w:pStyle w:val="TabStandard"/>
            </w:pPr>
            <w:r>
              <w:t>Double</w:t>
            </w:r>
          </w:p>
        </w:tc>
        <w:tc>
          <w:tcPr>
            <w:tcW w:w="5378" w:type="dxa"/>
          </w:tcPr>
          <w:p w14:paraId="1ACD20A7" w14:textId="179FDCEF" w:rsidR="00CF030C" w:rsidRDefault="00677251" w:rsidP="00F50850">
            <w:pPr>
              <w:pStyle w:val="TabStandard"/>
            </w:pPr>
            <w:r>
              <w:t>9</w:t>
            </w:r>
            <w:r w:rsidR="008F32A8">
              <w:t xml:space="preserve">5%-Quantil der </w:t>
            </w:r>
            <w:r>
              <w:t>Verzögerung</w:t>
            </w:r>
          </w:p>
        </w:tc>
      </w:tr>
      <w:tr w:rsidR="00CF030C" w14:paraId="09D1971A" w14:textId="77777777" w:rsidTr="00EC08C8">
        <w:tc>
          <w:tcPr>
            <w:tcW w:w="2521" w:type="dxa"/>
          </w:tcPr>
          <w:p w14:paraId="71891BA4" w14:textId="197D1A77" w:rsidR="00CF030C" w:rsidRPr="008F32A8" w:rsidRDefault="008F32A8" w:rsidP="00F50850">
            <w:pPr>
              <w:pStyle w:val="TabStandard"/>
              <w:rPr>
                <w:rStyle w:val="Code"/>
                <w:noProof/>
              </w:rPr>
            </w:pPr>
            <w:r>
              <w:rPr>
                <w:rStyle w:val="Code"/>
                <w:noProof/>
              </w:rPr>
              <w:t>ang_speed_std</w:t>
            </w:r>
          </w:p>
        </w:tc>
        <w:tc>
          <w:tcPr>
            <w:tcW w:w="1163" w:type="dxa"/>
          </w:tcPr>
          <w:p w14:paraId="390F1090" w14:textId="74A57126" w:rsidR="00CF030C" w:rsidRDefault="008F32A8" w:rsidP="00F50850">
            <w:pPr>
              <w:pStyle w:val="TabStandard"/>
            </w:pPr>
            <w:r>
              <w:t>Double</w:t>
            </w:r>
          </w:p>
        </w:tc>
        <w:tc>
          <w:tcPr>
            <w:tcW w:w="5378" w:type="dxa"/>
          </w:tcPr>
          <w:p w14:paraId="33F64569" w14:textId="3E4B1E9D" w:rsidR="00CF030C" w:rsidRDefault="00677251" w:rsidP="00F50850">
            <w:pPr>
              <w:pStyle w:val="TabStandard"/>
            </w:pPr>
            <w:r>
              <w:t>Standardabweichung der Winkelgeschwindigkeit</w:t>
            </w:r>
          </w:p>
        </w:tc>
      </w:tr>
      <w:tr w:rsidR="008F32A8" w14:paraId="4DE21EB7" w14:textId="77777777" w:rsidTr="00EC08C8">
        <w:tc>
          <w:tcPr>
            <w:tcW w:w="2521" w:type="dxa"/>
          </w:tcPr>
          <w:p w14:paraId="54DCB48D" w14:textId="2EAB2EAD" w:rsidR="008F32A8" w:rsidRPr="008F32A8" w:rsidRDefault="008F32A8" w:rsidP="00F50850">
            <w:pPr>
              <w:pStyle w:val="TabStandard"/>
              <w:rPr>
                <w:rStyle w:val="Code"/>
                <w:noProof/>
              </w:rPr>
            </w:pPr>
            <w:r>
              <w:rPr>
                <w:rStyle w:val="Code"/>
                <w:noProof/>
              </w:rPr>
              <w:t>ang_speed_perc95</w:t>
            </w:r>
          </w:p>
        </w:tc>
        <w:tc>
          <w:tcPr>
            <w:tcW w:w="1163" w:type="dxa"/>
          </w:tcPr>
          <w:p w14:paraId="32075805" w14:textId="1E849F26" w:rsidR="008F32A8" w:rsidRDefault="008F32A8" w:rsidP="00F50850">
            <w:pPr>
              <w:pStyle w:val="TabStandard"/>
            </w:pPr>
            <w:r>
              <w:t>Double</w:t>
            </w:r>
          </w:p>
        </w:tc>
        <w:tc>
          <w:tcPr>
            <w:tcW w:w="5378" w:type="dxa"/>
          </w:tcPr>
          <w:p w14:paraId="5EC886A4" w14:textId="7E853EEF" w:rsidR="008F32A8" w:rsidRDefault="00677251" w:rsidP="00F50850">
            <w:pPr>
              <w:pStyle w:val="TabStandard"/>
            </w:pPr>
            <w:r>
              <w:t>9</w:t>
            </w:r>
            <w:r w:rsidR="008F32A8">
              <w:t xml:space="preserve">5%-Quantil der </w:t>
            </w:r>
            <w:r>
              <w:t>Winkelgeschwindigkeit</w:t>
            </w:r>
          </w:p>
        </w:tc>
      </w:tr>
    </w:tbl>
    <w:p w14:paraId="3801650E" w14:textId="54706080" w:rsidR="005D75F4" w:rsidRDefault="00C132C0" w:rsidP="00AD7D24">
      <w:pPr>
        <w:pStyle w:val="Beschriftung"/>
      </w:pPr>
      <w:bookmarkStart w:id="103" w:name="_Toc143696947"/>
      <w:bookmarkStart w:id="104" w:name="_Toc144726743"/>
      <w:r>
        <w:t xml:space="preserve">Tab. </w:t>
      </w:r>
      <w:fldSimple w:instr=" SEQ Tab. \* ARABIC ">
        <w:r w:rsidR="008514D7">
          <w:rPr>
            <w:noProof/>
          </w:rPr>
          <w:t>4</w:t>
        </w:r>
      </w:fldSimple>
      <w:r>
        <w:t xml:space="preserve">: </w:t>
      </w:r>
      <w:r w:rsidR="00AD7D24">
        <w:tab/>
      </w:r>
      <w:r w:rsidR="002C6935">
        <w:t>Spalten</w:t>
      </w:r>
      <w:r w:rsidR="0045632D">
        <w:t xml:space="preserve"> der Datensätze für die Vorklassifikation</w:t>
      </w:r>
      <w:bookmarkEnd w:id="103"/>
      <w:bookmarkEnd w:id="104"/>
    </w:p>
    <w:p w14:paraId="67C1ADEE" w14:textId="77777777" w:rsidR="00EC08C8" w:rsidRDefault="00EC08C8" w:rsidP="00EC08C8"/>
    <w:p w14:paraId="6DA6B0AC" w14:textId="300A77CB" w:rsidR="00EC08C8" w:rsidRPr="00EC08C8" w:rsidRDefault="00850454" w:rsidP="00EC08C8">
      <w:r>
        <w:t xml:space="preserve">Für die Vorklassifikation </w:t>
      </w:r>
      <w:r w:rsidR="007C5A97">
        <w:t>werden</w:t>
      </w:r>
      <w:r>
        <w:t xml:space="preserve"> lediglich zwei</w:t>
      </w:r>
      <w:r w:rsidR="007C5A97">
        <w:t xml:space="preserve">, nicht – wie bisher üblich – sechs, </w:t>
      </w:r>
      <w:r>
        <w:t>Datensätze erzeugt. Der Grund hierfür ist, dass die Länge der zugrundeliegenden Sequenzen durch die nicht-</w:t>
      </w:r>
      <w:r w:rsidR="008C74BF">
        <w:t>sequenzielle</w:t>
      </w:r>
      <w:r>
        <w:t xml:space="preserve"> Klassifikation hier eine untergeordnete Rolle spielt. </w:t>
      </w:r>
      <w:r w:rsidR="008C74BF">
        <w:t>Entsprechend unterscheiden sich die beiden Datensätze lediglich im Aufnahmeintervall, wobei für beide betrachteten Aufnahmeintervalle (</w:t>
      </w:r>
      <w:r w:rsidR="007C5A97">
        <w:t>eine</w:t>
      </w:r>
      <w:r w:rsidR="008C74BF">
        <w:t xml:space="preserve"> und </w:t>
      </w:r>
      <w:r w:rsidR="007C5A97">
        <w:t>zwei Sekunden</w:t>
      </w:r>
      <w:r w:rsidR="008C74BF">
        <w:t xml:space="preserve">) zur Generierung der Zieldatensätze die jeweiligen </w:t>
      </w:r>
      <w:r w:rsidR="007C5A97">
        <w:t>D</w:t>
      </w:r>
      <w:r w:rsidR="008C74BF">
        <w:t xml:space="preserve">atensätze mit einer Sequenzlänge von </w:t>
      </w:r>
      <w:r w:rsidR="007C5A97">
        <w:t>zwei Minuten</w:t>
      </w:r>
      <w:r w:rsidR="008C74BF">
        <w:t xml:space="preserve"> genutzt </w:t>
      </w:r>
      <w:r w:rsidR="007C5A97">
        <w:t>werden</w:t>
      </w:r>
      <w:r w:rsidR="008C74BF">
        <w:t>.</w:t>
      </w:r>
    </w:p>
    <w:p w14:paraId="1606C398" w14:textId="6760F152" w:rsidR="00693EC4" w:rsidRDefault="00C40168" w:rsidP="00693EC4">
      <w:pPr>
        <w:pStyle w:val="berschrift3"/>
      </w:pPr>
      <w:bookmarkStart w:id="105" w:name="_Toc144726476"/>
      <w:r>
        <w:t xml:space="preserve">Training, Optimierung und Auswahl der besten </w:t>
      </w:r>
      <w:r w:rsidR="00A32111">
        <w:t>Vork</w:t>
      </w:r>
      <w:r>
        <w:t>lassifikatoren</w:t>
      </w:r>
      <w:bookmarkEnd w:id="105"/>
    </w:p>
    <w:p w14:paraId="2DBDCAFA" w14:textId="43A70848" w:rsidR="00B94EC4" w:rsidRDefault="00044940" w:rsidP="000356D3">
      <w:r>
        <w:t xml:space="preserve">Auf Basis der beiden erzeugten Datensätze können nun verschiedene </w:t>
      </w:r>
      <w:r w:rsidR="00B94EC4">
        <w:t>Klassifikationsverfahren</w:t>
      </w:r>
      <w:r>
        <w:t xml:space="preserve"> trainiert</w:t>
      </w:r>
      <w:r w:rsidR="00B94EC4">
        <w:t>,</w:t>
      </w:r>
      <w:r>
        <w:t xml:space="preserve"> optimiert</w:t>
      </w:r>
      <w:r w:rsidR="00B94EC4">
        <w:t xml:space="preserve"> und hinsichtlich ihrer Klassifikationsqualität miteinander verglichen</w:t>
      </w:r>
      <w:r>
        <w:t xml:space="preserve"> werden.</w:t>
      </w:r>
      <w:r w:rsidR="00B94EC4">
        <w:t xml:space="preserve"> </w:t>
      </w:r>
      <w:r w:rsidR="006C2405">
        <w:t>Wie bereits i</w:t>
      </w:r>
      <w:r w:rsidR="00FA2E47">
        <w:t>n</w:t>
      </w:r>
      <w:r w:rsidR="006C2405">
        <w:t xml:space="preserve"> Kapitel 5 </w:t>
      </w:r>
      <w:r w:rsidR="003F09C5">
        <w:t>erwähnt,</w:t>
      </w:r>
      <w:r w:rsidR="006C2405">
        <w:t xml:space="preserve"> </w:t>
      </w:r>
      <w:r w:rsidR="00CA7B40">
        <w:t xml:space="preserve">sollen insbesondere die Verfahren </w:t>
      </w:r>
      <w:r w:rsidR="006C2405">
        <w:t>Support</w:t>
      </w:r>
      <w:r w:rsidR="000A2F5D">
        <w:t xml:space="preserve"> </w:t>
      </w:r>
      <w:r w:rsidR="00FA2E47">
        <w:t>Vector</w:t>
      </w:r>
      <w:r w:rsidR="000A2F5D">
        <w:t xml:space="preserve"> </w:t>
      </w:r>
      <w:r w:rsidR="006C2405">
        <w:t>Machine und Random</w:t>
      </w:r>
      <w:r w:rsidR="000A2F5D">
        <w:t xml:space="preserve"> </w:t>
      </w:r>
      <w:r w:rsidR="006C2405">
        <w:t>Forest</w:t>
      </w:r>
      <w:r w:rsidR="00CA7B40">
        <w:t xml:space="preserve"> gegeneinander abgewogen werden</w:t>
      </w:r>
      <w:r w:rsidR="006C2405">
        <w:t xml:space="preserve">. </w:t>
      </w:r>
    </w:p>
    <w:p w14:paraId="55530707" w14:textId="5C0421B2" w:rsidR="00BC1632" w:rsidRDefault="00CA0CEF" w:rsidP="008502E5">
      <w:pPr>
        <w:spacing w:after="360"/>
      </w:pPr>
      <w:r w:rsidRPr="00CA0CEF">
        <w:t xml:space="preserve">Der nachfolgende </w:t>
      </w:r>
      <w:r w:rsidR="004556AE">
        <w:t>Code 3</w:t>
      </w:r>
      <w:r w:rsidRPr="00CA0CEF">
        <w:t xml:space="preserve"> </w:t>
      </w:r>
      <w:r>
        <w:t xml:space="preserve">zeigt die notwendige </w:t>
      </w:r>
      <w:r w:rsidR="00AD08CC">
        <w:t>Vorbereitung der Datensätze</w:t>
      </w:r>
      <w:r>
        <w:t xml:space="preserve">, bevor diese für das Training </w:t>
      </w:r>
      <w:r w:rsidR="004556AE">
        <w:t>Vorklassifikatoren</w:t>
      </w:r>
      <w:r w:rsidR="00AD08CC">
        <w:t xml:space="preserve"> </w:t>
      </w:r>
      <w:r>
        <w:t xml:space="preserve">eingesetzt werden können. </w:t>
      </w:r>
      <w:r w:rsidR="00770EC0">
        <w:t xml:space="preserve">Entscheidend ist hierbei vor allem </w:t>
      </w:r>
      <w:r w:rsidR="00770EC0">
        <w:lastRenderedPageBreak/>
        <w:t xml:space="preserve">die Ersetzung des </w:t>
      </w:r>
      <w:r w:rsidR="00770EC0" w:rsidRPr="00770EC0">
        <w:rPr>
          <w:rStyle w:val="Code"/>
        </w:rPr>
        <w:t>type</w:t>
      </w:r>
      <w:r w:rsidR="00770EC0">
        <w:t xml:space="preserve">-Wertes </w:t>
      </w:r>
      <w:r w:rsidR="00770EC0" w:rsidRPr="0063129D">
        <w:rPr>
          <w:rStyle w:val="Code"/>
        </w:rPr>
        <w:t>3</w:t>
      </w:r>
      <w:r w:rsidR="00770EC0">
        <w:t xml:space="preserve"> durch den Wert </w:t>
      </w:r>
      <w:r w:rsidR="00770EC0" w:rsidRPr="0063129D">
        <w:rPr>
          <w:rStyle w:val="Code"/>
        </w:rPr>
        <w:t>2</w:t>
      </w:r>
      <w:r w:rsidR="00770EC0">
        <w:t xml:space="preserve">, wodurch die Klassen </w:t>
      </w:r>
      <w:r w:rsidR="00770EC0" w:rsidRPr="00A1231E">
        <w:rPr>
          <w:i/>
          <w:iCs/>
        </w:rPr>
        <w:t>Auto</w:t>
      </w:r>
      <w:r w:rsidR="00770EC0">
        <w:t xml:space="preserve"> und </w:t>
      </w:r>
      <w:r w:rsidR="00770EC0" w:rsidRPr="00A1231E">
        <w:rPr>
          <w:i/>
          <w:iCs/>
        </w:rPr>
        <w:t>Motorrad</w:t>
      </w:r>
      <w:r w:rsidR="00770EC0">
        <w:t xml:space="preserve"> auf eine Klasse, die dem Matching-Modus </w:t>
      </w:r>
      <w:r w:rsidR="00770EC0" w:rsidRPr="00770EC0">
        <w:rPr>
          <w:i/>
          <w:iCs/>
        </w:rPr>
        <w:t>auto</w:t>
      </w:r>
      <w:r w:rsidR="00770EC0">
        <w:t xml:space="preserve"> entspricht, verallgemeinert werden. </w:t>
      </w:r>
      <w:r w:rsidR="00132DE7">
        <w:t xml:space="preserve">Anschließend werden die </w:t>
      </w:r>
      <w:r w:rsidR="00132DE7" w:rsidRPr="00EA52D4">
        <w:rPr>
          <w:rStyle w:val="Code"/>
        </w:rPr>
        <w:t>type</w:t>
      </w:r>
      <w:r w:rsidR="00132DE7">
        <w:t xml:space="preserve">-Werte, welche die </w:t>
      </w:r>
      <w:r w:rsidR="00446504">
        <w:t>Labels</w:t>
      </w:r>
      <w:r w:rsidR="00132DE7">
        <w:t xml:space="preserve"> repräsentieren,</w:t>
      </w:r>
      <w:r w:rsidR="00BC1632">
        <w:t xml:space="preserve"> und die übrigen Merkmale, die die Eingabedaten</w:t>
      </w:r>
      <w:r w:rsidR="00AD08CC">
        <w:t xml:space="preserve"> für die </w:t>
      </w:r>
      <w:r w:rsidR="005F56C1">
        <w:t>Klassifikation</w:t>
      </w:r>
      <w:r w:rsidR="00BC1632">
        <w:t xml:space="preserve"> darstellen, auf separate Arrays aufgeteilt. </w:t>
      </w:r>
      <w:r w:rsidR="00AD08CC">
        <w:t xml:space="preserve">Ausgaben sind hierbei durch den Präfix </w:t>
      </w:r>
      <w:r w:rsidR="00AD08CC" w:rsidRPr="00AD08CC">
        <w:rPr>
          <w:rStyle w:val="Code"/>
        </w:rPr>
        <w:t>y</w:t>
      </w:r>
      <w:r w:rsidR="00AD08CC" w:rsidRPr="00AD08CC">
        <w:t xml:space="preserve"> und</w:t>
      </w:r>
      <w:r w:rsidR="00AD08CC">
        <w:t xml:space="preserve"> Eingaben durch den Präfix </w:t>
      </w:r>
      <w:r w:rsidR="00AD08CC" w:rsidRPr="00AD08CC">
        <w:rPr>
          <w:rStyle w:val="Code"/>
        </w:rPr>
        <w:t>X</w:t>
      </w:r>
      <w:r w:rsidR="00AD08CC">
        <w:t xml:space="preserve"> gekennzeichnet.</w:t>
      </w:r>
      <w:r w:rsidR="005F56C1">
        <w:t xml:space="preserve"> Die Vorbereitung der Testdaten für die spätere Evaluierung erfolgt analog. </w:t>
      </w:r>
    </w:p>
    <w:p w14:paraId="081077F9" w14:textId="6B851062" w:rsidR="00B25C7F" w:rsidRPr="005F56C1" w:rsidRDefault="00B25C7F" w:rsidP="00B25C7F">
      <w:pPr>
        <w:pStyle w:val="CodeMitRahmen"/>
        <w:rPr>
          <w:szCs w:val="24"/>
          <w:lang w:val="en-GB"/>
        </w:rPr>
      </w:pPr>
      <w:r w:rsidRPr="005F56C1">
        <w:rPr>
          <w:szCs w:val="24"/>
          <w:lang w:val="en-GB"/>
        </w:rPr>
        <w:t>trainset_df.loc[trainset_df["type"] == 3, "type"] = 2</w:t>
      </w:r>
    </w:p>
    <w:p w14:paraId="7293A5A3" w14:textId="0AEF2BF8" w:rsidR="00B25C7F" w:rsidRPr="005F56C1" w:rsidRDefault="00B25C7F" w:rsidP="00B25C7F">
      <w:pPr>
        <w:pStyle w:val="CodeMitRahmen"/>
        <w:rPr>
          <w:szCs w:val="24"/>
          <w:lang w:val="en-GB"/>
        </w:rPr>
      </w:pPr>
      <w:r w:rsidRPr="005F56C1">
        <w:rPr>
          <w:szCs w:val="24"/>
          <w:lang w:val="en-GB"/>
        </w:rPr>
        <w:t>y_train = trainset_df["type"].to_numpy().astype(int)</w:t>
      </w:r>
    </w:p>
    <w:p w14:paraId="185EB816" w14:textId="2C70AA2A" w:rsidR="00B25C7F" w:rsidRPr="005F56C1" w:rsidRDefault="00B25C7F" w:rsidP="00B25C7F">
      <w:pPr>
        <w:pStyle w:val="CodeMitRahmen"/>
        <w:rPr>
          <w:szCs w:val="24"/>
          <w:lang w:val="en-GB"/>
        </w:rPr>
      </w:pPr>
      <w:r w:rsidRPr="005F56C1">
        <w:rPr>
          <w:szCs w:val="24"/>
          <w:lang w:val="en-GB"/>
        </w:rPr>
        <w:t>X_train = trainset_df.drop(["type"], axis=1).to_numpy()</w:t>
      </w:r>
    </w:p>
    <w:p w14:paraId="5B85BEBD" w14:textId="2D92D3BC" w:rsidR="00D8611B" w:rsidRDefault="00C132C0" w:rsidP="00AD7D24">
      <w:pPr>
        <w:pStyle w:val="Beschriftung"/>
      </w:pPr>
      <w:bookmarkStart w:id="106" w:name="_Toc143696955"/>
      <w:bookmarkStart w:id="107" w:name="_Toc144726770"/>
      <w:r>
        <w:t xml:space="preserve">Code </w:t>
      </w:r>
      <w:fldSimple w:instr=" SEQ Code \* ARABIC ">
        <w:r w:rsidR="008514D7">
          <w:rPr>
            <w:noProof/>
          </w:rPr>
          <w:t>3</w:t>
        </w:r>
      </w:fldSimple>
      <w:r>
        <w:t xml:space="preserve">: </w:t>
      </w:r>
      <w:r w:rsidR="00AD7D24">
        <w:tab/>
      </w:r>
      <w:r w:rsidR="00F66FF0">
        <w:t>Datenvorbereitung für das Training der Vorklassifikatoren</w:t>
      </w:r>
      <w:bookmarkEnd w:id="106"/>
      <w:bookmarkEnd w:id="107"/>
    </w:p>
    <w:p w14:paraId="0FB7BCA3" w14:textId="77777777" w:rsidR="002C2355" w:rsidRDefault="002C2355" w:rsidP="002C2355"/>
    <w:p w14:paraId="011586D8" w14:textId="79DA2A15" w:rsidR="009C1B89" w:rsidRDefault="005F56C1" w:rsidP="008502E5">
      <w:pPr>
        <w:spacing w:after="360"/>
      </w:pPr>
      <w:r>
        <w:t>Anschließend</w:t>
      </w:r>
      <w:r w:rsidR="00A1231E">
        <w:t xml:space="preserve"> </w:t>
      </w:r>
      <w:r w:rsidR="00DD384C">
        <w:t>wird je eine Instanz der</w:t>
      </w:r>
      <w:r w:rsidR="00557AEC">
        <w:t xml:space="preserve"> scikit-learn-</w:t>
      </w:r>
      <w:r w:rsidR="00DD384C">
        <w:t xml:space="preserve">Klassen </w:t>
      </w:r>
      <w:r w:rsidR="00DD384C" w:rsidRPr="00DD384C">
        <w:rPr>
          <w:rStyle w:val="Code"/>
        </w:rPr>
        <w:t>SVC</w:t>
      </w:r>
      <w:r w:rsidR="00DD384C">
        <w:t xml:space="preserve"> (</w:t>
      </w:r>
      <w:r w:rsidR="00DD384C" w:rsidRPr="00775222">
        <w:rPr>
          <w:i/>
          <w:iCs/>
        </w:rPr>
        <w:t>Support</w:t>
      </w:r>
      <w:r w:rsidR="00675F3D">
        <w:rPr>
          <w:i/>
          <w:iCs/>
        </w:rPr>
        <w:t xml:space="preserve"> </w:t>
      </w:r>
      <w:r w:rsidR="00DD384C" w:rsidRPr="00775222">
        <w:rPr>
          <w:i/>
          <w:iCs/>
        </w:rPr>
        <w:t>Vector</w:t>
      </w:r>
      <w:r w:rsidR="00675F3D">
        <w:rPr>
          <w:i/>
          <w:iCs/>
        </w:rPr>
        <w:t xml:space="preserve"> </w:t>
      </w:r>
      <w:r w:rsidR="00DD384C" w:rsidRPr="00775222">
        <w:rPr>
          <w:i/>
          <w:iCs/>
        </w:rPr>
        <w:t>Classifier</w:t>
      </w:r>
      <w:r w:rsidR="00DD384C">
        <w:t xml:space="preserve">) und </w:t>
      </w:r>
      <w:r w:rsidR="00DD384C" w:rsidRPr="00DD384C">
        <w:rPr>
          <w:rStyle w:val="Code"/>
        </w:rPr>
        <w:t>RandomForestClassifier</w:t>
      </w:r>
      <w:r w:rsidR="00DD384C">
        <w:t xml:space="preserve"> </w:t>
      </w:r>
      <w:r w:rsidR="002C6A38">
        <w:t>erzeugt</w:t>
      </w:r>
      <w:r w:rsidR="00DD384C">
        <w:t>,</w:t>
      </w:r>
      <w:r w:rsidR="002C6A38">
        <w:t xml:space="preserve"> </w:t>
      </w:r>
      <w:r w:rsidR="00DD384C">
        <w:t>die</w:t>
      </w:r>
      <w:r w:rsidR="002C6A38">
        <w:t xml:space="preserve"> das jeweilige</w:t>
      </w:r>
      <w:r w:rsidR="00DD384C">
        <w:t xml:space="preserve"> Basis</w:t>
      </w:r>
      <w:r w:rsidR="00557AEC">
        <w:t>modell</w:t>
      </w:r>
      <w:r w:rsidR="00DD384C">
        <w:t xml:space="preserve"> für die nachfolgende Hyperparameteroptimierung bilde</w:t>
      </w:r>
      <w:r w:rsidR="002C6A38">
        <w:t>t</w:t>
      </w:r>
      <w:r w:rsidR="00DD384C">
        <w:t xml:space="preserve">. </w:t>
      </w:r>
      <w:r w:rsidR="008F3AE9">
        <w:t>Im Falle des</w:t>
      </w:r>
      <w:r w:rsidR="0000613B">
        <w:t xml:space="preserve"> </w:t>
      </w:r>
      <w:r w:rsidR="008F3AE9" w:rsidRPr="00DD384C">
        <w:rPr>
          <w:rStyle w:val="Code"/>
        </w:rPr>
        <w:t>RandomForestClassifier</w:t>
      </w:r>
      <w:r w:rsidR="008F3AE9">
        <w:t xml:space="preserve"> wird</w:t>
      </w:r>
      <w:r w:rsidR="0000613B">
        <w:t xml:space="preserve"> hierbei </w:t>
      </w:r>
      <w:r w:rsidR="008F3AE9">
        <w:t xml:space="preserve">der Parameter </w:t>
      </w:r>
      <w:r w:rsidR="008F3AE9" w:rsidRPr="008F3AE9">
        <w:rPr>
          <w:rStyle w:val="Code"/>
          <w:noProof/>
        </w:rPr>
        <w:t>class_weight</w:t>
      </w:r>
      <w:r w:rsidR="008F3AE9">
        <w:t xml:space="preserve"> auf den Wert </w:t>
      </w:r>
      <w:r w:rsidR="008F3AE9" w:rsidRPr="008F3AE9">
        <w:rPr>
          <w:rStyle w:val="Code"/>
        </w:rPr>
        <w:t>'balanced'</w:t>
      </w:r>
      <w:r w:rsidR="002C6A38" w:rsidRPr="002C6A38">
        <w:t xml:space="preserve"> gesetzt</w:t>
      </w:r>
      <w:r w:rsidR="008F3AE9" w:rsidRPr="008F3AE9">
        <w:rPr>
          <w:rStyle w:val="AbbMitRahmenZchn"/>
        </w:rPr>
        <w:t xml:space="preserve">, </w:t>
      </w:r>
      <w:r w:rsidR="008F3AE9">
        <w:rPr>
          <w:rStyle w:val="AbbMitRahmenZchn"/>
        </w:rPr>
        <w:t xml:space="preserve">wodurch die Klassen </w:t>
      </w:r>
      <w:r w:rsidR="00061C9B">
        <w:rPr>
          <w:rStyle w:val="AbbMitRahmenZchn"/>
        </w:rPr>
        <w:t xml:space="preserve">während des Trainings umgekehrt proportional </w:t>
      </w:r>
      <w:r w:rsidR="00061C9B">
        <w:t xml:space="preserve">zu ihrer Häufigkeit in den Trainingsdaten gewichtet werden. Hierdurch wird dem unausgeglichene Klassenverhältnis in den Trainingsdaten entgegengewirkt. Außerdem wird der Parameter </w:t>
      </w:r>
      <w:r w:rsidR="00061C9B" w:rsidRPr="00061C9B">
        <w:rPr>
          <w:rStyle w:val="Code"/>
        </w:rPr>
        <w:t>criterion</w:t>
      </w:r>
      <w:r w:rsidR="00061C9B">
        <w:t xml:space="preserve"> auf</w:t>
      </w:r>
      <w:r w:rsidR="0068405D">
        <w:t xml:space="preserve"> den Wert</w:t>
      </w:r>
      <w:r w:rsidR="00061C9B">
        <w:t xml:space="preserve"> </w:t>
      </w:r>
      <w:r w:rsidR="00061C9B" w:rsidRPr="008F3AE9">
        <w:rPr>
          <w:rStyle w:val="Code"/>
        </w:rPr>
        <w:t>'</w:t>
      </w:r>
      <w:r w:rsidR="00061C9B">
        <w:rPr>
          <w:rStyle w:val="Code"/>
        </w:rPr>
        <w:t>entropy</w:t>
      </w:r>
      <w:r w:rsidR="00061C9B" w:rsidRPr="008F3AE9">
        <w:rPr>
          <w:rStyle w:val="Code"/>
        </w:rPr>
        <w:t>'</w:t>
      </w:r>
      <w:r w:rsidR="00061C9B" w:rsidRPr="00061C9B">
        <w:t xml:space="preserve"> gesetzt, wodurch die Entropie als Reinheitsmaß </w:t>
      </w:r>
      <w:r w:rsidR="00061C9B">
        <w:t>beim Aufbau der Decision</w:t>
      </w:r>
      <w:r w:rsidR="000A2F5D">
        <w:t xml:space="preserve"> </w:t>
      </w:r>
      <w:r w:rsidR="00061C9B">
        <w:t xml:space="preserve">Trees </w:t>
      </w:r>
      <w:r w:rsidR="0068405D">
        <w:t>festgelegt</w:t>
      </w:r>
      <w:r w:rsidR="00061C9B">
        <w:t xml:space="preserve"> wird. </w:t>
      </w:r>
      <w:r w:rsidR="00393FF7">
        <w:t xml:space="preserve">Weitere Parameter werden zunächst nicht gesetzt, allerdings wird in Vorbereitung auf die Hyperparameteroptimierung ein Parametergitter definiert, welches </w:t>
      </w:r>
      <w:r w:rsidR="00393FF7" w:rsidRPr="005F56C1">
        <w:t xml:space="preserve">in Code </w:t>
      </w:r>
      <w:r w:rsidR="00775222" w:rsidRPr="005F56C1">
        <w:t>4</w:t>
      </w:r>
      <w:r w:rsidR="00393FF7" w:rsidRPr="005F56C1">
        <w:t xml:space="preserve"> zu </w:t>
      </w:r>
      <w:r w:rsidR="00393FF7">
        <w:t>sehen ist. Dieses legt die zu optimierenden Hyperparameter für den Random</w:t>
      </w:r>
      <w:r w:rsidR="000A2F5D">
        <w:t xml:space="preserve"> </w:t>
      </w:r>
      <w:r w:rsidR="00393FF7">
        <w:t>Forest fest, wobei explizit angegeben wird, welche Werte</w:t>
      </w:r>
      <w:r w:rsidR="00FA2E47">
        <w:t xml:space="preserve"> im Zuge der Optimierung</w:t>
      </w:r>
      <w:r w:rsidR="00393FF7">
        <w:t xml:space="preserve"> jeweils getestet werden sollen. </w:t>
      </w:r>
      <w:r w:rsidR="0016108C">
        <w:t>Insgesamt lassen sich die definierten Werte zu 648 Hyperparameterkombinationen kombinieren.</w:t>
      </w:r>
    </w:p>
    <w:p w14:paraId="04A06ED8" w14:textId="77777777" w:rsidR="00393FF7" w:rsidRPr="005F56C1" w:rsidRDefault="00393FF7" w:rsidP="00393FF7">
      <w:pPr>
        <w:pStyle w:val="CodeMitRahmen"/>
        <w:rPr>
          <w:rStyle w:val="Code"/>
          <w:lang w:val="de-DE"/>
        </w:rPr>
      </w:pPr>
      <w:r w:rsidRPr="005F56C1">
        <w:rPr>
          <w:rStyle w:val="Code"/>
          <w:lang w:val="de-DE"/>
        </w:rPr>
        <w:t>{'max_depth': [5, 10, 20, None],</w:t>
      </w:r>
    </w:p>
    <w:p w14:paraId="19C8FFB4" w14:textId="0071D611" w:rsidR="00393FF7" w:rsidRPr="005F56C1" w:rsidRDefault="00393FF7" w:rsidP="00393FF7">
      <w:pPr>
        <w:pStyle w:val="CodeMitRahmen"/>
        <w:rPr>
          <w:rStyle w:val="Code"/>
          <w:lang w:val="en-GB"/>
        </w:rPr>
      </w:pPr>
      <w:r w:rsidRPr="005F56C1">
        <w:rPr>
          <w:rStyle w:val="Code"/>
          <w:lang w:val="de-DE"/>
        </w:rPr>
        <w:t xml:space="preserve"> </w:t>
      </w:r>
      <w:r w:rsidRPr="005F56C1">
        <w:rPr>
          <w:rStyle w:val="Code"/>
          <w:lang w:val="en-GB"/>
        </w:rPr>
        <w:t>'max_features': ['sqrt', 'log2'],</w:t>
      </w:r>
    </w:p>
    <w:p w14:paraId="4F066ED0" w14:textId="12207CBD" w:rsidR="00393FF7" w:rsidRPr="005F56C1" w:rsidRDefault="00393FF7" w:rsidP="00393FF7">
      <w:pPr>
        <w:pStyle w:val="CodeMitRahmen"/>
        <w:rPr>
          <w:rStyle w:val="Code"/>
          <w:lang w:val="en-GB"/>
        </w:rPr>
      </w:pPr>
      <w:r w:rsidRPr="005F56C1">
        <w:rPr>
          <w:rStyle w:val="Code"/>
          <w:lang w:val="en-GB"/>
        </w:rPr>
        <w:t xml:space="preserve"> 'min_samples_leaf': [2, 4, 8],</w:t>
      </w:r>
    </w:p>
    <w:p w14:paraId="44D5F3E9" w14:textId="469F3FB6" w:rsidR="00393FF7" w:rsidRPr="005F56C1" w:rsidRDefault="00393FF7" w:rsidP="00393FF7">
      <w:pPr>
        <w:pStyle w:val="CodeMitRahmen"/>
        <w:rPr>
          <w:rStyle w:val="Code"/>
          <w:lang w:val="en-GB"/>
        </w:rPr>
      </w:pPr>
      <w:r w:rsidRPr="005F56C1">
        <w:rPr>
          <w:rStyle w:val="Code"/>
          <w:lang w:val="en-GB"/>
        </w:rPr>
        <w:t xml:space="preserve"> 'min_samples_split': [4, 8, 16],</w:t>
      </w:r>
    </w:p>
    <w:p w14:paraId="5EFAFD05" w14:textId="188665CF" w:rsidR="00393FF7" w:rsidRPr="005F56C1" w:rsidRDefault="00393FF7" w:rsidP="00393FF7">
      <w:pPr>
        <w:pStyle w:val="CodeMitRahmen"/>
        <w:rPr>
          <w:rStyle w:val="Code"/>
          <w:lang w:val="en-GB"/>
        </w:rPr>
      </w:pPr>
      <w:r w:rsidRPr="005F56C1">
        <w:rPr>
          <w:rStyle w:val="Code"/>
          <w:lang w:val="en-GB"/>
        </w:rPr>
        <w:t xml:space="preserve"> 'n_estimators': [500, 750, 1000],</w:t>
      </w:r>
    </w:p>
    <w:p w14:paraId="7D3650FE" w14:textId="7F2D9E9C" w:rsidR="00393FF7" w:rsidRPr="005F56C1" w:rsidRDefault="00393FF7" w:rsidP="00393FF7">
      <w:pPr>
        <w:pStyle w:val="CodeMitRahmen"/>
        <w:rPr>
          <w:rStyle w:val="Code"/>
          <w:lang w:val="de-DE"/>
        </w:rPr>
      </w:pPr>
      <w:r w:rsidRPr="005F56C1">
        <w:rPr>
          <w:rStyle w:val="Code"/>
          <w:lang w:val="en-GB"/>
        </w:rPr>
        <w:t xml:space="preserve"> </w:t>
      </w:r>
      <w:r w:rsidRPr="005F56C1">
        <w:rPr>
          <w:rStyle w:val="Code"/>
          <w:lang w:val="de-DE"/>
        </w:rPr>
        <w:t>'max_samples': [1.0, 0.5, 0.1]}</w:t>
      </w:r>
    </w:p>
    <w:p w14:paraId="723FA689" w14:textId="594DC979" w:rsidR="00393FF7" w:rsidRPr="00393FF7" w:rsidRDefault="006E4C6E" w:rsidP="00CD25D4">
      <w:pPr>
        <w:pStyle w:val="Beschriftung"/>
      </w:pPr>
      <w:bookmarkStart w:id="108" w:name="_Toc143696956"/>
      <w:bookmarkStart w:id="109" w:name="_Toc144726771"/>
      <w:r>
        <w:t xml:space="preserve">Code </w:t>
      </w:r>
      <w:fldSimple w:instr=" SEQ Code \* ARABIC ">
        <w:r w:rsidR="008514D7">
          <w:rPr>
            <w:noProof/>
          </w:rPr>
          <w:t>4</w:t>
        </w:r>
      </w:fldSimple>
      <w:r>
        <w:t xml:space="preserve">: </w:t>
      </w:r>
      <w:r w:rsidR="00AD7D24">
        <w:tab/>
      </w:r>
      <w:r w:rsidR="00393FF7">
        <w:t>Parametergitter für die Optimierung der Random</w:t>
      </w:r>
      <w:r w:rsidR="00675F3D">
        <w:t>-</w:t>
      </w:r>
      <w:r w:rsidR="00393FF7">
        <w:t>Forest</w:t>
      </w:r>
      <w:r w:rsidR="00675F3D">
        <w:t>-</w:t>
      </w:r>
      <w:r w:rsidR="00393FF7">
        <w:t>Klassifikatoren</w:t>
      </w:r>
      <w:bookmarkEnd w:id="108"/>
      <w:bookmarkEnd w:id="109"/>
    </w:p>
    <w:p w14:paraId="6FDED3B6" w14:textId="4B9098EF" w:rsidR="002C6A38" w:rsidRDefault="002C6A38" w:rsidP="008502E5">
      <w:pPr>
        <w:spacing w:after="360"/>
      </w:pPr>
      <w:r>
        <w:lastRenderedPageBreak/>
        <w:t xml:space="preserve">Anders als beim </w:t>
      </w:r>
      <w:r w:rsidRPr="00095EB6">
        <w:rPr>
          <w:rStyle w:val="Code"/>
        </w:rPr>
        <w:t>RandomForestClassifier</w:t>
      </w:r>
      <w:r>
        <w:t xml:space="preserve">, werden bei der </w:t>
      </w:r>
      <w:r w:rsidR="00095EB6">
        <w:t>Instanziierung</w:t>
      </w:r>
      <w:r>
        <w:t xml:space="preserve"> der Klasse </w:t>
      </w:r>
      <w:r w:rsidRPr="00095EB6">
        <w:rPr>
          <w:rStyle w:val="Code"/>
        </w:rPr>
        <w:t>SVC</w:t>
      </w:r>
      <w:r>
        <w:t xml:space="preserve"> keine Parameter gesetzt</w:t>
      </w:r>
      <w:r w:rsidR="00CD25D4">
        <w:t>.</w:t>
      </w:r>
      <w:r>
        <w:t xml:space="preserve"> </w:t>
      </w:r>
      <w:r w:rsidR="00CD25D4">
        <w:t>A</w:t>
      </w:r>
      <w:r>
        <w:t xml:space="preserve">llerdings wird die </w:t>
      </w:r>
      <w:r w:rsidRPr="00095EB6">
        <w:rPr>
          <w:rStyle w:val="Code"/>
        </w:rPr>
        <w:t>SVC</w:t>
      </w:r>
      <w:r>
        <w:t xml:space="preserve">-Instanz in ein Pipeline-Objekt verpackt und </w:t>
      </w:r>
      <w:r w:rsidR="00095EB6">
        <w:t xml:space="preserve">so </w:t>
      </w:r>
      <w:r>
        <w:t xml:space="preserve">mit einem anführenden </w:t>
      </w:r>
      <w:r w:rsidRPr="00095EB6">
        <w:rPr>
          <w:rStyle w:val="Code"/>
        </w:rPr>
        <w:t>StandardScaler</w:t>
      </w:r>
      <w:r>
        <w:t xml:space="preserve"> zusammengefasst</w:t>
      </w:r>
      <w:r w:rsidR="00525245">
        <w:t xml:space="preserve">, der dafür sorgt, dass die Merkmale der Eingabedaten vor dem Training bzw. vor der Klassifikation zunächst standardisiert werden. Das heißt, die </w:t>
      </w:r>
      <w:r w:rsidR="00095EB6">
        <w:t>Eingabem</w:t>
      </w:r>
      <w:r w:rsidR="00525245">
        <w:t>erkmal</w:t>
      </w:r>
      <w:r w:rsidR="00095EB6">
        <w:t>e</w:t>
      </w:r>
      <w:r w:rsidR="00525245">
        <w:t xml:space="preserve"> werden so skaliert, dass sie einen </w:t>
      </w:r>
      <w:r w:rsidR="00F56951">
        <w:t>Mittelwert</w:t>
      </w:r>
      <w:r w:rsidR="00525245">
        <w:t xml:space="preserve"> von </w:t>
      </w:r>
      <w:r w:rsidR="00CD25D4">
        <w:t>null</w:t>
      </w:r>
      <w:r w:rsidR="00525245">
        <w:t xml:space="preserve"> und eine Standardabweichung von </w:t>
      </w:r>
      <w:r w:rsidR="00CD25D4">
        <w:t>eins</w:t>
      </w:r>
      <w:r w:rsidR="00525245">
        <w:t xml:space="preserve"> besitzen</w:t>
      </w:r>
      <w:r w:rsidR="00F56951">
        <w:t xml:space="preserve"> </w:t>
      </w:r>
      <w:sdt>
        <w:sdtPr>
          <w:alias w:val="To edit, see citavi.com/edit"/>
          <w:tag w:val="CitaviPlaceholder#297bd66d-0165-4814-aa5e-566eb9d2aa86"/>
          <w:id w:val="193578076"/>
          <w:placeholder>
            <w:docPart w:val="DefaultPlaceholder_-1854013440"/>
          </w:placeholder>
        </w:sdtPr>
        <w:sdtContent>
          <w:r w:rsidR="00F56951">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N2U4ZDc4LTg5NGMtNDM5MC1hNWI3LTMzZWRjZjY4ZTI4YS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EiLCJTdGFydFBhZ2UiOnsiJGlkIjoiNSIsIiR0eXBlIjoiU3dpc3NBY2FkZW1pYy5QYWdlTnVtYmVyLCBTd2lzc0FjYWRlbWljIiwiSXNGdWxseU51bWVyaWMiOnRydWUsIk51bWJlciI6NzEsIk51bWJlcmluZ1R5cGUiOjAsIk51bWVyYWxTeXN0ZW0iOjAsIk9yaWdpbmFsU3RyaW5nIjoiNzEiLCJQcmV0dHlTdHJpbmciOiI3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5LTA0VDE2OjEzOjEwIiwiUHJvamVjdCI6eyIkcmVmIjoiOCJ9fSwiU3VmZml4Ijoi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EsIFMuIDcxZi5dIn1dfSwiVGFnIjoiQ2l0YXZpUGxhY2Vob2xkZXIjMjk3YmQ2NmQtMDE2NS00ODE0LWFhNWUtNTY2ZWI5ZDJhYTg2IiwiVGV4dCI6IlsxMSwgUy4gNzFmLl0iLCJXQUlWZXJzaW9uIjoiNi4xNC4wLjAifQ==}</w:instrText>
          </w:r>
          <w:r w:rsidR="00F56951">
            <w:fldChar w:fldCharType="separate"/>
          </w:r>
          <w:r w:rsidR="006B2F4C">
            <w:t>[11, S. 71f.]</w:t>
          </w:r>
          <w:r w:rsidR="00F56951">
            <w:fldChar w:fldCharType="end"/>
          </w:r>
        </w:sdtContent>
      </w:sdt>
      <w:r w:rsidR="00525245">
        <w:t xml:space="preserve">. Da </w:t>
      </w:r>
      <w:r w:rsidR="00CD25D4">
        <w:t>SVMs</w:t>
      </w:r>
      <w:r w:rsidR="00525245">
        <w:t xml:space="preserve"> empfindlich auf </w:t>
      </w:r>
      <w:r w:rsidR="00CC0F78">
        <w:t>unterschiedliche Wertebereiche</w:t>
      </w:r>
      <w:r w:rsidR="00095EB6">
        <w:t xml:space="preserve"> der</w:t>
      </w:r>
      <w:r w:rsidR="00525245">
        <w:t xml:space="preserve"> Eingabemerkmale reagieren, können durch eine vorangehende Standardisierung oft deutlich bessere </w:t>
      </w:r>
      <w:r w:rsidR="007772F1">
        <w:t>Klassifikationse</w:t>
      </w:r>
      <w:r w:rsidR="00525245">
        <w:t>rgebnisse erzielt werden</w:t>
      </w:r>
      <w:r w:rsidR="00F56951">
        <w:t xml:space="preserve"> </w:t>
      </w:r>
      <w:sdt>
        <w:sdtPr>
          <w:alias w:val="To edit, see citavi.com/edit"/>
          <w:tag w:val="CitaviPlaceholder#e4b36e72-f18d-4866-b5cd-f013f25449c4"/>
          <w:id w:val="-683440682"/>
          <w:placeholder>
            <w:docPart w:val="DefaultPlaceholder_-1854013440"/>
          </w:placeholder>
        </w:sdtPr>
        <w:sdtContent>
          <w:r w:rsidR="00F56951">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MGJhMjE0LTBhZmItNDY0Yy05NjUyLWMwZTdjYjkwZjhhNy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joxMzoxMCIsIlByb2plY3QiOnsiJHJlZiI6IjgifX0sIlVzZU51bWJlcmluZ1R5cGVPZlBhcmVudERvY3VtZW50IjpmYWxzZX1dLCJGb3JtYXR0ZWRUZXh0Ijp7IiRpZCI6IjEzIiwiQ291bnQiOjEsIlRleHRVbml0cyI6W3siJGlkIjoiMTQiLCJGb250U3R5bGUiOnsiJGlkIjoiMTUiLCJOZXV0cmFsIjp0cnVlfSwiUmVhZGluZ09yZGVyIjoxLCJUZXh0IjoiWzExLCBTLiAxNTZdIn1dfSwiVGFnIjoiQ2l0YXZpUGxhY2Vob2xkZXIjZTRiMzZlNzItZjE4ZC00ODY2LWI1Y2QtZjAxM2YyNTQ0OWM0IiwiVGV4dCI6IlsxMSwgUy4gMTU2XSIsIldBSVZlcnNpb24iOiI2LjE0LjAuMCJ9}</w:instrText>
          </w:r>
          <w:r w:rsidR="00F56951">
            <w:fldChar w:fldCharType="separate"/>
          </w:r>
          <w:r w:rsidR="006B2F4C">
            <w:t>[11, S. 156]</w:t>
          </w:r>
          <w:r w:rsidR="00F56951">
            <w:fldChar w:fldCharType="end"/>
          </w:r>
        </w:sdtContent>
      </w:sdt>
      <w:r w:rsidR="00525245">
        <w:t xml:space="preserve">. </w:t>
      </w:r>
      <w:r w:rsidR="00775222">
        <w:t>Anschließend wird auch für den Support</w:t>
      </w:r>
      <w:r w:rsidR="000A2F5D">
        <w:t>-</w:t>
      </w:r>
      <w:r w:rsidR="00775222">
        <w:t>Vector</w:t>
      </w:r>
      <w:r w:rsidR="00675F3D">
        <w:t>-</w:t>
      </w:r>
      <w:r w:rsidR="00775222">
        <w:t>Klassifikator ein Parametergitter</w:t>
      </w:r>
      <w:r w:rsidR="00A73C4D">
        <w:t xml:space="preserve"> </w:t>
      </w:r>
      <w:r w:rsidR="00775222">
        <w:t xml:space="preserve">zur </w:t>
      </w:r>
      <w:r w:rsidR="00775222" w:rsidRPr="00CA41DE">
        <w:t>Hyperparameteroptimierung</w:t>
      </w:r>
      <w:r w:rsidR="00A73C4D" w:rsidRPr="00CA41DE">
        <w:t xml:space="preserve">, </w:t>
      </w:r>
      <w:r w:rsidR="00CA41DE">
        <w:t>das</w:t>
      </w:r>
      <w:r w:rsidR="00A73C4D" w:rsidRPr="00CA41DE">
        <w:t xml:space="preserve"> in Code 5 zu sehen</w:t>
      </w:r>
      <w:r w:rsidR="00CA41DE">
        <w:t xml:space="preserve"> ist</w:t>
      </w:r>
      <w:r w:rsidR="00A73C4D" w:rsidRPr="00CA41DE">
        <w:t>, festgelegt</w:t>
      </w:r>
      <w:r w:rsidR="00775222" w:rsidRPr="00CA41DE">
        <w:t>.</w:t>
      </w:r>
      <w:r w:rsidR="006E2701" w:rsidRPr="00CA41DE">
        <w:t xml:space="preserve"> Dieses enthält</w:t>
      </w:r>
      <w:r w:rsidR="00327FB4" w:rsidRPr="00CA41DE">
        <w:t xml:space="preserve"> lediglich</w:t>
      </w:r>
      <w:r w:rsidR="006E2701" w:rsidRPr="00CA41DE">
        <w:t xml:space="preserve"> 75 mögliche Hyperparameterkombinationen</w:t>
      </w:r>
      <w:r w:rsidR="00CA41DE">
        <w:t xml:space="preserve">. Zu bedenken ist jedoch, dass für eine Betrachtung einer einzelnen Kombination – innerhalb einer </w:t>
      </w:r>
      <w:r w:rsidR="00CA41DE" w:rsidRPr="00CA41DE">
        <w:rPr>
          <w:rStyle w:val="Code"/>
        </w:rPr>
        <w:t>SVC</w:t>
      </w:r>
      <w:r w:rsidR="00CA41DE">
        <w:t xml:space="preserve">-Instanz gekapselt – gleich mehrere SVMs trainiert werden müssen. </w:t>
      </w:r>
      <w:r w:rsidR="00327FB4" w:rsidRPr="00CA41DE">
        <w:t>Der Grund hierfür ist, dass sich</w:t>
      </w:r>
      <w:r w:rsidR="00CA41DE">
        <w:t xml:space="preserve"> einzelne</w:t>
      </w:r>
      <w:r w:rsidR="00327FB4" w:rsidRPr="00CA41DE">
        <w:t xml:space="preserve"> SVMs lediglich zur binären Klassifikation eignen. Es existieren jedoch verschiedene Strategien</w:t>
      </w:r>
      <w:r w:rsidR="000A7DBF" w:rsidRPr="00CA41DE">
        <w:t>, um auf Basis mehrerer</w:t>
      </w:r>
      <w:r w:rsidR="00327FB4" w:rsidRPr="00CA41DE">
        <w:t xml:space="preserve"> binäre</w:t>
      </w:r>
      <w:r w:rsidR="000A7DBF" w:rsidRPr="00CA41DE">
        <w:t>r</w:t>
      </w:r>
      <w:r w:rsidR="00327FB4" w:rsidRPr="00CA41DE">
        <w:t xml:space="preserve"> Klassifikatoren</w:t>
      </w:r>
      <w:r w:rsidR="000A7DBF" w:rsidRPr="00CA41DE">
        <w:t xml:space="preserve">, eine mehrklassige Klassifikation umzusetzen. Die Klasse SVC nutzt die </w:t>
      </w:r>
      <w:proofErr w:type="spellStart"/>
      <w:r w:rsidR="000A7DBF" w:rsidRPr="00CA41DE">
        <w:rPr>
          <w:i/>
          <w:iCs/>
        </w:rPr>
        <w:t>One</w:t>
      </w:r>
      <w:proofErr w:type="spellEnd"/>
      <w:r w:rsidR="000A7DBF" w:rsidRPr="00CA41DE">
        <w:rPr>
          <w:i/>
          <w:iCs/>
        </w:rPr>
        <w:t>-versus-</w:t>
      </w:r>
      <w:proofErr w:type="spellStart"/>
      <w:r w:rsidR="000A7DBF" w:rsidRPr="00CA41DE">
        <w:rPr>
          <w:i/>
          <w:iCs/>
        </w:rPr>
        <w:t>One</w:t>
      </w:r>
      <w:proofErr w:type="spellEnd"/>
      <w:r w:rsidR="000A7DBF" w:rsidRPr="00CA41DE">
        <w:rPr>
          <w:i/>
          <w:iCs/>
        </w:rPr>
        <w:t>-Strategie</w:t>
      </w:r>
      <w:r w:rsidR="000A7DBF" w:rsidRPr="00CA41DE">
        <w:t>, bei welcher</w:t>
      </w:r>
      <w:r w:rsidR="00327FB4" w:rsidRPr="00CA41DE">
        <w:t xml:space="preserve"> </w:t>
      </w:r>
      <w:r w:rsidR="000A7DBF" w:rsidRPr="00CA41DE">
        <w:t>für jedes Klassenpaar jeweils eine SVM</w:t>
      </w:r>
      <w:r w:rsidR="00CA41DE" w:rsidRPr="00CA41DE">
        <w:t xml:space="preserve"> zur </w:t>
      </w:r>
      <w:r w:rsidR="00CA41DE">
        <w:t>Unterscheidung der betreffenden Klassen</w:t>
      </w:r>
      <w:r w:rsidR="000A7DBF" w:rsidRPr="00CA41DE">
        <w:t xml:space="preserve"> trainiert wird</w:t>
      </w:r>
      <w:r w:rsidR="00CD25D4">
        <w:t xml:space="preserve"> </w:t>
      </w:r>
      <w:sdt>
        <w:sdtPr>
          <w:alias w:val="To edit, see citavi.com/edit"/>
          <w:tag w:val="CitaviPlaceholder#1903780c-87f1-408c-a4d0-ecafd50daaf5"/>
          <w:id w:val="484047038"/>
          <w:placeholder>
            <w:docPart w:val="DefaultPlaceholder_-1854013440"/>
          </w:placeholder>
        </w:sdtPr>
        <w:sdtContent>
          <w:r w:rsidR="00CD25D4">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jM5NmY5LTcwNTUtNDY5NS04NzkyLWE3N2Q5MThjMmU2Y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zIiwiU3RhcnRQYWdlIjp7IiRpZCI6IjUiLCIkdHlwZSI6IlN3aXNzQWNhZGVtaWMuUGFnZU51bWJlciwgU3dpc3NBY2FkZW1pYyIsIklzRnVsbHlOdW1lcmljIjp0cnVlLCJOdW1iZXIiOjEwMywiTnVtYmVyaW5nVHlwZSI6MCwiTnVtZXJhbFN5c3RlbSI6MCwiT3JpZ2luYWxTdHJpbmciOiIxMDMiLCJQcmV0dHlTdHJpbmciOiIxMD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joxMzoxM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xMDNmLl0ifV19LCJUYWciOiJDaXRhdmlQbGFjZWhvbGRlciMxOTAzNzgwYy04N2YxLTQwOGMtYTRkMC1lY2FmZDUwZGFhZjUiLCJUZXh0IjoiWzExLCBTLiAxMDNmLl0iLCJXQUlWZXJzaW9uIjoiNi4xNC4wLjAifQ==}</w:instrText>
          </w:r>
          <w:r w:rsidR="00CD25D4">
            <w:fldChar w:fldCharType="separate"/>
          </w:r>
          <w:r w:rsidR="006B2F4C">
            <w:t>[11, S. 103f.]</w:t>
          </w:r>
          <w:r w:rsidR="00CD25D4">
            <w:fldChar w:fldCharType="end"/>
          </w:r>
        </w:sdtContent>
      </w:sdt>
      <w:r w:rsidR="000A7DBF" w:rsidRPr="00CA41DE">
        <w:t>.</w:t>
      </w:r>
      <w:r w:rsidR="00DE5C5D">
        <w:t xml:space="preserve"> Für eine dreiklassige Klassifikation werden intern also drei SVMs benötigt. Bei vier Klassen erhöht sich diese Zahl auf sechs. </w:t>
      </w:r>
    </w:p>
    <w:p w14:paraId="10880802" w14:textId="77777777" w:rsidR="006F38A4" w:rsidRPr="008502E5" w:rsidRDefault="006F38A4" w:rsidP="006F38A4">
      <w:pPr>
        <w:pStyle w:val="CodeMitRahmen"/>
        <w:rPr>
          <w:lang w:val="de-DE"/>
        </w:rPr>
      </w:pPr>
      <w:r w:rsidRPr="008502E5">
        <w:rPr>
          <w:lang w:val="de-DE"/>
        </w:rPr>
        <w:t>{'svc__C': [10, 100, 1000, 2500, 5000],</w:t>
      </w:r>
    </w:p>
    <w:p w14:paraId="4DA7EC19" w14:textId="4F84C0F1" w:rsidR="006F38A4" w:rsidRPr="008502E5" w:rsidRDefault="006F38A4" w:rsidP="006F38A4">
      <w:pPr>
        <w:pStyle w:val="CodeMitRahmen"/>
        <w:rPr>
          <w:lang w:val="de-DE"/>
        </w:rPr>
      </w:pPr>
      <w:r w:rsidRPr="008502E5">
        <w:rPr>
          <w:lang w:val="de-DE"/>
        </w:rPr>
        <w:t xml:space="preserve"> 'svc__gamma': [1, 0.1, 0.01, 0.001, 0.0001],</w:t>
      </w:r>
    </w:p>
    <w:p w14:paraId="6B856D38" w14:textId="3CA8A047" w:rsidR="00FF3D58" w:rsidRPr="008502E5" w:rsidRDefault="006F38A4" w:rsidP="006F38A4">
      <w:pPr>
        <w:pStyle w:val="CodeMitRahmen"/>
        <w:rPr>
          <w:lang w:val="de-DE"/>
        </w:rPr>
      </w:pPr>
      <w:r w:rsidRPr="008502E5">
        <w:rPr>
          <w:lang w:val="de-DE"/>
        </w:rPr>
        <w:t xml:space="preserve"> 'svc__kernel': ['rbf', 'linear', 'sigmoid']}</w:t>
      </w:r>
    </w:p>
    <w:p w14:paraId="5A019527" w14:textId="069828E3" w:rsidR="000329D2" w:rsidRDefault="006E4C6E" w:rsidP="00AD7D24">
      <w:pPr>
        <w:pStyle w:val="Beschriftung"/>
      </w:pPr>
      <w:bookmarkStart w:id="110" w:name="_Toc143696957"/>
      <w:bookmarkStart w:id="111" w:name="_Toc144726772"/>
      <w:r>
        <w:t xml:space="preserve">Code </w:t>
      </w:r>
      <w:fldSimple w:instr=" SEQ Code \* ARABIC ">
        <w:r w:rsidR="008514D7">
          <w:rPr>
            <w:noProof/>
          </w:rPr>
          <w:t>5</w:t>
        </w:r>
      </w:fldSimple>
      <w:r>
        <w:t>:</w:t>
      </w:r>
      <w:r w:rsidR="00AD7D24">
        <w:tab/>
      </w:r>
      <w:r w:rsidR="006F38A4">
        <w:t>Parametergitter für die Optimierung der Support</w:t>
      </w:r>
      <w:r w:rsidR="00675F3D">
        <w:t>-</w:t>
      </w:r>
      <w:r w:rsidR="006F38A4">
        <w:t>Vector</w:t>
      </w:r>
      <w:r w:rsidR="00675F3D">
        <w:t>-</w:t>
      </w:r>
      <w:r w:rsidR="006F38A4">
        <w:t>Klassifikatoren</w:t>
      </w:r>
      <w:bookmarkEnd w:id="110"/>
      <w:bookmarkEnd w:id="111"/>
    </w:p>
    <w:p w14:paraId="7E3807C5" w14:textId="77777777" w:rsidR="006F38A4" w:rsidRDefault="006F38A4" w:rsidP="006F38A4"/>
    <w:p w14:paraId="3110944D" w14:textId="008060EF" w:rsidR="00915066" w:rsidRDefault="00A73C4D" w:rsidP="008502E5">
      <w:pPr>
        <w:spacing w:after="360"/>
      </w:pPr>
      <w:r>
        <w:t xml:space="preserve">Nach der Definition der Basismodelle und der zugehörigen Parametergitter werden die optimalen Hyperparameter für das jeweilige </w:t>
      </w:r>
      <w:r w:rsidR="004F0CBC">
        <w:t>Klassifikationsverfahren</w:t>
      </w:r>
      <w:r>
        <w:t xml:space="preserve"> gesucht. Hierfür </w:t>
      </w:r>
      <w:r w:rsidR="002C043F">
        <w:t xml:space="preserve">wird, wie </w:t>
      </w:r>
      <w:r w:rsidR="002C043F" w:rsidRPr="004F0CBC">
        <w:t xml:space="preserve">in Code 6 zu </w:t>
      </w:r>
      <w:r w:rsidR="002C043F">
        <w:t>sehen ist,</w:t>
      </w:r>
      <w:r>
        <w:t xml:space="preserve"> die scikit-learn</w:t>
      </w:r>
      <w:r w:rsidR="002C043F">
        <w:t>-Klasse</w:t>
      </w:r>
      <w:r>
        <w:t xml:space="preserve"> </w:t>
      </w:r>
      <w:r w:rsidRPr="002C043F">
        <w:rPr>
          <w:rStyle w:val="Code"/>
        </w:rPr>
        <w:t>GridSearchCV</w:t>
      </w:r>
      <w:r w:rsidR="002C043F">
        <w:t xml:space="preserve"> </w:t>
      </w:r>
      <w:r w:rsidR="00E85CE3">
        <w:t>zur</w:t>
      </w:r>
      <w:r w:rsidR="004F0CBC">
        <w:t xml:space="preserve"> Gittersuche </w:t>
      </w:r>
      <w:r w:rsidR="002C043F">
        <w:t>genutzt</w:t>
      </w:r>
      <w:r w:rsidR="00E60FD4">
        <w:t xml:space="preserve">, welcher bei der Instanziierung </w:t>
      </w:r>
      <w:r w:rsidR="00FA2E47">
        <w:t>ein</w:t>
      </w:r>
      <w:r w:rsidR="00E60FD4">
        <w:t xml:space="preserve"> Basismodell </w:t>
      </w:r>
      <w:r w:rsidR="00E60FD4" w:rsidRPr="00E85CE3">
        <w:rPr>
          <w:rStyle w:val="Code"/>
        </w:rPr>
        <w:t>clf</w:t>
      </w:r>
      <w:r w:rsidR="00E60FD4">
        <w:t xml:space="preserve"> und das</w:t>
      </w:r>
      <w:r w:rsidR="00FA2E47">
        <w:t xml:space="preserve"> zughörige</w:t>
      </w:r>
      <w:r w:rsidR="00E60FD4">
        <w:t xml:space="preserve"> Parametergitter </w:t>
      </w:r>
      <w:r w:rsidR="00E60FD4" w:rsidRPr="00E85CE3">
        <w:rPr>
          <w:rStyle w:val="Code"/>
          <w:noProof/>
        </w:rPr>
        <w:t>param_grid</w:t>
      </w:r>
      <w:r w:rsidR="00E60FD4">
        <w:t xml:space="preserve"> übergeben werden. Beim Aufruf der </w:t>
      </w:r>
      <w:r w:rsidR="00E60FD4" w:rsidRPr="00E85CE3">
        <w:rPr>
          <w:rStyle w:val="Code"/>
        </w:rPr>
        <w:t>fit</w:t>
      </w:r>
      <w:r w:rsidR="00E60FD4">
        <w:t xml:space="preserve">-Methode wird jede </w:t>
      </w:r>
      <w:r w:rsidR="00915066">
        <w:t>mögliche</w:t>
      </w:r>
      <w:r w:rsidR="00E60FD4">
        <w:t xml:space="preserve"> Hyperparameterkombination über eine </w:t>
      </w:r>
      <w:r w:rsidR="00E60FD4" w:rsidRPr="004F0CBC">
        <w:rPr>
          <w:i/>
          <w:iCs/>
        </w:rPr>
        <w:t>Kreuzvalidierung</w:t>
      </w:r>
      <w:r w:rsidR="00E60FD4">
        <w:t xml:space="preserve"> evaluiert. Hierbei wird der Trainingsdatensatz zunächst in mehrere </w:t>
      </w:r>
      <w:r w:rsidR="00586FF1">
        <w:t xml:space="preserve">sogenannte </w:t>
      </w:r>
      <w:r w:rsidR="00586FF1" w:rsidRPr="00586FF1">
        <w:rPr>
          <w:i/>
          <w:iCs/>
        </w:rPr>
        <w:t>Folds</w:t>
      </w:r>
      <w:r w:rsidR="00E60FD4">
        <w:t xml:space="preserve"> aufgeteilt. </w:t>
      </w:r>
      <w:r w:rsidR="00915066">
        <w:t>Danach</w:t>
      </w:r>
      <w:r w:rsidR="00E60FD4">
        <w:t xml:space="preserve"> wird </w:t>
      </w:r>
      <w:r w:rsidR="008B382D">
        <w:t>das</w:t>
      </w:r>
      <w:r w:rsidR="00E60FD4">
        <w:t xml:space="preserve"> Modell unter Nutzung der aktuellen Hyperparameterkombination einmal pro </w:t>
      </w:r>
      <w:r w:rsidR="00586FF1">
        <w:t>Fold trainiert, wobei der betrachtete Fold zur Validierung und die übrigen Daten für das Training genutzt werden</w:t>
      </w:r>
      <w:r w:rsidR="003B5D22">
        <w:t xml:space="preserve"> </w:t>
      </w:r>
      <w:sdt>
        <w:sdtPr>
          <w:alias w:val="To edit, see citavi.com/edit"/>
          <w:tag w:val="CitaviPlaceholder#2a384310-de12-4b7f-9a9c-f060fbb42687"/>
          <w:id w:val="-1930414462"/>
          <w:placeholder>
            <w:docPart w:val="DefaultPlaceholder_-1854013440"/>
          </w:placeholder>
        </w:sdtPr>
        <w:sdtContent>
          <w:r w:rsidR="003B5D22">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OTAzYTI2LTM1MjMtNDMyMS04ZTlhLTBhNjVlYzQ0MTcxNi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c2ZmYuIiwiU3RhcnRQYWdlIjp7IiRpZCI6IjUiLCIkdHlwZSI6IlN3aXNzQWNhZGVtaWMuUGFnZU51bWJlciwgU3dpc3NBY2FkZW1pYyIsIklzRnVsbHlOdW1lcmljIjpmYWxzZSwiTnVtYmVyIjo3NiwiTnVtYmVyaW5nVHlwZSI6MCwiTnVtZXJhbFN5c3RlbSI6LTEsIk9yaWdpbmFsU3RyaW5nIjoiNzZmZi4iLCJQcmV0dHlTdHJpbmciOiI3NmZmL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5LTA0VDE2OjEzOjEwIiwiUHJvamVjdCI6eyIkcmVmIjoiOCJ9fSwiVXNlTnVtYmVyaW5nVHlwZU9mUGFyZW50RG9jdW1lbnQiOmZhbHNlfV0sIkZvcm1hdHRlZFRleHQiOnsiJGlkIjoiMTMiLCJDb3VudCI6MSwiVGV4dFVuaXRzIjpbeyIkaWQiOiIxNCIsIkZvbnRTdHlsZSI6eyIkaWQiOiIxNSIsIk5ldXRyYWwiOnRydWV9LCJSZWFkaW5nT3JkZXIiOjEsIlRleHQiOiJbMTEsIDc2ZmYuXSJ9XX0sIlRhZyI6IkNpdGF2aVBsYWNlaG9sZGVyIzJhMzg0MzEwLWRlMTItNGI3Zi05YTljLWYwNjBmYmI0MjY4NyIsIlRleHQiOiJbMTEsIDc2ZmYuXSIsIldBSVZlcnNpb24iOiI2LjE0LjAuMCJ9}</w:instrText>
          </w:r>
          <w:r w:rsidR="003B5D22">
            <w:fldChar w:fldCharType="separate"/>
          </w:r>
          <w:r w:rsidR="006B2F4C">
            <w:t>[11, 76ff.]</w:t>
          </w:r>
          <w:r w:rsidR="003B5D22">
            <w:fldChar w:fldCharType="end"/>
          </w:r>
        </w:sdtContent>
      </w:sdt>
      <w:r w:rsidR="00586FF1">
        <w:t xml:space="preserve">. Für jeden Fold wird dabei die Klassifikationsqualität auf Basis </w:t>
      </w:r>
      <w:r w:rsidR="003B5D22">
        <w:t>des F1-Scores</w:t>
      </w:r>
      <w:r w:rsidR="00586FF1">
        <w:t xml:space="preserve"> </w:t>
      </w:r>
      <w:r w:rsidR="00E00948">
        <w:t>bestimmt</w:t>
      </w:r>
      <w:r w:rsidR="00586FF1">
        <w:t xml:space="preserve">. </w:t>
      </w:r>
      <w:r w:rsidR="00915066">
        <w:t xml:space="preserve">Die Bewertung </w:t>
      </w:r>
      <w:r w:rsidR="00E85CE3">
        <w:t>der</w:t>
      </w:r>
      <w:r w:rsidR="00915066">
        <w:t xml:space="preserve"> </w:t>
      </w:r>
      <w:r w:rsidR="00915066">
        <w:lastRenderedPageBreak/>
        <w:t xml:space="preserve">Hyperparameterkombination ergibt sich </w:t>
      </w:r>
      <w:r w:rsidR="004A0FBE">
        <w:t>anschließend, indem die F1-Scores aller Folds gemittelt werden</w:t>
      </w:r>
      <w:r w:rsidR="003B5D22">
        <w:t xml:space="preserve"> </w:t>
      </w:r>
      <w:sdt>
        <w:sdtPr>
          <w:alias w:val="To edit, see citavi.com/edit"/>
          <w:tag w:val="CitaviPlaceholder#60cbdc65-0e21-4d9e-ab2e-d6259af9c464"/>
          <w:id w:val="963010229"/>
          <w:placeholder>
            <w:docPart w:val="DefaultPlaceholder_-1854013440"/>
          </w:placeholder>
        </w:sdtPr>
        <w:sdtContent>
          <w:r w:rsidR="003B5D22">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Nzg5Y2M4LWFlOGMtNDY1Yi1iNmRhLTdiNDgxM2UyMGQ1YiIsIlJhbmdlTGVuZ3RoIjo0LCJSZWZlcmVuY2VJZCI6IjI3YWYzMTdkLTlmOTEtNDA0Ni04NDE5LTExYTE3Y2VjYzY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MYXN0TmFtZSI6InNjaWtpdC1sZWFybiIsIlByb3RlY3RlZCI6ZmFsc2UsIlNleCI6MCwiQ3JlYXRlZEJ5IjoiX0xlbm5pIEtvZXBwZXIiLCJDcmVhdGVkT24iOiIyMDIzLTA2LTI1VDE0OjM3OjIwIiwiTW9kaWZpZWRCeSI6Il9MZW5uaSBLb2VwcGVyIiwiSWQiOiI5NDk2ZTMxMC1lYjZlLTRkNjktOWQ3Yi0xNjNjMTJlZDJkMmEiLCJNb2RpZmllZE9uIjoiMjAyMy0wNi0yNVQxNDozNzoyMC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Npa2l0LWxlYXJuLm9yZy9zdGFibGUvIiwiVXJpU3RyaW5nIjoiaHR0cHM6Ly9zY2lraXQtbGVhcm4ub3JnL3N0YWJsZ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}</w:instrText>
          </w:r>
          <w:r w:rsidR="003B5D22">
            <w:fldChar w:fldCharType="separate"/>
          </w:r>
          <w:r w:rsidR="006B2F4C">
            <w:t>[25]</w:t>
          </w:r>
          <w:r w:rsidR="003B5D22">
            <w:fldChar w:fldCharType="end"/>
          </w:r>
        </w:sdtContent>
      </w:sdt>
      <w:r w:rsidR="004A0FBE">
        <w:t>.</w:t>
      </w:r>
      <w:r w:rsidR="00814F78">
        <w:t xml:space="preserve"> </w:t>
      </w:r>
    </w:p>
    <w:p w14:paraId="69C05D4E" w14:textId="77777777" w:rsidR="00814F78" w:rsidRPr="008B382D" w:rsidRDefault="00814F78" w:rsidP="00814F78">
      <w:pPr>
        <w:pStyle w:val="CodeMitRahmen"/>
        <w:contextualSpacing/>
        <w:rPr>
          <w:lang w:val="en-GB"/>
        </w:rPr>
      </w:pPr>
      <w:r w:rsidRPr="008B382D">
        <w:rPr>
          <w:lang w:val="en-GB"/>
        </w:rPr>
        <w:t>grid = GridSearchCV(clf, param_grid, refit=True, cv=val_split,</w:t>
      </w:r>
    </w:p>
    <w:p w14:paraId="03814CD4" w14:textId="038E11C9" w:rsidR="00814F78" w:rsidRPr="008B382D" w:rsidRDefault="00B56C88" w:rsidP="00B56C88">
      <w:pPr>
        <w:pStyle w:val="CodeMitRahmen"/>
        <w:rPr>
          <w:lang w:val="en-GB"/>
        </w:rPr>
      </w:pPr>
      <w:r w:rsidRPr="008B382D">
        <w:rPr>
          <w:lang w:val="en-GB"/>
        </w:rPr>
        <w:t xml:space="preserve">  </w:t>
      </w:r>
      <w:r w:rsidR="00814F78" w:rsidRPr="008B382D">
        <w:rPr>
          <w:lang w:val="en-GB"/>
        </w:rPr>
        <w:t>scoring='f1_macro')</w:t>
      </w:r>
    </w:p>
    <w:p w14:paraId="44D7F15C" w14:textId="09B53019" w:rsidR="00EC4E04" w:rsidRDefault="00814F78" w:rsidP="00814F78">
      <w:pPr>
        <w:pStyle w:val="CodeMitRahmen"/>
        <w:rPr>
          <w:lang w:val="en-GB"/>
        </w:rPr>
      </w:pPr>
      <w:r w:rsidRPr="008B382D">
        <w:rPr>
          <w:lang w:val="en-GB"/>
        </w:rPr>
        <w:t>grid.fit(X_train, y_train)</w:t>
      </w:r>
    </w:p>
    <w:p w14:paraId="5AECD7AE" w14:textId="77777777" w:rsidR="00B1636B" w:rsidRPr="008B382D" w:rsidRDefault="00B1636B" w:rsidP="00814F78">
      <w:pPr>
        <w:pStyle w:val="CodeMitRahmen"/>
        <w:rPr>
          <w:lang w:val="en-GB"/>
        </w:rPr>
      </w:pPr>
    </w:p>
    <w:p w14:paraId="4F80F1D6" w14:textId="7CBE72E9" w:rsidR="00814F78" w:rsidRPr="008B382D" w:rsidRDefault="00814F78" w:rsidP="00814F78">
      <w:pPr>
        <w:pStyle w:val="CodeMitRahmen"/>
        <w:rPr>
          <w:lang w:val="en-GB"/>
        </w:rPr>
      </w:pPr>
      <w:r w:rsidRPr="008B382D">
        <w:rPr>
          <w:lang w:val="en-GB"/>
        </w:rPr>
        <w:t>best_clf = grid.best_estimator_</w:t>
      </w:r>
    </w:p>
    <w:p w14:paraId="0042F46A" w14:textId="0C880E14" w:rsidR="00814F78" w:rsidRDefault="006E4C6E" w:rsidP="00AD7D24">
      <w:pPr>
        <w:pStyle w:val="Beschriftung"/>
      </w:pPr>
      <w:bookmarkStart w:id="112" w:name="_Toc143696958"/>
      <w:bookmarkStart w:id="113" w:name="_Toc144726773"/>
      <w:r>
        <w:t xml:space="preserve">Code </w:t>
      </w:r>
      <w:fldSimple w:instr=" SEQ Code \* ARABIC ">
        <w:r w:rsidR="008514D7">
          <w:rPr>
            <w:noProof/>
          </w:rPr>
          <w:t>6</w:t>
        </w:r>
      </w:fldSimple>
      <w:r>
        <w:t xml:space="preserve">: </w:t>
      </w:r>
      <w:r w:rsidR="00AD7D24">
        <w:tab/>
      </w:r>
      <w:r w:rsidR="00104EB3">
        <w:t xml:space="preserve">Gittersuche mittels </w:t>
      </w:r>
      <w:r w:rsidR="00104EB3" w:rsidRPr="00A32111">
        <w:rPr>
          <w:rStyle w:val="Code"/>
        </w:rPr>
        <w:t>GridSearchCV</w:t>
      </w:r>
      <w:bookmarkEnd w:id="112"/>
      <w:bookmarkEnd w:id="113"/>
    </w:p>
    <w:p w14:paraId="2DCB36D6" w14:textId="77777777" w:rsidR="00104EB3" w:rsidRPr="00104EB3" w:rsidRDefault="00104EB3" w:rsidP="00104EB3"/>
    <w:p w14:paraId="7AD3E490" w14:textId="6857D803" w:rsidR="00814F78" w:rsidRDefault="00E85CE3" w:rsidP="00A37058">
      <w:r>
        <w:t>Das Setzen</w:t>
      </w:r>
      <w:r w:rsidR="00FA2E47">
        <w:t xml:space="preserve"> von</w:t>
      </w:r>
      <w:r>
        <w:t xml:space="preserve"> </w:t>
      </w:r>
      <w:r w:rsidRPr="00BA7120">
        <w:rPr>
          <w:rStyle w:val="Code"/>
        </w:rPr>
        <w:t>refit</w:t>
      </w:r>
      <w:r w:rsidR="005241D5" w:rsidRPr="005241D5">
        <w:t xml:space="preserve"> auf</w:t>
      </w:r>
      <w:r w:rsidR="005241D5" w:rsidRPr="003B5D22">
        <w:t xml:space="preserve"> </w:t>
      </w:r>
      <w:r w:rsidRPr="00BA7120">
        <w:rPr>
          <w:rStyle w:val="Code"/>
        </w:rPr>
        <w:t>True</w:t>
      </w:r>
      <w:r>
        <w:t xml:space="preserve"> bei der Instanziierung von </w:t>
      </w:r>
      <w:r w:rsidRPr="00BA7120">
        <w:rPr>
          <w:rStyle w:val="Code"/>
        </w:rPr>
        <w:t>GridSearchCV</w:t>
      </w:r>
      <w:r>
        <w:t xml:space="preserve"> sorgt dafür, dass das beste Modell nach der Suche erneut unter der Nutzung der gesa</w:t>
      </w:r>
      <w:r w:rsidR="008B382D">
        <w:t>m</w:t>
      </w:r>
      <w:r>
        <w:t>ten Trainingsdaten trainiert wird.</w:t>
      </w:r>
      <w:r w:rsidR="00E613F6">
        <w:t xml:space="preserve"> Über den Parameter cv kann die Strategie zur Kreuzvalidierung festgelegt werden</w:t>
      </w:r>
      <w:r w:rsidR="003B5D22">
        <w:t xml:space="preserve"> </w:t>
      </w:r>
      <w:sdt>
        <w:sdtPr>
          <w:alias w:val="To edit, see citavi.com/edit"/>
          <w:tag w:val="CitaviPlaceholder#80ad3439-89e7-44e2-97e0-5b1f3d193acd"/>
          <w:id w:val="-1622300144"/>
          <w:placeholder>
            <w:docPart w:val="DefaultPlaceholder_-1854013440"/>
          </w:placeholder>
        </w:sdtPr>
        <w:sdtContent>
          <w:r w:rsidR="003B5D22">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NTZlYmU0LWU5MjEtNDMxZS1hNmEwLTAzYWU1YWY0NGM4ZSIsIlJhbmdlTGVuZ3RoIjo0LCJSZWZlcmVuY2VJZCI6IjI3YWYzMTdkLTlmOTEtNDA0Ni04NDE5LTExYTE3Y2VjYzY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MYXN0TmFtZSI6InNjaWtpdC1sZWFybiIsIlByb3RlY3RlZCI6ZmFsc2UsIlNleCI6MCwiQ3JlYXRlZEJ5IjoiX0xlbm5pIEtvZXBwZXIiLCJDcmVhdGVkT24iOiIyMDIzLTA2LTI1VDE0OjM3OjIwIiwiTW9kaWZpZWRCeSI6Il9MZW5uaSBLb2VwcGVyIiwiSWQiOiI5NDk2ZTMxMC1lYjZlLTRkNjktOWQ3Yi0xNjNjMTJlZDJkMmEiLCJNb2RpZmllZE9uIjoiMjAyMy0wNi0yNVQxNDozNzoyMC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Npa2l0LWxlYXJuLm9yZy9zdGFibGUvIiwiVXJpU3RyaW5nIjoiaHR0cHM6Ly9zY2lraXQtbGVhcm4ub3JnL3N0YWJsZ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}</w:instrText>
          </w:r>
          <w:r w:rsidR="003B5D22">
            <w:fldChar w:fldCharType="separate"/>
          </w:r>
          <w:r w:rsidR="006B2F4C">
            <w:t>[25]</w:t>
          </w:r>
          <w:r w:rsidR="003B5D22">
            <w:fldChar w:fldCharType="end"/>
          </w:r>
        </w:sdtContent>
      </w:sdt>
      <w:r w:rsidR="00E613F6">
        <w:t xml:space="preserve">. Hier wurde </w:t>
      </w:r>
      <w:r w:rsidR="00BA7120">
        <w:t>das</w:t>
      </w:r>
      <w:r w:rsidR="00E613F6">
        <w:t xml:space="preserve"> Objekt </w:t>
      </w:r>
      <w:r w:rsidR="00BA7120" w:rsidRPr="00BA7120">
        <w:rPr>
          <w:rStyle w:val="Code"/>
          <w:noProof/>
        </w:rPr>
        <w:t>val_split</w:t>
      </w:r>
      <w:r w:rsidR="00BA7120">
        <w:t xml:space="preserve"> </w:t>
      </w:r>
      <w:r w:rsidR="00E613F6">
        <w:t xml:space="preserve">der Klasse </w:t>
      </w:r>
      <w:r w:rsidR="00E613F6" w:rsidRPr="00BA7120">
        <w:rPr>
          <w:rStyle w:val="Code"/>
        </w:rPr>
        <w:t>PredifinedSplit</w:t>
      </w:r>
      <w:r w:rsidR="00E613F6" w:rsidRPr="003B5D22">
        <w:t xml:space="preserve"> </w:t>
      </w:r>
      <w:r w:rsidR="00E613F6">
        <w:t>übergeben, welches</w:t>
      </w:r>
      <w:r w:rsidR="00A37058">
        <w:t xml:space="preserve"> eine</w:t>
      </w:r>
      <w:r w:rsidR="00E613F6">
        <w:t xml:space="preserve"> explizit</w:t>
      </w:r>
      <w:r w:rsidR="00A37058">
        <w:t>e</w:t>
      </w:r>
      <w:r w:rsidR="00FA2E47">
        <w:t xml:space="preserve"> </w:t>
      </w:r>
      <w:r w:rsidR="00A37058">
        <w:t>Aufteilung der Trainingsdatenpunkte in fünf Folds festlegt.</w:t>
      </w:r>
      <w:r w:rsidR="00E613F6">
        <w:t xml:space="preserve"> Der Grund hierfür ist, dass aufeinanderfolgende Datenpunkte</w:t>
      </w:r>
      <w:r w:rsidR="00BA7120">
        <w:t xml:space="preserve"> in den Datensätzen für die Vorklassifikation</w:t>
      </w:r>
      <w:r w:rsidR="0083747D">
        <w:t xml:space="preserve"> </w:t>
      </w:r>
      <w:r w:rsidR="00E613F6">
        <w:t>in der Regel nicht voneinander unabhängig sind</w:t>
      </w:r>
      <w:r w:rsidR="0083747D">
        <w:t xml:space="preserve"> (siehe </w:t>
      </w:r>
      <w:r w:rsidR="009C2D24">
        <w:t>Untera</w:t>
      </w:r>
      <w:r w:rsidR="0083747D">
        <w:t>bschnitt</w:t>
      </w:r>
      <w:r w:rsidR="009C2D24">
        <w:t xml:space="preserve"> 7.2.2</w:t>
      </w:r>
      <w:r w:rsidR="0083747D">
        <w:t>)</w:t>
      </w:r>
      <w:r w:rsidR="00E613F6">
        <w:t>. Würde die Aufteilung also</w:t>
      </w:r>
      <w:r w:rsidR="00A37058">
        <w:t xml:space="preserve"> – </w:t>
      </w:r>
      <w:r w:rsidR="00EC4E04">
        <w:t>dem Standard entsprechend</w:t>
      </w:r>
      <w:r w:rsidR="00A37058">
        <w:t xml:space="preserve"> –</w:t>
      </w:r>
      <w:r w:rsidR="00E613F6">
        <w:t xml:space="preserve"> zufällig geschehen, würden </w:t>
      </w:r>
      <w:r w:rsidR="008B382D">
        <w:t>sehr wahrscheinlich</w:t>
      </w:r>
      <w:r w:rsidR="00E613F6">
        <w:t xml:space="preserve"> Abhängigkeiten zwischen Trainings- und Validierungsdaten bestehen, die die Bewertung der Modelle </w:t>
      </w:r>
      <w:r w:rsidR="005C525B">
        <w:t xml:space="preserve">bei der Validierung </w:t>
      </w:r>
      <w:r w:rsidR="00E613F6">
        <w:t xml:space="preserve">verzerren. </w:t>
      </w:r>
      <w:r w:rsidR="00A37058">
        <w:t>Durch die Festlegung der Folds wird dafür gesorgt, dass voneinander abhängige Datenpunkte demselben Fold zugeordnet werden</w:t>
      </w:r>
      <w:r w:rsidR="00693510">
        <w:t>,</w:t>
      </w:r>
      <w:r w:rsidR="00A37058">
        <w:t xml:space="preserve"> </w:t>
      </w:r>
      <w:r w:rsidR="00693510">
        <w:t>w</w:t>
      </w:r>
      <w:r w:rsidR="00A37058">
        <w:t>odurch eine Abhängigkeit zwischen</w:t>
      </w:r>
      <w:r w:rsidR="004B457B">
        <w:t xml:space="preserve"> den Folds und damit auch </w:t>
      </w:r>
      <w:r w:rsidR="00693510">
        <w:t xml:space="preserve">zwischen </w:t>
      </w:r>
      <w:r w:rsidR="00A37058">
        <w:t>Trainings- und Validierungsdaten vermieden wird.</w:t>
      </w:r>
    </w:p>
    <w:p w14:paraId="5BDAE589" w14:textId="16FAAE6A" w:rsidR="006F38A4" w:rsidRPr="00F66FF0" w:rsidRDefault="003445C3" w:rsidP="008502E5">
      <w:pPr>
        <w:spacing w:after="360"/>
      </w:pPr>
      <w:r>
        <w:t xml:space="preserve">Nachdem alle Kombinationen kreuzvalidiert wurden, kann auf das Modell mit den besten gefundenen Hyperparametern über das Klassenattribut </w:t>
      </w:r>
      <w:r w:rsidRPr="00BA7120">
        <w:rPr>
          <w:rStyle w:val="Code"/>
          <w:noProof/>
        </w:rPr>
        <w:t>best_estimator_</w:t>
      </w:r>
      <w:r>
        <w:t xml:space="preserve"> zugegriffen werden</w:t>
      </w:r>
      <w:r w:rsidR="00EC4E04">
        <w:t xml:space="preserve"> </w:t>
      </w:r>
      <w:sdt>
        <w:sdtPr>
          <w:alias w:val="To edit, see citavi.com/edit"/>
          <w:tag w:val="CitaviPlaceholder#dc58e2d5-ff69-447d-b4ef-298b4e991554"/>
          <w:id w:val="919595335"/>
          <w:placeholder>
            <w:docPart w:val="DefaultPlaceholder_-1854013440"/>
          </w:placeholder>
        </w:sdtPr>
        <w:sdtContent>
          <w:r w:rsidR="00EC4E04">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NzkxYTEwLWY4NzYtNGU5YS1iYjRjLTI3ZjdhMTdhNmM1MiIsIlJhbmdlTGVuZ3RoIjo0LCJSZWZlcmVuY2VJZCI6IjI3YWYzMTdkLTlmOTEtNDA0Ni04NDE5LTExYTE3Y2VjYzY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MYXN0TmFtZSI6InNjaWtpdC1sZWFybiIsIlByb3RlY3RlZCI6ZmFsc2UsIlNleCI6MCwiQ3JlYXRlZEJ5IjoiX0xlbm5pIEtvZXBwZXIiLCJDcmVhdGVkT24iOiIyMDIzLTA2LTI1VDE0OjM3OjIwIiwiTW9kaWZpZWRCeSI6Il9MZW5uaSBLb2VwcGVyIiwiSWQiOiI5NDk2ZTMxMC1lYjZlLTRkNjktOWQ3Yi0xNjNjMTJlZDJkMmEiLCJNb2RpZmllZE9uIjoiMjAyMy0wNi0yNVQxNDozNzoyMC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Npa2l0LWxlYXJuLm9yZy9zdGFibGUvIiwiVXJpU3RyaW5nIjoiaHR0cHM6Ly9zY2lraXQtbGVhcm4ub3JnL3N0YWJsZ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}</w:instrText>
          </w:r>
          <w:r w:rsidR="00EC4E04">
            <w:fldChar w:fldCharType="separate"/>
          </w:r>
          <w:r w:rsidR="006B2F4C">
            <w:t>[25]</w:t>
          </w:r>
          <w:r w:rsidR="00EC4E04">
            <w:fldChar w:fldCharType="end"/>
          </w:r>
        </w:sdtContent>
      </w:sdt>
      <w:r>
        <w:t>.</w:t>
      </w:r>
      <w:r w:rsidR="0098797A">
        <w:t xml:space="preserve"> Den nachfolgenden Tabellen Tab.</w:t>
      </w:r>
      <w:r w:rsidR="00EC4E04">
        <w:t xml:space="preserve"> </w:t>
      </w:r>
      <w:r w:rsidR="0098797A">
        <w:t>5 und Tab. 6 können die besten gefundenen Hyperparam</w:t>
      </w:r>
      <w:r w:rsidR="00EC4E04">
        <w:t>e</w:t>
      </w:r>
      <w:r w:rsidR="0098797A">
        <w:t>ter und die zugehörigen F1-Scores für die Support</w:t>
      </w:r>
      <w:r w:rsidR="00675F3D">
        <w:t>-</w:t>
      </w:r>
      <w:r w:rsidR="0098797A">
        <w:t>Ve</w:t>
      </w:r>
      <w:r w:rsidR="00EC4E04">
        <w:t>c</w:t>
      </w:r>
      <w:r w:rsidR="0098797A">
        <w:t>tor</w:t>
      </w:r>
      <w:r w:rsidR="00675F3D">
        <w:t>-</w:t>
      </w:r>
      <w:r w:rsidR="0098797A">
        <w:t xml:space="preserve"> bzw. die Random</w:t>
      </w:r>
      <w:r w:rsidR="00675F3D">
        <w:t>-</w:t>
      </w:r>
      <w:r w:rsidR="0098797A">
        <w:t>Forest</w:t>
      </w:r>
      <w:r w:rsidR="00675F3D">
        <w:t>-</w:t>
      </w:r>
      <w:r w:rsidR="0098797A">
        <w:t xml:space="preserve">Klassifikatoren entnommen werden. </w:t>
      </w:r>
    </w:p>
    <w:tbl>
      <w:tblPr>
        <w:tblStyle w:val="zuTabStandard"/>
        <w:tblW w:w="0" w:type="auto"/>
        <w:tblLook w:val="04A0" w:firstRow="1" w:lastRow="0" w:firstColumn="1" w:lastColumn="0" w:noHBand="0" w:noVBand="1"/>
      </w:tblPr>
      <w:tblGrid>
        <w:gridCol w:w="1413"/>
        <w:gridCol w:w="1559"/>
        <w:gridCol w:w="1700"/>
        <w:gridCol w:w="1701"/>
        <w:gridCol w:w="2687"/>
      </w:tblGrid>
      <w:tr w:rsidR="00087204" w14:paraId="6DC1E55B" w14:textId="6D58EDC9" w:rsidTr="00087204">
        <w:trPr>
          <w:cnfStyle w:val="100000000000" w:firstRow="1" w:lastRow="0" w:firstColumn="0" w:lastColumn="0" w:oddVBand="0" w:evenVBand="0" w:oddHBand="0" w:evenHBand="0" w:firstRowFirstColumn="0" w:firstRowLastColumn="0" w:lastRowFirstColumn="0" w:lastRowLastColumn="0"/>
        </w:trPr>
        <w:tc>
          <w:tcPr>
            <w:tcW w:w="1413" w:type="dxa"/>
          </w:tcPr>
          <w:p w14:paraId="5A271896" w14:textId="3F5ED10D" w:rsidR="00E61E1B" w:rsidRDefault="00F01A4D" w:rsidP="00F50850">
            <w:pPr>
              <w:pStyle w:val="TabStandard"/>
            </w:pPr>
            <w:r>
              <w:t>I</w:t>
            </w:r>
            <w:r w:rsidR="00E61E1B">
              <w:t>ntervall</w:t>
            </w:r>
          </w:p>
        </w:tc>
        <w:tc>
          <w:tcPr>
            <w:tcW w:w="1559" w:type="dxa"/>
          </w:tcPr>
          <w:p w14:paraId="28E70657" w14:textId="36BE9ECE" w:rsidR="00E61E1B" w:rsidRDefault="00E61E1B" w:rsidP="00F50850">
            <w:pPr>
              <w:pStyle w:val="TabStandard"/>
            </w:pPr>
            <m:oMathPara>
              <m:oMath>
                <m:r>
                  <m:rPr>
                    <m:sty m:val="bi"/>
                  </m:rPr>
                  <w:rPr>
                    <w:rFonts w:ascii="Cambria Math" w:hAnsi="Cambria Math"/>
                  </w:rPr>
                  <m:t>C</m:t>
                </m:r>
              </m:oMath>
            </m:oMathPara>
          </w:p>
        </w:tc>
        <w:tc>
          <w:tcPr>
            <w:tcW w:w="1701" w:type="dxa"/>
          </w:tcPr>
          <w:p w14:paraId="6A29E619" w14:textId="0D2D611B" w:rsidR="00E61E1B" w:rsidRDefault="00E61E1B" w:rsidP="00F50850">
            <w:pPr>
              <w:pStyle w:val="TabStandard"/>
            </w:pPr>
            <m:oMathPara>
              <m:oMath>
                <m:r>
                  <m:rPr>
                    <m:sty m:val="bi"/>
                  </m:rPr>
                  <w:rPr>
                    <w:rFonts w:ascii="Cambria Math" w:hAnsi="Cambria Math"/>
                  </w:rPr>
                  <m:t>γ</m:t>
                </m:r>
              </m:oMath>
            </m:oMathPara>
          </w:p>
        </w:tc>
        <w:tc>
          <w:tcPr>
            <w:tcW w:w="1701" w:type="dxa"/>
          </w:tcPr>
          <w:p w14:paraId="41EAF4E6" w14:textId="55A685DD" w:rsidR="00E61E1B" w:rsidRPr="00E61E1B" w:rsidRDefault="000D605B" w:rsidP="00F50850">
            <w:pPr>
              <w:pStyle w:val="TabStandard"/>
              <w:rPr>
                <w:bCs/>
              </w:rPr>
            </w:pPr>
            <m:oMathPara>
              <m:oMath>
                <m:r>
                  <m:rPr>
                    <m:sty m:val="bi"/>
                  </m:rPr>
                  <w:rPr>
                    <w:rFonts w:ascii="Cambria Math" w:hAnsi="Cambria Math"/>
                  </w:rPr>
                  <m:t>K</m:t>
                </m:r>
                <m:d>
                  <m:dPr>
                    <m:ctrlPr>
                      <w:rPr>
                        <w:rFonts w:ascii="Cambria Math" w:hAnsi="Cambria Math"/>
                        <w:b w:val="0"/>
                        <w:i/>
                      </w:rPr>
                    </m:ctrlPr>
                  </m:dPr>
                  <m:e>
                    <m:r>
                      <m:rPr>
                        <m:sty m:val="bi"/>
                      </m:rPr>
                      <w:rPr>
                        <w:rFonts w:ascii="Cambria Math" w:hAnsi="Cambria Math"/>
                      </w:rPr>
                      <m:t>x, y</m:t>
                    </m:r>
                  </m:e>
                </m:d>
              </m:oMath>
            </m:oMathPara>
          </w:p>
        </w:tc>
        <w:tc>
          <w:tcPr>
            <w:tcW w:w="2688" w:type="dxa"/>
          </w:tcPr>
          <w:p w14:paraId="07A71AB4" w14:textId="05865AD8" w:rsidR="00E61E1B" w:rsidRPr="00E61E1B" w:rsidRDefault="00E61E1B" w:rsidP="00F50850">
            <w:pPr>
              <w:pStyle w:val="TabStandard"/>
              <w:rPr>
                <w:bCs/>
              </w:rPr>
            </w:pPr>
            <w:r w:rsidRPr="00E61E1B">
              <w:rPr>
                <w:bCs/>
              </w:rPr>
              <w:t>F1-Score (Validierung)</w:t>
            </w:r>
          </w:p>
        </w:tc>
      </w:tr>
      <w:tr w:rsidR="00E61E1B" w14:paraId="12154031" w14:textId="30B82769" w:rsidTr="00087204">
        <w:tc>
          <w:tcPr>
            <w:tcW w:w="1413" w:type="dxa"/>
          </w:tcPr>
          <w:p w14:paraId="4288D10A" w14:textId="0F606711" w:rsidR="00E61E1B" w:rsidRPr="00CF7F21" w:rsidRDefault="00E61E1B" w:rsidP="00F50850">
            <w:pPr>
              <w:pStyle w:val="TabStandard"/>
              <w:rPr>
                <w:bCs/>
              </w:rPr>
            </w:pPr>
            <w:r w:rsidRPr="00CF7F21">
              <w:rPr>
                <w:bCs/>
              </w:rPr>
              <w:t>1</w:t>
            </w:r>
            <w:r w:rsidR="00087204" w:rsidRPr="00CF7F21">
              <w:rPr>
                <w:bCs/>
              </w:rPr>
              <w:t>s</w:t>
            </w:r>
          </w:p>
        </w:tc>
        <w:tc>
          <w:tcPr>
            <w:tcW w:w="1559" w:type="dxa"/>
          </w:tcPr>
          <w:p w14:paraId="15C84593" w14:textId="509285C7" w:rsidR="00E61E1B" w:rsidRPr="00CF7F21" w:rsidRDefault="00C023A0" w:rsidP="00F50850">
            <w:pPr>
              <w:pStyle w:val="TabStandard"/>
            </w:pPr>
            <w:r w:rsidRPr="00CF7F21">
              <w:t>10</w:t>
            </w:r>
          </w:p>
        </w:tc>
        <w:tc>
          <w:tcPr>
            <w:tcW w:w="1701" w:type="dxa"/>
          </w:tcPr>
          <w:p w14:paraId="502F3BB5" w14:textId="7D65D858" w:rsidR="00E61E1B" w:rsidRPr="00CF7F21" w:rsidRDefault="007166C9" w:rsidP="00F50850">
            <w:pPr>
              <w:pStyle w:val="TabStandard"/>
            </w:pPr>
            <w:r w:rsidRPr="00CF7F21">
              <w:t>0.01</w:t>
            </w:r>
          </w:p>
        </w:tc>
        <w:tc>
          <w:tcPr>
            <w:tcW w:w="1701" w:type="dxa"/>
          </w:tcPr>
          <w:p w14:paraId="3F21E32E" w14:textId="0B7C8FA1" w:rsidR="00E61E1B" w:rsidRPr="00CF7F21" w:rsidRDefault="007166C9" w:rsidP="00F50850">
            <w:pPr>
              <w:pStyle w:val="TabStandard"/>
            </w:pPr>
            <w:r w:rsidRPr="00CF7F21">
              <w:t>RBF</w:t>
            </w:r>
          </w:p>
        </w:tc>
        <w:tc>
          <w:tcPr>
            <w:tcW w:w="2688" w:type="dxa"/>
          </w:tcPr>
          <w:p w14:paraId="23CCAD94" w14:textId="45AD5718" w:rsidR="00E61E1B" w:rsidRPr="00CF7F21" w:rsidRDefault="00E61E1B" w:rsidP="00F50850">
            <w:pPr>
              <w:pStyle w:val="TabStandard"/>
            </w:pPr>
            <w:r w:rsidRPr="00CF7F21">
              <w:t>0</w:t>
            </w:r>
            <w:r w:rsidR="00EC6707" w:rsidRPr="00CF7F21">
              <w:t>,</w:t>
            </w:r>
            <w:r w:rsidRPr="00CF7F21">
              <w:t>9</w:t>
            </w:r>
            <w:r w:rsidR="00C023A0" w:rsidRPr="00CF7F21">
              <w:t>357</w:t>
            </w:r>
          </w:p>
        </w:tc>
      </w:tr>
      <w:tr w:rsidR="00E61E1B" w14:paraId="49883835" w14:textId="7E2BD6B6" w:rsidTr="00087204">
        <w:tc>
          <w:tcPr>
            <w:tcW w:w="1413" w:type="dxa"/>
          </w:tcPr>
          <w:p w14:paraId="544C6188" w14:textId="3E7410A6" w:rsidR="00E61E1B" w:rsidRPr="00251B07" w:rsidRDefault="00E61E1B" w:rsidP="00F50850">
            <w:pPr>
              <w:pStyle w:val="TabStandard"/>
              <w:rPr>
                <w:bCs/>
              </w:rPr>
            </w:pPr>
            <w:r w:rsidRPr="00251B07">
              <w:rPr>
                <w:bCs/>
              </w:rPr>
              <w:t>2</w:t>
            </w:r>
            <w:r w:rsidR="00087204" w:rsidRPr="00251B07">
              <w:rPr>
                <w:bCs/>
              </w:rPr>
              <w:t>s</w:t>
            </w:r>
          </w:p>
        </w:tc>
        <w:tc>
          <w:tcPr>
            <w:tcW w:w="1559" w:type="dxa"/>
          </w:tcPr>
          <w:p w14:paraId="11466E0F" w14:textId="13D06750" w:rsidR="00E61E1B" w:rsidRPr="00251B07" w:rsidRDefault="00CF7F21" w:rsidP="00F50850">
            <w:pPr>
              <w:pStyle w:val="TabStandard"/>
            </w:pPr>
            <w:r w:rsidRPr="00251B07">
              <w:t>2500</w:t>
            </w:r>
          </w:p>
        </w:tc>
        <w:tc>
          <w:tcPr>
            <w:tcW w:w="1701" w:type="dxa"/>
          </w:tcPr>
          <w:p w14:paraId="42AA8537" w14:textId="6791C7A4" w:rsidR="00E61E1B" w:rsidRPr="00251B07" w:rsidRDefault="007166C9" w:rsidP="00F50850">
            <w:pPr>
              <w:pStyle w:val="TabStandard"/>
            </w:pPr>
            <w:r w:rsidRPr="00251B07">
              <w:t>0.01</w:t>
            </w:r>
          </w:p>
        </w:tc>
        <w:tc>
          <w:tcPr>
            <w:tcW w:w="1701" w:type="dxa"/>
          </w:tcPr>
          <w:p w14:paraId="55F8EC25" w14:textId="126B0259" w:rsidR="00E61E1B" w:rsidRPr="00251B07" w:rsidRDefault="007166C9" w:rsidP="00F50850">
            <w:pPr>
              <w:pStyle w:val="TabStandard"/>
            </w:pPr>
            <w:r w:rsidRPr="00251B07">
              <w:t>RBF</w:t>
            </w:r>
          </w:p>
        </w:tc>
        <w:tc>
          <w:tcPr>
            <w:tcW w:w="2688" w:type="dxa"/>
          </w:tcPr>
          <w:p w14:paraId="72D8FD0C" w14:textId="222101BD" w:rsidR="00E61E1B" w:rsidRPr="00251B07" w:rsidRDefault="007166C9" w:rsidP="00F50850">
            <w:pPr>
              <w:pStyle w:val="TabStandard"/>
            </w:pPr>
            <w:r w:rsidRPr="00251B07">
              <w:t>0</w:t>
            </w:r>
            <w:r w:rsidR="00EC6707" w:rsidRPr="00251B07">
              <w:t>,</w:t>
            </w:r>
            <w:r w:rsidRPr="00251B07">
              <w:t>93</w:t>
            </w:r>
            <w:r w:rsidR="00C023A0" w:rsidRPr="00251B07">
              <w:t>91</w:t>
            </w:r>
          </w:p>
        </w:tc>
      </w:tr>
    </w:tbl>
    <w:p w14:paraId="3D2A6112" w14:textId="0C6F1C09" w:rsidR="00735608" w:rsidRDefault="006E4C6E" w:rsidP="00AD7D24">
      <w:pPr>
        <w:pStyle w:val="Beschriftung"/>
      </w:pPr>
      <w:bookmarkStart w:id="114" w:name="_Toc143696948"/>
      <w:bookmarkStart w:id="115" w:name="_Toc144726744"/>
      <w:r>
        <w:t xml:space="preserve">Tab. </w:t>
      </w:r>
      <w:fldSimple w:instr=" SEQ Tab. \* ARABIC ">
        <w:r w:rsidR="008514D7">
          <w:rPr>
            <w:noProof/>
          </w:rPr>
          <w:t>5</w:t>
        </w:r>
      </w:fldSimple>
      <w:r>
        <w:t xml:space="preserve">: </w:t>
      </w:r>
      <w:r w:rsidR="00AD7D24">
        <w:tab/>
      </w:r>
      <w:r w:rsidR="00735608">
        <w:t xml:space="preserve">Ergebnisse der </w:t>
      </w:r>
      <w:r w:rsidR="00F81A9A">
        <w:t xml:space="preserve">Gittersuche für die </w:t>
      </w:r>
      <w:r w:rsidR="00675F3D">
        <w:t xml:space="preserve">dreiklassige </w:t>
      </w:r>
      <w:r w:rsidR="00F81A9A">
        <w:t>SVM</w:t>
      </w:r>
      <w:bookmarkEnd w:id="114"/>
      <w:bookmarkEnd w:id="115"/>
    </w:p>
    <w:p w14:paraId="43DCD8E3" w14:textId="77777777" w:rsidR="005C525B" w:rsidRPr="005C525B" w:rsidRDefault="005C525B" w:rsidP="005C525B"/>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087204" w:rsidRPr="00F01A4D" w14:paraId="08533794" w14:textId="77777777" w:rsidTr="00087204">
        <w:trPr>
          <w:cnfStyle w:val="100000000000" w:firstRow="1" w:lastRow="0" w:firstColumn="0" w:lastColumn="0" w:oddVBand="0" w:evenVBand="0" w:oddHBand="0" w:evenHBand="0" w:firstRowFirstColumn="0" w:firstRowLastColumn="0" w:lastRowFirstColumn="0" w:lastRowLastColumn="0"/>
        </w:trPr>
        <w:tc>
          <w:tcPr>
            <w:tcW w:w="1124" w:type="dxa"/>
          </w:tcPr>
          <w:p w14:paraId="0295E1D0" w14:textId="225FF590" w:rsidR="00F01A4D" w:rsidRDefault="00087204" w:rsidP="00F50850">
            <w:pPr>
              <w:pStyle w:val="TabStandard"/>
            </w:pPr>
            <w:r>
              <w:lastRenderedPageBreak/>
              <w:t>Intervall</w:t>
            </w:r>
          </w:p>
        </w:tc>
        <w:tc>
          <w:tcPr>
            <w:tcW w:w="856" w:type="dxa"/>
          </w:tcPr>
          <w:p w14:paraId="59AEED2D" w14:textId="5803FAB4" w:rsidR="00F01A4D" w:rsidRPr="00F01A4D" w:rsidRDefault="00000000" w:rsidP="00F50850">
            <w:pPr>
              <w:pStyle w:val="TabStandard"/>
            </w:pPr>
            <m:oMathPara>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Trees</m:t>
                    </m:r>
                  </m:sub>
                </m:sSub>
              </m:oMath>
            </m:oMathPara>
          </w:p>
        </w:tc>
        <w:tc>
          <w:tcPr>
            <w:tcW w:w="1479" w:type="dxa"/>
          </w:tcPr>
          <w:p w14:paraId="0501D27B" w14:textId="160C5037" w:rsidR="00F01A4D" w:rsidRPr="00087204" w:rsidRDefault="00000000" w:rsidP="00F50850">
            <w:pPr>
              <w:pStyle w:val="TabStandard"/>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4B048782" w14:textId="7E8D123E" w:rsidR="00F01A4D" w:rsidRDefault="00000000" w:rsidP="00F50850">
            <w:pPr>
              <w:pStyle w:val="TabStandard"/>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07CF60BF" w14:textId="26F566FF" w:rsidR="00F01A4D" w:rsidRPr="001A1E19" w:rsidRDefault="00000000" w:rsidP="00F50850">
            <w:pPr>
              <w:pStyle w:val="TabStandard"/>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d>
                  <m:dPr>
                    <m:ctrlPr>
                      <w:rPr>
                        <w:rFonts w:ascii="Cambria Math" w:hAnsi="Cambria Math"/>
                        <w:b w:val="0"/>
                        <w:i/>
                      </w:rPr>
                    </m:ctrlPr>
                  </m:dPr>
                  <m:e>
                    <m:r>
                      <m:rPr>
                        <m:sty m:val="bi"/>
                      </m:rPr>
                      <w:rPr>
                        <w:rFonts w:ascii="Cambria Math" w:hAnsi="Cambria Math"/>
                      </w:rPr>
                      <m:t>x</m:t>
                    </m:r>
                  </m:e>
                </m:d>
              </m:oMath>
            </m:oMathPara>
          </w:p>
        </w:tc>
        <w:tc>
          <w:tcPr>
            <w:tcW w:w="751" w:type="dxa"/>
          </w:tcPr>
          <w:p w14:paraId="39BF33B0" w14:textId="612F52D4" w:rsidR="00F01A4D" w:rsidRPr="001A1E19" w:rsidRDefault="00000000" w:rsidP="00F50850">
            <w:pPr>
              <w:pStyle w:val="TabStandard"/>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772EB888" w14:textId="6144A758" w:rsidR="00F01A4D" w:rsidRPr="001A1E19" w:rsidRDefault="00000000" w:rsidP="00F50850">
            <w:pPr>
              <w:pStyle w:val="TabStandard"/>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7DED012E" w14:textId="3D7CD8EB" w:rsidR="00F01A4D" w:rsidRPr="001A1E19" w:rsidRDefault="00087204" w:rsidP="00F50850">
            <w:pPr>
              <w:pStyle w:val="TabStandard"/>
            </w:pPr>
            <w:r w:rsidRPr="00E61E1B">
              <w:rPr>
                <w:bCs/>
              </w:rPr>
              <w:t>F1-Score (Validierung)</w:t>
            </w:r>
          </w:p>
        </w:tc>
      </w:tr>
      <w:tr w:rsidR="00087204" w:rsidRPr="00F01A4D" w14:paraId="4F2B88F5" w14:textId="77777777" w:rsidTr="00087204">
        <w:tc>
          <w:tcPr>
            <w:tcW w:w="1124" w:type="dxa"/>
          </w:tcPr>
          <w:p w14:paraId="7B87D199" w14:textId="4E49F2F3" w:rsidR="00F01A4D" w:rsidRPr="00CF7F21" w:rsidRDefault="00087204" w:rsidP="00F50850">
            <w:pPr>
              <w:pStyle w:val="TabStandard"/>
              <w:rPr>
                <w:bCs/>
              </w:rPr>
            </w:pPr>
            <w:r w:rsidRPr="00CF7F21">
              <w:rPr>
                <w:bCs/>
              </w:rPr>
              <w:t>1s</w:t>
            </w:r>
          </w:p>
        </w:tc>
        <w:tc>
          <w:tcPr>
            <w:tcW w:w="856" w:type="dxa"/>
          </w:tcPr>
          <w:p w14:paraId="4029A109" w14:textId="78DA1603" w:rsidR="00F01A4D" w:rsidRPr="00CF7F21" w:rsidRDefault="00C023A0" w:rsidP="00F50850">
            <w:pPr>
              <w:pStyle w:val="TabStandard"/>
            </w:pPr>
            <w:r w:rsidRPr="00CF7F21">
              <w:t>10</w:t>
            </w:r>
            <w:r w:rsidR="00087204" w:rsidRPr="00CF7F21">
              <w:t>00</w:t>
            </w:r>
          </w:p>
        </w:tc>
        <w:tc>
          <w:tcPr>
            <w:tcW w:w="1479" w:type="dxa"/>
          </w:tcPr>
          <w:p w14:paraId="0ADA5C11" w14:textId="462D1600" w:rsidR="00F01A4D" w:rsidRPr="00CF7F21" w:rsidRDefault="00087204" w:rsidP="00F50850">
            <w:pPr>
              <w:pStyle w:val="TabStandard"/>
            </w:pPr>
            <w:r w:rsidRPr="00CF7F21">
              <w:t>50%</w:t>
            </w:r>
          </w:p>
        </w:tc>
        <w:tc>
          <w:tcPr>
            <w:tcW w:w="1046" w:type="dxa"/>
          </w:tcPr>
          <w:p w14:paraId="2480DA90" w14:textId="2B354187" w:rsidR="00F01A4D" w:rsidRPr="00CF7F21" w:rsidRDefault="00087204" w:rsidP="00F50850">
            <w:pPr>
              <w:pStyle w:val="TabStandard"/>
            </w:pPr>
            <w:r w:rsidRPr="00CF7F21">
              <w:t>20</w:t>
            </w:r>
          </w:p>
        </w:tc>
        <w:tc>
          <w:tcPr>
            <w:tcW w:w="1248" w:type="dxa"/>
          </w:tcPr>
          <w:p w14:paraId="7E4D8313" w14:textId="06A6BAD4" w:rsidR="00F01A4D" w:rsidRPr="00CF7F21" w:rsidRDefault="00000000" w:rsidP="00F50850">
            <w:pPr>
              <w:pStyle w:val="TabStandard"/>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7EAA7C04" w14:textId="652A5B45" w:rsidR="00F01A4D" w:rsidRPr="00CF7F21" w:rsidRDefault="00087204" w:rsidP="00F50850">
            <w:pPr>
              <w:pStyle w:val="TabStandard"/>
            </w:pPr>
            <w:r w:rsidRPr="00CF7F21">
              <w:t>2</w:t>
            </w:r>
          </w:p>
        </w:tc>
        <w:tc>
          <w:tcPr>
            <w:tcW w:w="960" w:type="dxa"/>
          </w:tcPr>
          <w:p w14:paraId="6D649911" w14:textId="197DE567" w:rsidR="00F01A4D" w:rsidRPr="00CF7F21" w:rsidRDefault="00087204" w:rsidP="00F50850">
            <w:pPr>
              <w:pStyle w:val="TabStandard"/>
            </w:pPr>
            <w:r w:rsidRPr="00CF7F21">
              <w:t>4</w:t>
            </w:r>
          </w:p>
        </w:tc>
        <w:tc>
          <w:tcPr>
            <w:tcW w:w="1603" w:type="dxa"/>
          </w:tcPr>
          <w:p w14:paraId="483C5F94" w14:textId="32DA78C2" w:rsidR="00F01A4D" w:rsidRPr="00CF7F21" w:rsidRDefault="00087204" w:rsidP="00F50850">
            <w:pPr>
              <w:pStyle w:val="TabStandard"/>
            </w:pPr>
            <w:r w:rsidRPr="00CF7F21">
              <w:t>0</w:t>
            </w:r>
            <w:r w:rsidR="00EC6707" w:rsidRPr="00CF7F21">
              <w:t>,</w:t>
            </w:r>
            <w:r w:rsidRPr="00CF7F21">
              <w:t>93</w:t>
            </w:r>
            <w:r w:rsidR="00C023A0" w:rsidRPr="00CF7F21">
              <w:t>69</w:t>
            </w:r>
          </w:p>
        </w:tc>
      </w:tr>
      <w:tr w:rsidR="00087204" w:rsidRPr="00F01A4D" w14:paraId="75F8E1F0" w14:textId="77777777" w:rsidTr="00087204">
        <w:tc>
          <w:tcPr>
            <w:tcW w:w="1124" w:type="dxa"/>
          </w:tcPr>
          <w:p w14:paraId="5431F0D3" w14:textId="1334FEE0" w:rsidR="00F01A4D" w:rsidRPr="00251B07" w:rsidRDefault="00087204" w:rsidP="00F50850">
            <w:pPr>
              <w:pStyle w:val="TabStandard"/>
              <w:rPr>
                <w:bCs/>
              </w:rPr>
            </w:pPr>
            <w:r w:rsidRPr="00251B07">
              <w:rPr>
                <w:bCs/>
              </w:rPr>
              <w:t>2s</w:t>
            </w:r>
          </w:p>
        </w:tc>
        <w:tc>
          <w:tcPr>
            <w:tcW w:w="856" w:type="dxa"/>
          </w:tcPr>
          <w:p w14:paraId="45B13B58" w14:textId="467C4543" w:rsidR="00F01A4D" w:rsidRPr="00251B07" w:rsidRDefault="00C023A0" w:rsidP="00F50850">
            <w:pPr>
              <w:pStyle w:val="TabStandard"/>
            </w:pPr>
            <w:r w:rsidRPr="00251B07">
              <w:t>5</w:t>
            </w:r>
            <w:r w:rsidR="00087204" w:rsidRPr="00251B07">
              <w:t>00</w:t>
            </w:r>
          </w:p>
        </w:tc>
        <w:tc>
          <w:tcPr>
            <w:tcW w:w="1479" w:type="dxa"/>
          </w:tcPr>
          <w:p w14:paraId="141CE3AF" w14:textId="2185AF25" w:rsidR="00F01A4D" w:rsidRPr="00251B07" w:rsidRDefault="00C023A0" w:rsidP="00F50850">
            <w:pPr>
              <w:pStyle w:val="TabStandard"/>
            </w:pPr>
            <w:r w:rsidRPr="00251B07">
              <w:t>100</w:t>
            </w:r>
            <w:r w:rsidR="00087204" w:rsidRPr="00251B07">
              <w:t>%</w:t>
            </w:r>
          </w:p>
        </w:tc>
        <w:tc>
          <w:tcPr>
            <w:tcW w:w="1046" w:type="dxa"/>
          </w:tcPr>
          <w:p w14:paraId="1AF0B5FB" w14:textId="390304A4" w:rsidR="00F01A4D" w:rsidRPr="00251B07" w:rsidRDefault="00C023A0" w:rsidP="00F50850">
            <w:pPr>
              <w:pStyle w:val="TabStandard"/>
            </w:pPr>
            <w:r w:rsidRPr="00251B07">
              <w:t>1</w:t>
            </w:r>
            <w:r w:rsidR="00087204" w:rsidRPr="00251B07">
              <w:t>0</w:t>
            </w:r>
          </w:p>
        </w:tc>
        <w:tc>
          <w:tcPr>
            <w:tcW w:w="1248" w:type="dxa"/>
          </w:tcPr>
          <w:p w14:paraId="1F82242B" w14:textId="3463726D" w:rsidR="00F01A4D" w:rsidRPr="00251B07" w:rsidRDefault="00000000" w:rsidP="00F50850">
            <w:pPr>
              <w:pStyle w:val="TabStandard"/>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5EB2521F" w14:textId="03E1A263" w:rsidR="00F01A4D" w:rsidRPr="00251B07" w:rsidRDefault="00087204" w:rsidP="00F50850">
            <w:pPr>
              <w:pStyle w:val="TabStandard"/>
            </w:pPr>
            <w:r w:rsidRPr="00251B07">
              <w:t>2</w:t>
            </w:r>
          </w:p>
        </w:tc>
        <w:tc>
          <w:tcPr>
            <w:tcW w:w="960" w:type="dxa"/>
          </w:tcPr>
          <w:p w14:paraId="7A055A8E" w14:textId="24CEF7FE" w:rsidR="00F01A4D" w:rsidRPr="00251B07" w:rsidRDefault="00087204" w:rsidP="00F50850">
            <w:pPr>
              <w:pStyle w:val="TabStandard"/>
            </w:pPr>
            <w:r w:rsidRPr="00251B07">
              <w:t>4</w:t>
            </w:r>
          </w:p>
        </w:tc>
        <w:tc>
          <w:tcPr>
            <w:tcW w:w="1603" w:type="dxa"/>
          </w:tcPr>
          <w:p w14:paraId="5249D839" w14:textId="7B83D14D" w:rsidR="00F01A4D" w:rsidRPr="00251B07" w:rsidRDefault="00087204" w:rsidP="00F50850">
            <w:pPr>
              <w:pStyle w:val="TabStandard"/>
            </w:pPr>
            <w:r w:rsidRPr="00251B07">
              <w:t>0</w:t>
            </w:r>
            <w:r w:rsidR="00EC6707" w:rsidRPr="00251B07">
              <w:t>,</w:t>
            </w:r>
            <w:r w:rsidRPr="00251B07">
              <w:t>94</w:t>
            </w:r>
            <w:r w:rsidR="00C023A0" w:rsidRPr="00251B07">
              <w:t>57</w:t>
            </w:r>
          </w:p>
        </w:tc>
      </w:tr>
    </w:tbl>
    <w:p w14:paraId="5386308B" w14:textId="70C51A1B" w:rsidR="00F01A4D" w:rsidRDefault="006E4C6E" w:rsidP="00AD7D24">
      <w:pPr>
        <w:pStyle w:val="Beschriftung"/>
      </w:pPr>
      <w:bookmarkStart w:id="116" w:name="_Toc143696949"/>
      <w:bookmarkStart w:id="117" w:name="_Toc144726745"/>
      <w:r>
        <w:t xml:space="preserve">Tab. </w:t>
      </w:r>
      <w:fldSimple w:instr=" SEQ Tab. \* ARABIC ">
        <w:r w:rsidR="008514D7">
          <w:rPr>
            <w:noProof/>
          </w:rPr>
          <w:t>6</w:t>
        </w:r>
      </w:fldSimple>
      <w:r>
        <w:t xml:space="preserve">: </w:t>
      </w:r>
      <w:r w:rsidR="00AD7D24">
        <w:tab/>
      </w:r>
      <w:r w:rsidR="00F81A9A">
        <w:t xml:space="preserve">Ergebnisse der Gittersuche für den </w:t>
      </w:r>
      <w:r w:rsidR="00675F3D">
        <w:t xml:space="preserve">dreiklassigen </w:t>
      </w:r>
      <w:r w:rsidR="00F81A9A">
        <w:t>Random</w:t>
      </w:r>
      <w:r w:rsidR="000A2F5D">
        <w:t xml:space="preserve"> </w:t>
      </w:r>
      <w:r w:rsidR="00F81A9A">
        <w:t>Forest</w:t>
      </w:r>
      <w:bookmarkEnd w:id="116"/>
      <w:bookmarkEnd w:id="117"/>
    </w:p>
    <w:p w14:paraId="5807E7E6" w14:textId="77777777" w:rsidR="0061291C" w:rsidRDefault="0061291C" w:rsidP="0061291C"/>
    <w:p w14:paraId="220C8034" w14:textId="5CBCA949" w:rsidR="00426777" w:rsidRPr="00251B07" w:rsidRDefault="00627AFB" w:rsidP="0061291C">
      <w:r w:rsidRPr="00251B07">
        <w:t xml:space="preserve">Wie zu erkennen ist, erreichen alle optimierten Modelle einen F1-Score von über </w:t>
      </w:r>
      <w:r w:rsidR="00A143D2" w:rsidRPr="00251B07">
        <w:t>0,</w:t>
      </w:r>
      <w:r w:rsidR="0079395D" w:rsidRPr="00251B07">
        <w:t>9350</w:t>
      </w:r>
      <w:r w:rsidRPr="00251B07">
        <w:t xml:space="preserve">. </w:t>
      </w:r>
      <w:r w:rsidR="00426777" w:rsidRPr="00251B07">
        <w:t xml:space="preserve">Es fällt auf, dass die Erhöhung des </w:t>
      </w:r>
      <w:r w:rsidR="004831A3" w:rsidRPr="00251B07">
        <w:t xml:space="preserve">Aufnahmeintervalls </w:t>
      </w:r>
      <w:r w:rsidR="00E75B80" w:rsidRPr="00251B07">
        <w:t xml:space="preserve">auf </w:t>
      </w:r>
      <w:r w:rsidR="007C5A97" w:rsidRPr="00251B07">
        <w:t>zwei Sekunden</w:t>
      </w:r>
      <w:r w:rsidR="00426777" w:rsidRPr="00251B07">
        <w:t xml:space="preserve"> scheinbar einen positiven Effekt auf beide Klassifikationsverfahren</w:t>
      </w:r>
      <w:r w:rsidR="00B968E3" w:rsidRPr="00251B07">
        <w:t xml:space="preserve"> </w:t>
      </w:r>
      <w:r w:rsidR="00AA5CB1" w:rsidRPr="00251B07">
        <w:t>besitzt</w:t>
      </w:r>
      <w:r w:rsidR="00426777" w:rsidRPr="00251B07">
        <w:t xml:space="preserve">. </w:t>
      </w:r>
      <w:r w:rsidR="00B968E3" w:rsidRPr="00251B07">
        <w:t xml:space="preserve">Besonders stark profitiert hiervon </w:t>
      </w:r>
      <w:r w:rsidR="00E10A1A" w:rsidRPr="00251B07">
        <w:t xml:space="preserve">jedoch </w:t>
      </w:r>
      <w:r w:rsidR="00B968E3" w:rsidRPr="00251B07">
        <w:t>der Random</w:t>
      </w:r>
      <w:r w:rsidR="000A2F5D" w:rsidRPr="00251B07">
        <w:t xml:space="preserve"> </w:t>
      </w:r>
      <w:r w:rsidR="00B968E3" w:rsidRPr="00251B07">
        <w:t xml:space="preserve">Forest, der auf dem </w:t>
      </w:r>
      <w:r w:rsidR="00E75B80" w:rsidRPr="00251B07">
        <w:t xml:space="preserve">entsprechenden </w:t>
      </w:r>
      <w:r w:rsidR="00B968E3" w:rsidRPr="00251B07">
        <w:t>Datensatz</w:t>
      </w:r>
      <w:r w:rsidR="00E75B80" w:rsidRPr="00251B07">
        <w:t xml:space="preserve"> mit</w:t>
      </w:r>
      <w:r w:rsidR="00B968E3" w:rsidRPr="00251B07">
        <w:t xml:space="preserve"> einem F1-Score von </w:t>
      </w:r>
      <w:r w:rsidR="00A143D2" w:rsidRPr="00251B07">
        <w:t>0,</w:t>
      </w:r>
      <w:r w:rsidR="00B968E3" w:rsidRPr="00251B07">
        <w:t xml:space="preserve">9457 die beste </w:t>
      </w:r>
      <w:r w:rsidR="00251B07" w:rsidRPr="00251B07">
        <w:t>Validierungsb</w:t>
      </w:r>
      <w:r w:rsidR="00B968E3" w:rsidRPr="00251B07">
        <w:t>ewertung unter allen optimierten Modellen erreichen konnte</w:t>
      </w:r>
      <w:r w:rsidR="00BC57C8" w:rsidRPr="00251B07">
        <w:t xml:space="preserve"> und entsprechend für die Vorhersage des Matching-Modus auf Basis von Sequenzen mit einem </w:t>
      </w:r>
      <w:r w:rsidR="004831A3" w:rsidRPr="00251B07">
        <w:t xml:space="preserve">Aufnahmeintervall </w:t>
      </w:r>
      <w:r w:rsidR="00BC57C8" w:rsidRPr="00251B07">
        <w:t xml:space="preserve">von </w:t>
      </w:r>
      <w:r w:rsidR="007C5A97" w:rsidRPr="00251B07">
        <w:t>zwei Sekunden</w:t>
      </w:r>
      <w:r w:rsidR="00BC57C8" w:rsidRPr="00251B07">
        <w:t xml:space="preserve"> eingesetzt werden sollte. Auch für das Aufnahmeintervall von </w:t>
      </w:r>
      <w:r w:rsidR="007C5A97" w:rsidRPr="00251B07">
        <w:t>einer Sekunde</w:t>
      </w:r>
      <w:r w:rsidR="00BC57C8" w:rsidRPr="00251B07">
        <w:t xml:space="preserve"> erzielt der Random</w:t>
      </w:r>
      <w:r w:rsidR="000A2F5D" w:rsidRPr="00251B07">
        <w:t xml:space="preserve"> </w:t>
      </w:r>
      <w:r w:rsidR="00BC57C8" w:rsidRPr="00251B07">
        <w:t>Forest eine etwas bessere Leistung als der konkurrierende Support</w:t>
      </w:r>
      <w:r w:rsidR="00675F3D" w:rsidRPr="00251B07">
        <w:t>-</w:t>
      </w:r>
      <w:r w:rsidR="00BC57C8" w:rsidRPr="00251B07">
        <w:t>Vector</w:t>
      </w:r>
      <w:r w:rsidR="00675F3D" w:rsidRPr="00251B07">
        <w:t>-</w:t>
      </w:r>
      <w:r w:rsidR="00BC57C8" w:rsidRPr="00251B07">
        <w:t xml:space="preserve">Klassifikator und ist diesem somit vorzuziehen. </w:t>
      </w:r>
    </w:p>
    <w:p w14:paraId="32A9C043" w14:textId="6DC5A228" w:rsidR="00492051" w:rsidRDefault="00693EC4" w:rsidP="00492051">
      <w:pPr>
        <w:pStyle w:val="berschrift3"/>
      </w:pPr>
      <w:bookmarkStart w:id="118" w:name="_Toc144726477"/>
      <w:r>
        <w:t>Evaluierung</w:t>
      </w:r>
      <w:r w:rsidR="003D33AD">
        <w:t xml:space="preserve"> </w:t>
      </w:r>
      <w:r w:rsidR="00A34800">
        <w:t>auf den Testdaten</w:t>
      </w:r>
      <w:bookmarkEnd w:id="118"/>
    </w:p>
    <w:p w14:paraId="4C26E8E9" w14:textId="7B2ADF36" w:rsidR="00A47C14" w:rsidRDefault="00032514" w:rsidP="00CA2309">
      <w:r>
        <w:t xml:space="preserve">Da eine Hyperparameteroptimierung </w:t>
      </w:r>
      <w:r w:rsidR="00FB5DF4">
        <w:t xml:space="preserve">und Modellauswahl </w:t>
      </w:r>
      <w:r>
        <w:t>grundsätzlich auf Basis der Validierungs</w:t>
      </w:r>
      <w:r w:rsidR="009C1B89">
        <w:t>bewertung</w:t>
      </w:r>
      <w:r>
        <w:t xml:space="preserve"> erfolgt, wurden im letzten </w:t>
      </w:r>
      <w:r w:rsidR="00EC4E04">
        <w:t>Unterabschnitt</w:t>
      </w:r>
      <w:r>
        <w:t xml:space="preserve"> bereits die beiden Random</w:t>
      </w:r>
      <w:r w:rsidR="00675F3D">
        <w:t>-</w:t>
      </w:r>
      <w:r>
        <w:t>Forest</w:t>
      </w:r>
      <w:r w:rsidR="00675F3D">
        <w:t>-</w:t>
      </w:r>
      <w:r>
        <w:t>Klassifikatoren als</w:t>
      </w:r>
      <w:r w:rsidR="00E73B37">
        <w:t xml:space="preserve"> endgültige</w:t>
      </w:r>
      <w:r>
        <w:t xml:space="preserve"> Modelle für die Vorhersage des Matching-Modus festgelegt. </w:t>
      </w:r>
      <w:r w:rsidR="009C1B89">
        <w:t xml:space="preserve">Durch die Abhängigkeit zwischen Modellauswahl und Validierungsbewertung eignen sich die </w:t>
      </w:r>
      <w:r w:rsidR="00E73B37">
        <w:t>zugehörigen F1-Scores</w:t>
      </w:r>
      <w:r w:rsidR="009C1B89">
        <w:t xml:space="preserve"> jedoch</w:t>
      </w:r>
      <w:r w:rsidR="00E73B37">
        <w:t xml:space="preserve"> nicht zur Abschätzung </w:t>
      </w:r>
      <w:r w:rsidR="00746E38">
        <w:t xml:space="preserve">der Verallgemeinerungsfähigkeit der Modelle. </w:t>
      </w:r>
      <w:r w:rsidR="000E52C6">
        <w:t xml:space="preserve">Deswegen werden </w:t>
      </w:r>
      <w:r w:rsidR="00FB5DF4">
        <w:t>die</w:t>
      </w:r>
      <w:r w:rsidR="000E52C6">
        <w:t xml:space="preserve"> Modelle im </w:t>
      </w:r>
      <w:r w:rsidR="00E930D5">
        <w:t>Folgenden</w:t>
      </w:r>
      <w:r w:rsidR="000E52C6">
        <w:t xml:space="preserve"> auf Basis der </w:t>
      </w:r>
      <w:r w:rsidR="00E930D5">
        <w:t xml:space="preserve">zugehörigen Testdatensätze evaluiert, wobei besondere Aufmerksamkeit auf die </w:t>
      </w:r>
      <w:r w:rsidR="00531A3A">
        <w:t>Sensitivität</w:t>
      </w:r>
      <w:r w:rsidR="00E930D5">
        <w:t xml:space="preserve"> der Modelle gelegt wird.</w:t>
      </w:r>
    </w:p>
    <w:p w14:paraId="7EC998E9" w14:textId="7FC5E510" w:rsidR="00E930D5" w:rsidRPr="00251B07" w:rsidRDefault="00A3436D" w:rsidP="009C1B89">
      <w:pPr>
        <w:spacing w:after="0"/>
      </w:pPr>
      <w:r w:rsidRPr="00251B07">
        <w:t xml:space="preserve">Für ein Aufnahmeintervall von einer Sekunde ergibt sich </w:t>
      </w:r>
      <w:r w:rsidR="00531A3A" w:rsidRPr="00251B07">
        <w:t xml:space="preserve">dabei die in Abb. 22 dargestellte </w:t>
      </w:r>
      <w:r w:rsidR="00251B07" w:rsidRPr="00251B07">
        <w:t>Konfusionsmatrix, aus welcher mit Hilfe von Formel (2.12) die Sensitivität für die einzelnen Klassen abgeleitet werden kann</w:t>
      </w:r>
      <w:r w:rsidR="00531A3A" w:rsidRPr="00251B07">
        <w:t xml:space="preserve">. </w:t>
      </w:r>
      <w:r w:rsidR="00251B07" w:rsidRPr="00251B07">
        <w:t xml:space="preserve">Für die Klasse </w:t>
      </w:r>
      <w:r w:rsidR="00251B07" w:rsidRPr="009C1B89">
        <w:rPr>
          <w:i/>
          <w:iCs/>
        </w:rPr>
        <w:t>Fußgänger</w:t>
      </w:r>
      <w:r w:rsidR="00697552" w:rsidRPr="00251B07">
        <w:t xml:space="preserve"> (Modus </w:t>
      </w:r>
      <w:r w:rsidR="00697552" w:rsidRPr="00251B07">
        <w:rPr>
          <w:i/>
          <w:iCs/>
        </w:rPr>
        <w:t>pedestrian</w:t>
      </w:r>
      <w:r w:rsidR="00697552" w:rsidRPr="00251B07">
        <w:t>)</w:t>
      </w:r>
      <w:r w:rsidR="00251B07" w:rsidRPr="00251B07">
        <w:t xml:space="preserve"> erreicht das Modell</w:t>
      </w:r>
      <w:r w:rsidR="00697552" w:rsidRPr="00251B07">
        <w:t xml:space="preserve"> eine </w:t>
      </w:r>
      <w:r w:rsidR="00A47C14" w:rsidRPr="00251B07">
        <w:t xml:space="preserve">hervorragende </w:t>
      </w:r>
      <w:r w:rsidR="00697552" w:rsidRPr="00251B07">
        <w:t xml:space="preserve">Sensitivität von </w:t>
      </w:r>
      <w:r w:rsidR="0079395D" w:rsidRPr="00251B07">
        <w:t xml:space="preserve">etwa </w:t>
      </w:r>
      <w:r w:rsidR="00A143D2" w:rsidRPr="00251B07">
        <w:t>0,98</w:t>
      </w:r>
      <w:r w:rsidR="00697552" w:rsidRPr="00251B07">
        <w:t>, d</w:t>
      </w:r>
      <w:r w:rsidR="00B1636B">
        <w:t>as heißt,</w:t>
      </w:r>
      <w:r w:rsidR="00697552" w:rsidRPr="00251B07">
        <w:t xml:space="preserve"> 98% der Testdatenpunkte dieser Klasse werden korrekt vorhergesagt. Etwas schlechter, aber dennoch </w:t>
      </w:r>
      <w:r w:rsidR="00A47C14" w:rsidRPr="00251B07">
        <w:t>gut</w:t>
      </w:r>
      <w:r w:rsidR="00697552" w:rsidRPr="00251B07">
        <w:t xml:space="preserve">, schneidet das Modell mit einer Sensitivität von </w:t>
      </w:r>
      <w:r w:rsidR="00A143D2" w:rsidRPr="00251B07">
        <w:t>0,94</w:t>
      </w:r>
      <w:r w:rsidR="00697552" w:rsidRPr="00251B07">
        <w:t xml:space="preserve"> bei der Klassifikation von motorisierten </w:t>
      </w:r>
      <w:r w:rsidR="006329DC" w:rsidRPr="00251B07">
        <w:t>F</w:t>
      </w:r>
      <w:r w:rsidR="00697552" w:rsidRPr="00251B07">
        <w:t xml:space="preserve">ahrzeugen (Modus </w:t>
      </w:r>
      <w:r w:rsidR="00697552" w:rsidRPr="00251B07">
        <w:rPr>
          <w:i/>
          <w:iCs/>
        </w:rPr>
        <w:t>auto</w:t>
      </w:r>
      <w:r w:rsidR="00697552" w:rsidRPr="00251B07">
        <w:t>) ab. Die größten Schwierigkeiten bestehen bei der</w:t>
      </w:r>
      <w:r w:rsidR="006329DC" w:rsidRPr="00251B07">
        <w:t xml:space="preserve"> </w:t>
      </w:r>
      <w:r w:rsidR="00697552" w:rsidRPr="00251B07">
        <w:t xml:space="preserve">Klasse </w:t>
      </w:r>
      <w:r w:rsidR="006329DC" w:rsidRPr="009C1B89">
        <w:rPr>
          <w:i/>
          <w:iCs/>
        </w:rPr>
        <w:t>Fahrrad</w:t>
      </w:r>
      <w:r w:rsidR="00697552" w:rsidRPr="00251B07">
        <w:t xml:space="preserve"> (Modus </w:t>
      </w:r>
      <w:r w:rsidR="00697552" w:rsidRPr="00251B07">
        <w:rPr>
          <w:i/>
          <w:iCs/>
        </w:rPr>
        <w:t>bycicle</w:t>
      </w:r>
      <w:r w:rsidR="00697552" w:rsidRPr="00251B07">
        <w:t>)</w:t>
      </w:r>
      <w:r w:rsidR="002E5C64" w:rsidRPr="00251B07">
        <w:t xml:space="preserve">, für welche das Modell </w:t>
      </w:r>
      <w:proofErr w:type="gramStart"/>
      <w:r w:rsidR="00A47C14" w:rsidRPr="00251B07">
        <w:t>eine</w:t>
      </w:r>
      <w:r w:rsidR="006329DC" w:rsidRPr="00251B07">
        <w:t xml:space="preserve"> </w:t>
      </w:r>
      <w:r w:rsidR="00A47C14" w:rsidRPr="00251B07">
        <w:t>relativ</w:t>
      </w:r>
      <w:proofErr w:type="gramEnd"/>
      <w:r w:rsidR="00A47C14" w:rsidRPr="00251B07">
        <w:t xml:space="preserve"> </w:t>
      </w:r>
      <w:r w:rsidR="006329DC" w:rsidRPr="00251B07">
        <w:t>geringe</w:t>
      </w:r>
      <w:r w:rsidR="002E5C64" w:rsidRPr="00251B07">
        <w:t xml:space="preserve"> Sensitivität von </w:t>
      </w:r>
      <w:r w:rsidR="00A143D2" w:rsidRPr="00251B07">
        <w:t>0,89</w:t>
      </w:r>
      <w:r w:rsidR="002E5C64" w:rsidRPr="00251B07">
        <w:t xml:space="preserve"> aufweist.</w:t>
      </w:r>
      <w:r w:rsidR="006329DC" w:rsidRPr="00251B07">
        <w:t xml:space="preserve"> Der häufigste Fehler ist dabei eine Verwechslung von Fahrrädern und motorisierten Fahrzeugen. So werden ca. 11% </w:t>
      </w:r>
      <w:r w:rsidR="006329DC" w:rsidRPr="00251B07">
        <w:lastRenderedPageBreak/>
        <w:t xml:space="preserve">der Fahrräder fälschlicherweise als motorisiertes Fahrzeug klassifiziert. Umgekehrt beträgt die </w:t>
      </w:r>
      <w:r w:rsidR="00897900" w:rsidRPr="00251B07">
        <w:t>Rate der Fehlklassifikationen</w:t>
      </w:r>
      <w:r w:rsidR="006329DC" w:rsidRPr="00251B07">
        <w:t xml:space="preserve"> 4,8%.</w:t>
      </w:r>
      <w:r w:rsidR="006B3539">
        <w:t xml:space="preserve"> Ca. 1,6% der motorisierten Fahrzeuge werden der Klasse </w:t>
      </w:r>
      <w:r w:rsidR="006B3539" w:rsidRPr="009C1B89">
        <w:rPr>
          <w:i/>
          <w:iCs/>
        </w:rPr>
        <w:t>Fußgänger</w:t>
      </w:r>
      <w:r w:rsidR="006B3539">
        <w:t xml:space="preserve"> zugeordnet.</w:t>
      </w:r>
    </w:p>
    <w:p w14:paraId="694F2273" w14:textId="50B50474" w:rsidR="00A34800" w:rsidRDefault="00251B07" w:rsidP="009C1B89">
      <w:pPr>
        <w:pStyle w:val="AbbMitRahmen"/>
        <w:keepNext/>
        <w:spacing w:before="360"/>
      </w:pPr>
      <w:r w:rsidRPr="00251B07">
        <w:rPr>
          <w:noProof/>
        </w:rPr>
        <w:drawing>
          <wp:inline distT="0" distB="0" distL="0" distR="0" wp14:anchorId="4B78B79F" wp14:editId="09A29178">
            <wp:extent cx="3902400" cy="2592000"/>
            <wp:effectExtent l="0" t="0" r="3175" b="0"/>
            <wp:docPr id="1" name="Grafik 1" descr="Ein Bild, das Text, Screenshot, Farbigkei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Screenshot, Farbigkeit, Diagramm enthält.&#10;&#10;Automatisch generierte Beschreibung"/>
                    <pic:cNvPicPr/>
                  </pic:nvPicPr>
                  <pic:blipFill rotWithShape="1">
                    <a:blip r:embed="rId36"/>
                    <a:srcRect t="6193" b="1605"/>
                    <a:stretch/>
                  </pic:blipFill>
                  <pic:spPr bwMode="auto">
                    <a:xfrm>
                      <a:off x="0" y="0"/>
                      <a:ext cx="3902400" cy="2592000"/>
                    </a:xfrm>
                    <a:prstGeom prst="rect">
                      <a:avLst/>
                    </a:prstGeom>
                    <a:ln>
                      <a:noFill/>
                    </a:ln>
                    <a:extLst>
                      <a:ext uri="{53640926-AAD7-44D8-BBD7-CCE9431645EC}">
                        <a14:shadowObscured xmlns:a14="http://schemas.microsoft.com/office/drawing/2010/main"/>
                      </a:ext>
                    </a:extLst>
                  </pic:spPr>
                </pic:pic>
              </a:graphicData>
            </a:graphic>
          </wp:inline>
        </w:drawing>
      </w:r>
    </w:p>
    <w:p w14:paraId="620C3DE8" w14:textId="7EE38B01" w:rsidR="00A34800" w:rsidRDefault="006E4C6E" w:rsidP="00DF1FC9">
      <w:pPr>
        <w:pStyle w:val="Beschriftung"/>
        <w:ind w:left="1134" w:hanging="1134"/>
      </w:pPr>
      <w:bookmarkStart w:id="119" w:name="_Toc143696935"/>
      <w:bookmarkStart w:id="120" w:name="_Toc144726585"/>
      <w:r>
        <w:t xml:space="preserve">Abb. </w:t>
      </w:r>
      <w:fldSimple w:instr=" SEQ Abb. \* ARABIC ">
        <w:r w:rsidR="008514D7">
          <w:rPr>
            <w:noProof/>
          </w:rPr>
          <w:t>22</w:t>
        </w:r>
      </w:fldSimple>
      <w:r>
        <w:t xml:space="preserve">: </w:t>
      </w:r>
      <w:r w:rsidR="00AD7D24">
        <w:tab/>
      </w:r>
      <w:r w:rsidR="00FE6F35">
        <w:t xml:space="preserve">Konfusionsmatrix für die </w:t>
      </w:r>
      <w:r w:rsidR="00A34800">
        <w:t xml:space="preserve">Vorhersage des Matching-Modus bei einem </w:t>
      </w:r>
      <w:r w:rsidR="00DF1FC9">
        <w:t>Aufnahmei</w:t>
      </w:r>
      <w:r w:rsidR="00A34800">
        <w:t xml:space="preserve">ntervall von </w:t>
      </w:r>
      <w:bookmarkEnd w:id="119"/>
      <w:r w:rsidR="00DF1FC9">
        <w:t>einer Sekunde</w:t>
      </w:r>
      <w:bookmarkEnd w:id="120"/>
    </w:p>
    <w:p w14:paraId="296E8B03" w14:textId="77777777" w:rsidR="00FE5B78" w:rsidRPr="00FE5B78" w:rsidRDefault="00FE5B78" w:rsidP="00FE5B78"/>
    <w:p w14:paraId="591C6BA0" w14:textId="748729F1" w:rsidR="00FE5B78" w:rsidRPr="00251B07" w:rsidRDefault="00FE5B78" w:rsidP="00FE5B78">
      <w:r w:rsidRPr="00251B07">
        <w:t>Insgesamt erreicht der Random</w:t>
      </w:r>
      <w:r w:rsidR="00675F3D" w:rsidRPr="00251B07">
        <w:t>-</w:t>
      </w:r>
      <w:r w:rsidRPr="00251B07">
        <w:t>Forest</w:t>
      </w:r>
      <w:r w:rsidR="00675F3D" w:rsidRPr="00251B07">
        <w:t>-</w:t>
      </w:r>
      <w:r w:rsidRPr="00251B07">
        <w:t>Klassifikator für ein Aufnahmeintervall von einer Sekunde auf den Testdaten eine</w:t>
      </w:r>
      <w:r w:rsidR="00FB5DF4">
        <w:t>n</w:t>
      </w:r>
      <w:r w:rsidR="00AC05F7" w:rsidRPr="00251B07">
        <w:t xml:space="preserve"> gute</w:t>
      </w:r>
      <w:r w:rsidR="00FB5DF4">
        <w:t>n</w:t>
      </w:r>
      <w:r w:rsidR="00AC05F7" w:rsidRPr="00251B07">
        <w:t xml:space="preserve"> </w:t>
      </w:r>
      <w:r w:rsidRPr="00251B07">
        <w:t xml:space="preserve">F1-Score von </w:t>
      </w:r>
      <w:r w:rsidR="00A143D2" w:rsidRPr="00251B07">
        <w:t>0,</w:t>
      </w:r>
      <w:r w:rsidRPr="00251B07">
        <w:t xml:space="preserve">9318. </w:t>
      </w:r>
    </w:p>
    <w:p w14:paraId="2B271DD9" w14:textId="3DAD272E" w:rsidR="00492051" w:rsidRPr="00FB5DF4" w:rsidRDefault="00A47C14" w:rsidP="006B3539">
      <w:r w:rsidRPr="00FB5DF4">
        <w:t xml:space="preserve">Abb. 23 zeigt die </w:t>
      </w:r>
      <w:r w:rsidR="00FB5DF4">
        <w:t>Konfusionsmatrix</w:t>
      </w:r>
      <w:r w:rsidRPr="00FB5DF4">
        <w:t xml:space="preserve"> für ein Aufnahmeintervall von zwei Sekunden. Das zugehörige Modell erreicht für die Klasse Fußgänger eine nahezu perfekte Sensitivität von </w:t>
      </w:r>
      <w:r w:rsidR="00251B07" w:rsidRPr="00FB5DF4">
        <w:t>0,99</w:t>
      </w:r>
      <w:r w:rsidR="00A143D2" w:rsidRPr="00FB5DF4">
        <w:t xml:space="preserve">. </w:t>
      </w:r>
      <w:r w:rsidRPr="00FB5DF4">
        <w:t>Für motorisierte Fahrzeuge</w:t>
      </w:r>
      <w:r w:rsidR="00AC05F7" w:rsidRPr="00FB5DF4">
        <w:t xml:space="preserve"> </w:t>
      </w:r>
      <w:r w:rsidR="006B3539" w:rsidRPr="00FB5DF4">
        <w:t>ergibt sich aus der Matrix eine etwas geringere Sensitivität als beim vorher betrachteten Modell.</w:t>
      </w:r>
      <w:r w:rsidRPr="00FB5DF4">
        <w:t xml:space="preserve"> </w:t>
      </w:r>
      <w:r w:rsidR="006B3539" w:rsidRPr="00FB5DF4">
        <w:t>Konkret</w:t>
      </w:r>
      <w:r w:rsidRPr="00FB5DF4">
        <w:t xml:space="preserve"> beträgt</w:t>
      </w:r>
      <w:r w:rsidR="006B3539" w:rsidRPr="00FB5DF4">
        <w:t xml:space="preserve"> diese</w:t>
      </w:r>
      <w:r w:rsidRPr="00FB5DF4">
        <w:t xml:space="preserve"> </w:t>
      </w:r>
      <w:r w:rsidR="00A143D2" w:rsidRPr="00FB5DF4">
        <w:t>0,9</w:t>
      </w:r>
      <w:r w:rsidR="006B3539" w:rsidRPr="00FB5DF4">
        <w:t>3</w:t>
      </w:r>
      <w:r w:rsidRPr="00FB5DF4">
        <w:t>.</w:t>
      </w:r>
      <w:r w:rsidR="00897900" w:rsidRPr="00FB5DF4">
        <w:t xml:space="preserve"> </w:t>
      </w:r>
      <w:r w:rsidRPr="00FB5DF4">
        <w:t>E</w:t>
      </w:r>
      <w:r w:rsidR="006B3539" w:rsidRPr="00FB5DF4">
        <w:t>benfalls e</w:t>
      </w:r>
      <w:r w:rsidRPr="00FB5DF4">
        <w:t>twas verschlechtert hat sich die Sensitivität für</w:t>
      </w:r>
      <w:r w:rsidR="00AC05F7" w:rsidRPr="00FB5DF4">
        <w:t xml:space="preserve"> die Klasse</w:t>
      </w:r>
      <w:r w:rsidRPr="00FB5DF4">
        <w:t xml:space="preserve"> </w:t>
      </w:r>
      <w:r w:rsidR="00AC05F7" w:rsidRPr="00FB5DF4">
        <w:t>Fahrrad</w:t>
      </w:r>
      <w:r w:rsidRPr="00FB5DF4">
        <w:t xml:space="preserve">, welche nun lediglich </w:t>
      </w:r>
      <w:r w:rsidR="00A143D2" w:rsidRPr="00FB5DF4">
        <w:t>0,88</w:t>
      </w:r>
      <w:r w:rsidRPr="00FB5DF4">
        <w:t xml:space="preserve"> beträgt. </w:t>
      </w:r>
      <w:r w:rsidR="00394865" w:rsidRPr="00FB5DF4">
        <w:t xml:space="preserve">Die übrigen </w:t>
      </w:r>
      <w:r w:rsidR="00897900" w:rsidRPr="00FB5DF4">
        <w:t>12% der Datenpunkte dieser Klasse werden</w:t>
      </w:r>
      <w:r w:rsidR="00394865" w:rsidRPr="00FB5DF4">
        <w:t xml:space="preserve"> </w:t>
      </w:r>
      <w:r w:rsidR="006B3539" w:rsidRPr="00FB5DF4">
        <w:t>vor allem</w:t>
      </w:r>
      <w:r w:rsidR="00897900" w:rsidRPr="00FB5DF4">
        <w:t xml:space="preserve"> als motorisierte Fahrzeuge klassifiziert. Umgekehrt werden </w:t>
      </w:r>
      <w:r w:rsidR="006B3539" w:rsidRPr="00FB5DF4">
        <w:t>5</w:t>
      </w:r>
      <w:r w:rsidR="00897900" w:rsidRPr="00FB5DF4">
        <w:t xml:space="preserve">% der Datenpunkte </w:t>
      </w:r>
      <w:r w:rsidR="006B3539" w:rsidRPr="00FB5DF4">
        <w:t>falsch zugeordnet</w:t>
      </w:r>
      <w:r w:rsidR="00897900" w:rsidRPr="00FB5DF4">
        <w:t>.</w:t>
      </w:r>
      <w:r w:rsidR="006B3539" w:rsidRPr="00FB5DF4">
        <w:t xml:space="preserve"> Dass </w:t>
      </w:r>
      <w:r w:rsidR="00FB5DF4" w:rsidRPr="00FB5DF4">
        <w:t>hier</w:t>
      </w:r>
      <w:r w:rsidR="006B3539" w:rsidRPr="00FB5DF4">
        <w:t xml:space="preserve"> wie auch schon im vorherigen Modell einige Datenpunkte motorisierter Fahrzeuge der Klasse Fußgänger zugeordnet werden</w:t>
      </w:r>
      <w:r w:rsidR="00FB5DF4" w:rsidRPr="00FB5DF4">
        <w:t xml:space="preserve"> (1,8%)</w:t>
      </w:r>
      <w:r w:rsidR="006B3539" w:rsidRPr="00FB5DF4">
        <w:t>, lässt sich auf</w:t>
      </w:r>
      <w:r w:rsidR="00FB5DF4" w:rsidRPr="00FB5DF4">
        <w:t xml:space="preserve"> </w:t>
      </w:r>
      <w:r w:rsidR="006B3539" w:rsidRPr="00FB5DF4">
        <w:t xml:space="preserve">Stau- und Haltesituationen zurückführen. </w:t>
      </w:r>
    </w:p>
    <w:p w14:paraId="00D78BB2" w14:textId="70988439" w:rsidR="00492051" w:rsidRDefault="00B1636B" w:rsidP="00492051">
      <w:pPr>
        <w:pStyle w:val="AbbMitRahmen"/>
        <w:keepNext/>
      </w:pPr>
      <w:r>
        <w:rPr>
          <w:noProof/>
        </w:rPr>
        <w:lastRenderedPageBreak/>
        <w:drawing>
          <wp:inline distT="0" distB="0" distL="0" distR="0" wp14:anchorId="3CBEF0B0" wp14:editId="6DC98BAC">
            <wp:extent cx="3830400" cy="2592000"/>
            <wp:effectExtent l="0" t="0" r="0" b="0"/>
            <wp:docPr id="13" name="Grafik 13" descr="Ein Bild, das Text, Screenshot, Farbigkei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3" descr="Ein Bild, das Text, Screenshot, Farbigkeit, Diagramm enthält.&#10;&#10;Automatisch generierte Beschreibung"/>
                    <pic:cNvPicPr>
                      <a:picLocks noChangeAspect="1" noChangeArrowheads="1"/>
                    </pic:cNvPicPr>
                  </pic:nvPicPr>
                  <pic:blipFill rotWithShape="1">
                    <a:blip r:embed="rId37">
                      <a:extLst>
                        <a:ext uri="{28A0092B-C50C-407E-A947-70E740481C1C}">
                          <a14:useLocalDpi xmlns:a14="http://schemas.microsoft.com/office/drawing/2010/main" val="0"/>
                        </a:ext>
                      </a:extLst>
                    </a:blip>
                    <a:srcRect t="6191"/>
                    <a:stretch/>
                  </pic:blipFill>
                  <pic:spPr bwMode="auto">
                    <a:xfrm>
                      <a:off x="0" y="0"/>
                      <a:ext cx="38304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6757D7E4" w14:textId="3B1EC9B5" w:rsidR="00492051" w:rsidRDefault="006E4C6E" w:rsidP="00DF1FC9">
      <w:pPr>
        <w:pStyle w:val="Beschriftung"/>
        <w:ind w:left="1134" w:hanging="1134"/>
      </w:pPr>
      <w:bookmarkStart w:id="121" w:name="_Toc143696936"/>
      <w:bookmarkStart w:id="122" w:name="_Toc144726586"/>
      <w:r>
        <w:t xml:space="preserve">Abb. </w:t>
      </w:r>
      <w:fldSimple w:instr=" SEQ Abb. \* ARABIC ">
        <w:r w:rsidR="008514D7">
          <w:rPr>
            <w:noProof/>
          </w:rPr>
          <w:t>23</w:t>
        </w:r>
      </w:fldSimple>
      <w:r>
        <w:t xml:space="preserve">: </w:t>
      </w:r>
      <w:r w:rsidR="00AD7D24">
        <w:tab/>
      </w:r>
      <w:r w:rsidR="00FE6F35">
        <w:t>Konfusionsmatrix für die</w:t>
      </w:r>
      <w:r w:rsidR="00492051">
        <w:t xml:space="preserve"> Vorhersage des Matching-Modus bei einem </w:t>
      </w:r>
      <w:r w:rsidR="00DF1FC9">
        <w:t>Aufnahmei</w:t>
      </w:r>
      <w:r w:rsidR="00492051">
        <w:t xml:space="preserve">ntervall von </w:t>
      </w:r>
      <w:bookmarkEnd w:id="121"/>
      <w:r w:rsidR="00DF1FC9">
        <w:t>zwei Sekunden</w:t>
      </w:r>
      <w:bookmarkEnd w:id="122"/>
    </w:p>
    <w:p w14:paraId="4C31593A" w14:textId="77777777" w:rsidR="00492051" w:rsidRPr="00492051" w:rsidRDefault="00492051" w:rsidP="00492051"/>
    <w:p w14:paraId="77104A51" w14:textId="1676BF5F" w:rsidR="009950CF" w:rsidRPr="00FB5DF4" w:rsidRDefault="009950CF" w:rsidP="00C0107B">
      <w:r w:rsidRPr="00FB5DF4">
        <w:t>Insgesamt erreicht der Random</w:t>
      </w:r>
      <w:r w:rsidR="00675F3D" w:rsidRPr="00FB5DF4">
        <w:t>-</w:t>
      </w:r>
      <w:r w:rsidRPr="00FB5DF4">
        <w:t>Forest</w:t>
      </w:r>
      <w:r w:rsidR="00675F3D" w:rsidRPr="00FB5DF4">
        <w:t>-</w:t>
      </w:r>
      <w:r w:rsidRPr="00FB5DF4">
        <w:t>Klassifikator für ein Aufnahmeintervall von zwei Sekunden auf den Testdaten eine</w:t>
      </w:r>
      <w:r w:rsidR="00FB5DF4" w:rsidRPr="00FB5DF4">
        <w:t>n</w:t>
      </w:r>
      <w:r w:rsidRPr="00FB5DF4">
        <w:t xml:space="preserve"> </w:t>
      </w:r>
      <w:r w:rsidR="00AC05F7" w:rsidRPr="00FB5DF4">
        <w:t>gute</w:t>
      </w:r>
      <w:r w:rsidR="00FB5DF4" w:rsidRPr="00FB5DF4">
        <w:t>n</w:t>
      </w:r>
      <w:r w:rsidR="00AC05F7" w:rsidRPr="00FB5DF4">
        <w:t xml:space="preserve"> </w:t>
      </w:r>
      <w:r w:rsidRPr="00FB5DF4">
        <w:t xml:space="preserve">F1-Score von </w:t>
      </w:r>
      <w:r w:rsidR="00D97841" w:rsidRPr="00FB5DF4">
        <w:t>0,</w:t>
      </w:r>
      <w:r w:rsidRPr="00FB5DF4">
        <w:t>93</w:t>
      </w:r>
      <w:r w:rsidR="00FB5DF4" w:rsidRPr="00FB5DF4">
        <w:t>22</w:t>
      </w:r>
      <w:r w:rsidRPr="00FB5DF4">
        <w:t xml:space="preserve">. Damit </w:t>
      </w:r>
      <w:r w:rsidR="00B1636B">
        <w:t>erzielt</w:t>
      </w:r>
      <w:r w:rsidRPr="00FB5DF4">
        <w:t xml:space="preserve"> er im Zuge der Evaluierung eine minimal </w:t>
      </w:r>
      <w:r w:rsidR="00FE6F35">
        <w:t>bessere</w:t>
      </w:r>
      <w:r w:rsidRPr="00FB5DF4">
        <w:t xml:space="preserve"> </w:t>
      </w:r>
      <w:r w:rsidR="00EA272B" w:rsidRPr="00FB5DF4">
        <w:t>Gesamtb</w:t>
      </w:r>
      <w:r w:rsidRPr="00FB5DF4">
        <w:t>ewertung als das zuvor betrachtete Modell</w:t>
      </w:r>
      <w:r w:rsidR="00EA272B" w:rsidRPr="00FB5DF4">
        <w:t xml:space="preserve"> für ein Aufnahmeintervall von einer Sekunde</w:t>
      </w:r>
      <w:r w:rsidRPr="00FB5DF4">
        <w:t xml:space="preserve">. </w:t>
      </w:r>
    </w:p>
    <w:p w14:paraId="3FF6DD0D" w14:textId="48AF9A2A" w:rsidR="0061291C" w:rsidRDefault="00C37FFC" w:rsidP="0061291C">
      <w:pPr>
        <w:pStyle w:val="berschrift2"/>
      </w:pPr>
      <w:bookmarkStart w:id="123" w:name="_Toc144726478"/>
      <w:r w:rsidRPr="00C37FFC">
        <w:t>Map</w:t>
      </w:r>
      <w:r w:rsidR="00EF04F3">
        <w:t>-</w:t>
      </w:r>
      <w:r w:rsidRPr="00C37FFC">
        <w:t xml:space="preserve">Matching der </w:t>
      </w:r>
      <w:r>
        <w:t>Positionssequenzen</w:t>
      </w:r>
      <w:bookmarkEnd w:id="123"/>
    </w:p>
    <w:p w14:paraId="2F6937CA" w14:textId="324891D4" w:rsidR="00A02368" w:rsidRDefault="00D84C87" w:rsidP="0064007D">
      <w:r>
        <w:t>Für das Map</w:t>
      </w:r>
      <w:r w:rsidR="00EF04F3">
        <w:t>-</w:t>
      </w:r>
      <w:r>
        <w:t xml:space="preserve">Matching </w:t>
      </w:r>
      <w:r w:rsidR="00613847">
        <w:t>der</w:t>
      </w:r>
      <w:r w:rsidR="00DE34B0">
        <w:t xml:space="preserve"> Positionssequenzen</w:t>
      </w:r>
      <w:r>
        <w:t xml:space="preserve"> wurde</w:t>
      </w:r>
      <w:r w:rsidR="00DE34B0">
        <w:t xml:space="preserve"> </w:t>
      </w:r>
      <w:r>
        <w:t xml:space="preserve">die Klasse </w:t>
      </w:r>
      <w:r w:rsidRPr="00DE34B0">
        <w:rPr>
          <w:rStyle w:val="Code"/>
        </w:rPr>
        <w:t>MapMatcher</w:t>
      </w:r>
      <w:r>
        <w:t xml:space="preserve"> implementiert, welche</w:t>
      </w:r>
      <w:r w:rsidR="005A2A68">
        <w:t xml:space="preserve"> eine </w:t>
      </w:r>
      <w:r>
        <w:t xml:space="preserve">API zum </w:t>
      </w:r>
      <w:r w:rsidR="00DE34B0">
        <w:t>Map</w:t>
      </w:r>
      <w:r w:rsidR="00EF04F3">
        <w:t>-</w:t>
      </w:r>
      <w:r w:rsidR="00DE34B0">
        <w:t>Matching</w:t>
      </w:r>
      <w:r w:rsidR="00EF04F3">
        <w:t>-</w:t>
      </w:r>
      <w:r>
        <w:t xml:space="preserve">Endpunkt </w:t>
      </w:r>
      <w:r w:rsidR="00DE34B0" w:rsidRPr="00DE34B0">
        <w:rPr>
          <w:rStyle w:val="Code"/>
        </w:rPr>
        <w:t>trace_route</w:t>
      </w:r>
      <w:r w:rsidR="00DE34B0">
        <w:t xml:space="preserve"> von Valhalla bereitstellt</w:t>
      </w:r>
      <w:r w:rsidR="00DE34B0" w:rsidRPr="00613847">
        <w:t xml:space="preserve">. </w:t>
      </w:r>
      <w:r w:rsidR="008F26FE" w:rsidRPr="00613847">
        <w:t xml:space="preserve">Abb. 24 zeigt </w:t>
      </w:r>
      <w:r w:rsidR="008F26FE">
        <w:t>das zugehörige Klassendiagramm</w:t>
      </w:r>
      <w:r w:rsidR="00A11BF9">
        <w:t xml:space="preserve">.  Bei der Instanziierung der Klasse muss dieser ein String übergeben werden, welcher dem Pfad zum Speicherort des zu nutzenden Modells für die Vorhersage des Matching-Modus entspricht. Anschließend kann über die Methode </w:t>
      </w:r>
      <w:r w:rsidR="00A11BF9" w:rsidRPr="00A02368">
        <w:rPr>
          <w:rStyle w:val="Code"/>
        </w:rPr>
        <w:t>match</w:t>
      </w:r>
      <w:r w:rsidR="00A11BF9">
        <w:t xml:space="preserve"> eine beliebige Positionssequenz, die in Form eins Dataframes mit den in Kapitel 6 beschriebenen Spalten übergeben wird, auf das </w:t>
      </w:r>
      <w:r w:rsidR="000D5C6A">
        <w:t xml:space="preserve">digitale </w:t>
      </w:r>
      <w:r w:rsidR="00A11BF9">
        <w:t>Straßennetz</w:t>
      </w:r>
      <w:r w:rsidR="000D5C6A">
        <w:t xml:space="preserve"> von OpenStreetMap</w:t>
      </w:r>
      <w:r w:rsidR="00A11BF9">
        <w:t xml:space="preserve"> abgebildet werden, wobei in diesem Zuge auch eine Neuberechnung aller Bewegungsmerkmale erfolgt. </w:t>
      </w:r>
    </w:p>
    <w:p w14:paraId="461172D1" w14:textId="5770F9F4" w:rsidR="00516052" w:rsidRDefault="00A02368" w:rsidP="00516052">
      <w:r>
        <w:t xml:space="preserve">Innerhalb der </w:t>
      </w:r>
      <w:r w:rsidRPr="00A02368">
        <w:rPr>
          <w:rStyle w:val="Code"/>
        </w:rPr>
        <w:t>match</w:t>
      </w:r>
      <w:r>
        <w:t xml:space="preserve">-Methode wird dabei zunächst über die private Methode </w:t>
      </w:r>
      <w:r w:rsidRPr="00A02368">
        <w:rPr>
          <w:rStyle w:val="Code"/>
          <w:noProof/>
        </w:rPr>
        <w:t>__predict_costing_mode</w:t>
      </w:r>
      <w:r>
        <w:t xml:space="preserve"> und unter Nutzung des spezifizierten Klassifikators der Matching-Modus für die übergebene Sequenz bestimmt. Hierfür werden die nötigen deskriptiven </w:t>
      </w:r>
      <w:r w:rsidR="00B1636B">
        <w:t>Merkmale</w:t>
      </w:r>
      <w:r>
        <w:t xml:space="preserve"> für die Sequenz berechnet und anschließend an die </w:t>
      </w:r>
      <w:r w:rsidRPr="00A02368">
        <w:rPr>
          <w:rStyle w:val="Code"/>
        </w:rPr>
        <w:t>predict</w:t>
      </w:r>
      <w:r>
        <w:t xml:space="preserve">-Methode des Klassifikators übergeben. </w:t>
      </w:r>
      <w:r w:rsidR="00DC57C7">
        <w:t xml:space="preserve">Der durch die Methode zurückgelieferte Integer-Wert </w:t>
      </w:r>
      <w:r>
        <w:t xml:space="preserve">wird auf </w:t>
      </w:r>
      <w:r w:rsidR="00DC57C7">
        <w:t>den zugehörigen</w:t>
      </w:r>
      <w:r>
        <w:t xml:space="preserve"> Matching-Mod</w:t>
      </w:r>
      <w:r w:rsidR="00613847">
        <w:t>us</w:t>
      </w:r>
      <w:r>
        <w:t xml:space="preserve"> abgebildet</w:t>
      </w:r>
      <w:r w:rsidR="00DC57C7">
        <w:t xml:space="preserve"> und anschließend gemeinsam mit der Sequenz an die </w:t>
      </w:r>
      <w:r w:rsidR="00DC57C7">
        <w:lastRenderedPageBreak/>
        <w:t xml:space="preserve">Methode </w:t>
      </w:r>
      <w:r w:rsidR="00DC57C7" w:rsidRPr="00637DEF">
        <w:rPr>
          <w:rStyle w:val="Code"/>
          <w:noProof/>
        </w:rPr>
        <w:t>__create_request</w:t>
      </w:r>
      <w:r w:rsidR="00DC57C7">
        <w:t xml:space="preserve"> übergeben. Diese </w:t>
      </w:r>
      <w:r w:rsidR="005D48B8">
        <w:t>erstellt hieraus den</w:t>
      </w:r>
      <w:r w:rsidR="00B455FB">
        <w:t xml:space="preserve"> JSON</w:t>
      </w:r>
      <w:r w:rsidR="005D48B8">
        <w:t>-Payload für die Anfrage an den Valhalla-Endpunkt</w:t>
      </w:r>
      <w:r w:rsidR="00A936E2">
        <w:t>. Dieser setzt sich aus einer Liste an Koordinatenpunkten mit zugehörigen Zeitstempeln, dem Matching-Modus und einer Reihe an weiteren</w:t>
      </w:r>
      <w:r w:rsidR="00516052">
        <w:t xml:space="preserve"> dynamisch gesetzten</w:t>
      </w:r>
      <w:r w:rsidR="00A936E2">
        <w:t xml:space="preserve"> </w:t>
      </w:r>
      <w:r w:rsidR="00516052">
        <w:t>Hyperp</w:t>
      </w:r>
      <w:r w:rsidR="00A936E2">
        <w:t>arametern</w:t>
      </w:r>
      <w:r w:rsidR="00516052">
        <w:t xml:space="preserve"> </w:t>
      </w:r>
      <w:r w:rsidR="00A936E2">
        <w:t xml:space="preserve">zusammen. Die Übergabe der Zeitstempel an Valhalla ist hierbei optional, allerdings können </w:t>
      </w:r>
      <w:r w:rsidR="00613847">
        <w:t>durch diese</w:t>
      </w:r>
      <w:r w:rsidR="00A936E2">
        <w:t xml:space="preserve"> die von Valhalla berechneten Übergangswahrscheinlichkeiten beeinflusst werden, wodurch ein besseres Matching-Resultat erzielt werden kann</w:t>
      </w:r>
      <w:r w:rsidR="00516052">
        <w:t xml:space="preserve"> </w:t>
      </w:r>
      <w:sdt>
        <w:sdtPr>
          <w:alias w:val="To edit, see citavi.com/edit"/>
          <w:tag w:val="CitaviPlaceholder#60a75ac1-9f0b-4889-98cb-0e23542d626c"/>
          <w:id w:val="-1507971649"/>
          <w:placeholder>
            <w:docPart w:val="DefaultPlaceholder_-1854013440"/>
          </w:placeholder>
        </w:sdtPr>
        <w:sdtContent>
          <w:r w:rsidR="00516052">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zQzOTUyLTA4MGQtNGMxOC1hZjU5LTY0MTJiN2UzNTU3M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ktMDRUMTY6MTM6MTAiLCJQcm9qZWN0Ijp7IiRyZWYiOiI4In19LCJVc2VOdW1iZXJpbmdUeXBlT2ZQYXJlbnREb2N1bWVudCI6ZmFsc2V9XSwiRm9ybWF0dGVkVGV4dCI6eyIkaWQiOiIxNyIsIkNvdW50IjoxLCJUZXh0VW5pdHMiOlt7IiRpZCI6IjE4IiwiRm9udFN0eWxlIjp7IiRpZCI6IjE5IiwiTmV1dHJhbCI6dHJ1ZX0sIlJlYWRpbmdPcmRlciI6MSwiVGV4dCI6Ils4XSJ9XX0sIlRhZyI6IkNpdGF2aVBsYWNlaG9sZGVyIzYwYTc1YWMxLTlmMGItNDg4OS05OGNiLTBlMjM1NDJkNjI2YyIsIlRleHQiOiJbOF0iLCJXQUlWZXJzaW9uIjoiNi4xNC4wLjAifQ==}</w:instrText>
          </w:r>
          <w:r w:rsidR="00516052">
            <w:fldChar w:fldCharType="separate"/>
          </w:r>
          <w:r w:rsidR="006B2F4C">
            <w:t>[8]</w:t>
          </w:r>
          <w:r w:rsidR="00516052">
            <w:fldChar w:fldCharType="end"/>
          </w:r>
        </w:sdtContent>
      </w:sdt>
      <w:r w:rsidR="00A936E2">
        <w:t xml:space="preserve">. Ähnlich verhält es sich auch mit den </w:t>
      </w:r>
      <w:r w:rsidR="00516052">
        <w:t>dynamisch</w:t>
      </w:r>
      <w:r w:rsidR="00A936E2">
        <w:t xml:space="preserve"> gesetzten </w:t>
      </w:r>
      <w:r w:rsidR="00516052">
        <w:t>Hyperp</w:t>
      </w:r>
      <w:r w:rsidR="00A936E2">
        <w:t>arametern.</w:t>
      </w:r>
      <w:r w:rsidR="00F87D35">
        <w:t xml:space="preserve"> </w:t>
      </w:r>
      <w:r w:rsidR="00087214">
        <w:t xml:space="preserve">Hierzu gehören bspw. die Parameter </w:t>
      </w:r>
      <w:r w:rsidR="00087214" w:rsidRPr="00087214">
        <w:rPr>
          <w:rStyle w:val="Code"/>
          <w:noProof/>
        </w:rPr>
        <w:t>search_radius</w:t>
      </w:r>
      <w:r w:rsidR="00087214">
        <w:t xml:space="preserve"> und </w:t>
      </w:r>
      <w:r w:rsidR="00087214" w:rsidRPr="00087214">
        <w:rPr>
          <w:rStyle w:val="Code"/>
          <w:noProof/>
        </w:rPr>
        <w:t>gps_accuracy</w:t>
      </w:r>
      <w:r w:rsidR="00087214">
        <w:t xml:space="preserve">, die in Abhängigkeit von den </w:t>
      </w:r>
      <w:r w:rsidR="00087214" w:rsidRPr="00087214">
        <w:rPr>
          <w:rStyle w:val="Code"/>
          <w:noProof/>
        </w:rPr>
        <w:t>accuracy</w:t>
      </w:r>
      <w:r w:rsidR="00087214">
        <w:t>-Werten einer Sequenz gesetzt werden</w:t>
      </w:r>
      <w:r w:rsidR="00F87D35">
        <w:t xml:space="preserve"> und einen direkten Einfluss auf die Auswahl der möglichen Kandidaten beim Matching eines Koordinatenpunktes nehmen.</w:t>
      </w:r>
      <w:r w:rsidR="00087214">
        <w:t xml:space="preserve"> </w:t>
      </w:r>
      <w:r w:rsidR="00D4400D">
        <w:t>Einer</w:t>
      </w:r>
      <w:r w:rsidR="00D22483">
        <w:t xml:space="preserve"> Empfehlung innerhalb der Valhalla-Dokumentation</w:t>
      </w:r>
      <w:r w:rsidR="00D4400D">
        <w:t xml:space="preserve"> </w:t>
      </w:r>
      <w:sdt>
        <w:sdtPr>
          <w:alias w:val="To edit, see citavi.com/edit"/>
          <w:tag w:val="CitaviPlaceholder#64acf11a-5e94-47c9-904f-8f691c64d1a2"/>
          <w:id w:val="-535582287"/>
          <w:placeholder>
            <w:docPart w:val="DefaultPlaceholder_-1854013440"/>
          </w:placeholder>
        </w:sdtPr>
        <w:sdtContent>
          <w:r w:rsidR="00D4400D">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ZTBhYWJkLTUyYzItNDU4OS04NzJmLWIxYmU3MDg2YTI1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}</w:instrText>
          </w:r>
          <w:r w:rsidR="00D4400D">
            <w:fldChar w:fldCharType="separate"/>
          </w:r>
          <w:r w:rsidR="006B2F4C">
            <w:t>[19]</w:t>
          </w:r>
          <w:r w:rsidR="00D4400D">
            <w:fldChar w:fldCharType="end"/>
          </w:r>
        </w:sdtContent>
      </w:sdt>
      <w:r w:rsidR="00D4400D">
        <w:t xml:space="preserve"> folgend</w:t>
      </w:r>
      <w:r w:rsidR="00D22483">
        <w:t xml:space="preserve"> wurde außerdem der Parameter </w:t>
      </w:r>
      <w:r w:rsidR="00D22483" w:rsidRPr="00D22483">
        <w:rPr>
          <w:rStyle w:val="Code"/>
          <w:noProof/>
        </w:rPr>
        <w:t>turn_penalty_factor</w:t>
      </w:r>
      <w:r w:rsidR="00D22483">
        <w:t xml:space="preserve"> in Abhängigkeit von der vorhergesagten Fahrzeugklasse gesetzt</w:t>
      </w:r>
      <w:r w:rsidR="00F87D35">
        <w:t>, wodurch vertikalem Rauschen in den Daten entgegengewirkt werden kann.</w:t>
      </w:r>
      <w:r w:rsidR="00D22483">
        <w:t xml:space="preserve"> Weitere gesetzte Parameter </w:t>
      </w:r>
      <w:proofErr w:type="gramStart"/>
      <w:r w:rsidR="00D22483">
        <w:t>können</w:t>
      </w:r>
      <w:proofErr w:type="gramEnd"/>
      <w:r w:rsidR="00D22483">
        <w:t xml:space="preserve"> dem im </w:t>
      </w:r>
      <w:r w:rsidR="00613847">
        <w:t>Anhang</w:t>
      </w:r>
      <w:r w:rsidR="00D22483">
        <w:t xml:space="preserve"> </w:t>
      </w:r>
      <w:r w:rsidR="0067088C">
        <w:t xml:space="preserve">A1 </w:t>
      </w:r>
      <w:r w:rsidR="00D22483">
        <w:t>zu findenden Beispiel</w:t>
      </w:r>
      <w:r w:rsidR="0067088C">
        <w:t xml:space="preserve"> für den </w:t>
      </w:r>
      <w:r w:rsidR="00D22483">
        <w:t xml:space="preserve">Request-Payload entnommen werden. </w:t>
      </w:r>
    </w:p>
    <w:p w14:paraId="1E886619" w14:textId="77E339B4" w:rsidR="001106F6" w:rsidRDefault="0067088C" w:rsidP="001106F6">
      <w:pPr>
        <w:pStyle w:val="AbbMitRahmen"/>
        <w:keepNext/>
      </w:pPr>
      <w:r>
        <w:rPr>
          <w:noProof/>
        </w:rPr>
        <w:drawing>
          <wp:inline distT="0" distB="0" distL="0" distR="0" wp14:anchorId="47D55EAF" wp14:editId="5F93A07B">
            <wp:extent cx="2860504" cy="2409825"/>
            <wp:effectExtent l="0" t="0" r="0" b="0"/>
            <wp:docPr id="4" name="Grafik 4"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Ein Bild, das Text, Screenshot, Schrift, Zahl enthält.&#10;&#10;Automatisch generierte Beschreibu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959405" cy="2493144"/>
                    </a:xfrm>
                    <a:prstGeom prst="rect">
                      <a:avLst/>
                    </a:prstGeom>
                    <a:noFill/>
                    <a:ln>
                      <a:noFill/>
                    </a:ln>
                  </pic:spPr>
                </pic:pic>
              </a:graphicData>
            </a:graphic>
          </wp:inline>
        </w:drawing>
      </w:r>
    </w:p>
    <w:p w14:paraId="2C2967CF" w14:textId="5EFC7965" w:rsidR="000E60FB" w:rsidRDefault="006E4C6E" w:rsidP="00AD7D24">
      <w:pPr>
        <w:pStyle w:val="Beschriftung"/>
      </w:pPr>
      <w:bookmarkStart w:id="124" w:name="_Toc143696937"/>
      <w:bookmarkStart w:id="125" w:name="_Toc144726587"/>
      <w:r>
        <w:t xml:space="preserve">Abb. </w:t>
      </w:r>
      <w:fldSimple w:instr=" SEQ Abb. \* ARABIC ">
        <w:r w:rsidR="008514D7">
          <w:rPr>
            <w:noProof/>
          </w:rPr>
          <w:t>24</w:t>
        </w:r>
      </w:fldSimple>
      <w:r>
        <w:t xml:space="preserve">: </w:t>
      </w:r>
      <w:r w:rsidR="00AD7D24">
        <w:tab/>
      </w:r>
      <w:r w:rsidR="001106F6">
        <w:t xml:space="preserve">Klassendiagramm </w:t>
      </w:r>
      <w:r w:rsidR="00A32111">
        <w:t>der</w:t>
      </w:r>
      <w:r w:rsidR="001106F6">
        <w:t xml:space="preserve"> </w:t>
      </w:r>
      <w:r w:rsidR="001106F6" w:rsidRPr="00A32111">
        <w:rPr>
          <w:rStyle w:val="Code"/>
        </w:rPr>
        <w:t>MapMatcher</w:t>
      </w:r>
      <w:r w:rsidR="001106F6">
        <w:t>-Klasse</w:t>
      </w:r>
      <w:bookmarkEnd w:id="124"/>
      <w:bookmarkEnd w:id="125"/>
    </w:p>
    <w:p w14:paraId="3B236456" w14:textId="77777777" w:rsidR="00A02368" w:rsidRDefault="00A02368" w:rsidP="00A02368"/>
    <w:p w14:paraId="73C540D7" w14:textId="443CA5CE" w:rsidR="00516052" w:rsidRDefault="00516052" w:rsidP="00A02368">
      <w:r>
        <w:t xml:space="preserve">Nach der Erstellung des Payloads erfolgt mit Hilfe der requests-Bibliothek eine POST-Request an den </w:t>
      </w:r>
      <w:r w:rsidRPr="0067088C">
        <w:rPr>
          <w:rStyle w:val="Code"/>
        </w:rPr>
        <w:t>trace_route</w:t>
      </w:r>
      <w:r w:rsidR="0067088C">
        <w:t>-</w:t>
      </w:r>
      <w:r>
        <w:t xml:space="preserve">Endpunkt des Valhalla-Services, welcher die übergebene Sequenz auf das digitale Straßennetz von OpenStreetMap abbildet und anschließend in Form </w:t>
      </w:r>
      <w:r w:rsidR="0067088C">
        <w:t>des</w:t>
      </w:r>
      <w:r>
        <w:t xml:space="preserve"> Response-Payloads</w:t>
      </w:r>
      <w:r w:rsidR="0067088C">
        <w:t xml:space="preserve"> – ebenfalls im JSON-Format –</w:t>
      </w:r>
      <w:r>
        <w:t xml:space="preserve"> zurückliefert. Die </w:t>
      </w:r>
      <w:r w:rsidR="00B1636B">
        <w:t>angepasste</w:t>
      </w:r>
      <w:r w:rsidR="0067088C">
        <w:t xml:space="preserve"> Sequenz wird</w:t>
      </w:r>
      <w:r>
        <w:t xml:space="preserve"> </w:t>
      </w:r>
      <w:r w:rsidR="0067088C">
        <w:t>mit Hilfe der Methode</w:t>
      </w:r>
      <w:r>
        <w:t xml:space="preserve"> </w:t>
      </w:r>
      <w:r w:rsidRPr="005F5F05">
        <w:rPr>
          <w:rStyle w:val="Code"/>
          <w:noProof/>
        </w:rPr>
        <w:t>__read_and_format_response</w:t>
      </w:r>
      <w:r>
        <w:t xml:space="preserve"> </w:t>
      </w:r>
      <w:r w:rsidR="0067088C">
        <w:t xml:space="preserve">aus dem </w:t>
      </w:r>
      <w:proofErr w:type="spellStart"/>
      <w:r w:rsidR="0067088C" w:rsidRPr="0067088C">
        <w:rPr>
          <w:rStyle w:val="Code"/>
        </w:rPr>
        <w:t>tracepoints</w:t>
      </w:r>
      <w:proofErr w:type="spellEnd"/>
      <w:r w:rsidR="0067088C">
        <w:t xml:space="preserve">-Attribut des Payloads (siehe Anhang A2) </w:t>
      </w:r>
      <w:r>
        <w:t xml:space="preserve">geparst und danach in den Dataframe eingelesen, wodurch die </w:t>
      </w:r>
      <w:r w:rsidR="0067088C">
        <w:lastRenderedPageBreak/>
        <w:t>ursprünglich gemessenen</w:t>
      </w:r>
      <w:r>
        <w:t xml:space="preserve"> Koordinatenpunkte überschrieben werden. Anschließend werden die Bewegungsmerkmale der Sequenz</w:t>
      </w:r>
      <w:r w:rsidR="0067088C">
        <w:t xml:space="preserve"> auf Basis der neuen Koordinatenpunkte</w:t>
      </w:r>
      <w:r>
        <w:t xml:space="preserve"> </w:t>
      </w:r>
      <w:r w:rsidR="0067088C">
        <w:t>erneut</w:t>
      </w:r>
      <w:r>
        <w:t xml:space="preserve"> berechnet und der Dataframe zurückgeliefert.</w:t>
      </w:r>
      <w:r w:rsidR="0067088C">
        <w:t xml:space="preserve"> </w:t>
      </w:r>
    </w:p>
    <w:p w14:paraId="41696CB3" w14:textId="450ABBD7" w:rsidR="00A02368" w:rsidRPr="00A02368" w:rsidRDefault="00E16A29" w:rsidP="00A02368">
      <w:r>
        <w:t xml:space="preserve">Die </w:t>
      </w:r>
      <w:r w:rsidRPr="00E16A29">
        <w:rPr>
          <w:rStyle w:val="Code"/>
        </w:rPr>
        <w:t>MapMatcher</w:t>
      </w:r>
      <w:r>
        <w:t>-Klasse wird eingesetzt, um aus allen sechs erzeugten Datensätze</w:t>
      </w:r>
      <w:r w:rsidR="0067088C">
        <w:t>n</w:t>
      </w:r>
      <w:r>
        <w:t xml:space="preserve"> einen weiteren Datensatz auf Basis der gematchten Sequenzen zu erzeugen. </w:t>
      </w:r>
      <w:r w:rsidR="00D348C7">
        <w:t xml:space="preserve">Somit existieren also insgesamt zwölf Datensätze zur Untersuchung der verschiedenen Fehlerbereinigungsstrategien im Zuge der nachfolgenden </w:t>
      </w:r>
      <w:r w:rsidR="0067088C">
        <w:t>Verkehrsteilnehmerklassifikation</w:t>
      </w:r>
      <w:r w:rsidR="00D348C7">
        <w:t>.</w:t>
      </w:r>
    </w:p>
    <w:p w14:paraId="14DA7EBE" w14:textId="10AA1CE3" w:rsidR="00C0107B" w:rsidRDefault="0061291C" w:rsidP="00C0107B">
      <w:pPr>
        <w:pStyle w:val="berschrift2"/>
      </w:pPr>
      <w:bookmarkStart w:id="126" w:name="_Toc144726479"/>
      <w:r w:rsidRPr="006932E8">
        <w:t>Evaluierung des Map</w:t>
      </w:r>
      <w:r w:rsidR="00EF04F3">
        <w:t>-</w:t>
      </w:r>
      <w:r w:rsidRPr="006932E8">
        <w:t>Matchings</w:t>
      </w:r>
      <w:bookmarkEnd w:id="126"/>
    </w:p>
    <w:p w14:paraId="5F71FFC4" w14:textId="5EDD55F6" w:rsidR="00471FDC" w:rsidRDefault="00E06940" w:rsidP="00471FDC">
      <w:r>
        <w:t>Eine objektive Evaluierung des Map</w:t>
      </w:r>
      <w:r w:rsidR="00EF04F3">
        <w:t>-</w:t>
      </w:r>
      <w:r>
        <w:t xml:space="preserve">Matchings ist schwierig, da die exakten Strecken, welche die Verkehrsteilnehmer bei der Aufzeichnung der Positionssequenzen zurückgelegt haben, nicht mehr nachvollzogen werden können. </w:t>
      </w:r>
      <w:r w:rsidR="00293462">
        <w:t xml:space="preserve">Vergleicht man jedoch die gematchten Sequenzen mit den Rohsequenzen, indem man diese wie in Abb. </w:t>
      </w:r>
      <w:r w:rsidR="00CD6F6F">
        <w:t>25 visualisiert,</w:t>
      </w:r>
      <w:r w:rsidR="00953F45">
        <w:t xml:space="preserve"> so</w:t>
      </w:r>
      <w:r w:rsidR="00CD6F6F">
        <w:t xml:space="preserve"> fällt auf, dass das Map</w:t>
      </w:r>
      <w:r w:rsidR="00EF04F3">
        <w:t>-</w:t>
      </w:r>
      <w:r w:rsidR="00CD6F6F">
        <w:t xml:space="preserve">Matching </w:t>
      </w:r>
      <w:r w:rsidR="00953F45">
        <w:t>im Allgemeinen</w:t>
      </w:r>
      <w:r w:rsidR="00CD6F6F">
        <w:t xml:space="preserve"> zum erwarteten Ergebnis führt. </w:t>
      </w:r>
      <w:r w:rsidR="00953F45">
        <w:t xml:space="preserve">Während weite Teile der Rohsequenzen klar abseits von den offensichtlich zurückgelegten Verkehrswegen liegen, scheinen die gematchten Sequenzen nahezu perfekt auf diese abgebildet worden zu sein. </w:t>
      </w:r>
    </w:p>
    <w:p w14:paraId="4C74622C" w14:textId="2150DACD" w:rsidR="00CD6F6F" w:rsidRDefault="0067088C" w:rsidP="00CD6F6F">
      <w:pPr>
        <w:pStyle w:val="AbbMitRahmen"/>
        <w:keepNext/>
      </w:pPr>
      <w:r>
        <w:rPr>
          <w:noProof/>
          <w14:ligatures w14:val="standardContextual"/>
        </w:rPr>
        <mc:AlternateContent>
          <mc:Choice Requires="wps">
            <w:drawing>
              <wp:anchor distT="0" distB="0" distL="114300" distR="114300" simplePos="0" relativeHeight="251659264" behindDoc="0" locked="0" layoutInCell="1" allowOverlap="1" wp14:anchorId="35E6A91D" wp14:editId="209BE485">
                <wp:simplePos x="0" y="0"/>
                <wp:positionH relativeFrom="column">
                  <wp:posOffset>3566795</wp:posOffset>
                </wp:positionH>
                <wp:positionV relativeFrom="paragraph">
                  <wp:posOffset>241935</wp:posOffset>
                </wp:positionV>
                <wp:extent cx="910433" cy="514720"/>
                <wp:effectExtent l="0" t="0" r="23495" b="19050"/>
                <wp:wrapNone/>
                <wp:docPr id="7" name="Freihandform: Form 7"/>
                <wp:cNvGraphicFramePr/>
                <a:graphic xmlns:a="http://schemas.openxmlformats.org/drawingml/2006/main">
                  <a:graphicData uri="http://schemas.microsoft.com/office/word/2010/wordprocessingShape">
                    <wps:wsp>
                      <wps:cNvSpPr/>
                      <wps:spPr>
                        <a:xfrm>
                          <a:off x="0" y="0"/>
                          <a:ext cx="910433" cy="514720"/>
                        </a:xfrm>
                        <a:custGeom>
                          <a:avLst/>
                          <a:gdLst>
                            <a:gd name="connsiteX0" fmla="*/ 0 w 910433"/>
                            <a:gd name="connsiteY0" fmla="*/ 9525 h 514720"/>
                            <a:gd name="connsiteX1" fmla="*/ 352425 w 910433"/>
                            <a:gd name="connsiteY1" fmla="*/ 504825 h 514720"/>
                            <a:gd name="connsiteX2" fmla="*/ 866775 w 910433"/>
                            <a:gd name="connsiteY2" fmla="*/ 314325 h 514720"/>
                            <a:gd name="connsiteX3" fmla="*/ 847725 w 910433"/>
                            <a:gd name="connsiteY3" fmla="*/ 0 h 514720"/>
                          </a:gdLst>
                          <a:ahLst/>
                          <a:cxnLst>
                            <a:cxn ang="0">
                              <a:pos x="connsiteX0" y="connsiteY0"/>
                            </a:cxn>
                            <a:cxn ang="0">
                              <a:pos x="connsiteX1" y="connsiteY1"/>
                            </a:cxn>
                            <a:cxn ang="0">
                              <a:pos x="connsiteX2" y="connsiteY2"/>
                            </a:cxn>
                            <a:cxn ang="0">
                              <a:pos x="connsiteX3" y="connsiteY3"/>
                            </a:cxn>
                          </a:cxnLst>
                          <a:rect l="l" t="t" r="r" b="b"/>
                          <a:pathLst>
                            <a:path w="910433" h="514720">
                              <a:moveTo>
                                <a:pt x="0" y="9525"/>
                              </a:moveTo>
                              <a:cubicBezTo>
                                <a:pt x="103981" y="231775"/>
                                <a:pt x="207963" y="454025"/>
                                <a:pt x="352425" y="504825"/>
                              </a:cubicBezTo>
                              <a:cubicBezTo>
                                <a:pt x="496887" y="555625"/>
                                <a:pt x="784225" y="398462"/>
                                <a:pt x="866775" y="314325"/>
                              </a:cubicBezTo>
                              <a:cubicBezTo>
                                <a:pt x="949325" y="230188"/>
                                <a:pt x="898525" y="115094"/>
                                <a:pt x="847725" y="0"/>
                              </a:cubicBezTo>
                            </a:path>
                          </a:pathLst>
                        </a:custGeom>
                        <a:noFill/>
                        <a:ln w="19050">
                          <a:solidFill>
                            <a:srgbClr val="FF0000"/>
                          </a:solidFill>
                          <a:prstDash val="dash"/>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79EB1AC" id="Freihandform: Form 7" o:spid="_x0000_s1026" style="position:absolute;margin-left:280.85pt;margin-top:19.05pt;width:71.7pt;height:40.55pt;z-index:251659264;visibility:visible;mso-wrap-style:square;mso-wrap-distance-left:9pt;mso-wrap-distance-top:0;mso-wrap-distance-right:9pt;mso-wrap-distance-bottom:0;mso-position-horizontal:absolute;mso-position-horizontal-relative:text;mso-position-vertical:absolute;mso-position-vertical-relative:text;v-text-anchor:middle" coordsize="910433,514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" path="m,9525c103981,231775,207963,454025,352425,504825,496887,555625,784225,398462,866775,314325,949325,230188,898525,115094,847725,e" filled="f" strokecolor="red" strokeweight="1.5pt">
                <v:stroke dashstyle="dash" joinstyle="miter"/>
                <v:path arrowok="t" o:connecttype="custom" o:connectlocs="0,9525;352425,504825;866775,314325;847725,0" o:connectangles="0,0,0,0"/>
              </v:shape>
            </w:pict>
          </mc:Fallback>
        </mc:AlternateContent>
      </w:r>
      <w:r w:rsidR="00CB4A37" w:rsidRPr="00CB4A37">
        <w:rPr>
          <w:noProof/>
        </w:rPr>
        <w:drawing>
          <wp:inline distT="0" distB="0" distL="0" distR="0" wp14:anchorId="324E72B3" wp14:editId="7061754D">
            <wp:extent cx="4721630" cy="2590800"/>
            <wp:effectExtent l="0" t="0" r="3175" b="0"/>
            <wp:docPr id="6" name="Grafik 6" descr="Ein Bild, das Text, Karte,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Ein Bild, das Text, Karte, Atlas enthält.&#10;&#10;Automatisch generierte Beschreibung"/>
                    <pic:cNvPicPr/>
                  </pic:nvPicPr>
                  <pic:blipFill rotWithShape="1">
                    <a:blip r:embed="rId39"/>
                    <a:srcRect l="1384" r="9714" b="4706"/>
                    <a:stretch/>
                  </pic:blipFill>
                  <pic:spPr bwMode="auto">
                    <a:xfrm>
                      <a:off x="0" y="0"/>
                      <a:ext cx="4866353" cy="2670211"/>
                    </a:xfrm>
                    <a:prstGeom prst="rect">
                      <a:avLst/>
                    </a:prstGeom>
                    <a:ln>
                      <a:noFill/>
                    </a:ln>
                    <a:extLst>
                      <a:ext uri="{53640926-AAD7-44D8-BBD7-CCE9431645EC}">
                        <a14:shadowObscured xmlns:a14="http://schemas.microsoft.com/office/drawing/2010/main"/>
                      </a:ext>
                    </a:extLst>
                  </pic:spPr>
                </pic:pic>
              </a:graphicData>
            </a:graphic>
          </wp:inline>
        </w:drawing>
      </w:r>
    </w:p>
    <w:p w14:paraId="665B9E0D" w14:textId="3C7C30F0" w:rsidR="00965DD2" w:rsidRDefault="006E4C6E" w:rsidP="00693510">
      <w:pPr>
        <w:pStyle w:val="Beschriftung"/>
        <w:ind w:left="1134" w:hanging="1134"/>
      </w:pPr>
      <w:bookmarkStart w:id="127" w:name="_Toc143696938"/>
      <w:bookmarkStart w:id="128" w:name="_Toc144726588"/>
      <w:r>
        <w:t xml:space="preserve">Abb. </w:t>
      </w:r>
      <w:fldSimple w:instr=" SEQ Abb. \* ARABIC ">
        <w:r w:rsidR="008514D7">
          <w:rPr>
            <w:noProof/>
          </w:rPr>
          <w:t>25</w:t>
        </w:r>
      </w:fldSimple>
      <w:r>
        <w:t>:</w:t>
      </w:r>
      <w:r>
        <w:tab/>
      </w:r>
      <w:r w:rsidR="0067088C">
        <w:t xml:space="preserve">Auszug aus der </w:t>
      </w:r>
      <w:r w:rsidR="00293462">
        <w:t xml:space="preserve">Visualisierung der Sequenzen </w:t>
      </w:r>
      <w:r w:rsidR="0067088C">
        <w:t>des</w:t>
      </w:r>
      <w:r w:rsidR="00293462">
        <w:t xml:space="preserve"> 2s_4min </w:t>
      </w:r>
      <w:r w:rsidR="00CE4CB5">
        <w:t>Trainingsd</w:t>
      </w:r>
      <w:r w:rsidR="00293462">
        <w:t>atensatz</w:t>
      </w:r>
      <w:r w:rsidR="0067088C">
        <w:t>es</w:t>
      </w:r>
      <w:r w:rsidR="00293462">
        <w:t xml:space="preserve"> vor (blau) und nach dem Map</w:t>
      </w:r>
      <w:r w:rsidR="00EF04F3">
        <w:t>-</w:t>
      </w:r>
      <w:r w:rsidR="00293462">
        <w:t>Matching (orange)</w:t>
      </w:r>
      <w:bookmarkEnd w:id="127"/>
      <w:bookmarkEnd w:id="128"/>
    </w:p>
    <w:p w14:paraId="08BBEE58" w14:textId="77777777" w:rsidR="008037C1" w:rsidRPr="008037C1" w:rsidRDefault="008037C1" w:rsidP="008037C1"/>
    <w:p w14:paraId="1335A5F3" w14:textId="38DCA689" w:rsidR="0063541D" w:rsidRDefault="009B5830" w:rsidP="009B5830">
      <w:r>
        <w:t>Nichtsdestotrotz fällt bei genauer Betrachtung auf, dass das Map</w:t>
      </w:r>
      <w:r w:rsidR="00EF04F3">
        <w:t>-</w:t>
      </w:r>
      <w:r>
        <w:t>Matching bei einigen Sequenzen durchaus auch zu fehlerhaften Resultaten führt. Hierfür konnten insbesondere zwei Ursachen identifiziert werden</w:t>
      </w:r>
      <w:r w:rsidR="0063541D">
        <w:t>.</w:t>
      </w:r>
      <w:r>
        <w:t xml:space="preserve"> Die</w:t>
      </w:r>
      <w:r w:rsidR="0063541D">
        <w:t xml:space="preserve"> erste ist die</w:t>
      </w:r>
      <w:r>
        <w:t xml:space="preserve"> Vorhersage eines falschen Matching-Modus</w:t>
      </w:r>
      <w:r w:rsidR="0063541D">
        <w:t xml:space="preserve"> durch </w:t>
      </w:r>
      <w:r w:rsidR="0063541D">
        <w:lastRenderedPageBreak/>
        <w:t xml:space="preserve">den Vorklassifikator, </w:t>
      </w:r>
      <w:r w:rsidR="0065313E">
        <w:t>die</w:t>
      </w:r>
      <w:r w:rsidR="0063541D">
        <w:t xml:space="preserve"> zwar nicht zwingend zu einem falschen </w:t>
      </w:r>
      <w:r w:rsidR="0065313E">
        <w:t>Map</w:t>
      </w:r>
      <w:r w:rsidR="00EF04F3">
        <w:t>-</w:t>
      </w:r>
      <w:r w:rsidR="0063541D">
        <w:t>Matching führt, ein solches aber definitiv begünstigt. Am häufigsten treten Fehler auf Grund eines falschen Matching-Modus bei Fahrradfahrern</w:t>
      </w:r>
      <w:r w:rsidR="0065313E">
        <w:t xml:space="preserve"> </w:t>
      </w:r>
      <w:r w:rsidR="0063541D">
        <w:t>auf</w:t>
      </w:r>
      <w:r w:rsidR="007C697E">
        <w:t>. Werden diese fälschlicherweise für ein motorisiertes Straßenfahrzeug gehalten, kann es bspw. dazu kommen, dass einzelne Koordinaten oder komplette Sequenzen, die eigentlich auf einem Fahrradweg aufgenommen wurden auf eine nahe Straße abgebildet werden. In der Visualisierung ist dies bspw. im</w:t>
      </w:r>
      <w:r w:rsidR="0067088C">
        <w:t xml:space="preserve"> markierten</w:t>
      </w:r>
      <w:r w:rsidR="007C697E">
        <w:t xml:space="preserve"> Gebiet </w:t>
      </w:r>
      <w:r w:rsidR="0067088C">
        <w:t xml:space="preserve">innerhalb </w:t>
      </w:r>
      <w:r w:rsidR="007C697E">
        <w:t xml:space="preserve">des Kreisverkehrs oben rechts zu erkennen. </w:t>
      </w:r>
      <w:r w:rsidR="00703277">
        <w:t xml:space="preserve">Hierbei sind einzelne Koordinaten der Sequenz betroffen, was zu großen räumlichen Lücken in der gematchten Sequenz und somit </w:t>
      </w:r>
      <w:r w:rsidR="0067088C">
        <w:t xml:space="preserve">in Folge </w:t>
      </w:r>
      <w:r w:rsidR="00703277">
        <w:t xml:space="preserve">zu einer Ableitung falscher Bewegungsdaten führt. </w:t>
      </w:r>
    </w:p>
    <w:p w14:paraId="79E9FEB5" w14:textId="59F85D4D" w:rsidR="0065313E" w:rsidRDefault="00703277" w:rsidP="009B5830">
      <w:r>
        <w:t xml:space="preserve">Die zweite beobachtbare Fehlerursache </w:t>
      </w:r>
      <w:r w:rsidR="0067088C">
        <w:t>liegt</w:t>
      </w:r>
      <w:r>
        <w:t xml:space="preserve"> in der Bewegung von Verkehrsteilnehmern abseits </w:t>
      </w:r>
      <w:r w:rsidR="005D5333">
        <w:t>verzeichneter</w:t>
      </w:r>
      <w:r>
        <w:t xml:space="preserve"> Verkehrswege. </w:t>
      </w:r>
      <w:r w:rsidR="0067088C">
        <w:t>Dies</w:t>
      </w:r>
      <w:r w:rsidR="0065313E">
        <w:t xml:space="preserve"> führt </w:t>
      </w:r>
      <w:r w:rsidR="0067088C">
        <w:t>in der Regel</w:t>
      </w:r>
      <w:r w:rsidR="0065313E">
        <w:t xml:space="preserve"> zu einer Abbildung der Sequenz auf den nächstgelegenen verzeichneten Verkehrsweg </w:t>
      </w:r>
      <w:r w:rsidR="0067088C">
        <w:t xml:space="preserve">– vorausgesetzt ein solcher ist im Suchradius vorhanden – </w:t>
      </w:r>
      <w:r w:rsidR="0065313E">
        <w:t xml:space="preserve">und somit zu einer Verzerrung der tatsächlich zurückgelegten Strecke. </w:t>
      </w:r>
      <w:r w:rsidR="00B572EA">
        <w:t>Ein Beispiel hierfür ist</w:t>
      </w:r>
      <w:r w:rsidR="0067088C">
        <w:t xml:space="preserve"> ebenfalls im markierten Gebiet der Visualisierung</w:t>
      </w:r>
      <w:r w:rsidR="00B572EA">
        <w:t xml:space="preserve"> oberhalb des </w:t>
      </w:r>
      <w:r w:rsidR="00D821AC">
        <w:t>Kreisverkehrs erkennbar.</w:t>
      </w:r>
      <w:r w:rsidR="00B572EA">
        <w:t xml:space="preserve"> </w:t>
      </w:r>
    </w:p>
    <w:p w14:paraId="23805651" w14:textId="1FEBCAF8" w:rsidR="009B5830" w:rsidRPr="009B5830" w:rsidRDefault="00782433" w:rsidP="009B5830">
      <w:r>
        <w:t>Die Fehlerbehaftung der mit Map</w:t>
      </w:r>
      <w:r w:rsidR="00EF04F3">
        <w:t>-</w:t>
      </w:r>
      <w:r>
        <w:t xml:space="preserve">Matching vorverarbeiteten Sequenzen, welche sich in Folge dieser beiden Fehlerursachen </w:t>
      </w:r>
      <w:r w:rsidR="00150B73">
        <w:t>ergibt,</w:t>
      </w:r>
      <w:r>
        <w:t xml:space="preserve"> ist nur schwer zu messen. </w:t>
      </w:r>
      <w:r w:rsidR="00150B73">
        <w:t>Ebenso ist nicht</w:t>
      </w:r>
      <w:r w:rsidR="002F38C3">
        <w:t xml:space="preserve"> objektiv</w:t>
      </w:r>
      <w:r w:rsidR="00150B73">
        <w:t xml:space="preserve"> </w:t>
      </w:r>
      <w:r w:rsidR="002F38C3">
        <w:t>abschätzbar</w:t>
      </w:r>
      <w:r w:rsidR="00150B73">
        <w:t xml:space="preserve">, </w:t>
      </w:r>
      <w:r w:rsidR="002F38C3">
        <w:t>ob</w:t>
      </w:r>
      <w:r w:rsidR="00150B73">
        <w:t xml:space="preserve"> das Map</w:t>
      </w:r>
      <w:r w:rsidR="00EF04F3">
        <w:t>-</w:t>
      </w:r>
      <w:r w:rsidR="00150B73">
        <w:t xml:space="preserve">Matching </w:t>
      </w:r>
      <w:r w:rsidR="002F38C3">
        <w:t>in der Gesamtheit</w:t>
      </w:r>
      <w:r w:rsidR="00150B73">
        <w:t xml:space="preserve"> </w:t>
      </w:r>
      <w:r w:rsidR="002F38C3">
        <w:t>eher</w:t>
      </w:r>
      <w:r w:rsidR="00150B73">
        <w:t xml:space="preserve"> realistischere oder unrealistischere Bewegungsdaten </w:t>
      </w:r>
      <w:r w:rsidR="002F38C3">
        <w:t>begünstigt</w:t>
      </w:r>
      <w:r w:rsidR="00150B73">
        <w:t xml:space="preserve">. </w:t>
      </w:r>
      <w:r w:rsidR="002F38C3">
        <w:t>Subjektiv ist jedoch der Eindruck entstanden, dass das Map</w:t>
      </w:r>
      <w:r w:rsidR="00EF04F3">
        <w:t>-</w:t>
      </w:r>
      <w:r w:rsidR="002F38C3">
        <w:t>Matching insbesondere bei den stärker verrauschten Sequenzen einen positiven Effekt auf den Realismus der Sequenzen</w:t>
      </w:r>
      <w:r w:rsidR="00B03739">
        <w:t xml:space="preserve"> und den daraus abgeleiteten Bewegungsdaten</w:t>
      </w:r>
      <w:r w:rsidR="002F38C3">
        <w:t xml:space="preserve"> besitzt. </w:t>
      </w:r>
      <w:r w:rsidR="00067D33">
        <w:t>Bei</w:t>
      </w:r>
      <w:r w:rsidR="00B03739">
        <w:t xml:space="preserve">m Großteil der Sequenzen, welcher nur leicht verrauscht ist, sind nur geringe Unterschiede zwischen den </w:t>
      </w:r>
      <w:r w:rsidR="00067D33">
        <w:t xml:space="preserve">Rohsequenzen und gematchten Sequenzen </w:t>
      </w:r>
      <w:r w:rsidR="00B03739">
        <w:t>erkennbar</w:t>
      </w:r>
      <w:r w:rsidR="00067D33">
        <w:t>. Die Ausnahme bilden Sequenzen, die eine oder beide der oben beschriebenen Fehlerursachen aufweisen</w:t>
      </w:r>
      <w:r w:rsidR="00612F42">
        <w:t xml:space="preserve"> und somit dem Risiko unterliegen</w:t>
      </w:r>
      <w:r w:rsidR="00587261">
        <w:t>, dass das Map</w:t>
      </w:r>
      <w:r w:rsidR="00EF04F3">
        <w:t>-</w:t>
      </w:r>
      <w:r w:rsidR="00587261">
        <w:t>Matching einen negativen Effekt auf den Realismus der Sequenzen besitzt.</w:t>
      </w:r>
    </w:p>
    <w:p w14:paraId="1EE58D22" w14:textId="5512FE5A" w:rsidR="00074A4B" w:rsidRDefault="00074A4B" w:rsidP="00074A4B">
      <w:pPr>
        <w:pStyle w:val="berschrift1"/>
      </w:pPr>
      <w:bookmarkStart w:id="129" w:name="_Toc144726480"/>
      <w:r>
        <w:lastRenderedPageBreak/>
        <w:t>Umsetzung der Klassifikation</w:t>
      </w:r>
      <w:bookmarkEnd w:id="129"/>
    </w:p>
    <w:p w14:paraId="3298E325" w14:textId="0F2F3476" w:rsidR="00A43AD1" w:rsidRDefault="00D207E6" w:rsidP="00880525">
      <w:pPr>
        <w:pStyle w:val="berschrift2"/>
      </w:pPr>
      <w:bookmarkStart w:id="130" w:name="_Toc144726481"/>
      <w:r w:rsidRPr="000F488A">
        <w:t>Naiver Ansatz: Erweiterung der Vorklassifika</w:t>
      </w:r>
      <w:r w:rsidR="005D75F4" w:rsidRPr="000F488A">
        <w:t>toren</w:t>
      </w:r>
      <w:bookmarkEnd w:id="130"/>
      <w:r w:rsidRPr="000F488A">
        <w:t xml:space="preserve"> </w:t>
      </w:r>
    </w:p>
    <w:p w14:paraId="57A255F2" w14:textId="611CB18F" w:rsidR="00A2371E" w:rsidRDefault="00383BF7" w:rsidP="00383BF7">
      <w:r>
        <w:t>Der i</w:t>
      </w:r>
      <w:r w:rsidR="00F5335B">
        <w:t>m</w:t>
      </w:r>
      <w:r>
        <w:t xml:space="preserve"> </w:t>
      </w:r>
      <w:r w:rsidR="002745B9">
        <w:t>Abschnitt</w:t>
      </w:r>
      <w:r>
        <w:t xml:space="preserve"> 7.2 vorgestellte nicht</w:t>
      </w:r>
      <w:r w:rsidR="007F3DC7">
        <w:t>-</w:t>
      </w:r>
      <w:r w:rsidR="00A2371E">
        <w:t>sequenzielle</w:t>
      </w:r>
      <w:r>
        <w:t xml:space="preserve"> Klassifikationsansatz und die hierauf basierend</w:t>
      </w:r>
      <w:r w:rsidR="007F3DC7">
        <w:t>en</w:t>
      </w:r>
      <w:r>
        <w:t xml:space="preserve"> Vorklassifikatoren erzielten bei der dreiklassigen Vorhersage des Matching-Modus ein gutes Ergebnis.</w:t>
      </w:r>
      <w:r w:rsidR="00A2371E">
        <w:t xml:space="preserve"> Ein</w:t>
      </w:r>
      <w:r w:rsidR="007F3DC7">
        <w:t>e</w:t>
      </w:r>
      <w:r w:rsidR="00A2371E">
        <w:t xml:space="preserve"> </w:t>
      </w:r>
      <w:r w:rsidR="007F3DC7">
        <w:t>naheliegende</w:t>
      </w:r>
      <w:r w:rsidR="00A2371E">
        <w:t xml:space="preserve"> </w:t>
      </w:r>
      <w:r w:rsidR="007F3DC7">
        <w:t>Möglichkeit</w:t>
      </w:r>
      <w:r w:rsidR="00A2371E">
        <w:t xml:space="preserve"> das dieser Arbeit zugrundeliegende </w:t>
      </w:r>
      <w:r w:rsidR="00633A64">
        <w:t>vierklassige Problem</w:t>
      </w:r>
      <w:r w:rsidR="007F3DC7">
        <w:t xml:space="preserve"> der Verkehrsteilnehmerklassifikation</w:t>
      </w:r>
      <w:r w:rsidR="00A2371E">
        <w:t xml:space="preserve"> zu </w:t>
      </w:r>
      <w:r w:rsidR="00633A64">
        <w:t>lösen,</w:t>
      </w:r>
      <w:r w:rsidR="00A2371E">
        <w:t xml:space="preserve"> besteht somit in einer simplen Erweiterung d</w:t>
      </w:r>
      <w:r w:rsidR="007F3DC7">
        <w:t>ieses</w:t>
      </w:r>
      <w:r w:rsidR="00A2371E">
        <w:t xml:space="preserve"> </w:t>
      </w:r>
      <w:r w:rsidR="007F3DC7">
        <w:t>bereits</w:t>
      </w:r>
      <w:r w:rsidR="00A2371E">
        <w:t xml:space="preserve"> umgesetzten Klassifikation</w:t>
      </w:r>
      <w:r w:rsidR="00633A64">
        <w:t>sansatzes</w:t>
      </w:r>
      <w:r w:rsidR="00A2371E">
        <w:t xml:space="preserve">. </w:t>
      </w:r>
    </w:p>
    <w:p w14:paraId="7E4ACB71" w14:textId="14F56079" w:rsidR="007F3DC7" w:rsidRDefault="00633A64" w:rsidP="00471FDC">
      <w:r>
        <w:t>Hierfür sind lediglich kleine Anpassungen a</w:t>
      </w:r>
      <w:r w:rsidR="00D16752">
        <w:t>n der Umsetzung</w:t>
      </w:r>
      <w:r>
        <w:t xml:space="preserve"> notwendig. </w:t>
      </w:r>
      <w:r w:rsidR="008F4A71">
        <w:t>Entscheidend ist vor allem, dass anders als in Code 3 gegeben, die Verallgemeinerung der</w:t>
      </w:r>
      <w:r w:rsidR="007F3DC7">
        <w:t xml:space="preserve"> </w:t>
      </w:r>
      <w:r w:rsidR="008F4A71" w:rsidRPr="007F3DC7">
        <w:rPr>
          <w:rStyle w:val="Code"/>
        </w:rPr>
        <w:t>type</w:t>
      </w:r>
      <w:r w:rsidR="008F4A71">
        <w:t xml:space="preserve">-Werte 2 und 3 auf den </w:t>
      </w:r>
      <w:r w:rsidR="007F3DC7">
        <w:t xml:space="preserve">gemeinsamen </w:t>
      </w:r>
      <w:r w:rsidR="008F4A71">
        <w:t xml:space="preserve">Wert 2 entfällt, wodurch die im Anschluss erzeugten Ausgabearrays </w:t>
      </w:r>
      <w:r w:rsidR="008F4A71" w:rsidRPr="008F4A71">
        <w:rPr>
          <w:rStyle w:val="Code"/>
        </w:rPr>
        <w:t>y_train</w:t>
      </w:r>
      <w:r w:rsidR="008F4A71">
        <w:t xml:space="preserve"> und </w:t>
      </w:r>
      <w:r w:rsidR="008F4A71" w:rsidRPr="008F4A71">
        <w:rPr>
          <w:rStyle w:val="Code"/>
        </w:rPr>
        <w:t>y_test</w:t>
      </w:r>
      <w:r w:rsidR="007F3DC7" w:rsidRPr="007F3DC7">
        <w:t xml:space="preserve"> also</w:t>
      </w:r>
      <w:r w:rsidR="008F4A71" w:rsidRPr="007F3DC7">
        <w:t xml:space="preserve"> vier </w:t>
      </w:r>
      <w:r w:rsidR="008F4A71">
        <w:t xml:space="preserve">mögliche </w:t>
      </w:r>
      <w:r w:rsidR="007F3DC7">
        <w:t>Labels</w:t>
      </w:r>
      <w:r w:rsidR="008F4A71">
        <w:t xml:space="preserve"> für die in </w:t>
      </w:r>
      <w:r w:rsidR="008F4A71" w:rsidRPr="008F4A71">
        <w:rPr>
          <w:rStyle w:val="Code"/>
        </w:rPr>
        <w:t>X_train</w:t>
      </w:r>
      <w:r w:rsidR="008F4A71">
        <w:t xml:space="preserve"> und </w:t>
      </w:r>
      <w:r w:rsidR="008F4A71" w:rsidRPr="008F4A71">
        <w:rPr>
          <w:rStyle w:val="Code"/>
        </w:rPr>
        <w:t>X_test</w:t>
      </w:r>
      <w:r w:rsidR="008F4A71">
        <w:t xml:space="preserve"> gegebenen Eingabedaten enthalten.</w:t>
      </w:r>
      <w:r w:rsidR="007F3DC7">
        <w:t xml:space="preserve"> Diese Labels entsprechen somit nicht mehr den Matching-Modi von Valhalla</w:t>
      </w:r>
      <w:r w:rsidR="00D16752">
        <w:t>,</w:t>
      </w:r>
      <w:r w:rsidR="007F3DC7">
        <w:t xml:space="preserve"> sondern den möglichen Verkehrsteilnehmertypen.</w:t>
      </w:r>
      <w:r w:rsidR="008F4A71">
        <w:t xml:space="preserve"> </w:t>
      </w:r>
      <w:r w:rsidR="00F5335B">
        <w:t xml:space="preserve">Anpassungen an den Basismodellen, den Parametergittern oder der Optimierungsstrategie </w:t>
      </w:r>
      <w:r w:rsidR="007F3DC7">
        <w:t>müssen</w:t>
      </w:r>
      <w:r w:rsidR="00F5335B">
        <w:t xml:space="preserve"> nicht vorgenommen</w:t>
      </w:r>
      <w:r w:rsidR="007F3DC7">
        <w:t xml:space="preserve"> werden, wodurch das Training und die Hyperparameteroptimierung exakt so, wie in Unterabschnitt 7.2.3 beschrieben, umgesetzt werden kann.</w:t>
      </w:r>
    </w:p>
    <w:p w14:paraId="4797C3C8" w14:textId="56EDF9F9" w:rsidR="00C87C0A" w:rsidRPr="00471FDC" w:rsidRDefault="00F5335B" w:rsidP="008502E5">
      <w:pPr>
        <w:spacing w:after="360"/>
      </w:pPr>
      <w:r>
        <w:t>Den nachfolgenden Tabellen Tab.</w:t>
      </w:r>
      <w:r w:rsidR="00D16752">
        <w:t xml:space="preserve"> </w:t>
      </w:r>
      <w:r>
        <w:t>7 und Tab. 8 können die besten gefundenen Hyperparamter und die zugehörigen F1-Scores für die auf vier Klassen erweiterten Support</w:t>
      </w:r>
      <w:r w:rsidR="00675F3D">
        <w:t>-</w:t>
      </w:r>
      <w:r>
        <w:t>Ve</w:t>
      </w:r>
      <w:r w:rsidR="00D16752">
        <w:t>c</w:t>
      </w:r>
      <w:r>
        <w:t>tor</w:t>
      </w:r>
      <w:r w:rsidR="00675F3D">
        <w:t xml:space="preserve">- </w:t>
      </w:r>
      <w:r>
        <w:t>bzw. Random-Forest-Klassifikatoren entnommen werden.</w:t>
      </w:r>
      <w:r w:rsidR="00C87C0A">
        <w:t xml:space="preserve"> </w:t>
      </w:r>
    </w:p>
    <w:tbl>
      <w:tblPr>
        <w:tblStyle w:val="zuTabStandard"/>
        <w:tblW w:w="0" w:type="auto"/>
        <w:tblLook w:val="04A0" w:firstRow="1" w:lastRow="0" w:firstColumn="1" w:lastColumn="0" w:noHBand="0" w:noVBand="1"/>
      </w:tblPr>
      <w:tblGrid>
        <w:gridCol w:w="1413"/>
        <w:gridCol w:w="1559"/>
        <w:gridCol w:w="1700"/>
        <w:gridCol w:w="1701"/>
        <w:gridCol w:w="2687"/>
      </w:tblGrid>
      <w:tr w:rsidR="001B0877" w14:paraId="63F5B5A1" w14:textId="77777777" w:rsidTr="006A1D2F">
        <w:trPr>
          <w:cnfStyle w:val="100000000000" w:firstRow="1" w:lastRow="0" w:firstColumn="0" w:lastColumn="0" w:oddVBand="0" w:evenVBand="0" w:oddHBand="0" w:evenHBand="0" w:firstRowFirstColumn="0" w:firstRowLastColumn="0" w:lastRowFirstColumn="0" w:lastRowLastColumn="0"/>
        </w:trPr>
        <w:tc>
          <w:tcPr>
            <w:tcW w:w="1413" w:type="dxa"/>
          </w:tcPr>
          <w:p w14:paraId="70CED5BB" w14:textId="77777777" w:rsidR="001B0877" w:rsidRDefault="001B0877" w:rsidP="00F50850">
            <w:pPr>
              <w:pStyle w:val="TabStandard"/>
            </w:pPr>
            <w:r>
              <w:t>Intervall</w:t>
            </w:r>
          </w:p>
        </w:tc>
        <w:tc>
          <w:tcPr>
            <w:tcW w:w="1559" w:type="dxa"/>
          </w:tcPr>
          <w:p w14:paraId="49EA5275" w14:textId="77777777" w:rsidR="001B0877" w:rsidRDefault="001B0877" w:rsidP="00F50850">
            <w:pPr>
              <w:pStyle w:val="TabStandard"/>
            </w:pPr>
            <m:oMathPara>
              <m:oMath>
                <m:r>
                  <m:rPr>
                    <m:sty m:val="bi"/>
                  </m:rPr>
                  <w:rPr>
                    <w:rFonts w:ascii="Cambria Math" w:hAnsi="Cambria Math"/>
                  </w:rPr>
                  <m:t>C</m:t>
                </m:r>
              </m:oMath>
            </m:oMathPara>
          </w:p>
        </w:tc>
        <w:tc>
          <w:tcPr>
            <w:tcW w:w="1701" w:type="dxa"/>
          </w:tcPr>
          <w:p w14:paraId="3D6A1F28" w14:textId="77777777" w:rsidR="001B0877" w:rsidRDefault="001B0877" w:rsidP="00F50850">
            <w:pPr>
              <w:pStyle w:val="TabStandard"/>
            </w:pPr>
            <m:oMathPara>
              <m:oMath>
                <m:r>
                  <m:rPr>
                    <m:sty m:val="bi"/>
                  </m:rPr>
                  <w:rPr>
                    <w:rFonts w:ascii="Cambria Math" w:hAnsi="Cambria Math"/>
                  </w:rPr>
                  <m:t>γ</m:t>
                </m:r>
              </m:oMath>
            </m:oMathPara>
          </w:p>
        </w:tc>
        <w:tc>
          <w:tcPr>
            <w:tcW w:w="1701" w:type="dxa"/>
          </w:tcPr>
          <w:p w14:paraId="2B3A1467" w14:textId="71115641" w:rsidR="001B0877" w:rsidRPr="00E61E1B" w:rsidRDefault="000D605B" w:rsidP="00F50850">
            <w:pPr>
              <w:pStyle w:val="TabStandard"/>
              <w:rPr>
                <w:bCs/>
              </w:rPr>
            </w:pPr>
            <m:oMathPara>
              <m:oMath>
                <m:r>
                  <m:rPr>
                    <m:sty m:val="bi"/>
                  </m:rPr>
                  <w:rPr>
                    <w:rFonts w:ascii="Cambria Math" w:hAnsi="Cambria Math"/>
                  </w:rPr>
                  <m:t>K</m:t>
                </m:r>
                <m:d>
                  <m:dPr>
                    <m:ctrlPr>
                      <w:rPr>
                        <w:rFonts w:ascii="Cambria Math" w:hAnsi="Cambria Math"/>
                        <w:b w:val="0"/>
                        <w:i/>
                      </w:rPr>
                    </m:ctrlPr>
                  </m:dPr>
                  <m:e>
                    <m:r>
                      <m:rPr>
                        <m:sty m:val="bi"/>
                      </m:rPr>
                      <w:rPr>
                        <w:rFonts w:ascii="Cambria Math" w:hAnsi="Cambria Math"/>
                      </w:rPr>
                      <m:t>x, y</m:t>
                    </m:r>
                  </m:e>
                </m:d>
              </m:oMath>
            </m:oMathPara>
          </w:p>
        </w:tc>
        <w:tc>
          <w:tcPr>
            <w:tcW w:w="2688" w:type="dxa"/>
          </w:tcPr>
          <w:p w14:paraId="6E2D8935" w14:textId="77777777" w:rsidR="001B0877" w:rsidRPr="00E61E1B" w:rsidRDefault="001B0877" w:rsidP="00F50850">
            <w:pPr>
              <w:pStyle w:val="TabStandard"/>
              <w:rPr>
                <w:bCs/>
              </w:rPr>
            </w:pPr>
            <w:r w:rsidRPr="00E61E1B">
              <w:rPr>
                <w:bCs/>
              </w:rPr>
              <w:t>F1-Score (Validierung)</w:t>
            </w:r>
          </w:p>
        </w:tc>
      </w:tr>
      <w:tr w:rsidR="001B0877" w14:paraId="4FF5A7F9" w14:textId="77777777" w:rsidTr="006A1D2F">
        <w:tc>
          <w:tcPr>
            <w:tcW w:w="1413" w:type="dxa"/>
          </w:tcPr>
          <w:p w14:paraId="6445D999" w14:textId="77777777" w:rsidR="001B0877" w:rsidRPr="00087204" w:rsidRDefault="001B0877" w:rsidP="00F50850">
            <w:pPr>
              <w:pStyle w:val="TabStandard"/>
              <w:rPr>
                <w:bCs/>
              </w:rPr>
            </w:pPr>
            <w:r w:rsidRPr="00087204">
              <w:rPr>
                <w:bCs/>
              </w:rPr>
              <w:t>1s</w:t>
            </w:r>
          </w:p>
        </w:tc>
        <w:tc>
          <w:tcPr>
            <w:tcW w:w="1559" w:type="dxa"/>
          </w:tcPr>
          <w:p w14:paraId="66B9A2F0" w14:textId="5018CFCB" w:rsidR="001B0877" w:rsidRDefault="0028020F" w:rsidP="00F50850">
            <w:pPr>
              <w:pStyle w:val="TabStandard"/>
            </w:pPr>
            <w:r>
              <w:t>1000</w:t>
            </w:r>
          </w:p>
        </w:tc>
        <w:tc>
          <w:tcPr>
            <w:tcW w:w="1701" w:type="dxa"/>
          </w:tcPr>
          <w:p w14:paraId="7AACC1A7" w14:textId="70977DF5" w:rsidR="001B0877" w:rsidRDefault="001B0877" w:rsidP="00F50850">
            <w:pPr>
              <w:pStyle w:val="TabStandard"/>
            </w:pPr>
            <w:r>
              <w:t>0.01</w:t>
            </w:r>
          </w:p>
        </w:tc>
        <w:tc>
          <w:tcPr>
            <w:tcW w:w="1701" w:type="dxa"/>
          </w:tcPr>
          <w:p w14:paraId="508E1628" w14:textId="77777777" w:rsidR="001B0877" w:rsidRDefault="001B0877" w:rsidP="00F50850">
            <w:pPr>
              <w:pStyle w:val="TabStandard"/>
            </w:pPr>
            <w:r>
              <w:t>RBF</w:t>
            </w:r>
          </w:p>
        </w:tc>
        <w:tc>
          <w:tcPr>
            <w:tcW w:w="2688" w:type="dxa"/>
          </w:tcPr>
          <w:p w14:paraId="75F4EB59" w14:textId="06EA7560" w:rsidR="001B0877" w:rsidRDefault="001B0877" w:rsidP="00F50850">
            <w:pPr>
              <w:pStyle w:val="TabStandard"/>
            </w:pPr>
            <w:r w:rsidRPr="001B0877">
              <w:t>0</w:t>
            </w:r>
            <w:r>
              <w:t>,</w:t>
            </w:r>
            <w:r w:rsidRPr="001B0877">
              <w:t>7</w:t>
            </w:r>
            <w:r w:rsidR="0028020F">
              <w:t>723</w:t>
            </w:r>
          </w:p>
        </w:tc>
      </w:tr>
      <w:tr w:rsidR="001B0877" w14:paraId="259EBC7C" w14:textId="77777777" w:rsidTr="006A1D2F">
        <w:tc>
          <w:tcPr>
            <w:tcW w:w="1413" w:type="dxa"/>
          </w:tcPr>
          <w:p w14:paraId="1E39D200" w14:textId="77777777" w:rsidR="001B0877" w:rsidRPr="00E45200" w:rsidRDefault="001B0877" w:rsidP="00F50850">
            <w:pPr>
              <w:pStyle w:val="TabStandard"/>
              <w:rPr>
                <w:bCs/>
              </w:rPr>
            </w:pPr>
            <w:r w:rsidRPr="00E45200">
              <w:rPr>
                <w:bCs/>
              </w:rPr>
              <w:t>2s</w:t>
            </w:r>
          </w:p>
        </w:tc>
        <w:tc>
          <w:tcPr>
            <w:tcW w:w="1559" w:type="dxa"/>
          </w:tcPr>
          <w:p w14:paraId="2B3A1BF9" w14:textId="3C45BEE3" w:rsidR="001B0877" w:rsidRPr="00E45200" w:rsidRDefault="00E45200" w:rsidP="00F50850">
            <w:pPr>
              <w:pStyle w:val="TabStandard"/>
            </w:pPr>
            <w:r w:rsidRPr="00E45200">
              <w:t>5</w:t>
            </w:r>
            <w:r w:rsidR="001B0877" w:rsidRPr="00E45200">
              <w:t>000</w:t>
            </w:r>
          </w:p>
        </w:tc>
        <w:tc>
          <w:tcPr>
            <w:tcW w:w="1701" w:type="dxa"/>
          </w:tcPr>
          <w:p w14:paraId="6F4FEE5B" w14:textId="77777777" w:rsidR="001B0877" w:rsidRPr="00E45200" w:rsidRDefault="001B0877" w:rsidP="00F50850">
            <w:pPr>
              <w:pStyle w:val="TabStandard"/>
            </w:pPr>
            <w:r w:rsidRPr="00E45200">
              <w:t>0.01</w:t>
            </w:r>
          </w:p>
        </w:tc>
        <w:tc>
          <w:tcPr>
            <w:tcW w:w="1701" w:type="dxa"/>
          </w:tcPr>
          <w:p w14:paraId="6877FD29" w14:textId="77777777" w:rsidR="001B0877" w:rsidRPr="00E45200" w:rsidRDefault="001B0877" w:rsidP="00F50850">
            <w:pPr>
              <w:pStyle w:val="TabStandard"/>
            </w:pPr>
            <w:r w:rsidRPr="00E45200">
              <w:t>RBF</w:t>
            </w:r>
          </w:p>
        </w:tc>
        <w:tc>
          <w:tcPr>
            <w:tcW w:w="2688" w:type="dxa"/>
          </w:tcPr>
          <w:p w14:paraId="5E380182" w14:textId="1D5AF147" w:rsidR="001B0877" w:rsidRPr="00E45200" w:rsidRDefault="0028020F" w:rsidP="00F50850">
            <w:pPr>
              <w:pStyle w:val="TabStandard"/>
            </w:pPr>
            <w:r w:rsidRPr="00E45200">
              <w:t>0,7</w:t>
            </w:r>
            <w:r w:rsidR="00E45200" w:rsidRPr="00E45200">
              <w:t>685</w:t>
            </w:r>
          </w:p>
        </w:tc>
      </w:tr>
    </w:tbl>
    <w:p w14:paraId="6FC77D2D" w14:textId="7CC0C6B1" w:rsidR="00A20312" w:rsidRDefault="006E4C6E" w:rsidP="00AD7D24">
      <w:pPr>
        <w:pStyle w:val="Beschriftung"/>
      </w:pPr>
      <w:bookmarkStart w:id="131" w:name="_Toc143696950"/>
      <w:bookmarkStart w:id="132" w:name="_Toc144726746"/>
      <w:r>
        <w:t xml:space="preserve">Tab. </w:t>
      </w:r>
      <w:fldSimple w:instr=" SEQ Tab. \* ARABIC ">
        <w:r w:rsidR="008514D7">
          <w:rPr>
            <w:noProof/>
          </w:rPr>
          <w:t>7</w:t>
        </w:r>
      </w:fldSimple>
      <w:r>
        <w:t>:</w:t>
      </w:r>
      <w:r w:rsidR="00AD7D24">
        <w:tab/>
      </w:r>
      <w:r w:rsidR="001B0877">
        <w:t xml:space="preserve">Ergebnisse der Gittersuche für die </w:t>
      </w:r>
      <w:r w:rsidR="00675F3D">
        <w:t xml:space="preserve">vierklassige </w:t>
      </w:r>
      <w:r w:rsidR="001B0877">
        <w:t>SVM</w:t>
      </w:r>
      <w:bookmarkEnd w:id="131"/>
      <w:bookmarkEnd w:id="132"/>
    </w:p>
    <w:p w14:paraId="2ADD7EBB" w14:textId="77777777" w:rsidR="00F5335B" w:rsidRPr="00F5335B" w:rsidRDefault="00F5335B" w:rsidP="00F5335B"/>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1B0877" w:rsidRPr="00F01A4D" w14:paraId="2A2D7DB1" w14:textId="77777777" w:rsidTr="006A1D2F">
        <w:trPr>
          <w:cnfStyle w:val="100000000000" w:firstRow="1" w:lastRow="0" w:firstColumn="0" w:lastColumn="0" w:oddVBand="0" w:evenVBand="0" w:oddHBand="0" w:evenHBand="0" w:firstRowFirstColumn="0" w:firstRowLastColumn="0" w:lastRowFirstColumn="0" w:lastRowLastColumn="0"/>
        </w:trPr>
        <w:tc>
          <w:tcPr>
            <w:tcW w:w="1124" w:type="dxa"/>
          </w:tcPr>
          <w:p w14:paraId="67D68A1D" w14:textId="77777777" w:rsidR="001B0877" w:rsidRDefault="001B0877" w:rsidP="00F50850">
            <w:pPr>
              <w:pStyle w:val="TabStandard"/>
            </w:pPr>
            <w:r>
              <w:t>Intervall</w:t>
            </w:r>
          </w:p>
        </w:tc>
        <w:tc>
          <w:tcPr>
            <w:tcW w:w="856" w:type="dxa"/>
          </w:tcPr>
          <w:p w14:paraId="2C7D75DE" w14:textId="17D13754" w:rsidR="001B0877" w:rsidRPr="00F01A4D" w:rsidRDefault="00000000" w:rsidP="00F50850">
            <w:pPr>
              <w:pStyle w:val="TabStandard"/>
            </w:pPr>
            <m:oMathPara>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Trees</m:t>
                    </m:r>
                  </m:sub>
                </m:sSub>
              </m:oMath>
            </m:oMathPara>
          </w:p>
        </w:tc>
        <w:tc>
          <w:tcPr>
            <w:tcW w:w="1479" w:type="dxa"/>
          </w:tcPr>
          <w:p w14:paraId="641F9EBC" w14:textId="77777777" w:rsidR="001B0877" w:rsidRPr="00087204" w:rsidRDefault="00000000" w:rsidP="00F50850">
            <w:pPr>
              <w:pStyle w:val="TabStandard"/>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2C199160" w14:textId="77777777" w:rsidR="001B0877" w:rsidRDefault="00000000" w:rsidP="00F50850">
            <w:pPr>
              <w:pStyle w:val="TabStandard"/>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6BEAEC1C" w14:textId="07A981AF" w:rsidR="001B0877" w:rsidRPr="00F01A4D" w:rsidRDefault="00000000" w:rsidP="00F50850">
            <w:pPr>
              <w:pStyle w:val="TabStandard"/>
              <w:rPr>
                <w:lang w:val="en-GB"/>
              </w:rP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d>
                  <m:dPr>
                    <m:ctrlPr>
                      <w:rPr>
                        <w:rFonts w:ascii="Cambria Math" w:hAnsi="Cambria Math"/>
                        <w:b w:val="0"/>
                        <w:i/>
                      </w:rPr>
                    </m:ctrlPr>
                  </m:dPr>
                  <m:e>
                    <m:r>
                      <m:rPr>
                        <m:sty m:val="bi"/>
                      </m:rPr>
                      <w:rPr>
                        <w:rFonts w:ascii="Cambria Math" w:hAnsi="Cambria Math"/>
                      </w:rPr>
                      <m:t>x</m:t>
                    </m:r>
                  </m:e>
                </m:d>
              </m:oMath>
            </m:oMathPara>
          </w:p>
        </w:tc>
        <w:tc>
          <w:tcPr>
            <w:tcW w:w="751" w:type="dxa"/>
          </w:tcPr>
          <w:p w14:paraId="2E70DF04" w14:textId="77777777" w:rsidR="001B0877" w:rsidRPr="00F01A4D" w:rsidRDefault="00000000" w:rsidP="00F50850">
            <w:pPr>
              <w:pStyle w:val="TabStandard"/>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3B286536" w14:textId="77777777" w:rsidR="001B0877" w:rsidRPr="00F01A4D" w:rsidRDefault="00000000" w:rsidP="00F50850">
            <w:pPr>
              <w:pStyle w:val="TabStandard"/>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17BF8A68" w14:textId="77777777" w:rsidR="001B0877" w:rsidRPr="00F01A4D" w:rsidRDefault="001B0877" w:rsidP="00F50850">
            <w:pPr>
              <w:pStyle w:val="TabStandard"/>
              <w:rPr>
                <w:lang w:val="en-GB"/>
              </w:rPr>
            </w:pPr>
            <w:r w:rsidRPr="00E61E1B">
              <w:rPr>
                <w:bCs/>
              </w:rPr>
              <w:t>F1-Score (Validierung)</w:t>
            </w:r>
          </w:p>
        </w:tc>
      </w:tr>
      <w:tr w:rsidR="001B0877" w:rsidRPr="00F01A4D" w14:paraId="60CDCABE" w14:textId="77777777" w:rsidTr="006A1D2F">
        <w:tc>
          <w:tcPr>
            <w:tcW w:w="1124" w:type="dxa"/>
          </w:tcPr>
          <w:p w14:paraId="2E3BB4D6" w14:textId="77777777" w:rsidR="001B0877" w:rsidRPr="00087204" w:rsidRDefault="001B0877" w:rsidP="00F50850">
            <w:pPr>
              <w:pStyle w:val="TabStandard"/>
              <w:rPr>
                <w:bCs/>
                <w:lang w:val="en-GB"/>
              </w:rPr>
            </w:pPr>
            <w:r w:rsidRPr="00087204">
              <w:rPr>
                <w:bCs/>
              </w:rPr>
              <w:t>1s</w:t>
            </w:r>
          </w:p>
        </w:tc>
        <w:tc>
          <w:tcPr>
            <w:tcW w:w="856" w:type="dxa"/>
          </w:tcPr>
          <w:p w14:paraId="43953ECC" w14:textId="246E8702" w:rsidR="001B0877" w:rsidRPr="00F01A4D" w:rsidRDefault="00CC25A4" w:rsidP="00F50850">
            <w:pPr>
              <w:pStyle w:val="TabStandard"/>
              <w:rPr>
                <w:lang w:val="en-GB"/>
              </w:rPr>
            </w:pPr>
            <w:r>
              <w:rPr>
                <w:lang w:val="en-GB"/>
              </w:rPr>
              <w:t>1000</w:t>
            </w:r>
          </w:p>
        </w:tc>
        <w:tc>
          <w:tcPr>
            <w:tcW w:w="1479" w:type="dxa"/>
          </w:tcPr>
          <w:p w14:paraId="4F96F5C5" w14:textId="77777777" w:rsidR="001B0877" w:rsidRPr="00F01A4D" w:rsidRDefault="001B0877" w:rsidP="00F50850">
            <w:pPr>
              <w:pStyle w:val="TabStandard"/>
              <w:rPr>
                <w:lang w:val="en-GB"/>
              </w:rPr>
            </w:pPr>
            <w:r>
              <w:rPr>
                <w:lang w:val="en-GB"/>
              </w:rPr>
              <w:t>50%</w:t>
            </w:r>
          </w:p>
        </w:tc>
        <w:tc>
          <w:tcPr>
            <w:tcW w:w="1046" w:type="dxa"/>
          </w:tcPr>
          <w:p w14:paraId="6D5F625A" w14:textId="10D78A30" w:rsidR="001B0877" w:rsidRPr="001B0877" w:rsidRDefault="00CC25A4" w:rsidP="00F50850">
            <w:pPr>
              <w:pStyle w:val="TabStandard"/>
              <w:rPr>
                <w:lang w:val="en-GB"/>
              </w:rPr>
            </w:pPr>
            <w:r>
              <w:rPr>
                <w:lang w:val="en-GB"/>
              </w:rPr>
              <w:t>10</w:t>
            </w:r>
          </w:p>
        </w:tc>
        <w:tc>
          <w:tcPr>
            <w:tcW w:w="1248" w:type="dxa"/>
          </w:tcPr>
          <w:p w14:paraId="7F4D0416" w14:textId="77777777" w:rsidR="001B0877" w:rsidRPr="00F01A4D" w:rsidRDefault="00000000" w:rsidP="00F50850">
            <w:pPr>
              <w:pStyle w:val="TabStandard"/>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48A2C7B0" w14:textId="77777777" w:rsidR="001B0877" w:rsidRPr="00F01A4D" w:rsidRDefault="001B0877" w:rsidP="00F50850">
            <w:pPr>
              <w:pStyle w:val="TabStandard"/>
              <w:rPr>
                <w:lang w:val="en-GB"/>
              </w:rPr>
            </w:pPr>
            <w:r>
              <w:rPr>
                <w:lang w:val="en-GB"/>
              </w:rPr>
              <w:t>2</w:t>
            </w:r>
          </w:p>
        </w:tc>
        <w:tc>
          <w:tcPr>
            <w:tcW w:w="960" w:type="dxa"/>
          </w:tcPr>
          <w:p w14:paraId="27D382FB" w14:textId="3A5B58DC" w:rsidR="001B0877" w:rsidRPr="00F01A4D" w:rsidRDefault="00CC25A4" w:rsidP="00F50850">
            <w:pPr>
              <w:pStyle w:val="TabStandard"/>
              <w:rPr>
                <w:lang w:val="en-GB"/>
              </w:rPr>
            </w:pPr>
            <w:r>
              <w:rPr>
                <w:lang w:val="en-GB"/>
              </w:rPr>
              <w:t>8</w:t>
            </w:r>
          </w:p>
        </w:tc>
        <w:tc>
          <w:tcPr>
            <w:tcW w:w="1603" w:type="dxa"/>
          </w:tcPr>
          <w:p w14:paraId="78549B11" w14:textId="3CDEBABA" w:rsidR="001B0877" w:rsidRPr="00F01A4D" w:rsidRDefault="001B0877" w:rsidP="00F50850">
            <w:pPr>
              <w:pStyle w:val="TabStandard"/>
              <w:rPr>
                <w:lang w:val="en-GB"/>
              </w:rPr>
            </w:pPr>
            <w:r w:rsidRPr="001B0877">
              <w:rPr>
                <w:lang w:val="en-GB"/>
              </w:rPr>
              <w:t>0</w:t>
            </w:r>
            <w:r w:rsidR="00D234D6">
              <w:rPr>
                <w:lang w:val="en-GB"/>
              </w:rPr>
              <w:t>,</w:t>
            </w:r>
            <w:r w:rsidRPr="001B0877">
              <w:rPr>
                <w:lang w:val="en-GB"/>
              </w:rPr>
              <w:t>7</w:t>
            </w:r>
            <w:r w:rsidR="00CC25A4">
              <w:rPr>
                <w:lang w:val="en-GB"/>
              </w:rPr>
              <w:t>711</w:t>
            </w:r>
          </w:p>
        </w:tc>
      </w:tr>
      <w:tr w:rsidR="001B0877" w:rsidRPr="00F01A4D" w14:paraId="4C1E9E3C" w14:textId="77777777" w:rsidTr="006A1D2F">
        <w:tc>
          <w:tcPr>
            <w:tcW w:w="1124" w:type="dxa"/>
          </w:tcPr>
          <w:p w14:paraId="51E7C6B2" w14:textId="77777777" w:rsidR="001B0877" w:rsidRPr="00E45200" w:rsidRDefault="001B0877" w:rsidP="00F50850">
            <w:pPr>
              <w:pStyle w:val="TabStandard"/>
              <w:rPr>
                <w:bCs/>
                <w:lang w:val="en-GB"/>
              </w:rPr>
            </w:pPr>
            <w:r w:rsidRPr="00E45200">
              <w:rPr>
                <w:bCs/>
              </w:rPr>
              <w:t>2s</w:t>
            </w:r>
          </w:p>
        </w:tc>
        <w:tc>
          <w:tcPr>
            <w:tcW w:w="856" w:type="dxa"/>
          </w:tcPr>
          <w:p w14:paraId="43BE752D" w14:textId="6294A063" w:rsidR="001B0877" w:rsidRPr="00E45200" w:rsidRDefault="00CC25A4" w:rsidP="00F50850">
            <w:pPr>
              <w:pStyle w:val="TabStandard"/>
              <w:rPr>
                <w:lang w:val="en-GB"/>
              </w:rPr>
            </w:pPr>
            <w:r w:rsidRPr="00E45200">
              <w:rPr>
                <w:lang w:val="en-GB"/>
              </w:rPr>
              <w:t>750</w:t>
            </w:r>
          </w:p>
        </w:tc>
        <w:tc>
          <w:tcPr>
            <w:tcW w:w="1479" w:type="dxa"/>
          </w:tcPr>
          <w:p w14:paraId="7CA2295E" w14:textId="046DB443" w:rsidR="001B0877" w:rsidRPr="00E45200" w:rsidRDefault="001B0877" w:rsidP="00F50850">
            <w:pPr>
              <w:pStyle w:val="TabStandard"/>
              <w:rPr>
                <w:lang w:val="en-GB"/>
              </w:rPr>
            </w:pPr>
            <w:r w:rsidRPr="00E45200">
              <w:rPr>
                <w:lang w:val="en-GB"/>
              </w:rPr>
              <w:t>100%</w:t>
            </w:r>
          </w:p>
        </w:tc>
        <w:tc>
          <w:tcPr>
            <w:tcW w:w="1046" w:type="dxa"/>
          </w:tcPr>
          <w:p w14:paraId="7419FC2C" w14:textId="071CEB40" w:rsidR="001B0877" w:rsidRPr="00E45200" w:rsidRDefault="00CC25A4" w:rsidP="00F50850">
            <w:pPr>
              <w:pStyle w:val="TabStandard"/>
              <w:rPr>
                <w:lang w:val="en-GB"/>
              </w:rPr>
            </w:pPr>
            <w:r w:rsidRPr="00E45200">
              <w:rPr>
                <w:lang w:val="en-GB"/>
              </w:rPr>
              <w:t>10</w:t>
            </w:r>
          </w:p>
        </w:tc>
        <w:tc>
          <w:tcPr>
            <w:tcW w:w="1248" w:type="dxa"/>
          </w:tcPr>
          <w:p w14:paraId="23EC1C19" w14:textId="77777777" w:rsidR="001B0877" w:rsidRPr="00E45200" w:rsidRDefault="00000000" w:rsidP="00F50850">
            <w:pPr>
              <w:pStyle w:val="TabStandard"/>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33FEA527" w14:textId="77777777" w:rsidR="001B0877" w:rsidRPr="00E45200" w:rsidRDefault="001B0877" w:rsidP="00F50850">
            <w:pPr>
              <w:pStyle w:val="TabStandard"/>
              <w:rPr>
                <w:lang w:val="en-GB"/>
              </w:rPr>
            </w:pPr>
            <w:r w:rsidRPr="00E45200">
              <w:rPr>
                <w:lang w:val="en-GB"/>
              </w:rPr>
              <w:t>2</w:t>
            </w:r>
          </w:p>
        </w:tc>
        <w:tc>
          <w:tcPr>
            <w:tcW w:w="960" w:type="dxa"/>
          </w:tcPr>
          <w:p w14:paraId="4B129A3D" w14:textId="14F330D7" w:rsidR="001B0877" w:rsidRPr="00E45200" w:rsidRDefault="00E45200" w:rsidP="00F50850">
            <w:pPr>
              <w:pStyle w:val="TabStandard"/>
              <w:rPr>
                <w:lang w:val="en-GB"/>
              </w:rPr>
            </w:pPr>
            <w:r w:rsidRPr="00E45200">
              <w:rPr>
                <w:lang w:val="en-GB"/>
              </w:rPr>
              <w:t>4</w:t>
            </w:r>
          </w:p>
        </w:tc>
        <w:tc>
          <w:tcPr>
            <w:tcW w:w="1603" w:type="dxa"/>
          </w:tcPr>
          <w:p w14:paraId="23B40488" w14:textId="50D47477" w:rsidR="001B0877" w:rsidRPr="00E45200" w:rsidRDefault="001B0877" w:rsidP="00F50850">
            <w:pPr>
              <w:pStyle w:val="TabStandard"/>
              <w:rPr>
                <w:lang w:val="en-GB"/>
              </w:rPr>
            </w:pPr>
            <w:r w:rsidRPr="00E45200">
              <w:rPr>
                <w:lang w:val="en-GB"/>
              </w:rPr>
              <w:t>0</w:t>
            </w:r>
            <w:r w:rsidR="00D234D6" w:rsidRPr="00E45200">
              <w:rPr>
                <w:lang w:val="en-GB"/>
              </w:rPr>
              <w:t>,</w:t>
            </w:r>
            <w:r w:rsidRPr="00E45200">
              <w:rPr>
                <w:lang w:val="en-GB"/>
              </w:rPr>
              <w:t>7</w:t>
            </w:r>
            <w:r w:rsidR="00E45200" w:rsidRPr="00E45200">
              <w:rPr>
                <w:lang w:val="en-GB"/>
              </w:rPr>
              <w:t>777</w:t>
            </w:r>
          </w:p>
        </w:tc>
      </w:tr>
    </w:tbl>
    <w:p w14:paraId="4DA952EA" w14:textId="1D248E80" w:rsidR="001B0877" w:rsidRDefault="006E4C6E" w:rsidP="00AD7D24">
      <w:pPr>
        <w:pStyle w:val="Beschriftung"/>
      </w:pPr>
      <w:bookmarkStart w:id="133" w:name="_Toc143696951"/>
      <w:bookmarkStart w:id="134" w:name="_Toc144726747"/>
      <w:r>
        <w:t xml:space="preserve">Tab. </w:t>
      </w:r>
      <w:fldSimple w:instr=" SEQ Tab. \* ARABIC ">
        <w:r w:rsidR="008514D7">
          <w:rPr>
            <w:noProof/>
          </w:rPr>
          <w:t>8</w:t>
        </w:r>
      </w:fldSimple>
      <w:r w:rsidR="00AD7D24">
        <w:t>:</w:t>
      </w:r>
      <w:r w:rsidR="00AD7D24">
        <w:tab/>
      </w:r>
      <w:r w:rsidR="001B0877">
        <w:t xml:space="preserve">Ergebnisse der Gittersuche für den </w:t>
      </w:r>
      <w:r w:rsidR="00675F3D">
        <w:t xml:space="preserve">vierklassigen </w:t>
      </w:r>
      <w:r w:rsidR="001B0877">
        <w:t>Random</w:t>
      </w:r>
      <w:r w:rsidR="000A2F5D">
        <w:t xml:space="preserve"> </w:t>
      </w:r>
      <w:r w:rsidR="001B0877">
        <w:t>Forest</w:t>
      </w:r>
      <w:bookmarkEnd w:id="133"/>
      <w:bookmarkEnd w:id="134"/>
    </w:p>
    <w:p w14:paraId="55F15CF2" w14:textId="77777777" w:rsidR="00F5335B" w:rsidRDefault="00F5335B" w:rsidP="00F5335B"/>
    <w:p w14:paraId="3B47BD35" w14:textId="050652D8" w:rsidR="0039277D" w:rsidRPr="00FE6F35" w:rsidRDefault="006F148D" w:rsidP="00FE6F35">
      <w:r w:rsidRPr="00FE6F35">
        <w:lastRenderedPageBreak/>
        <w:t xml:space="preserve">Leicht zu erkennen ist, dass alle optimierten Modelle auf den Validierungsdaten einen F1-Score von über </w:t>
      </w:r>
      <w:r w:rsidR="00D97841" w:rsidRPr="00FE6F35">
        <w:t>0,</w:t>
      </w:r>
      <w:r w:rsidR="005D4EB6" w:rsidRPr="00FE6F35">
        <w:t>7710</w:t>
      </w:r>
      <w:r w:rsidRPr="00FE6F35">
        <w:t xml:space="preserve"> erreichen. </w:t>
      </w:r>
      <w:r w:rsidR="008502E5" w:rsidRPr="00FE6F35">
        <w:t>Hier</w:t>
      </w:r>
      <w:r w:rsidR="00214994" w:rsidRPr="00FE6F35">
        <w:t xml:space="preserve"> besitzt eine Erhöhung des Aufnahmeintervalls auf </w:t>
      </w:r>
      <w:r w:rsidR="007C5A97" w:rsidRPr="00FE6F35">
        <w:t>zwei Sekunden</w:t>
      </w:r>
      <w:r w:rsidR="00214994" w:rsidRPr="00FE6F35">
        <w:t xml:space="preserve"> </w:t>
      </w:r>
      <w:r w:rsidR="00FE6F35" w:rsidRPr="00FE6F35">
        <w:t xml:space="preserve">verglichen mit der Validierung der Vorklassifikation </w:t>
      </w:r>
      <w:r w:rsidR="008502E5" w:rsidRPr="00FE6F35">
        <w:t xml:space="preserve">einen deutlich weniger offensichtlich einzuordnenden Effekt auf die beiden betrachteten Klassifikationsverfahren. Dennoch scheint zumindest der Random Forest davon zu profitieren. Dieser erreicht </w:t>
      </w:r>
      <w:r w:rsidR="00FE6F35" w:rsidRPr="00FE6F35">
        <w:t>für ein Aufnahmeintervall von zwei Sekunden einen F1-Score von 0,7777 und damit auch die beste Validierungsbewertung aller hier optimierten Modelle</w:t>
      </w:r>
      <w:r w:rsidR="00CB0DB6" w:rsidRPr="00FE6F35">
        <w:t>.</w:t>
      </w:r>
      <w:r w:rsidR="00D2335E" w:rsidRPr="00FE6F35">
        <w:t xml:space="preserve"> </w:t>
      </w:r>
    </w:p>
    <w:p w14:paraId="2F952269" w14:textId="1037F494" w:rsidR="00D207E6" w:rsidRDefault="009947F1" w:rsidP="002A27ED">
      <w:pPr>
        <w:pStyle w:val="berschrift2"/>
      </w:pPr>
      <w:bookmarkStart w:id="135" w:name="_Toc144726482"/>
      <w:r>
        <w:t>Sequenzieller Ansatz:</w:t>
      </w:r>
      <w:r w:rsidR="00D207E6">
        <w:t xml:space="preserve"> </w:t>
      </w:r>
      <w:r w:rsidR="00AA5968">
        <w:t>R</w:t>
      </w:r>
      <w:r w:rsidR="00D207E6">
        <w:t xml:space="preserve">ekurrente </w:t>
      </w:r>
      <w:r w:rsidR="00AA5968">
        <w:t>n</w:t>
      </w:r>
      <w:r w:rsidR="00D207E6">
        <w:t>euronale Netz</w:t>
      </w:r>
      <w:r w:rsidR="005F306A">
        <w:t>e</w:t>
      </w:r>
      <w:bookmarkEnd w:id="135"/>
    </w:p>
    <w:p w14:paraId="5F4112C0" w14:textId="0CA4D075" w:rsidR="00D207E6" w:rsidRDefault="007522CC" w:rsidP="00D207E6">
      <w:pPr>
        <w:pStyle w:val="berschrift3"/>
      </w:pPr>
      <w:bookmarkStart w:id="136" w:name="_Toc144726483"/>
      <w:r>
        <w:t xml:space="preserve">Klassifikationsansatz und </w:t>
      </w:r>
      <w:r w:rsidR="00433F86">
        <w:t>Basisarchitektur</w:t>
      </w:r>
      <w:bookmarkEnd w:id="136"/>
    </w:p>
    <w:p w14:paraId="7DE46A3D" w14:textId="51B687E1" w:rsidR="00F91C47" w:rsidRDefault="007522CC" w:rsidP="00D16752">
      <w:pPr>
        <w:suppressAutoHyphens/>
      </w:pPr>
      <w:r>
        <w:t xml:space="preserve">Anders als die bisher umgesetzten Klassifikationsansätze erfordert die Klassifikation mit Hilfe </w:t>
      </w:r>
      <w:r w:rsidR="00AA5968">
        <w:t>r</w:t>
      </w:r>
      <w:r>
        <w:t xml:space="preserve">ekurrenter </w:t>
      </w:r>
      <w:r w:rsidR="00AA5968">
        <w:t>n</w:t>
      </w:r>
      <w:r>
        <w:t>euronaler Netz</w:t>
      </w:r>
      <w:r w:rsidR="005F306A">
        <w:t>e</w:t>
      </w:r>
      <w:r>
        <w:t xml:space="preserve"> keine Zusammenfassung der </w:t>
      </w:r>
      <w:r w:rsidR="00DF6ADC">
        <w:t>S</w:t>
      </w:r>
      <w:r>
        <w:t>equenzen auf einen einzelnen Datenpunkt.</w:t>
      </w:r>
      <w:r w:rsidR="0005362B">
        <w:t xml:space="preserve"> Die in Kapitel 6 beschriebenen Datensätze und ihre gematchten Pendants können somit ohne größere Vorbereitungen direkt zur Umsetzung der</w:t>
      </w:r>
      <w:r w:rsidR="00DF6ADC">
        <w:t xml:space="preserve"> sequenziellen</w:t>
      </w:r>
      <w:r w:rsidR="0005362B">
        <w:t xml:space="preserve"> Klassifikation genutzt werden. </w:t>
      </w:r>
      <w:r w:rsidR="00DF6ADC">
        <w:t xml:space="preserve">Entsprechend des bereits erläuterten Konzeptes soll die Klassifikation dabei vor allem auf Basis der von den Positionssequenzen abgeleiteten Bewegungsmerkmale </w:t>
      </w:r>
      <w:r w:rsidR="00DF6ADC" w:rsidRPr="00DF6ADC">
        <w:rPr>
          <w:rStyle w:val="Code"/>
        </w:rPr>
        <w:t>velocity</w:t>
      </w:r>
      <w:r w:rsidR="00DF6ADC">
        <w:t xml:space="preserve">, </w:t>
      </w:r>
      <w:r w:rsidR="00DF6ADC" w:rsidRPr="00DF6ADC">
        <w:rPr>
          <w:rStyle w:val="Code"/>
        </w:rPr>
        <w:t>acceleration</w:t>
      </w:r>
      <w:r w:rsidR="00DF6ADC">
        <w:t xml:space="preserve">, </w:t>
      </w:r>
      <w:r w:rsidR="00DF6ADC" w:rsidRPr="00DF6ADC">
        <w:rPr>
          <w:rStyle w:val="Code"/>
        </w:rPr>
        <w:t>deceleration</w:t>
      </w:r>
      <w:r w:rsidR="00DF6ADC">
        <w:t xml:space="preserve"> und </w:t>
      </w:r>
      <w:r w:rsidR="00DF6ADC" w:rsidRPr="00DF6ADC">
        <w:rPr>
          <w:rStyle w:val="Code"/>
        </w:rPr>
        <w:t>angular_speed</w:t>
      </w:r>
      <w:r w:rsidR="00DF6ADC" w:rsidRPr="00D16752">
        <w:t xml:space="preserve"> </w:t>
      </w:r>
      <w:r w:rsidR="00DF6ADC">
        <w:t>erfolgen.</w:t>
      </w:r>
      <w:r w:rsidR="004F7005">
        <w:t xml:space="preserve"> Zusätzlich wird außerdem das Merkmal </w:t>
      </w:r>
      <w:r w:rsidR="004F7005" w:rsidRPr="004F7005">
        <w:rPr>
          <w:rStyle w:val="Code"/>
        </w:rPr>
        <w:t>timediff</w:t>
      </w:r>
      <w:r w:rsidR="004F7005">
        <w:t xml:space="preserve"> </w:t>
      </w:r>
      <w:r w:rsidR="00836700">
        <w:t>in die Eingabe aufgenommen</w:t>
      </w:r>
      <w:r w:rsidR="00D16752">
        <w:t>. S</w:t>
      </w:r>
      <w:r w:rsidR="00836700">
        <w:t>o wird de</w:t>
      </w:r>
      <w:r w:rsidR="00AA5968">
        <w:t>n</w:t>
      </w:r>
      <w:r w:rsidR="00836700">
        <w:t xml:space="preserve"> </w:t>
      </w:r>
      <w:r w:rsidR="00AA5968">
        <w:t>r</w:t>
      </w:r>
      <w:r w:rsidR="00836700">
        <w:t>ekurrenten Netz</w:t>
      </w:r>
      <w:r w:rsidR="005F306A">
        <w:t>en</w:t>
      </w:r>
      <w:r w:rsidR="00836700">
        <w:t xml:space="preserve"> die Möglichkeit gegeben</w:t>
      </w:r>
      <w:r w:rsidR="00D16752">
        <w:t>,</w:t>
      </w:r>
      <w:r w:rsidR="00836700">
        <w:t xml:space="preserve"> selbstständig zu </w:t>
      </w:r>
      <w:r w:rsidR="00EF712E">
        <w:t>lernen,</w:t>
      </w:r>
      <w:r w:rsidR="00836700">
        <w:t xml:space="preserve"> wie </w:t>
      </w:r>
      <w:r w:rsidR="00D16752">
        <w:t>diese</w:t>
      </w:r>
      <w:r w:rsidR="00836700">
        <w:t xml:space="preserve"> mit Dopplungen und variierenden Aufnahmeintervallen umgehen </w:t>
      </w:r>
      <w:r w:rsidR="00D16752">
        <w:t>können</w:t>
      </w:r>
      <w:r w:rsidR="00836700">
        <w:t>.</w:t>
      </w:r>
    </w:p>
    <w:p w14:paraId="1AABCDAE" w14:textId="48ECE4C0" w:rsidR="00EF712E" w:rsidRDefault="00EF712E" w:rsidP="00F91C47">
      <w:r>
        <w:t xml:space="preserve">Auf Basis dieser konzeptuellen Überlegungen und den Erkenntnissen, welche durch </w:t>
      </w:r>
      <w:r w:rsidR="002D0B83">
        <w:t xml:space="preserve">die Arbeit von </w:t>
      </w:r>
      <w:r>
        <w:t xml:space="preserve">Simoncini et al. </w:t>
      </w:r>
      <w:sdt>
        <w:sdtPr>
          <w:alias w:val="To edit, see citavi.com/edit"/>
          <w:tag w:val="CitaviPlaceholder#fe7b629b-02e1-4db5-9fc0-96e4e9a32dcd"/>
          <w:id w:val="-1360112376"/>
          <w:placeholder>
            <w:docPart w:val="DefaultPlaceholder_-1854013440"/>
          </w:placeholder>
        </w:sdtPr>
        <w:sdtContent>
          <w:r w:rsidR="002D0B83">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GIwMmJjLWU0ZjQtNGFlNS05Y2NlLTQ1ZmZiMzk2OTZmZC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YWdlUmFuZ2UiOiI8c3A+XHJcbiAgPG4+MTc2PC9uPlxyXG4gIDxpbj50cnVlPC9pbj5cclxuICA8b3M+MTc2PC9vcz5cclxuICA8cHM+MTc2PC9wcz5cclxuPC9zcD5cclxuPGVwPlxyXG4gIDxuPjE5MTwvbj5cclxuICA8aW4+dHJ1ZTwvaW4+XHJcbiAgPG9zPjE5MTwvb3M+XHJcbiAgPHBzPjE5MTwvcHM+XHJcbjwvZXA+XHJcbjxvcz4xNzYtMTkxPC9vcz4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}</w:instrText>
          </w:r>
          <w:r w:rsidR="002D0B83">
            <w:fldChar w:fldCharType="separate"/>
          </w:r>
          <w:r w:rsidR="006B2F4C">
            <w:t>[15]</w:t>
          </w:r>
          <w:r w:rsidR="002D0B83">
            <w:fldChar w:fldCharType="end"/>
          </w:r>
        </w:sdtContent>
      </w:sdt>
      <w:r w:rsidR="002D0B83">
        <w:t xml:space="preserve"> </w:t>
      </w:r>
      <w:r>
        <w:t xml:space="preserve">gewonnen werden konnten, wurde die in Abb. 26 dargestellte Basisarchitektur für </w:t>
      </w:r>
      <w:r w:rsidR="003D7F34">
        <w:t>die umzusetzenden RNNs entworfen.</w:t>
      </w:r>
      <w:r w:rsidR="00320EDB">
        <w:t xml:space="preserve"> </w:t>
      </w:r>
      <w:r w:rsidR="006B271A">
        <w:t>Zu beachten ist, dass sich die Darstellung zur Vereinfachung lediglich auf einen einzelnen Zeitschritt einer Sequenz beschränkt; also nicht für eine gesamte Sequenz in der Zeit aufgerollt ist.</w:t>
      </w:r>
    </w:p>
    <w:p w14:paraId="6A47D37E" w14:textId="76784952" w:rsidR="008E5A8B" w:rsidRDefault="008E5A8B" w:rsidP="00F91C47">
      <w:r>
        <w:t>Der Darstellung entsprechend setzen sich die RNNs</w:t>
      </w:r>
      <w:r w:rsidR="00116D41">
        <w:t xml:space="preserve"> aus</w:t>
      </w:r>
      <w:r>
        <w:t xml:space="preserve"> je einer Schicht für die Ein- und Ausgabe und insgesamt drei Gruppen an versteckten Schichten zusammen. </w:t>
      </w:r>
      <w:r w:rsidR="004D2B7E">
        <w:t xml:space="preserve">Die Eingabeschicht besteht hierbei in jedem Fall aus genau fünf </w:t>
      </w:r>
      <w:r w:rsidR="002A1AB3">
        <w:t>vollständig verbundenen</w:t>
      </w:r>
      <w:r w:rsidR="004D2B7E">
        <w:t xml:space="preserve"> Neuronen</w:t>
      </w:r>
      <w:r w:rsidR="0091119D">
        <w:t xml:space="preserve"> ohne Aktivierungsfunktion</w:t>
      </w:r>
      <w:r w:rsidR="00D16752">
        <w:t>, j</w:t>
      </w:r>
      <w:r w:rsidR="004D2B7E">
        <w:t xml:space="preserve">e eines für jedes oben aufgeführte Eingabemerkmal. </w:t>
      </w:r>
      <w:r w:rsidR="0091119D">
        <w:t xml:space="preserve">Die Ausgabeschicht besteht aus genau vier </w:t>
      </w:r>
      <w:r w:rsidR="002A1AB3">
        <w:t>vollständig verbundenen</w:t>
      </w:r>
      <w:r w:rsidR="0091119D">
        <w:t xml:space="preserve"> Neuronen</w:t>
      </w:r>
      <w:r w:rsidR="004146E8">
        <w:t>, die jeweils eine der vorherzusagenden Klassen repräsentieren. Hierbei kommt für die gesamte Schicht die Softmax-</w:t>
      </w:r>
      <w:r w:rsidR="004146E8">
        <w:lastRenderedPageBreak/>
        <w:t xml:space="preserve">Aktivierungsfunktion zum Einsatz, wodurch sichergestellt wird, dass alle Ausgaben des Netzes zwischen 0 und 1 liegen und in Summe 1 ergeben. </w:t>
      </w:r>
      <w:r w:rsidR="00496423">
        <w:t>Somit</w:t>
      </w:r>
      <w:r w:rsidR="004146E8">
        <w:t xml:space="preserve"> kann der Wert eines einzelnen Ausgabeneurons als Wahrscheinlichkeit dafür interpretiert werden, dass eine Sequenz, auf Basis aller Zeitschritte bis </w:t>
      </w:r>
      <m:oMath>
        <m:r>
          <w:rPr>
            <w:rFonts w:ascii="Cambria Math" w:hAnsi="Cambria Math"/>
          </w:rPr>
          <m:t>t</m:t>
        </m:r>
      </m:oMath>
      <w:r w:rsidR="004146E8">
        <w:t xml:space="preserve">, der durch das </w:t>
      </w:r>
      <w:r w:rsidR="00496423">
        <w:t xml:space="preserve">jeweilige </w:t>
      </w:r>
      <w:r w:rsidR="004146E8">
        <w:t>Neuron repräsentierten Klasse zugehörig ist.</w:t>
      </w:r>
    </w:p>
    <w:p w14:paraId="2C90D69A" w14:textId="77777777" w:rsidR="00D207E6" w:rsidRDefault="00D207E6" w:rsidP="00D207E6">
      <w:pPr>
        <w:pStyle w:val="AbbMitRahmen"/>
      </w:pPr>
      <w:r>
        <w:rPr>
          <w:noProof/>
        </w:rPr>
        <w:drawing>
          <wp:inline distT="0" distB="0" distL="0" distR="0" wp14:anchorId="5DFFFF06" wp14:editId="723034DB">
            <wp:extent cx="5810250" cy="2186720"/>
            <wp:effectExtent l="0" t="0" r="0" b="4445"/>
            <wp:docPr id="344707810" name="Grafik 1" descr="Ein Bild, das Farbigkeit, Screenshot, Licht, Verschwomm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07810" name="Grafik 1" descr="Ein Bild, das Farbigkeit, Screenshot, Licht, Verschwommen enthält.&#10;&#10;Automatisch generierte Beschreibu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823883" cy="2191851"/>
                    </a:xfrm>
                    <a:prstGeom prst="rect">
                      <a:avLst/>
                    </a:prstGeom>
                    <a:noFill/>
                  </pic:spPr>
                </pic:pic>
              </a:graphicData>
            </a:graphic>
          </wp:inline>
        </w:drawing>
      </w:r>
    </w:p>
    <w:p w14:paraId="4B85905C" w14:textId="1E9B1D19" w:rsidR="00D207E6" w:rsidRDefault="006E4C6E" w:rsidP="00AD7D24">
      <w:pPr>
        <w:pStyle w:val="Beschriftung"/>
      </w:pPr>
      <w:bookmarkStart w:id="137" w:name="_Toc143696939"/>
      <w:bookmarkStart w:id="138" w:name="_Toc144726589"/>
      <w:r>
        <w:t xml:space="preserve">Abb. </w:t>
      </w:r>
      <w:fldSimple w:instr=" SEQ Abb. \* ARABIC ">
        <w:r w:rsidR="008514D7">
          <w:rPr>
            <w:noProof/>
          </w:rPr>
          <w:t>26</w:t>
        </w:r>
      </w:fldSimple>
      <w:r>
        <w:t>:</w:t>
      </w:r>
      <w:r>
        <w:tab/>
      </w:r>
      <w:r w:rsidR="00D207E6">
        <w:t>Basisarchitektur der RNNs für die Verkehrsteilnehmerklassifikation</w:t>
      </w:r>
      <w:bookmarkEnd w:id="137"/>
      <w:bookmarkEnd w:id="138"/>
    </w:p>
    <w:p w14:paraId="2653BFC8" w14:textId="77777777" w:rsidR="00D207E6" w:rsidRDefault="00D207E6" w:rsidP="00D207E6"/>
    <w:p w14:paraId="3D76BFF0" w14:textId="47D9BAB6" w:rsidR="001459DC" w:rsidRDefault="008A1E35" w:rsidP="00D207E6">
      <w:r>
        <w:t xml:space="preserve">In Bezug auf die versteckten Schichten lässt die Basisarchitektur viel Raum zur Anpassung der Netze, bspw. durch eine Hyperparameteroptimierung. </w:t>
      </w:r>
      <w:r w:rsidR="008D388C">
        <w:t xml:space="preserve">Nichtsdestotrotz ist eine grobe Struktur der Netze durch die in der Darstellung sichtbare Einteilung der versteckten Schichten in drei Gruppen gegeben. </w:t>
      </w:r>
      <w:r w:rsidR="00DD1CE2">
        <w:t xml:space="preserve">Die erste Gruppe folgt direkt auf die Eingabeschicht der Netze. Sie setzt sich aus einer oder mehreren </w:t>
      </w:r>
      <w:r w:rsidR="00DD1CE2" w:rsidRPr="00DD1CE2">
        <w:rPr>
          <w:i/>
          <w:iCs/>
        </w:rPr>
        <w:t>vor</w:t>
      </w:r>
      <w:r w:rsidR="007F1496">
        <w:rPr>
          <w:i/>
          <w:iCs/>
        </w:rPr>
        <w:t>bereitenden</w:t>
      </w:r>
      <w:r w:rsidR="00DD1CE2" w:rsidRPr="00DD1CE2">
        <w:rPr>
          <w:i/>
          <w:iCs/>
        </w:rPr>
        <w:t xml:space="preserve"> Schichten</w:t>
      </w:r>
      <w:r w:rsidR="00DD1CE2">
        <w:t xml:space="preserve">, bestehend aus vollständig verbundenen Neuronen, zusammen. Hierauf folgen eine oder mehrere </w:t>
      </w:r>
      <w:r w:rsidR="00DD1CE2" w:rsidRPr="00DD1CE2">
        <w:rPr>
          <w:i/>
          <w:iCs/>
        </w:rPr>
        <w:t>rekurrente Gedächtnisschichten</w:t>
      </w:r>
      <w:r w:rsidR="00DD1CE2">
        <w:t>, bestehend aus LSTM-Zellen</w:t>
      </w:r>
      <w:r w:rsidR="00314CC6">
        <w:t>, welche die Netze rekurrent machen und ihnen somit die Fähigkeit verleihen</w:t>
      </w:r>
      <w:r w:rsidR="00D16752">
        <w:t>,</w:t>
      </w:r>
      <w:r w:rsidR="00314CC6">
        <w:t xml:space="preserve"> zeitlich codierte Informationen in den Sequenzen abzubilden</w:t>
      </w:r>
      <w:r w:rsidR="00314CC6" w:rsidRPr="00496423">
        <w:t>.</w:t>
      </w:r>
      <w:r w:rsidR="00A25977" w:rsidRPr="00496423">
        <w:t xml:space="preserve"> Einfache rekurrente </w:t>
      </w:r>
      <w:r w:rsidR="00496423">
        <w:t>Neuronen</w:t>
      </w:r>
      <w:r w:rsidR="00A25977" w:rsidRPr="00496423">
        <w:t xml:space="preserve"> ohne interne Zustände sind aufgrund der hohen Sequenzlänge nicht geeignet.</w:t>
      </w:r>
      <w:r w:rsidR="00DD1CE2" w:rsidRPr="00496423">
        <w:t xml:space="preserve"> </w:t>
      </w:r>
      <w:r w:rsidR="00DD1CE2">
        <w:t>Zwischen den Gedächtnisschichten und der Ausgabeschicht befinde</w:t>
      </w:r>
      <w:r w:rsidR="000511C5">
        <w:t>n</w:t>
      </w:r>
      <w:r w:rsidR="00DD1CE2">
        <w:t xml:space="preserve"> sich die </w:t>
      </w:r>
      <w:r w:rsidR="00DD1CE2" w:rsidRPr="000511C5">
        <w:rPr>
          <w:i/>
          <w:iCs/>
        </w:rPr>
        <w:t>nach</w:t>
      </w:r>
      <w:r w:rsidR="007F1496">
        <w:rPr>
          <w:i/>
          <w:iCs/>
        </w:rPr>
        <w:t>bear</w:t>
      </w:r>
      <w:r w:rsidR="00DD1CE2" w:rsidRPr="000511C5">
        <w:rPr>
          <w:i/>
          <w:iCs/>
        </w:rPr>
        <w:t>beitende</w:t>
      </w:r>
      <w:r w:rsidR="000511C5">
        <w:rPr>
          <w:i/>
          <w:iCs/>
        </w:rPr>
        <w:t>n</w:t>
      </w:r>
      <w:r w:rsidR="00DD1CE2" w:rsidRPr="000511C5">
        <w:rPr>
          <w:i/>
          <w:iCs/>
        </w:rPr>
        <w:t xml:space="preserve"> Schichten</w:t>
      </w:r>
      <w:r w:rsidR="00DD1CE2">
        <w:t>, welche</w:t>
      </w:r>
      <w:r w:rsidR="000511C5">
        <w:t xml:space="preserve"> sich erneut aus vollständig verbundenen</w:t>
      </w:r>
      <w:r w:rsidR="00150E5E">
        <w:t xml:space="preserve"> Neuronen</w:t>
      </w:r>
      <w:r w:rsidR="000511C5">
        <w:t xml:space="preserve"> zusammensetzen.</w:t>
      </w:r>
      <w:r w:rsidR="00635ECB">
        <w:t xml:space="preserve"> Die Anzahl der Schichten in den einzelnen Gruppen, die Anzahl der Neuronen pro Schicht und die genutzte Aktivierungsfunktion sind Hyperparameter der Basisarchitektur, welche </w:t>
      </w:r>
      <w:r w:rsidR="00496423">
        <w:t xml:space="preserve">zur Minderung der Komplexität bei der Hyperparameteroptimierung </w:t>
      </w:r>
      <w:r w:rsidR="00635ECB">
        <w:t xml:space="preserve">jedoch bewusst </w:t>
      </w:r>
      <w:r w:rsidR="00785E5E">
        <w:t>teilweise</w:t>
      </w:r>
      <w:r w:rsidR="00496423">
        <w:t xml:space="preserve"> </w:t>
      </w:r>
      <w:r w:rsidR="00635ECB">
        <w:t>eingeschränkt wurden. Wie auch der Darstellung zu entnehmen ist, besitzen bspw. alle versteckten Schichten immer dieselbe Anzahl an Neuronen bzw. Zellen.</w:t>
      </w:r>
    </w:p>
    <w:p w14:paraId="7F1B3774" w14:textId="65E2A34F" w:rsidR="0083647E" w:rsidRDefault="00A077C1" w:rsidP="00FE6F35">
      <w:pPr>
        <w:spacing w:after="360"/>
      </w:pPr>
      <w:r>
        <w:lastRenderedPageBreak/>
        <w:t xml:space="preserve">Die Basisarchitektur wurde durch Implementierung der </w:t>
      </w:r>
      <w:r w:rsidRPr="00496423">
        <w:t xml:space="preserve">in Code 7 vorgestellten </w:t>
      </w:r>
      <w:r>
        <w:t xml:space="preserve">Funktion </w:t>
      </w:r>
      <w:r w:rsidRPr="00A077C1">
        <w:rPr>
          <w:rStyle w:val="Code"/>
          <w:noProof/>
        </w:rPr>
        <w:t>build_rnn_model</w:t>
      </w:r>
      <w:r>
        <w:t xml:space="preserve"> mit Hilfe der Keras-API umgesetzt. </w:t>
      </w:r>
      <w:r w:rsidR="00207FCF">
        <w:t xml:space="preserve">Die Umsetzung basiert hierbei auf der </w:t>
      </w:r>
      <w:r w:rsidR="002A1AB3" w:rsidRPr="002A1AB3">
        <w:rPr>
          <w:rStyle w:val="Code"/>
          <w:noProof/>
        </w:rPr>
        <w:t>models.</w:t>
      </w:r>
      <w:r w:rsidR="00207FCF" w:rsidRPr="00207FCF">
        <w:rPr>
          <w:rStyle w:val="Code"/>
          <w:noProof/>
        </w:rPr>
        <w:t>Sequential</w:t>
      </w:r>
      <w:r w:rsidR="00207FCF">
        <w:t>-</w:t>
      </w:r>
      <w:r w:rsidR="002A1AB3">
        <w:t>K</w:t>
      </w:r>
      <w:r w:rsidR="00207FCF">
        <w:t xml:space="preserve">lasse, welcher basierend auf den erwähnten Hyperparametern schrittweise alle benötigten Schichten über die Methode </w:t>
      </w:r>
      <w:r w:rsidR="00207FCF" w:rsidRPr="00207FCF">
        <w:rPr>
          <w:rStyle w:val="Code"/>
          <w:noProof/>
        </w:rPr>
        <w:t>add</w:t>
      </w:r>
      <w:r w:rsidR="00207FCF">
        <w:t xml:space="preserve"> hinzugefügt werden. </w:t>
      </w:r>
      <w:r w:rsidR="002A1AB3">
        <w:t>Für die vollständig verbundenen Schichten kommt hierbei, mit Ausnahme der Eingabeschicht</w:t>
      </w:r>
      <w:r w:rsidR="00785E5E">
        <w:t>,</w:t>
      </w:r>
      <w:r w:rsidR="002A1AB3">
        <w:t xml:space="preserve"> die </w:t>
      </w:r>
      <w:r w:rsidR="002A1AB3" w:rsidRPr="002A1AB3">
        <w:rPr>
          <w:rStyle w:val="Code"/>
          <w:noProof/>
        </w:rPr>
        <w:t>layers.Dense</w:t>
      </w:r>
      <w:r w:rsidR="002A1AB3">
        <w:t xml:space="preserve">-Klasse zum Einsatz. Für die Gedächtnisschicht wird die Klasse </w:t>
      </w:r>
      <w:r w:rsidR="002A1AB3" w:rsidRPr="002A1AB3">
        <w:rPr>
          <w:rStyle w:val="Code"/>
          <w:noProof/>
        </w:rPr>
        <w:t>layers.LSTM</w:t>
      </w:r>
      <w:r w:rsidR="002A1AB3">
        <w:t xml:space="preserve"> genutzt. </w:t>
      </w:r>
      <w:r w:rsidR="00442610">
        <w:t>Dieser wird</w:t>
      </w:r>
      <w:r w:rsidR="002A1AB3">
        <w:t xml:space="preserve"> keine Aktivierungsfunktion übergeben, da LSTM-Zellen intern bereits Sigmoid-Funktionen nutzen und somit eine garantiert nicht-lineare Ausgabe erzeugen</w:t>
      </w:r>
      <w:r w:rsidR="006A3AB5">
        <w:t xml:space="preserve"> </w:t>
      </w:r>
      <w:sdt>
        <w:sdtPr>
          <w:alias w:val="To edit, see citavi.com/edit"/>
          <w:tag w:val="CitaviPlaceholder#156a5970-0876-4c0e-b24e-a24e94ba338c"/>
          <w:id w:val="-2008348926"/>
          <w:placeholder>
            <w:docPart w:val="DefaultPlaceholder_-1854013440"/>
          </w:placeholder>
        </w:sdtPr>
        <w:sdtContent>
          <w:r w:rsidR="006A3AB5">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MTlmNmIzLTM0MDItNDc1NC04ODNjLTZjNWI4OWI5MDQwMiIsIlJhbmdlTGVuZ3RoIjo0LCJSZWZlcmVuY2VJZCI6IjM0ZGE3NTM3LTEyOGItNDNlOC05MmRlLTVmZWNmMGE2NjA3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2Mi9uZWNvLjE5OTcuOS44LjE3MzUiLCJVcmlTdHJpbmciOiJodHRwczovL2RvaS5vcmcvMTAuMTE2Mi9uZWNvLjE5OTcuOS44LjE3Mz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4LTI1VDE1OjAyOjM3IiwiTW9kaWZpZWRCeSI6Il9MZW5uaSBLb2VwcGVyIiwiSWQiOiI1N2MyYjM2Ny1lZTYxLTRhZmItYmU5Mi02MDUzOGEwYjBkNjMiLCJNb2RpZmllZE9uIjoiMjAyMy0wOC0yNVQxNTowMjozNy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kzNzcyNzYiLCJVcmlTdHJpbmciOiJodHRwOi8vd3d3Lm5jYmkubmxtLm5paC5nb3YvcHVibWVkLzkzNzcy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}</w:instrText>
          </w:r>
          <w:r w:rsidR="006A3AB5">
            <w:fldChar w:fldCharType="separate"/>
          </w:r>
          <w:r w:rsidR="006B2F4C">
            <w:t>[18]</w:t>
          </w:r>
          <w:r w:rsidR="006A3AB5">
            <w:fldChar w:fldCharType="end"/>
          </w:r>
        </w:sdtContent>
      </w:sdt>
      <w:r w:rsidR="002A1AB3">
        <w:t>.</w:t>
      </w:r>
      <w:r w:rsidR="00D06D0E">
        <w:t xml:space="preserve"> Nach Hinzufügen der Ausgabeschicht liefert die Funktion das erstellte Modell zurück, welches nun bereit für das Training ist.</w:t>
      </w:r>
    </w:p>
    <w:p w14:paraId="56E328C8" w14:textId="5182BA41" w:rsidR="0083647E" w:rsidRPr="008037C1" w:rsidRDefault="0083647E" w:rsidP="0083647E">
      <w:pPr>
        <w:pStyle w:val="CodeMitRahmen"/>
      </w:pPr>
      <w:r w:rsidRPr="008037C1">
        <w:t xml:space="preserve">def build_rnn_model(l_pre, l_post, l_lstm, n, </w:t>
      </w:r>
      <w:r w:rsidR="00AD3594">
        <w:t>phi</w:t>
      </w:r>
      <w:r w:rsidRPr="008037C1">
        <w:t>):</w:t>
      </w:r>
    </w:p>
    <w:p w14:paraId="63A05A7E" w14:textId="662AF9EE" w:rsidR="0083647E" w:rsidRPr="008037C1" w:rsidRDefault="0083647E" w:rsidP="0083647E">
      <w:pPr>
        <w:pStyle w:val="CodeMitRahmen"/>
      </w:pPr>
      <w:r w:rsidRPr="008037C1">
        <w:t xml:space="preserve">  model = keras.models.Sequential()</w:t>
      </w:r>
    </w:p>
    <w:p w14:paraId="19BC8BD0" w14:textId="08B750AD" w:rsidR="0083647E" w:rsidRPr="008037C1" w:rsidRDefault="0083647E" w:rsidP="0083647E">
      <w:pPr>
        <w:pStyle w:val="CodeMitRahmen"/>
      </w:pPr>
      <w:r w:rsidRPr="008037C1">
        <w:t xml:space="preserve">  model.add(keras.layers.InputLayer(input_shape=[None, 5]))</w:t>
      </w:r>
    </w:p>
    <w:p w14:paraId="714C5D96" w14:textId="77777777" w:rsidR="0083647E" w:rsidRPr="008037C1" w:rsidRDefault="0083647E" w:rsidP="0083647E">
      <w:pPr>
        <w:pStyle w:val="CodeMitRahmen"/>
      </w:pPr>
    </w:p>
    <w:p w14:paraId="1C067EE8" w14:textId="68F9B961" w:rsidR="0083647E" w:rsidRPr="008037C1" w:rsidRDefault="0083647E" w:rsidP="0083647E">
      <w:pPr>
        <w:pStyle w:val="CodeMitRahmen"/>
      </w:pPr>
      <w:r w:rsidRPr="008037C1">
        <w:t xml:space="preserve">  for layer in range(l_pre):</w:t>
      </w:r>
      <w:r w:rsidRPr="008037C1">
        <w:tab/>
      </w:r>
      <w:r w:rsidRPr="008037C1">
        <w:tab/>
      </w:r>
      <w:r w:rsidR="00442610" w:rsidRPr="008037C1">
        <w:tab/>
      </w:r>
      <w:r w:rsidRPr="008037C1">
        <w:t># pre-memory-layers</w:t>
      </w:r>
    </w:p>
    <w:p w14:paraId="404BC93D" w14:textId="77777777" w:rsidR="0083647E" w:rsidRPr="008037C1" w:rsidRDefault="0083647E" w:rsidP="0083647E">
      <w:pPr>
        <w:pStyle w:val="CodeMitRahmen"/>
        <w:contextualSpacing/>
      </w:pPr>
      <w:r w:rsidRPr="008037C1">
        <w:t xml:space="preserve">    model.add(keras.layers.TimeDistributed(</w:t>
      </w:r>
    </w:p>
    <w:p w14:paraId="72074961" w14:textId="665D6B56" w:rsidR="0083647E" w:rsidRPr="008037C1" w:rsidRDefault="0083647E" w:rsidP="0083647E">
      <w:pPr>
        <w:pStyle w:val="CodeMitRahmen"/>
      </w:pPr>
      <w:r w:rsidRPr="008037C1">
        <w:t xml:space="preserve">      keras.layers.Dense(n, activation=</w:t>
      </w:r>
      <w:r w:rsidR="00AD3594" w:rsidRPr="00AD3594">
        <w:t xml:space="preserve"> </w:t>
      </w:r>
      <w:r w:rsidR="00AD3594">
        <w:t>phi</w:t>
      </w:r>
      <w:r w:rsidRPr="008037C1">
        <w:t>)))</w:t>
      </w:r>
    </w:p>
    <w:p w14:paraId="1C970095" w14:textId="77777777" w:rsidR="0083647E" w:rsidRPr="008037C1" w:rsidRDefault="0083647E" w:rsidP="0083647E">
      <w:pPr>
        <w:pStyle w:val="CodeMitRahmen"/>
      </w:pPr>
    </w:p>
    <w:p w14:paraId="67FE0ECC" w14:textId="61F9E6D0" w:rsidR="0083647E" w:rsidRPr="008037C1" w:rsidRDefault="0083647E" w:rsidP="0083647E">
      <w:pPr>
        <w:pStyle w:val="CodeMitRahmen"/>
      </w:pPr>
      <w:r w:rsidRPr="008037C1">
        <w:t xml:space="preserve">  for layer in range(l_lstm):</w:t>
      </w:r>
      <w:r w:rsidRPr="008037C1">
        <w:tab/>
      </w:r>
      <w:r w:rsidRPr="008037C1">
        <w:tab/>
      </w:r>
      <w:r w:rsidR="00442610" w:rsidRPr="008037C1">
        <w:tab/>
      </w:r>
      <w:r w:rsidRPr="008037C1">
        <w:t># memory-layers</w:t>
      </w:r>
    </w:p>
    <w:p w14:paraId="188A8A91" w14:textId="06028ED0" w:rsidR="0083647E" w:rsidRPr="008037C1" w:rsidRDefault="0083647E" w:rsidP="0083647E">
      <w:pPr>
        <w:pStyle w:val="CodeMitRahmen"/>
      </w:pPr>
      <w:r w:rsidRPr="008037C1">
        <w:t xml:space="preserve">    model.add(keras.layers.LSTM(n, return_sequences=True))</w:t>
      </w:r>
    </w:p>
    <w:p w14:paraId="15F2AA14" w14:textId="77777777" w:rsidR="0083647E" w:rsidRPr="008037C1" w:rsidRDefault="0083647E" w:rsidP="0083647E">
      <w:pPr>
        <w:pStyle w:val="CodeMitRahmen"/>
      </w:pPr>
    </w:p>
    <w:p w14:paraId="04BE82CB" w14:textId="6D6B4DC6" w:rsidR="0083647E" w:rsidRPr="008037C1" w:rsidRDefault="0083647E" w:rsidP="0083647E">
      <w:pPr>
        <w:pStyle w:val="CodeMitRahmen"/>
      </w:pPr>
      <w:r w:rsidRPr="008037C1">
        <w:t xml:space="preserve">  for layer in range(l_post):</w:t>
      </w:r>
      <w:r w:rsidRPr="008037C1">
        <w:tab/>
      </w:r>
      <w:r w:rsidRPr="008037C1">
        <w:tab/>
      </w:r>
      <w:r w:rsidR="00442610" w:rsidRPr="008037C1">
        <w:tab/>
      </w:r>
      <w:r w:rsidRPr="008037C1">
        <w:t xml:space="preserve"># post-memory-layers </w:t>
      </w:r>
    </w:p>
    <w:p w14:paraId="2B04F0F1" w14:textId="0952AD6D" w:rsidR="0083647E" w:rsidRPr="008037C1" w:rsidRDefault="0083647E" w:rsidP="0083647E">
      <w:pPr>
        <w:pStyle w:val="CodeMitRahmen"/>
        <w:contextualSpacing/>
      </w:pPr>
      <w:r w:rsidRPr="008037C1">
        <w:t xml:space="preserve">    model.add(keras.layers.TimeDistributed(</w:t>
      </w:r>
    </w:p>
    <w:p w14:paraId="00F8A4AB" w14:textId="442293D9" w:rsidR="0083647E" w:rsidRPr="008037C1" w:rsidRDefault="0083647E" w:rsidP="0083647E">
      <w:pPr>
        <w:pStyle w:val="CodeMitRahmen"/>
      </w:pPr>
      <w:r w:rsidRPr="008037C1">
        <w:t xml:space="preserve">      keras.layers.Dense(n, activation=</w:t>
      </w:r>
      <w:r w:rsidR="00AD3594" w:rsidRPr="00AD3594">
        <w:t xml:space="preserve"> </w:t>
      </w:r>
      <w:r w:rsidR="00AD3594">
        <w:t>phi</w:t>
      </w:r>
      <w:r w:rsidRPr="008037C1">
        <w:t>)))</w:t>
      </w:r>
    </w:p>
    <w:p w14:paraId="5DD1EA84" w14:textId="77777777" w:rsidR="0083647E" w:rsidRPr="008037C1" w:rsidRDefault="0083647E" w:rsidP="0083647E">
      <w:pPr>
        <w:pStyle w:val="CodeMitRahmen"/>
      </w:pPr>
    </w:p>
    <w:p w14:paraId="2FC72215" w14:textId="021BBD97" w:rsidR="0083647E" w:rsidRPr="008037C1" w:rsidRDefault="0083647E" w:rsidP="0083647E">
      <w:pPr>
        <w:pStyle w:val="CodeMitRahmen"/>
        <w:contextualSpacing/>
      </w:pPr>
      <w:r w:rsidRPr="008037C1">
        <w:t xml:space="preserve">  model.add(keras.layers.TimeDistributed(</w:t>
      </w:r>
      <w:r w:rsidR="00442610" w:rsidRPr="008037C1">
        <w:tab/>
        <w:t># output-layer</w:t>
      </w:r>
    </w:p>
    <w:p w14:paraId="591EC536" w14:textId="015EB8E7" w:rsidR="0083647E" w:rsidRPr="008037C1" w:rsidRDefault="0083647E" w:rsidP="0083647E">
      <w:pPr>
        <w:pStyle w:val="CodeMitRahmen"/>
      </w:pPr>
      <w:r w:rsidRPr="008037C1">
        <w:t xml:space="preserve">    keras.layers.Dense(4, activation="softmax")))</w:t>
      </w:r>
    </w:p>
    <w:p w14:paraId="649C84EA" w14:textId="49007CB6" w:rsidR="0083647E" w:rsidRPr="008037C1" w:rsidRDefault="0083647E" w:rsidP="0083647E">
      <w:pPr>
        <w:pStyle w:val="CodeMitRahmen"/>
      </w:pPr>
      <w:r w:rsidRPr="008037C1">
        <w:t xml:space="preserve">  return model</w:t>
      </w:r>
    </w:p>
    <w:p w14:paraId="050B5CAC" w14:textId="299D8CA0" w:rsidR="0083647E" w:rsidRDefault="006E4C6E" w:rsidP="006E4C6E">
      <w:pPr>
        <w:pStyle w:val="Beschriftung"/>
        <w:ind w:left="1134" w:hanging="1134"/>
      </w:pPr>
      <w:bookmarkStart w:id="139" w:name="_Toc143696959"/>
      <w:bookmarkStart w:id="140" w:name="_Toc144726774"/>
      <w:r>
        <w:t xml:space="preserve">Code </w:t>
      </w:r>
      <w:fldSimple w:instr=" SEQ Code \* ARABIC ">
        <w:r w:rsidR="008514D7">
          <w:rPr>
            <w:noProof/>
          </w:rPr>
          <w:t>7</w:t>
        </w:r>
      </w:fldSimple>
      <w:r>
        <w:t>:</w:t>
      </w:r>
      <w:r>
        <w:tab/>
      </w:r>
      <w:r w:rsidR="00C111A4">
        <w:t>Funktion zur dynamischen Erzeugung der RNNs entsprechend der Basisarchitektur in Abhängigkeit eines Hyperparametersatzes</w:t>
      </w:r>
      <w:bookmarkEnd w:id="139"/>
      <w:bookmarkEnd w:id="140"/>
    </w:p>
    <w:p w14:paraId="7A722F57" w14:textId="77777777" w:rsidR="0083647E" w:rsidRDefault="0083647E" w:rsidP="0083647E"/>
    <w:p w14:paraId="649BE4B6" w14:textId="5E25089C" w:rsidR="00442610" w:rsidRDefault="002C18CB" w:rsidP="007F1A84">
      <w:r>
        <w:t xml:space="preserve">Durch den Einsatz der Wrapper-Klasse </w:t>
      </w:r>
      <w:r w:rsidRPr="002C18CB">
        <w:rPr>
          <w:rStyle w:val="Code"/>
          <w:noProof/>
        </w:rPr>
        <w:t>layers.TimeDistributed</w:t>
      </w:r>
      <w:r>
        <w:t xml:space="preserve"> beim Hinzufügen der vollständig verbundenen Schichten und das Setzen des Parameters </w:t>
      </w:r>
      <w:r w:rsidRPr="002C18CB">
        <w:rPr>
          <w:rStyle w:val="Code"/>
          <w:noProof/>
        </w:rPr>
        <w:t>return_sequences</w:t>
      </w:r>
      <w:r>
        <w:t xml:space="preserve"> auf </w:t>
      </w:r>
      <w:r w:rsidRPr="002C18CB">
        <w:rPr>
          <w:rStyle w:val="Code"/>
        </w:rPr>
        <w:t>True</w:t>
      </w:r>
      <w:r w:rsidR="00965DD2" w:rsidRPr="00183FA1">
        <w:t xml:space="preserve"> </w:t>
      </w:r>
      <w:r w:rsidR="00965DD2" w:rsidRPr="00965DD2">
        <w:t>bei der Instanziierung der</w:t>
      </w:r>
      <w:r w:rsidR="00965DD2" w:rsidRPr="00183FA1">
        <w:t xml:space="preserve"> </w:t>
      </w:r>
      <w:r w:rsidR="00965DD2">
        <w:rPr>
          <w:rStyle w:val="Code"/>
          <w:noProof/>
        </w:rPr>
        <w:t>layers.LSTM</w:t>
      </w:r>
      <w:r w:rsidR="00965DD2" w:rsidRPr="00965DD2">
        <w:t>-Klass</w:t>
      </w:r>
      <w:r w:rsidR="00183FA1">
        <w:t>e</w:t>
      </w:r>
      <w:r>
        <w:t xml:space="preserve"> handelt es sich beim erzeugten RNN </w:t>
      </w:r>
      <w:r>
        <w:lastRenderedPageBreak/>
        <w:t>um ein Sequence</w:t>
      </w:r>
      <w:r w:rsidR="0005477B">
        <w:t>-to-</w:t>
      </w:r>
      <w:r>
        <w:t>Sequence</w:t>
      </w:r>
      <w:r w:rsidR="0005477B">
        <w:t>-</w:t>
      </w:r>
      <w:r>
        <w:t xml:space="preserve">Modell. Das heißt </w:t>
      </w:r>
      <w:r w:rsidR="00183FA1">
        <w:t xml:space="preserve">um </w:t>
      </w:r>
      <w:r>
        <w:t xml:space="preserve">ein Modell, welches </w:t>
      </w:r>
      <w:r w:rsidR="007F1A84">
        <w:t>nicht eine Ausgabe pro Sequenz, sondern eine Ausgabe für jeden Zeitschritt innerhalb der Sequenz</w:t>
      </w:r>
      <w:r w:rsidR="00183FA1">
        <w:t>en</w:t>
      </w:r>
      <w:r w:rsidR="007F1A84">
        <w:t xml:space="preserve"> erzeugt</w:t>
      </w:r>
      <w:r w:rsidR="006A3AB5">
        <w:t xml:space="preserve"> </w:t>
      </w:r>
      <w:sdt>
        <w:sdtPr>
          <w:alias w:val="To edit, see citavi.com/edit"/>
          <w:tag w:val="CitaviPlaceholder#ada97fe9-3363-455b-8f9f-b35c8045956b"/>
          <w:id w:val="1870101265"/>
          <w:placeholder>
            <w:docPart w:val="DefaultPlaceholder_-1854013440"/>
          </w:placeholder>
        </w:sdtPr>
        <w:sdtContent>
          <w:r w:rsidR="006A3AB5">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Tc4OWM0LTYzY2YtNDc0ZS1hZGZkLTkyY2Q3YjY5ODlmYy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E0IiwiU3RhcnRQYWdlIjp7IiRpZCI6IjUiLCIkdHlwZSI6IlN3aXNzQWNhZGVtaWMuUGFnZU51bWJlciwgU3dpc3NBY2FkZW1pYyIsIklzRnVsbHlOdW1lcmljIjp0cnVlLCJOdW1iZXIiOjUxNCwiTnVtYmVyaW5nVHlwZSI6MCwiTnVtZXJhbFN5c3RlbSI6MCwiT3JpZ2luYWxTdHJpbmciOiI1MTQiLCJQcmV0dHlTdHJpbmciOiI1MT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joxMzoxMCIsIlByb2plY3QiOnsiJHJlZiI6IjgifX0sIlVzZU51bWJlcmluZ1R5cGVPZlBhcmVudERvY3VtZW50IjpmYWxzZX1dLCJGb3JtYXR0ZWRUZXh0Ijp7IiRpZCI6IjEzIiwiQ291bnQiOjEsIlRleHRVbml0cyI6W3siJGlkIjoiMTQiLCJGb250U3R5bGUiOnsiJGlkIjoiMTUiLCJOZXV0cmFsIjp0cnVlfSwiUmVhZGluZ09yZGVyIjoxLCJUZXh0IjoiWzExLCBTLiA1MTRdIn1dfSwiVGFnIjoiQ2l0YXZpUGxhY2Vob2xkZXIjYWRhOTdmZTktMzM2My00NTViLThmOWYtYjM1YzgwNDU5NTZiIiwiVGV4dCI6IlsxMSwgUy4gNTE0XSIsIldBSVZlcnNpb24iOiI2LjE0LjAuMCJ9}</w:instrText>
          </w:r>
          <w:r w:rsidR="006A3AB5">
            <w:fldChar w:fldCharType="separate"/>
          </w:r>
          <w:r w:rsidR="006B2F4C">
            <w:t>[11, S. 514]</w:t>
          </w:r>
          <w:r w:rsidR="006A3AB5">
            <w:fldChar w:fldCharType="end"/>
          </w:r>
        </w:sdtContent>
      </w:sdt>
      <w:r w:rsidR="007F1A84">
        <w:t>.</w:t>
      </w:r>
      <w:r>
        <w:t xml:space="preserve"> </w:t>
      </w:r>
      <w:r w:rsidR="007F1A84">
        <w:t>Ein Sequence</w:t>
      </w:r>
      <w:r w:rsidR="0005477B">
        <w:t>-</w:t>
      </w:r>
      <w:proofErr w:type="spellStart"/>
      <w:r w:rsidR="0005477B">
        <w:t>to</w:t>
      </w:r>
      <w:proofErr w:type="spellEnd"/>
      <w:r w:rsidR="0005477B">
        <w:t>-</w:t>
      </w:r>
      <w:r w:rsidR="007F1A84">
        <w:t>Vector</w:t>
      </w:r>
      <w:r w:rsidR="0005477B">
        <w:t>-</w:t>
      </w:r>
      <w:r w:rsidR="007F1A84">
        <w:t xml:space="preserve">Modell wäre für das gegebene Klassifikationsproblem zwar hinreichend, allerdings lohnt es sich laut </w:t>
      </w:r>
      <w:r w:rsidR="007F1A84">
        <w:rPr>
          <w:noProof/>
        </w:rPr>
        <w:t>Géron</w:t>
      </w:r>
      <w:r w:rsidR="007F1A84">
        <w:t xml:space="preserve"> </w:t>
      </w:r>
      <w:sdt>
        <w:sdtPr>
          <w:alias w:val="To edit, see citavi.com/edit"/>
          <w:tag w:val="CitaviPlaceholder#31f4fdd8-6bd2-4aa3-90a8-a0e8b0b81c5c"/>
          <w:id w:val="575482387"/>
          <w:placeholder>
            <w:docPart w:val="DefaultPlaceholder_-1854013440"/>
          </w:placeholder>
        </w:sdtPr>
        <w:sdtContent>
          <w:r w:rsidR="007F1A84">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TQ1ZjhiLWM5YWItNGE2Yy1iZjNmLTkyYWZkNTNlYTc0N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EzIiwiU3RhcnRQYWdlIjp7IiRpZCI6IjUiLCIkdHlwZSI6IlN3aXNzQWNhZGVtaWMuUGFnZU51bWJlciwgU3dpc3NBY2FkZW1pYyIsIklzRnVsbHlOdW1lcmljIjp0cnVlLCJOdW1iZXIiOjUxMywiTnVtYmVyaW5nVHlwZSI6MCwiTnVtZXJhbFN5c3RlbSI6MCwiT3JpZ2luYWxTdHJpbmciOiI1MTMiLCJQcmV0dHlTdHJpbmciOiI1M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joxMzoxM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1MTNmLl0ifV19LCJUYWciOiJDaXRhdmlQbGFjZWhvbGRlciMzMWY0ZmRkOC02YmQyLTRhYTMtOTBhOC1hMGU4YjBiODFjNWMiLCJUZXh0IjoiWzExLCBTLiA1MTNmLl0iLCJXQUlWZXJzaW9uIjoiNi4xNC4wLjAifQ==}</w:instrText>
          </w:r>
          <w:r w:rsidR="007F1A84">
            <w:fldChar w:fldCharType="separate"/>
          </w:r>
          <w:r w:rsidR="006B2F4C">
            <w:t>[11, S. 513f.]</w:t>
          </w:r>
          <w:r w:rsidR="007F1A84">
            <w:fldChar w:fldCharType="end"/>
          </w:r>
        </w:sdtContent>
      </w:sdt>
      <w:r w:rsidR="007F1A84">
        <w:t xml:space="preserve"> oftmals</w:t>
      </w:r>
      <w:r w:rsidR="00183FA1">
        <w:t>,</w:t>
      </w:r>
      <w:r w:rsidR="007F1A84">
        <w:t xml:space="preserve"> ein STV-RNN als STS-RNN zu implementieren, da hierdurch der beim Training berechnete Verlust einen Term für die Ausgabe eines jeden einzelnen </w:t>
      </w:r>
      <w:r w:rsidR="00496423">
        <w:t>Zeits</w:t>
      </w:r>
      <w:r w:rsidR="007F1A84">
        <w:t>chrittes enthält. Hierdurch</w:t>
      </w:r>
      <w:r w:rsidR="00DF2C80">
        <w:t xml:space="preserve"> gibt es deutlich mehr Fehlergradienten, welche durch das RNN propagiert werden können. Diese Propagierung erfolgt dabei nicht nur ausgehend von der letzten Ausgabe des in der Zeit aufgerollten Netzes, sondern auch ausgehend von den Ausgaben aller einzelnen Zeitschritte, was zu einer Beschleunigung und Stabilisierung des Trainings führt.</w:t>
      </w:r>
      <w:r w:rsidR="009B0812">
        <w:t xml:space="preserve"> </w:t>
      </w:r>
    </w:p>
    <w:p w14:paraId="5AB311D1" w14:textId="676A68F7" w:rsidR="00D207E6" w:rsidRDefault="00D207E6" w:rsidP="00D207E6">
      <w:pPr>
        <w:pStyle w:val="berschrift3"/>
      </w:pPr>
      <w:bookmarkStart w:id="141" w:name="_Toc144726484"/>
      <w:r>
        <w:t>Vorbereitung der Datensätze</w:t>
      </w:r>
      <w:bookmarkEnd w:id="141"/>
    </w:p>
    <w:p w14:paraId="76F65BE6" w14:textId="51774F99" w:rsidR="00A06812" w:rsidRPr="00EC4EB2" w:rsidRDefault="006A7D35" w:rsidP="00FE6F35">
      <w:pPr>
        <w:spacing w:after="360"/>
        <w:rPr>
          <w:color w:val="FF0000"/>
        </w:rPr>
      </w:pPr>
      <w:r>
        <w:t xml:space="preserve">Damit die Datensätze für das Training </w:t>
      </w:r>
      <w:r w:rsidR="003A6D06">
        <w:t xml:space="preserve">und </w:t>
      </w:r>
      <w:r w:rsidR="00B372D1">
        <w:t xml:space="preserve">den </w:t>
      </w:r>
      <w:r w:rsidR="003A6D06">
        <w:t xml:space="preserve">Test </w:t>
      </w:r>
      <w:r>
        <w:t>der RNNs eingesetzt werden können, müssen diese in Vorbereitung darauf</w:t>
      </w:r>
      <w:r w:rsidR="00B372D1">
        <w:t xml:space="preserve"> </w:t>
      </w:r>
      <w:r>
        <w:t xml:space="preserve">zunächst in ein durch Keras vorgeschriebenes Format </w:t>
      </w:r>
      <w:r w:rsidR="00183FA1">
        <w:t>umgewandelt</w:t>
      </w:r>
      <w:r>
        <w:t xml:space="preserve"> werden. </w:t>
      </w:r>
      <w:r w:rsidR="00713380">
        <w:t>D</w:t>
      </w:r>
      <w:r w:rsidR="003A6D06">
        <w:t>er nachfolgende Code 8 zeigt die</w:t>
      </w:r>
      <w:r w:rsidR="00B372D1">
        <w:t xml:space="preserve"> nötigen</w:t>
      </w:r>
      <w:r w:rsidR="003A6D06">
        <w:t xml:space="preserve"> Vorbereitung</w:t>
      </w:r>
      <w:r w:rsidR="00B372D1">
        <w:t>sschritte</w:t>
      </w:r>
      <w:r w:rsidR="003A6D06">
        <w:t xml:space="preserve"> beispielhaft anhand der Trainingsdaten</w:t>
      </w:r>
      <w:r w:rsidR="00B372D1">
        <w:t xml:space="preserve">. Für die Testdaten erfolgen diese jedoch analog. </w:t>
      </w:r>
      <w:r w:rsidR="003A6D06">
        <w:t xml:space="preserve">Wie zu sehen ist, werden </w:t>
      </w:r>
      <w:r w:rsidR="00A06812">
        <w:t xml:space="preserve">zunächst die verbleibenden </w:t>
      </w:r>
      <w:r w:rsidR="00C8060A">
        <w:t>NULL-Werte</w:t>
      </w:r>
      <w:r w:rsidR="00A06812">
        <w:t xml:space="preserve"> am Beginn der Sequenzen behandelt. Hierfür werden erst die </w:t>
      </w:r>
      <w:r w:rsidR="00C8060A">
        <w:t>NULL-Werte</w:t>
      </w:r>
      <w:r w:rsidR="00A06812">
        <w:t xml:space="preserve"> der Merkmale </w:t>
      </w:r>
      <w:r w:rsidR="00A06812" w:rsidRPr="00A06812">
        <w:rPr>
          <w:rStyle w:val="Code"/>
        </w:rPr>
        <w:t>acceleration</w:t>
      </w:r>
      <w:r w:rsidR="00A06812" w:rsidRPr="00A06812">
        <w:t xml:space="preserve">, </w:t>
      </w:r>
      <w:r w:rsidR="00A06812" w:rsidRPr="00A06812">
        <w:rPr>
          <w:rStyle w:val="Code"/>
        </w:rPr>
        <w:t>deceleration</w:t>
      </w:r>
      <w:r w:rsidR="00A06812" w:rsidRPr="00A06812">
        <w:t xml:space="preserve"> und </w:t>
      </w:r>
      <w:r w:rsidR="00A06812" w:rsidRPr="00A06812">
        <w:rPr>
          <w:rStyle w:val="Code"/>
        </w:rPr>
        <w:t>angular_speed</w:t>
      </w:r>
      <w:r w:rsidR="00A06812" w:rsidRPr="00A06812">
        <w:t xml:space="preserve"> auf den Wert </w:t>
      </w:r>
      <w:r w:rsidR="00A06812" w:rsidRPr="00183FA1">
        <w:rPr>
          <w:rStyle w:val="Code"/>
        </w:rPr>
        <w:t>0</w:t>
      </w:r>
      <w:r w:rsidR="00183FA1" w:rsidRPr="00183FA1">
        <w:rPr>
          <w:rStyle w:val="Code"/>
        </w:rPr>
        <w:t>.</w:t>
      </w:r>
      <w:r w:rsidR="00A06812" w:rsidRPr="00183FA1">
        <w:rPr>
          <w:rStyle w:val="Code"/>
        </w:rPr>
        <w:t>0</w:t>
      </w:r>
      <w:r w:rsidR="00A06812" w:rsidRPr="00A06812">
        <w:t xml:space="preserve"> gesetzt. Darauffolgend werden die fehlenden </w:t>
      </w:r>
      <w:r w:rsidR="00A06812" w:rsidRPr="00A06812">
        <w:rPr>
          <w:rStyle w:val="Code"/>
        </w:rPr>
        <w:t>velocity</w:t>
      </w:r>
      <w:r w:rsidR="00A06812" w:rsidRPr="00A06812">
        <w:t xml:space="preserve">- und </w:t>
      </w:r>
      <w:r w:rsidR="00A06812" w:rsidRPr="00A06812">
        <w:rPr>
          <w:rStyle w:val="Code"/>
        </w:rPr>
        <w:t>heading</w:t>
      </w:r>
      <w:r w:rsidR="00A06812" w:rsidRPr="00A06812">
        <w:t xml:space="preserve">-Werte mittels </w:t>
      </w:r>
      <w:r w:rsidR="00A06812" w:rsidRPr="00183FA1">
        <w:t>Backward-Filling</w:t>
      </w:r>
      <w:r w:rsidR="00A06812" w:rsidRPr="00A06812">
        <w:t xml:space="preserve"> durch den ersten gültigen Wert der</w:t>
      </w:r>
      <w:r w:rsidR="00B372D1">
        <w:t xml:space="preserve"> jeweiligen</w:t>
      </w:r>
      <w:r w:rsidR="00A06812" w:rsidRPr="00A06812">
        <w:t xml:space="preserve"> Merkmalsspalte aufgefüllt. </w:t>
      </w:r>
      <w:r w:rsidR="00E4165E">
        <w:t>Direkt im Anschluss werden die Trainingsdaten auf die benötigten Merkmale reduziert und in Ausgabe- (</w:t>
      </w:r>
      <w:r w:rsidR="00E4165E" w:rsidRPr="00B372D1">
        <w:rPr>
          <w:rStyle w:val="Code"/>
        </w:rPr>
        <w:t>y</w:t>
      </w:r>
      <w:r w:rsidR="00E4165E">
        <w:t>) sowie Eingabedaten (</w:t>
      </w:r>
      <w:r w:rsidR="00E4165E" w:rsidRPr="00B372D1">
        <w:rPr>
          <w:rStyle w:val="Code"/>
        </w:rPr>
        <w:t>X</w:t>
      </w:r>
      <w:r w:rsidR="00E4165E">
        <w:t>) aufgeteilt.</w:t>
      </w:r>
      <w:r w:rsidR="00926644">
        <w:t xml:space="preserve"> Keras setzt voraus, dass die Eingabedaten beim Training von RNNs als 3D-Arrays der Form [</w:t>
      </w:r>
      <w:r w:rsidR="00926644" w:rsidRPr="00926644">
        <w:rPr>
          <w:i/>
          <w:iCs/>
        </w:rPr>
        <w:t>Anzahl der Sequenzen</w:t>
      </w:r>
      <w:r w:rsidR="00926644" w:rsidRPr="00926644">
        <w:t xml:space="preserve">, </w:t>
      </w:r>
      <w:r w:rsidR="00926644" w:rsidRPr="00926644">
        <w:rPr>
          <w:i/>
          <w:iCs/>
        </w:rPr>
        <w:t>Zeitschritte pro Sequenz</w:t>
      </w:r>
      <w:r w:rsidR="00926644" w:rsidRPr="00926644">
        <w:t xml:space="preserve">, </w:t>
      </w:r>
      <w:r w:rsidR="00926644" w:rsidRPr="00926644">
        <w:rPr>
          <w:i/>
          <w:iCs/>
        </w:rPr>
        <w:t>Anzahl der Eingabemerkmale</w:t>
      </w:r>
      <w:r w:rsidR="00926644">
        <w:t xml:space="preserve">] übergeben werden. </w:t>
      </w:r>
      <w:r w:rsidR="003D49CB">
        <w:t>Di</w:t>
      </w:r>
      <w:r w:rsidR="00AF2E73">
        <w:t>e</w:t>
      </w:r>
      <w:r w:rsidR="003D49CB">
        <w:t xml:space="preserve"> hierfür benötigte Umwandlung wird durch die Funktion </w:t>
      </w:r>
      <w:r w:rsidR="003D49CB" w:rsidRPr="003D49CB">
        <w:rPr>
          <w:rStyle w:val="Code"/>
          <w:noProof/>
        </w:rPr>
        <w:t>make_cubic</w:t>
      </w:r>
      <w:r w:rsidR="003D49CB">
        <w:t xml:space="preserve"> realisiert.</w:t>
      </w:r>
      <w:r w:rsidR="00926644">
        <w:t xml:space="preserve"> </w:t>
      </w:r>
    </w:p>
    <w:p w14:paraId="387754CC" w14:textId="7252BA55" w:rsidR="00713380" w:rsidRPr="00B56C88" w:rsidRDefault="00713380" w:rsidP="003A6D06">
      <w:pPr>
        <w:pStyle w:val="CodeMitRahmen"/>
        <w:spacing w:after="0"/>
        <w:rPr>
          <w:sz w:val="22"/>
          <w:szCs w:val="20"/>
        </w:rPr>
      </w:pPr>
      <w:r w:rsidRPr="00713380">
        <w:rPr>
          <w:sz w:val="22"/>
          <w:szCs w:val="20"/>
        </w:rPr>
        <w:t xml:space="preserve">train_data </w:t>
      </w:r>
      <w:r w:rsidRPr="00B56C88">
        <w:rPr>
          <w:sz w:val="22"/>
          <w:szCs w:val="20"/>
        </w:rPr>
        <w:t xml:space="preserve">= </w:t>
      </w:r>
      <w:r w:rsidRPr="00713380">
        <w:rPr>
          <w:sz w:val="22"/>
          <w:szCs w:val="20"/>
        </w:rPr>
        <w:t>train_data</w:t>
      </w:r>
      <w:r w:rsidRPr="00B56C88">
        <w:rPr>
          <w:sz w:val="22"/>
          <w:szCs w:val="20"/>
        </w:rPr>
        <w:t>.fillna({"acceleration": 0.0,</w:t>
      </w:r>
    </w:p>
    <w:p w14:paraId="54FCD546" w14:textId="77777777" w:rsidR="00713380" w:rsidRDefault="00713380" w:rsidP="003A6D06">
      <w:pPr>
        <w:pStyle w:val="CodeMitRahmen"/>
        <w:spacing w:after="0"/>
        <w:rPr>
          <w:sz w:val="22"/>
          <w:szCs w:val="20"/>
        </w:rPr>
      </w:pPr>
      <w:r>
        <w:rPr>
          <w:sz w:val="22"/>
          <w:szCs w:val="20"/>
        </w:rPr>
        <w:t xml:space="preserve">  </w:t>
      </w:r>
      <w:r w:rsidRPr="00B56C88">
        <w:rPr>
          <w:sz w:val="22"/>
          <w:szCs w:val="20"/>
        </w:rPr>
        <w:t>"deceleration": 0.0, "angular_speed":0.0}</w:t>
      </w:r>
      <w:r>
        <w:rPr>
          <w:sz w:val="22"/>
          <w:szCs w:val="20"/>
        </w:rPr>
        <w:t>)</w:t>
      </w:r>
      <w:r w:rsidRPr="00B56C88">
        <w:rPr>
          <w:sz w:val="22"/>
          <w:szCs w:val="20"/>
        </w:rPr>
        <w:t>.fillna(method="bfill")</w:t>
      </w:r>
    </w:p>
    <w:p w14:paraId="1DFE56FA" w14:textId="77777777" w:rsidR="00713380" w:rsidRDefault="00713380" w:rsidP="003A6D06">
      <w:pPr>
        <w:pStyle w:val="CodeMitRahmen"/>
        <w:spacing w:after="0"/>
        <w:rPr>
          <w:sz w:val="22"/>
          <w:szCs w:val="20"/>
        </w:rPr>
      </w:pPr>
      <w:r>
        <w:rPr>
          <w:sz w:val="22"/>
          <w:szCs w:val="20"/>
        </w:rPr>
        <w:t xml:space="preserve">  </w:t>
      </w:r>
      <w:r w:rsidRPr="00713380">
        <w:rPr>
          <w:sz w:val="22"/>
          <w:szCs w:val="20"/>
        </w:rPr>
        <w:t>[["type", "timediff", "velocity", "acceleration", "deceleration",</w:t>
      </w:r>
    </w:p>
    <w:p w14:paraId="482034C6" w14:textId="30F0F8F8" w:rsidR="00713380" w:rsidRDefault="00713380" w:rsidP="003A6D06">
      <w:pPr>
        <w:pStyle w:val="CodeMitRahmen"/>
        <w:spacing w:after="0"/>
        <w:rPr>
          <w:sz w:val="22"/>
          <w:szCs w:val="20"/>
        </w:rPr>
      </w:pPr>
      <w:r>
        <w:rPr>
          <w:sz w:val="22"/>
          <w:szCs w:val="20"/>
        </w:rPr>
        <w:t xml:space="preserve">  </w:t>
      </w:r>
      <w:r w:rsidRPr="00713380">
        <w:rPr>
          <w:sz w:val="22"/>
          <w:szCs w:val="20"/>
        </w:rPr>
        <w:t>"angular_speed"]]</w:t>
      </w:r>
    </w:p>
    <w:p w14:paraId="1468302A" w14:textId="77777777" w:rsidR="00713380" w:rsidRDefault="00713380" w:rsidP="00713380">
      <w:pPr>
        <w:pStyle w:val="CodeMitRahmen"/>
        <w:rPr>
          <w:sz w:val="22"/>
          <w:szCs w:val="20"/>
        </w:rPr>
      </w:pPr>
    </w:p>
    <w:p w14:paraId="013451BA" w14:textId="4F32B199" w:rsidR="00713380" w:rsidRDefault="00713380" w:rsidP="00713380">
      <w:pPr>
        <w:pStyle w:val="CodeMitRahmen"/>
        <w:rPr>
          <w:sz w:val="22"/>
          <w:szCs w:val="20"/>
        </w:rPr>
      </w:pPr>
      <w:r w:rsidRPr="00713380">
        <w:rPr>
          <w:sz w:val="22"/>
          <w:szCs w:val="20"/>
        </w:rPr>
        <w:t>y = train_data.groupby("recording_nr")["type"].first().to_numpy()</w:t>
      </w:r>
    </w:p>
    <w:p w14:paraId="5E901892" w14:textId="659D4DF6" w:rsidR="00713380" w:rsidRDefault="00713380" w:rsidP="00C121FE">
      <w:pPr>
        <w:pStyle w:val="CodeMitRahmen"/>
        <w:rPr>
          <w:sz w:val="22"/>
          <w:szCs w:val="20"/>
        </w:rPr>
      </w:pPr>
      <w:r w:rsidRPr="00713380">
        <w:rPr>
          <w:sz w:val="22"/>
          <w:szCs w:val="20"/>
        </w:rPr>
        <w:t>X = make_cubic(train_data)</w:t>
      </w:r>
    </w:p>
    <w:p w14:paraId="6CC1006F" w14:textId="1891A268" w:rsidR="003A6D06" w:rsidRDefault="006E4C6E" w:rsidP="00FE6F35">
      <w:pPr>
        <w:pStyle w:val="Beschriftung"/>
      </w:pPr>
      <w:bookmarkStart w:id="142" w:name="_Toc143696960"/>
      <w:bookmarkStart w:id="143" w:name="_Toc144726775"/>
      <w:r>
        <w:t xml:space="preserve">Code </w:t>
      </w:r>
      <w:fldSimple w:instr=" SEQ Code \* ARABIC ">
        <w:r w:rsidR="008514D7">
          <w:rPr>
            <w:noProof/>
          </w:rPr>
          <w:t>8</w:t>
        </w:r>
      </w:fldSimple>
      <w:r>
        <w:t>:</w:t>
      </w:r>
      <w:r>
        <w:tab/>
      </w:r>
      <w:r w:rsidR="003A6D06">
        <w:t>Datenvorbereitung für das Training der RNNs</w:t>
      </w:r>
      <w:bookmarkEnd w:id="142"/>
      <w:bookmarkEnd w:id="143"/>
    </w:p>
    <w:p w14:paraId="01DA9D85" w14:textId="6D8D3308" w:rsidR="00D009DE" w:rsidRDefault="00AF2E73" w:rsidP="00FE6F35">
      <w:pPr>
        <w:spacing w:after="360"/>
      </w:pPr>
      <w:r w:rsidRPr="00B372D1">
        <w:rPr>
          <w:rStyle w:val="Code"/>
        </w:rPr>
        <w:lastRenderedPageBreak/>
        <w:t>X</w:t>
      </w:r>
      <w:r>
        <w:t xml:space="preserve"> und </w:t>
      </w:r>
      <w:r w:rsidRPr="00B372D1">
        <w:rPr>
          <w:rStyle w:val="Code"/>
        </w:rPr>
        <w:t>y</w:t>
      </w:r>
      <w:r>
        <w:t xml:space="preserve"> werden</w:t>
      </w:r>
      <w:r w:rsidR="00B372D1">
        <w:t xml:space="preserve"> anschließend</w:t>
      </w:r>
      <w:r>
        <w:t xml:space="preserve">, wie in Code 9 zu sehen, über die </w:t>
      </w:r>
      <w:r w:rsidR="0054471D" w:rsidRPr="0054471D">
        <w:t>scikit-learn</w:t>
      </w:r>
      <w:r>
        <w:t xml:space="preserve"> Funktion </w:t>
      </w:r>
      <w:r w:rsidRPr="00DC68DD">
        <w:rPr>
          <w:rStyle w:val="Code"/>
        </w:rPr>
        <w:t xml:space="preserve">train_test_split </w:t>
      </w:r>
      <w:r>
        <w:t>stratifiziert in Trainings- und Validierungsdaten aufgeteilt. Letztere bilde</w:t>
      </w:r>
      <w:r w:rsidR="00DC68DD">
        <w:t>n</w:t>
      </w:r>
      <w:r>
        <w:t xml:space="preserve"> die Grundlage für das Early-Stopping beim Training der RNNs </w:t>
      </w:r>
      <w:r w:rsidR="00DC68DD">
        <w:t xml:space="preserve">und die Modellauswahl. </w:t>
      </w:r>
      <w:r w:rsidR="001A4828">
        <w:t>Danach</w:t>
      </w:r>
      <w:r w:rsidR="00DC68DD">
        <w:t xml:space="preserve"> werden die gesamten Daten mit Hilfe einer Instanz der </w:t>
      </w:r>
      <w:r w:rsidR="00DC68DD" w:rsidRPr="00DC68DD">
        <w:rPr>
          <w:rStyle w:val="Code"/>
        </w:rPr>
        <w:t>StandardScaler</w:t>
      </w:r>
      <w:r w:rsidR="00DC68DD">
        <w:t>-Klasse standardisiert. Dabei ist zu beachten, dass die Standardisierungsparameter</w:t>
      </w:r>
      <w:r w:rsidR="00B372D1">
        <w:t xml:space="preserve"> durch den Aufruf der Methode</w:t>
      </w:r>
      <w:r w:rsidR="00DC68DD">
        <w:t xml:space="preserve"> </w:t>
      </w:r>
      <w:r w:rsidR="00B372D1" w:rsidRPr="00DC68DD">
        <w:rPr>
          <w:rStyle w:val="Code"/>
        </w:rPr>
        <w:t>fit_transform</w:t>
      </w:r>
      <w:r w:rsidR="00B372D1">
        <w:t xml:space="preserve"> </w:t>
      </w:r>
      <w:r w:rsidR="00DC68DD">
        <w:t xml:space="preserve">allein auf Basis der Trainingsdaten in </w:t>
      </w:r>
      <w:r w:rsidR="00DC68DD" w:rsidRPr="00B12F5B">
        <w:rPr>
          <w:rStyle w:val="Code"/>
        </w:rPr>
        <w:t>X_train</w:t>
      </w:r>
      <w:r w:rsidR="00DC68DD">
        <w:t xml:space="preserve"> bestimmt werden</w:t>
      </w:r>
      <w:r w:rsidR="00B372D1">
        <w:t xml:space="preserve">. </w:t>
      </w:r>
      <w:r w:rsidR="00DC68DD">
        <w:t xml:space="preserve">Validierungs- und Testdaten </w:t>
      </w:r>
      <w:r w:rsidR="00B372D1">
        <w:t xml:space="preserve">sollen keinen Einfluss auf die Standardisierung nehmen, weshalb für </w:t>
      </w:r>
      <w:r w:rsidR="00B372D1" w:rsidRPr="00B372D1">
        <w:rPr>
          <w:rStyle w:val="Code"/>
        </w:rPr>
        <w:t>X_test</w:t>
      </w:r>
      <w:r w:rsidR="00B372D1">
        <w:t xml:space="preserve"> und </w:t>
      </w:r>
      <w:r w:rsidR="00B372D1" w:rsidRPr="00B372D1">
        <w:rPr>
          <w:rStyle w:val="Code"/>
        </w:rPr>
        <w:t>X_valid</w:t>
      </w:r>
      <w:r w:rsidR="00B372D1" w:rsidRPr="00183FA1">
        <w:t xml:space="preserve"> </w:t>
      </w:r>
      <w:r w:rsidR="00B372D1">
        <w:t xml:space="preserve">an die Methode </w:t>
      </w:r>
      <w:r w:rsidR="00B372D1" w:rsidRPr="00B372D1">
        <w:rPr>
          <w:rStyle w:val="Code"/>
        </w:rPr>
        <w:t>transform</w:t>
      </w:r>
      <w:r w:rsidR="00B372D1">
        <w:t xml:space="preserve"> übergeben werden.</w:t>
      </w:r>
      <w:r w:rsidR="00DC68DD">
        <w:t xml:space="preserve"> </w:t>
      </w:r>
    </w:p>
    <w:p w14:paraId="3F593D89" w14:textId="77777777" w:rsidR="00C121FE" w:rsidRDefault="00C121FE" w:rsidP="00C121FE">
      <w:pPr>
        <w:pStyle w:val="CodeMitRahmen"/>
        <w:spacing w:after="0"/>
        <w:rPr>
          <w:sz w:val="22"/>
          <w:szCs w:val="20"/>
        </w:rPr>
      </w:pPr>
      <w:r w:rsidRPr="00713380">
        <w:rPr>
          <w:sz w:val="22"/>
          <w:szCs w:val="20"/>
        </w:rPr>
        <w:t xml:space="preserve">X_train, X_valid, y_train, y_valid = train_test_split(X, y, </w:t>
      </w:r>
    </w:p>
    <w:p w14:paraId="5D9A84FD" w14:textId="77777777" w:rsidR="00C121FE" w:rsidRDefault="00C121FE" w:rsidP="00C121FE">
      <w:pPr>
        <w:pStyle w:val="CodeMitRahmen"/>
        <w:spacing w:after="0"/>
        <w:rPr>
          <w:sz w:val="22"/>
          <w:szCs w:val="20"/>
        </w:rPr>
      </w:pPr>
      <w:r>
        <w:rPr>
          <w:sz w:val="22"/>
          <w:szCs w:val="20"/>
        </w:rPr>
        <w:t xml:space="preserve">  </w:t>
      </w:r>
      <w:r w:rsidRPr="00713380">
        <w:rPr>
          <w:sz w:val="22"/>
          <w:szCs w:val="20"/>
        </w:rPr>
        <w:t>test_size=0.2, stratify=y)</w:t>
      </w:r>
    </w:p>
    <w:p w14:paraId="0BECBE0C" w14:textId="77777777" w:rsidR="00C121FE" w:rsidRDefault="00C121FE" w:rsidP="00C121FE">
      <w:pPr>
        <w:pStyle w:val="CodeMitRahmen"/>
        <w:rPr>
          <w:sz w:val="22"/>
          <w:szCs w:val="20"/>
        </w:rPr>
      </w:pPr>
    </w:p>
    <w:p w14:paraId="14438790" w14:textId="77777777" w:rsidR="00C121FE" w:rsidRPr="003A6D06" w:rsidRDefault="00C121FE" w:rsidP="00C121FE">
      <w:pPr>
        <w:pStyle w:val="CodeMitRahmen"/>
        <w:rPr>
          <w:sz w:val="22"/>
          <w:szCs w:val="20"/>
        </w:rPr>
      </w:pPr>
      <w:r w:rsidRPr="003A6D06">
        <w:rPr>
          <w:sz w:val="22"/>
          <w:szCs w:val="20"/>
        </w:rPr>
        <w:t>scaler = StandardScaler()</w:t>
      </w:r>
    </w:p>
    <w:p w14:paraId="7DB45170" w14:textId="77777777" w:rsidR="00C121FE" w:rsidRDefault="00C121FE" w:rsidP="00C121FE">
      <w:pPr>
        <w:pStyle w:val="CodeMitRahmen"/>
        <w:spacing w:after="0"/>
        <w:rPr>
          <w:sz w:val="22"/>
          <w:szCs w:val="20"/>
        </w:rPr>
      </w:pPr>
      <w:r w:rsidRPr="003A6D06">
        <w:rPr>
          <w:sz w:val="22"/>
          <w:szCs w:val="20"/>
        </w:rPr>
        <w:t>X_train = scaler.fit_transform(X_train.reshape(-1, X_train.shape[-1]</w:t>
      </w:r>
    </w:p>
    <w:p w14:paraId="09A52363" w14:textId="77777777" w:rsidR="00C121FE" w:rsidRPr="003A6D06" w:rsidRDefault="00C121FE" w:rsidP="00C121FE">
      <w:pPr>
        <w:pStyle w:val="CodeMitRahmen"/>
        <w:rPr>
          <w:sz w:val="22"/>
          <w:szCs w:val="20"/>
        </w:rPr>
      </w:pPr>
      <w:r>
        <w:rPr>
          <w:sz w:val="22"/>
          <w:szCs w:val="20"/>
        </w:rPr>
        <w:t xml:space="preserve">  </w:t>
      </w:r>
      <w:r w:rsidRPr="003A6D06">
        <w:rPr>
          <w:sz w:val="22"/>
          <w:szCs w:val="20"/>
        </w:rPr>
        <w:t>)).reshape(X_train.shape)</w:t>
      </w:r>
    </w:p>
    <w:p w14:paraId="1F4B3D72" w14:textId="77777777" w:rsidR="00C121FE" w:rsidRDefault="00C121FE" w:rsidP="00C121FE">
      <w:pPr>
        <w:pStyle w:val="CodeMitRahmen"/>
        <w:spacing w:after="0"/>
        <w:rPr>
          <w:sz w:val="22"/>
          <w:szCs w:val="20"/>
        </w:rPr>
      </w:pPr>
      <w:r w:rsidRPr="003A6D06">
        <w:rPr>
          <w:sz w:val="22"/>
          <w:szCs w:val="20"/>
        </w:rPr>
        <w:t>X_valid = scaler.transform(X_valid.reshape(-1, X_valid.shape[-1]</w:t>
      </w:r>
    </w:p>
    <w:p w14:paraId="2A514B71" w14:textId="7108BE6D" w:rsidR="00C121FE" w:rsidRDefault="00C121FE" w:rsidP="00C121FE">
      <w:pPr>
        <w:pStyle w:val="CodeMitRahmen"/>
        <w:rPr>
          <w:sz w:val="22"/>
          <w:szCs w:val="20"/>
        </w:rPr>
      </w:pPr>
      <w:r>
        <w:rPr>
          <w:sz w:val="22"/>
          <w:szCs w:val="20"/>
        </w:rPr>
        <w:t xml:space="preserve">  </w:t>
      </w:r>
      <w:r w:rsidRPr="003A6D06">
        <w:rPr>
          <w:sz w:val="22"/>
          <w:szCs w:val="20"/>
        </w:rPr>
        <w:t>)).reshape(X_valid.shape)</w:t>
      </w:r>
    </w:p>
    <w:p w14:paraId="1BDAD559" w14:textId="77777777" w:rsidR="00C121FE" w:rsidRDefault="00C121FE" w:rsidP="00C121FE">
      <w:pPr>
        <w:pStyle w:val="CodeMitRahmen"/>
        <w:spacing w:after="0"/>
        <w:rPr>
          <w:sz w:val="22"/>
          <w:szCs w:val="20"/>
        </w:rPr>
      </w:pPr>
      <w:r w:rsidRPr="00C121FE">
        <w:rPr>
          <w:sz w:val="22"/>
          <w:szCs w:val="20"/>
        </w:rPr>
        <w:t>X_test = scaler.transform(X_test.reshape(-1, X_test.shape[-1]</w:t>
      </w:r>
    </w:p>
    <w:p w14:paraId="2D59B90F" w14:textId="5AEAB71E" w:rsidR="00C121FE" w:rsidRDefault="00C121FE" w:rsidP="00C121FE">
      <w:pPr>
        <w:pStyle w:val="CodeMitRahmen"/>
        <w:rPr>
          <w:sz w:val="22"/>
          <w:szCs w:val="20"/>
        </w:rPr>
      </w:pPr>
      <w:r>
        <w:rPr>
          <w:sz w:val="22"/>
          <w:szCs w:val="20"/>
        </w:rPr>
        <w:t xml:space="preserve">  </w:t>
      </w:r>
      <w:r w:rsidRPr="00C121FE">
        <w:rPr>
          <w:sz w:val="22"/>
          <w:szCs w:val="20"/>
        </w:rPr>
        <w:t>)).reshape(X_test.shape)</w:t>
      </w:r>
    </w:p>
    <w:p w14:paraId="40317325" w14:textId="04DDF682" w:rsidR="00C121FE" w:rsidRPr="00C121FE" w:rsidRDefault="006E4C6E" w:rsidP="006E4C6E">
      <w:pPr>
        <w:pStyle w:val="Beschriftung"/>
        <w:rPr>
          <w:sz w:val="22"/>
          <w:szCs w:val="20"/>
        </w:rPr>
      </w:pPr>
      <w:bookmarkStart w:id="144" w:name="_Toc143696961"/>
      <w:bookmarkStart w:id="145" w:name="_Toc144726776"/>
      <w:r>
        <w:t xml:space="preserve">Code </w:t>
      </w:r>
      <w:fldSimple w:instr=" SEQ Code \* ARABIC ">
        <w:r w:rsidR="008514D7">
          <w:rPr>
            <w:noProof/>
          </w:rPr>
          <w:t>9</w:t>
        </w:r>
      </w:fldSimple>
      <w:r>
        <w:t>:</w:t>
      </w:r>
      <w:r>
        <w:tab/>
      </w:r>
      <w:r w:rsidR="00C121FE">
        <w:t>Erzeugung der Validierungsdaten und Skalierung</w:t>
      </w:r>
      <w:bookmarkEnd w:id="144"/>
      <w:bookmarkEnd w:id="145"/>
    </w:p>
    <w:p w14:paraId="4B6154DD" w14:textId="77777777" w:rsidR="003A6D06" w:rsidRDefault="003A6D06" w:rsidP="003A6D06"/>
    <w:p w14:paraId="293E46D8" w14:textId="11D8D777" w:rsidR="001D2CAC" w:rsidRDefault="008032E3" w:rsidP="00FE6F35">
      <w:pPr>
        <w:spacing w:after="360"/>
      </w:pPr>
      <w:r>
        <w:t>Die Vorbereitung der Eingabedaten ist an dieser Stelle abgeschlossen. Die Umsetzung der RNNs als Sequence-</w:t>
      </w:r>
      <w:r w:rsidR="0005477B">
        <w:t>t</w:t>
      </w:r>
      <w:r>
        <w:t xml:space="preserve">o-Sequence-Modelle macht jedoch eine weitere Vorbereitung der Trainings- und Validierungsdaten notwendig. </w:t>
      </w:r>
      <w:r w:rsidR="00040305">
        <w:t>Denn während des Trainings und der Validierung benötigt das RNN nicht nur die finale Ausgabe für die Sequenzen, sondern je eine Ausgabe für jeden enthaltenen Zeitschritt. Entsprechend müssen die Ausgabedaten von einem 1D-Array, welches je eine Ausgabe pro Sequenz enthält, auf ein 2D-Array der Form [</w:t>
      </w:r>
      <w:r w:rsidR="00040305" w:rsidRPr="00B372D1">
        <w:rPr>
          <w:i/>
          <w:iCs/>
        </w:rPr>
        <w:t>Anzahl der Sequenzen</w:t>
      </w:r>
      <w:r w:rsidR="00040305">
        <w:t xml:space="preserve">, </w:t>
      </w:r>
      <w:r w:rsidR="00040305" w:rsidRPr="00B372D1">
        <w:rPr>
          <w:i/>
          <w:iCs/>
        </w:rPr>
        <w:t>Anzahl der Zeitschritte</w:t>
      </w:r>
      <w:r w:rsidR="00040305">
        <w:t>] erweitert werden. Die</w:t>
      </w:r>
      <w:r w:rsidR="00B372D1">
        <w:t xml:space="preserve"> einfache</w:t>
      </w:r>
      <w:r w:rsidR="00C8195C">
        <w:t xml:space="preserve"> Umsetzung dieser Erweiterung zeigt Code 10 am Beispiel der Trainingsdaten.</w:t>
      </w:r>
      <w:r>
        <w:t xml:space="preserve"> </w:t>
      </w:r>
    </w:p>
    <w:p w14:paraId="176F5C76" w14:textId="77777777" w:rsidR="003A6D06" w:rsidRPr="008037C1" w:rsidRDefault="003A6D06" w:rsidP="003A6D06">
      <w:pPr>
        <w:pStyle w:val="CodeMitRahmen"/>
        <w:spacing w:after="0"/>
      </w:pPr>
      <w:r w:rsidRPr="008037C1">
        <w:t>Y_train = np.empty((len(y_train), X_train.shape[1]))</w:t>
      </w:r>
    </w:p>
    <w:p w14:paraId="2D2392A4" w14:textId="77777777" w:rsidR="003A6D06" w:rsidRPr="008037C1" w:rsidRDefault="003A6D06" w:rsidP="003A6D06">
      <w:pPr>
        <w:pStyle w:val="CodeMitRahmen"/>
      </w:pPr>
    </w:p>
    <w:p w14:paraId="4305E65E" w14:textId="77777777" w:rsidR="003A6D06" w:rsidRPr="008037C1" w:rsidRDefault="003A6D06" w:rsidP="003A6D06">
      <w:pPr>
        <w:pStyle w:val="CodeMitRahmen"/>
      </w:pPr>
      <w:r w:rsidRPr="008037C1">
        <w:t>for i in range(len(y_train)):</w:t>
      </w:r>
    </w:p>
    <w:p w14:paraId="1888778B" w14:textId="263980E1" w:rsidR="003A6D06" w:rsidRPr="008037C1" w:rsidRDefault="003A6D06" w:rsidP="003A6D06">
      <w:pPr>
        <w:pStyle w:val="CodeMitRahmen"/>
      </w:pPr>
      <w:r w:rsidRPr="008037C1">
        <w:t xml:space="preserve">  Y_train[i, :] = y_train[i]</w:t>
      </w:r>
    </w:p>
    <w:p w14:paraId="192F9603" w14:textId="6366B362" w:rsidR="003A6D06" w:rsidRDefault="006E4C6E" w:rsidP="00FE6F35">
      <w:pPr>
        <w:pStyle w:val="Beschriftung"/>
      </w:pPr>
      <w:bookmarkStart w:id="146" w:name="_Toc143696962"/>
      <w:bookmarkStart w:id="147" w:name="_Toc144726777"/>
      <w:r>
        <w:t xml:space="preserve">Code </w:t>
      </w:r>
      <w:fldSimple w:instr=" SEQ Code \* ARABIC ">
        <w:r w:rsidR="008514D7">
          <w:rPr>
            <w:noProof/>
          </w:rPr>
          <w:t>10</w:t>
        </w:r>
      </w:fldSimple>
      <w:r>
        <w:t>:</w:t>
      </w:r>
      <w:r>
        <w:tab/>
      </w:r>
      <w:r w:rsidR="003A6D06">
        <w:t xml:space="preserve">Erweiterung der </w:t>
      </w:r>
      <w:r w:rsidR="00862D62">
        <w:t>L</w:t>
      </w:r>
      <w:r w:rsidR="003A6D06">
        <w:t>abels für das Sequence</w:t>
      </w:r>
      <w:r w:rsidR="0005477B">
        <w:t>-to-</w:t>
      </w:r>
      <w:r w:rsidR="003A6D06">
        <w:t>Sequence</w:t>
      </w:r>
      <w:r w:rsidR="0005477B">
        <w:t>-</w:t>
      </w:r>
      <w:r w:rsidR="003A6D06">
        <w:t>Training</w:t>
      </w:r>
      <w:bookmarkEnd w:id="146"/>
      <w:bookmarkEnd w:id="147"/>
    </w:p>
    <w:p w14:paraId="47327AD1" w14:textId="5F260F16" w:rsidR="00C8195C" w:rsidRPr="003A6D06" w:rsidRDefault="00C8195C" w:rsidP="003A6D06">
      <w:r>
        <w:lastRenderedPageBreak/>
        <w:t xml:space="preserve">Eine Erweiterung der Testdaten ist nicht notwendig, da die Evaluierung der </w:t>
      </w:r>
      <w:r w:rsidR="007B50BA">
        <w:t>Modelle</w:t>
      </w:r>
      <w:r w:rsidR="00B372D1">
        <w:t xml:space="preserve"> –</w:t>
      </w:r>
      <w:r w:rsidR="007B50BA">
        <w:t xml:space="preserve"> ebenso wie deren Einsatz</w:t>
      </w:r>
      <w:r>
        <w:t xml:space="preserve"> </w:t>
      </w:r>
      <w:r w:rsidR="007B50BA">
        <w:t>in der Systemumgebung</w:t>
      </w:r>
      <w:r w:rsidR="00B372D1">
        <w:t xml:space="preserve"> –</w:t>
      </w:r>
      <w:r w:rsidR="007B50BA">
        <w:t xml:space="preserve"> </w:t>
      </w:r>
      <w:r>
        <w:t>anders als das Training nach dem Sequence-</w:t>
      </w:r>
      <w:proofErr w:type="spellStart"/>
      <w:r w:rsidR="0005477B">
        <w:t>t</w:t>
      </w:r>
      <w:r>
        <w:t>o</w:t>
      </w:r>
      <w:proofErr w:type="spellEnd"/>
      <w:r>
        <w:t xml:space="preserve">-Vector-Prinzip erfolgt. </w:t>
      </w:r>
    </w:p>
    <w:p w14:paraId="273E11D7" w14:textId="1E301EC4" w:rsidR="004001F2" w:rsidRDefault="00D207E6" w:rsidP="004001F2">
      <w:pPr>
        <w:pStyle w:val="berschrift3"/>
      </w:pPr>
      <w:bookmarkStart w:id="148" w:name="_Toc144726485"/>
      <w:r>
        <w:t>Hyperparameteroptimierung</w:t>
      </w:r>
      <w:r w:rsidR="005D75F4">
        <w:t xml:space="preserve"> und </w:t>
      </w:r>
      <w:r w:rsidR="009124AA">
        <w:t>Ergebnisse</w:t>
      </w:r>
      <w:bookmarkEnd w:id="148"/>
    </w:p>
    <w:p w14:paraId="6DED5709" w14:textId="009229FD" w:rsidR="00B05155" w:rsidRDefault="00A25977" w:rsidP="001E3BF0">
      <w:r>
        <w:t xml:space="preserve">Für die Hyperparameteroptimierung der </w:t>
      </w:r>
      <w:r w:rsidR="00A90CE1">
        <w:t>RNNs</w:t>
      </w:r>
      <w:r>
        <w:t xml:space="preserve"> wird erneut </w:t>
      </w:r>
      <w:r w:rsidR="00A90CE1">
        <w:t>eine</w:t>
      </w:r>
      <w:r>
        <w:t xml:space="preserve"> Gittersuche </w:t>
      </w:r>
      <w:r w:rsidR="00A90CE1">
        <w:t xml:space="preserve">eingesetzt. Anders als bei den Vorklassifikatoren kann hier jedoch nicht die Klasse </w:t>
      </w:r>
      <w:r w:rsidR="00A90CE1" w:rsidRPr="00A90CE1">
        <w:rPr>
          <w:rStyle w:val="Code"/>
        </w:rPr>
        <w:t>GridSearchCV</w:t>
      </w:r>
      <w:r w:rsidR="00A90CE1">
        <w:t xml:space="preserve"> der </w:t>
      </w:r>
      <w:r w:rsidR="0054471D" w:rsidRPr="0054471D">
        <w:t>scikit-learn</w:t>
      </w:r>
      <w:r w:rsidR="00A90CE1">
        <w:t>-Bibliothek genutzt werden. Zwar bietet Keras Wrapper-Klassen an, die es erlauben</w:t>
      </w:r>
      <w:r w:rsidR="006A3AB5">
        <w:t>,</w:t>
      </w:r>
      <w:r w:rsidR="00A90CE1">
        <w:t xml:space="preserve"> Keras-Modelle als </w:t>
      </w:r>
      <w:r w:rsidR="0054471D" w:rsidRPr="0054471D">
        <w:t>scikit-learn</w:t>
      </w:r>
      <w:r w:rsidR="00A90CE1">
        <w:t xml:space="preserve">-Prädiktoren zu behandeln, allerdings wird </w:t>
      </w:r>
      <w:r w:rsidR="001E3BF0">
        <w:t>dabei</w:t>
      </w:r>
      <w:r w:rsidR="00A90CE1">
        <w:t xml:space="preserve"> nicht die Möglichkeit des Sequence-</w:t>
      </w:r>
      <w:r w:rsidR="0005477B">
        <w:t>t</w:t>
      </w:r>
      <w:r w:rsidR="00A90CE1">
        <w:t xml:space="preserve">o-Sequence-Trainings unterstützt. Deshalb </w:t>
      </w:r>
      <w:r w:rsidR="00183FA1">
        <w:t>wurde eine einfache Gittersuche</w:t>
      </w:r>
      <w:r w:rsidR="001E3BF0">
        <w:t xml:space="preserve"> ohne Kreuzvalidierung </w:t>
      </w:r>
      <w:r w:rsidR="00183FA1">
        <w:t>implementiert</w:t>
      </w:r>
      <w:r w:rsidR="001E3BF0">
        <w:t xml:space="preserve">, </w:t>
      </w:r>
      <w:r w:rsidR="00B05155">
        <w:t xml:space="preserve">die zur Hyperparameteroptimierung der RNNs genutzt wird. </w:t>
      </w:r>
    </w:p>
    <w:p w14:paraId="2E211610" w14:textId="68A9342A" w:rsidR="0046092D" w:rsidRDefault="0046092D" w:rsidP="00FE6F35">
      <w:pPr>
        <w:spacing w:after="360"/>
      </w:pPr>
      <w:r>
        <w:t xml:space="preserve">Basis für die Gittersuche bei allen zu optimierenden Modellen sind die in Code 11 dargestellten Parameterlisten, die im Prinzip dem Parametergitter, wie es bei </w:t>
      </w:r>
      <w:r w:rsidRPr="0046092D">
        <w:rPr>
          <w:rStyle w:val="Code"/>
        </w:rPr>
        <w:t>GridSearchCV</w:t>
      </w:r>
      <w:r>
        <w:t xml:space="preserve"> zum Einsatz kommt, entsprechen. Auf Basis dieser Listen wird die Liste </w:t>
      </w:r>
      <w:r w:rsidRPr="0046092D">
        <w:rPr>
          <w:rStyle w:val="Code"/>
          <w:noProof/>
        </w:rPr>
        <w:t>param_list</w:t>
      </w:r>
      <w:r>
        <w:t xml:space="preserve"> erstellt, welche alle 216 möglichen Hyperparameterkombinationen als Tupel enthält.</w:t>
      </w:r>
    </w:p>
    <w:p w14:paraId="301012E2" w14:textId="77777777" w:rsidR="00873E97" w:rsidRPr="008037C1" w:rsidRDefault="00873E97" w:rsidP="00873E97">
      <w:pPr>
        <w:pStyle w:val="CodeMitRahmen"/>
      </w:pPr>
      <w:r w:rsidRPr="008037C1">
        <w:t>l_pre_list = [4, 2, 1]</w:t>
      </w:r>
    </w:p>
    <w:p w14:paraId="73B12B4F" w14:textId="4F1C2D6D" w:rsidR="00873E97" w:rsidRPr="008037C1" w:rsidRDefault="00873E97" w:rsidP="00873E97">
      <w:pPr>
        <w:pStyle w:val="CodeMitRahmen"/>
      </w:pPr>
      <w:r w:rsidRPr="008037C1">
        <w:t>l_post_list = [4, 2, 1]</w:t>
      </w:r>
    </w:p>
    <w:p w14:paraId="6ED77347" w14:textId="327D04CC" w:rsidR="00873E97" w:rsidRPr="008037C1" w:rsidRDefault="00873E97" w:rsidP="00873E97">
      <w:pPr>
        <w:pStyle w:val="CodeMitRahmen"/>
        <w:rPr>
          <w:lang w:val="de-DE"/>
        </w:rPr>
      </w:pPr>
      <w:r w:rsidRPr="008037C1">
        <w:rPr>
          <w:lang w:val="de-DE"/>
        </w:rPr>
        <w:t>l_lstm_list = [4, 2, 1]</w:t>
      </w:r>
    </w:p>
    <w:p w14:paraId="5A6E551D" w14:textId="4FB09D11" w:rsidR="00873E97" w:rsidRPr="008037C1" w:rsidRDefault="00873E97" w:rsidP="00873E97">
      <w:pPr>
        <w:pStyle w:val="CodeMitRahmen"/>
        <w:rPr>
          <w:lang w:val="de-DE"/>
        </w:rPr>
      </w:pPr>
      <w:r w:rsidRPr="008037C1">
        <w:rPr>
          <w:lang w:val="de-DE"/>
        </w:rPr>
        <w:t>n_list = [</w:t>
      </w:r>
      <w:r w:rsidR="00EA0701" w:rsidRPr="008037C1">
        <w:rPr>
          <w:lang w:val="de-DE"/>
        </w:rPr>
        <w:t xml:space="preserve">256, </w:t>
      </w:r>
      <w:r w:rsidRPr="008037C1">
        <w:rPr>
          <w:lang w:val="de-DE"/>
        </w:rPr>
        <w:t>128, 64, 32]</w:t>
      </w:r>
    </w:p>
    <w:p w14:paraId="04F4C99A" w14:textId="6FEAE1A6" w:rsidR="00F55783" w:rsidRPr="008037C1" w:rsidRDefault="00AD3594" w:rsidP="00873E97">
      <w:pPr>
        <w:pStyle w:val="CodeMitRahmen"/>
      </w:pPr>
      <w:r>
        <w:t>phi</w:t>
      </w:r>
      <w:r w:rsidR="00873E97" w:rsidRPr="008037C1">
        <w:t>_list = ["tanh", "relu"]</w:t>
      </w:r>
    </w:p>
    <w:p w14:paraId="3197CF73" w14:textId="2B66090B" w:rsidR="00873E97" w:rsidRDefault="006E4C6E" w:rsidP="006E4C6E">
      <w:pPr>
        <w:pStyle w:val="Beschriftung"/>
      </w:pPr>
      <w:bookmarkStart w:id="149" w:name="_Toc143696963"/>
      <w:bookmarkStart w:id="150" w:name="_Toc144726778"/>
      <w:r>
        <w:t xml:space="preserve">Code </w:t>
      </w:r>
      <w:fldSimple w:instr=" SEQ Code \* ARABIC ">
        <w:r w:rsidR="008514D7">
          <w:rPr>
            <w:noProof/>
          </w:rPr>
          <w:t>11</w:t>
        </w:r>
      </w:fldSimple>
      <w:r>
        <w:t>:</w:t>
      </w:r>
      <w:r>
        <w:tab/>
      </w:r>
      <w:r w:rsidR="00873E97">
        <w:t xml:space="preserve">Parametergitter für die </w:t>
      </w:r>
      <w:r w:rsidR="00A32111">
        <w:t>O</w:t>
      </w:r>
      <w:r w:rsidR="00873E97">
        <w:t>ptimierung der RNNs</w:t>
      </w:r>
      <w:bookmarkEnd w:id="149"/>
      <w:bookmarkEnd w:id="150"/>
    </w:p>
    <w:p w14:paraId="5EEB7E01" w14:textId="77777777" w:rsidR="00873E97" w:rsidRDefault="00873E97" w:rsidP="00873E97"/>
    <w:p w14:paraId="42441BCF" w14:textId="366D89B2" w:rsidR="00873E97" w:rsidRPr="00F55783" w:rsidRDefault="00FE5250" w:rsidP="006A3AB5">
      <w:pPr>
        <w:suppressAutoHyphens/>
        <w:spacing w:after="360"/>
      </w:pPr>
      <w:r>
        <w:t xml:space="preserve">Code 12 zeigt, wie die weitere Gittersuche für ein einzelnes Modell implementiert wurde. </w:t>
      </w:r>
      <w:r w:rsidR="00202007">
        <w:t xml:space="preserve">Für jede Hyperparameterkombination in </w:t>
      </w:r>
      <w:r w:rsidR="00202007" w:rsidRPr="00202007">
        <w:rPr>
          <w:rStyle w:val="Code"/>
          <w:noProof/>
        </w:rPr>
        <w:t>param_list</w:t>
      </w:r>
      <w:r w:rsidR="00202007">
        <w:t xml:space="preserve"> wird mit Hilfe der</w:t>
      </w:r>
      <w:r w:rsidR="00AC53FD">
        <w:t xml:space="preserve"> in </w:t>
      </w:r>
      <w:r w:rsidR="009C2D24">
        <w:t>Unterabschnitt</w:t>
      </w:r>
      <w:r w:rsidR="00AC53FD">
        <w:t xml:space="preserve"> 8.2.1 vorgestellten</w:t>
      </w:r>
      <w:r w:rsidR="00202007">
        <w:t xml:space="preserve"> Funktion </w:t>
      </w:r>
      <w:r w:rsidR="00202007" w:rsidRPr="00AC53FD">
        <w:rPr>
          <w:rStyle w:val="Code"/>
          <w:noProof/>
        </w:rPr>
        <w:t>build_rnn_model</w:t>
      </w:r>
      <w:r w:rsidR="00AC53FD">
        <w:t xml:space="preserve"> ein Modell erzeugt. Dieses wird anschließend über die </w:t>
      </w:r>
      <w:r w:rsidR="00AC53FD" w:rsidRPr="00AC53FD">
        <w:rPr>
          <w:rStyle w:val="Code"/>
          <w:noProof/>
        </w:rPr>
        <w:t>compile</w:t>
      </w:r>
      <w:r w:rsidR="00AC53FD">
        <w:t xml:space="preserve">-Methode des Modells kompiliert. </w:t>
      </w:r>
      <w:r w:rsidR="00DC05C2">
        <w:t>Dabei</w:t>
      </w:r>
      <w:r w:rsidR="00AC53FD">
        <w:t xml:space="preserve"> wird die zu verwendende Verlustfunktion und </w:t>
      </w:r>
      <w:r w:rsidR="00F07772">
        <w:t>der Optimierer</w:t>
      </w:r>
      <w:r w:rsidR="00AC53FD">
        <w:t xml:space="preserve"> festgelegt. </w:t>
      </w:r>
      <w:r w:rsidR="00EF415F">
        <w:t xml:space="preserve">Zur Berechnung des Verlustes wird hier eine Instanz der Klasse </w:t>
      </w:r>
      <w:r w:rsidR="00EF415F" w:rsidRPr="004875A6">
        <w:rPr>
          <w:rStyle w:val="Code"/>
          <w:noProof/>
        </w:rPr>
        <w:t>losses.SparseCategoricalCrossEntropy</w:t>
      </w:r>
      <w:r w:rsidR="00EF415F">
        <w:t xml:space="preserve">  übergeben, welche die Kreuzentropie, eine verbreitete Funktion zur Bestimmung des Verlustes bei mehr als zwei vorherzusagenden Klassen, berechnet. </w:t>
      </w:r>
      <w:r w:rsidR="00EF415F" w:rsidRPr="000B26D0">
        <w:rPr>
          <w:i/>
          <w:iCs/>
          <w:noProof/>
        </w:rPr>
        <w:t>Sparse</w:t>
      </w:r>
      <w:r w:rsidR="00EF415F">
        <w:t xml:space="preserve">, da im vorliegenden Fall die Labels zu jedem Zeitschritt nur einem einzigen Index für die Zielkategorie entsprechen und sich die einzelnen </w:t>
      </w:r>
      <w:r w:rsidR="00EF415F">
        <w:lastRenderedPageBreak/>
        <w:t>Zielkategorien gegenseitig ausschließen</w:t>
      </w:r>
      <w:r w:rsidR="00085449">
        <w:t xml:space="preserve"> </w:t>
      </w:r>
      <w:sdt>
        <w:sdtPr>
          <w:alias w:val="To edit, see citavi.com/edit"/>
          <w:tag w:val="CitaviPlaceholder#a4201905-ac62-4ff9-8907-038a2b787f53"/>
          <w:id w:val="676467967"/>
          <w:placeholder>
            <w:docPart w:val="DefaultPlaceholder_-1854013440"/>
          </w:placeholder>
        </w:sdtPr>
        <w:sdtContent>
          <w:r w:rsidR="00085449">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MDI1YWQwLTVmZGItNDJkYi04NWM5LWM3ZGQxMjM3MmU5Yy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A0IiwiU3RhcnRQYWdlIjp7IiRpZCI6IjUiLCIkdHlwZSI6IlN3aXNzQWNhZGVtaWMuUGFnZU51bWJlciwgU3dpc3NBY2FkZW1pYyIsIklzRnVsbHlOdW1lcmljIjp0cnVlLCJOdW1iZXIiOjMwNCwiTnVtYmVyaW5nVHlwZSI6MCwiTnVtZXJhbFN5c3RlbSI6MCwiT3JpZ2luYWxTdHJpbmciOiIzMDQiLCJQcmV0dHlTdHJpbmciOiIzM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joxMzoxMCIsIlByb2plY3QiOnsiJHJlZiI6IjgifX0sIlVzZU51bWJlcmluZ1R5cGVPZlBhcmVudERvY3VtZW50IjpmYWxzZX1dLCJGb3JtYXR0ZWRUZXh0Ijp7IiRpZCI6IjEzIiwiQ291bnQiOjEsIlRleHRVbml0cyI6W3siJGlkIjoiMTQiLCJGb250U3R5bGUiOnsiJGlkIjoiMTUiLCJOZXV0cmFsIjp0cnVlfSwiUmVhZGluZ09yZGVyIjoxLCJUZXh0IjoiWzExLCBTLiAzMDRdIn1dfSwiVGFnIjoiQ2l0YXZpUGxhY2Vob2xkZXIjYTQyMDE5MDUtYWM2Mi00ZmY5LTg5MDctMDM4YTJiNzg3ZjUzIiwiVGV4dCI6IlsxMSwgUy4gMzA0XSIsIldBSVZlcnNpb24iOiI2LjE0LjAuMCJ9}</w:instrText>
          </w:r>
          <w:r w:rsidR="00085449">
            <w:fldChar w:fldCharType="separate"/>
          </w:r>
          <w:r w:rsidR="006B2F4C">
            <w:t>[11, S. 304]</w:t>
          </w:r>
          <w:r w:rsidR="00085449">
            <w:fldChar w:fldCharType="end"/>
          </w:r>
        </w:sdtContent>
      </w:sdt>
      <w:r w:rsidR="00EF415F">
        <w:t xml:space="preserve">. Zur Optimierung wird die im Vergleich zum herkömmlichen Gradientenabstieg </w:t>
      </w:r>
      <w:r w:rsidR="00085449">
        <w:t xml:space="preserve">verbesserte </w:t>
      </w:r>
      <w:r w:rsidR="00EF415F" w:rsidRPr="00085449">
        <w:rPr>
          <w:i/>
          <w:iCs/>
        </w:rPr>
        <w:t>Adam-Optimierung</w:t>
      </w:r>
      <w:r w:rsidR="00EF415F">
        <w:t xml:space="preserve"> </w:t>
      </w:r>
      <w:r w:rsidR="00085449">
        <w:t>(</w:t>
      </w:r>
      <w:r w:rsidR="00085449" w:rsidRPr="00085449">
        <w:rPr>
          <w:i/>
          <w:iCs/>
        </w:rPr>
        <w:t xml:space="preserve">Adaptive Moment </w:t>
      </w:r>
      <w:proofErr w:type="spellStart"/>
      <w:r w:rsidR="00085449" w:rsidRPr="00085449">
        <w:rPr>
          <w:i/>
          <w:iCs/>
        </w:rPr>
        <w:t>Estimation</w:t>
      </w:r>
      <w:proofErr w:type="spellEnd"/>
      <w:r w:rsidR="00085449">
        <w:t xml:space="preserve">) </w:t>
      </w:r>
      <w:r w:rsidR="00EF415F">
        <w:t xml:space="preserve">durch eine Übergabe einer Instanz der zugehörigen Klasse </w:t>
      </w:r>
      <w:r w:rsidR="00EF415F" w:rsidRPr="00FC5DCE">
        <w:rPr>
          <w:rStyle w:val="Code"/>
          <w:noProof/>
        </w:rPr>
        <w:t>optimziers.Adam</w:t>
      </w:r>
      <w:r w:rsidR="00EF415F">
        <w:t xml:space="preserve"> eingesetzt. </w:t>
      </w:r>
      <w:r w:rsidR="00085449">
        <w:t xml:space="preserve">Diese führt unter Umständen zu einer deutlichen Beschleunigung des Trainingsprozesses </w:t>
      </w:r>
      <w:sdt>
        <w:sdtPr>
          <w:alias w:val="To edit, see citavi.com/edit"/>
          <w:tag w:val="CitaviPlaceholder#59f524b3-d356-410f-9671-d1939a944893"/>
          <w:id w:val="-1759741452"/>
          <w:placeholder>
            <w:docPart w:val="DefaultPlaceholder_-1854013440"/>
          </w:placeholder>
        </w:sdtPr>
        <w:sdtContent>
          <w:r w:rsidR="00085449">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DViMjlhLWYyNDEtNDNmZS05YzkzLTk0N2U4ZWFkOTIzMi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U0IiwiU3RhcnRQYWdlIjp7IiRpZCI6IjUiLCIkdHlwZSI6IlN3aXNzQWNhZGVtaWMuUGFnZU51bWJlciwgU3dpc3NBY2FkZW1pYyIsIklzRnVsbHlOdW1lcmljIjp0cnVlLCJOdW1iZXIiOjM1NCwiTnVtYmVyaW5nVHlwZSI6MCwiTnVtZXJhbFN5c3RlbSI6MCwiT3JpZ2luYWxTdHJpbmciOiIzNTQiLCJQcmV0dHlTdHJpbmciOiIzNT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joxMzoxMC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SwgUy4gMzU0ZmYuXSJ9XX0sIlRhZyI6IkNpdGF2aVBsYWNlaG9sZGVyIzU5ZjUyNGIzLWQzNTYtNDEwZi05NjcxLWQxOTM5YTk0NDg5MyIsIlRleHQiOiJbMTEsIFMuIDM1NGZmLl0iLCJXQUlWZXJzaW9uIjoiNi4xNC4wLjAifQ==}</w:instrText>
          </w:r>
          <w:r w:rsidR="00085449">
            <w:fldChar w:fldCharType="separate"/>
          </w:r>
          <w:r w:rsidR="006B2F4C">
            <w:t>[11, S. 354ff.]</w:t>
          </w:r>
          <w:r w:rsidR="00085449">
            <w:fldChar w:fldCharType="end"/>
          </w:r>
        </w:sdtContent>
      </w:sdt>
      <w:r w:rsidR="00085449">
        <w:t xml:space="preserve">. </w:t>
      </w:r>
      <w:r w:rsidR="00EF415F">
        <w:t>Die Lernrate wurde</w:t>
      </w:r>
      <w:r w:rsidR="00367E4B">
        <w:t xml:space="preserve"> hierbei</w:t>
      </w:r>
      <w:r w:rsidR="00EF415F">
        <w:t xml:space="preserve"> auf de</w:t>
      </w:r>
      <w:r w:rsidR="00367E4B">
        <w:t>m</w:t>
      </w:r>
      <w:r w:rsidR="00EF415F">
        <w:t xml:space="preserve"> </w:t>
      </w:r>
      <w:r w:rsidR="00367E4B">
        <w:t xml:space="preserve">Standardwert belassen, welcher </w:t>
      </w:r>
      <m:oMath>
        <m:sSup>
          <m:sSupPr>
            <m:ctrlPr>
              <w:rPr>
                <w:rFonts w:ascii="Cambria Math" w:hAnsi="Cambria Math"/>
                <w:i/>
              </w:rPr>
            </m:ctrlPr>
          </m:sSupPr>
          <m:e>
            <m:r>
              <w:rPr>
                <w:rFonts w:ascii="Cambria Math" w:hAnsi="Cambria Math"/>
              </w:rPr>
              <m:t>1</m:t>
            </m:r>
          </m:e>
          <m:sup>
            <m:r>
              <w:rPr>
                <w:rFonts w:ascii="Cambria Math" w:hAnsi="Cambria Math"/>
              </w:rPr>
              <m:t>-3</m:t>
            </m:r>
          </m:sup>
        </m:sSup>
      </m:oMath>
      <w:r w:rsidR="00EF415F">
        <w:t xml:space="preserve"> </w:t>
      </w:r>
      <w:r w:rsidR="00367E4B">
        <w:t xml:space="preserve">beträgt </w:t>
      </w:r>
      <w:sdt>
        <w:sdtPr>
          <w:alias w:val="To edit, see citavi.com/edit"/>
          <w:tag w:val="CitaviPlaceholder#b3de1c20-5234-49bb-accf-f082712385a8"/>
          <w:id w:val="-2013827624"/>
          <w:placeholder>
            <w:docPart w:val="DefaultPlaceholder_-1854013440"/>
          </w:placeholder>
        </w:sdtPr>
        <w:sdtContent>
          <w:r w:rsidR="00367E4B">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YzMyNmQ4LTM3MGEtNDMxYi1hYWVlLTdmMWYxZGY3MjI3MyIsIlJhbmdlTGVuZ3RoIjo0LCJSZWZlcmVuY2VJZCI6ImEwNTJkMDA4LTU0ZTYtNDkzZC1hNTVhLWYwMDhlNjk1NjI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tlcmFzIiwiUHJvdGVjdGVkIjpmYWxzZSwiU2V4IjowLCJDcmVhdGVkQnkiOiJfTGVubmkgS29lcHBlciIsIkNyZWF0ZWRPbiI6IjIwMjMtMDYtMjlUMTI6MDE6MzMiLCJNb2RpZmllZEJ5IjoiX0xlbm5pIEtvZXBwZXIiLCJJZCI6Ijk3ODhiMGE1LTkyYmMtNDRhYy1hNWUxLTM5MDFlYTNjZGFmNyIsIk1vZGlmaWVkT24iOiIyMDIzLTA2LTI5VDEyOjAx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tlcmFzLmlvL2FwaS8iLCJVcmlTdHJpbmciOiJodHRwczovL2tlcmFzLmlvL2Fwa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}</w:instrText>
          </w:r>
          <w:r w:rsidR="00367E4B">
            <w:fldChar w:fldCharType="separate"/>
          </w:r>
          <w:r w:rsidR="006B2F4C">
            <w:t>[27]</w:t>
          </w:r>
          <w:r w:rsidR="00367E4B">
            <w:fldChar w:fldCharType="end"/>
          </w:r>
        </w:sdtContent>
      </w:sdt>
      <w:r w:rsidR="00EF415F">
        <w:t>.</w:t>
      </w:r>
      <w:r w:rsidR="00085449">
        <w:t xml:space="preserve"> </w:t>
      </w:r>
    </w:p>
    <w:p w14:paraId="36C80BC6" w14:textId="337FAE98" w:rsidR="00441322" w:rsidRPr="008037C1" w:rsidRDefault="00441322" w:rsidP="00441322">
      <w:pPr>
        <w:pStyle w:val="CodeMitRahmen"/>
        <w:contextualSpacing/>
        <w:rPr>
          <w:sz w:val="22"/>
          <w:szCs w:val="20"/>
          <w:lang w:val="en-GB"/>
        </w:rPr>
      </w:pPr>
      <w:r w:rsidRPr="008037C1">
        <w:rPr>
          <w:sz w:val="22"/>
          <w:szCs w:val="20"/>
          <w:lang w:val="en-GB"/>
        </w:rPr>
        <w:t>early_stopping_cb = keras.callbacks.EarlyStopping(</w:t>
      </w:r>
    </w:p>
    <w:p w14:paraId="0F41788D" w14:textId="1BC6A302" w:rsidR="00441322" w:rsidRPr="008037C1" w:rsidRDefault="00441322" w:rsidP="00441322">
      <w:pPr>
        <w:pStyle w:val="CodeMitRahmen"/>
        <w:rPr>
          <w:sz w:val="22"/>
          <w:szCs w:val="20"/>
          <w:lang w:val="en-GB"/>
        </w:rPr>
      </w:pPr>
      <w:r w:rsidRPr="008037C1">
        <w:rPr>
          <w:sz w:val="22"/>
          <w:szCs w:val="20"/>
          <w:lang w:val="en-GB"/>
        </w:rPr>
        <w:t xml:space="preserve">  monitor="val_loss", patience=10, restore_best_weights=True)</w:t>
      </w:r>
    </w:p>
    <w:p w14:paraId="304A515D" w14:textId="77777777" w:rsidR="00441322" w:rsidRPr="008037C1" w:rsidRDefault="00441322" w:rsidP="00441322">
      <w:pPr>
        <w:pStyle w:val="CodeMitRahmen"/>
        <w:rPr>
          <w:sz w:val="22"/>
          <w:szCs w:val="20"/>
          <w:lang w:val="en-GB"/>
        </w:rPr>
      </w:pPr>
    </w:p>
    <w:p w14:paraId="3660485F" w14:textId="3CE82117" w:rsidR="00441322" w:rsidRPr="008037C1" w:rsidRDefault="00441322" w:rsidP="00441322">
      <w:pPr>
        <w:pStyle w:val="CodeMitRahmen"/>
        <w:rPr>
          <w:sz w:val="22"/>
          <w:szCs w:val="20"/>
          <w:lang w:val="en-GB"/>
        </w:rPr>
      </w:pPr>
      <w:r w:rsidRPr="008037C1">
        <w:rPr>
          <w:sz w:val="22"/>
          <w:szCs w:val="20"/>
          <w:lang w:val="en-GB"/>
        </w:rPr>
        <w:t>min_loss = float("inf")</w:t>
      </w:r>
    </w:p>
    <w:p w14:paraId="26C52EC4" w14:textId="0E83B312" w:rsidR="00441322" w:rsidRPr="008037C1" w:rsidRDefault="00441322" w:rsidP="00441322">
      <w:pPr>
        <w:pStyle w:val="CodeMitRahmen"/>
        <w:rPr>
          <w:sz w:val="22"/>
          <w:szCs w:val="20"/>
          <w:lang w:val="en-GB"/>
        </w:rPr>
      </w:pPr>
      <w:r w:rsidRPr="008037C1">
        <w:rPr>
          <w:sz w:val="22"/>
          <w:szCs w:val="20"/>
          <w:lang w:val="en-GB"/>
        </w:rPr>
        <w:t>best_params = ()</w:t>
      </w:r>
    </w:p>
    <w:p w14:paraId="759FEF44" w14:textId="6DF4999E" w:rsidR="00441322" w:rsidRPr="008037C1" w:rsidRDefault="00441322" w:rsidP="00441322">
      <w:pPr>
        <w:pStyle w:val="CodeMitRahmen"/>
        <w:rPr>
          <w:sz w:val="22"/>
          <w:szCs w:val="20"/>
          <w:lang w:val="en-GB"/>
        </w:rPr>
      </w:pPr>
      <w:r w:rsidRPr="008037C1">
        <w:rPr>
          <w:sz w:val="22"/>
          <w:szCs w:val="20"/>
          <w:lang w:val="en-GB"/>
        </w:rPr>
        <w:t>best_model = None</w:t>
      </w:r>
    </w:p>
    <w:p w14:paraId="13AAEA48" w14:textId="77777777" w:rsidR="00441322" w:rsidRPr="008037C1" w:rsidRDefault="00441322" w:rsidP="00441322">
      <w:pPr>
        <w:pStyle w:val="CodeMitRahmen"/>
        <w:rPr>
          <w:sz w:val="22"/>
          <w:szCs w:val="20"/>
          <w:lang w:val="en-GB"/>
        </w:rPr>
      </w:pPr>
    </w:p>
    <w:p w14:paraId="1EEA9943" w14:textId="08712633" w:rsidR="00441322" w:rsidRPr="008037C1" w:rsidRDefault="00441322" w:rsidP="00441322">
      <w:pPr>
        <w:pStyle w:val="CodeMitRahmen"/>
        <w:rPr>
          <w:sz w:val="22"/>
          <w:szCs w:val="20"/>
          <w:lang w:val="en-GB"/>
        </w:rPr>
      </w:pPr>
      <w:r w:rsidRPr="008037C1">
        <w:rPr>
          <w:sz w:val="22"/>
          <w:szCs w:val="20"/>
          <w:lang w:val="en-GB"/>
        </w:rPr>
        <w:t xml:space="preserve">for (l_pre, l_post, l_lstm, n, </w:t>
      </w:r>
      <w:r w:rsidR="00AD3594" w:rsidRPr="00AD3594">
        <w:rPr>
          <w:sz w:val="22"/>
          <w:szCs w:val="20"/>
        </w:rPr>
        <w:t>phi</w:t>
      </w:r>
      <w:r w:rsidRPr="008037C1">
        <w:rPr>
          <w:sz w:val="22"/>
          <w:szCs w:val="20"/>
          <w:lang w:val="en-GB"/>
        </w:rPr>
        <w:t>) in param_list:</w:t>
      </w:r>
    </w:p>
    <w:p w14:paraId="2D5DE0A0" w14:textId="454F5951" w:rsidR="00441322" w:rsidRPr="008037C1" w:rsidRDefault="00441322" w:rsidP="00441322">
      <w:pPr>
        <w:pStyle w:val="CodeMitRahmen"/>
        <w:rPr>
          <w:sz w:val="22"/>
          <w:szCs w:val="20"/>
          <w:lang w:val="en-GB"/>
        </w:rPr>
      </w:pPr>
      <w:r w:rsidRPr="008037C1">
        <w:rPr>
          <w:sz w:val="22"/>
          <w:szCs w:val="20"/>
          <w:lang w:val="en-GB"/>
        </w:rPr>
        <w:t xml:space="preserve">  model = build_rnn_model(l_pre, l_post, l_lstm, n, </w:t>
      </w:r>
      <w:r w:rsidR="00AD3594" w:rsidRPr="00AD3594">
        <w:rPr>
          <w:sz w:val="22"/>
          <w:szCs w:val="20"/>
        </w:rPr>
        <w:t>phi</w:t>
      </w:r>
      <w:r w:rsidRPr="008037C1">
        <w:rPr>
          <w:sz w:val="22"/>
          <w:szCs w:val="20"/>
          <w:lang w:val="en-GB"/>
        </w:rPr>
        <w:t>)</w:t>
      </w:r>
    </w:p>
    <w:p w14:paraId="48AE59E8" w14:textId="4C190161" w:rsidR="00441322" w:rsidRPr="008037C1" w:rsidRDefault="00441322" w:rsidP="00441322">
      <w:pPr>
        <w:pStyle w:val="CodeMitRahmen"/>
        <w:contextualSpacing/>
        <w:rPr>
          <w:sz w:val="22"/>
          <w:szCs w:val="20"/>
          <w:lang w:val="en-GB"/>
        </w:rPr>
      </w:pPr>
      <w:r w:rsidRPr="008037C1">
        <w:rPr>
          <w:sz w:val="22"/>
          <w:szCs w:val="20"/>
          <w:lang w:val="en-GB"/>
        </w:rPr>
        <w:t xml:space="preserve">  model.compile(loss=keras.losses.SparseCategoricalCrossentropy(),</w:t>
      </w:r>
    </w:p>
    <w:p w14:paraId="56F16F1C" w14:textId="75A0272D" w:rsidR="00441322" w:rsidRPr="008037C1" w:rsidRDefault="00441322" w:rsidP="00441322">
      <w:pPr>
        <w:pStyle w:val="CodeMitRahmen"/>
        <w:rPr>
          <w:sz w:val="22"/>
          <w:szCs w:val="20"/>
          <w:lang w:val="en-GB"/>
        </w:rPr>
      </w:pPr>
      <w:r w:rsidRPr="008037C1">
        <w:rPr>
          <w:sz w:val="22"/>
          <w:szCs w:val="20"/>
          <w:lang w:val="en-GB"/>
        </w:rPr>
        <w:t xml:space="preserve">    optimizer=tf.keras.optimizers.Adam(learning_rate=1e-3))</w:t>
      </w:r>
    </w:p>
    <w:p w14:paraId="23254293" w14:textId="013CA34D" w:rsidR="00441322" w:rsidRPr="008037C1" w:rsidRDefault="00441322" w:rsidP="00441322">
      <w:pPr>
        <w:pStyle w:val="CodeMitRahmen"/>
        <w:contextualSpacing/>
        <w:rPr>
          <w:sz w:val="22"/>
          <w:szCs w:val="20"/>
          <w:lang w:val="en-GB"/>
        </w:rPr>
      </w:pPr>
      <w:r w:rsidRPr="008037C1">
        <w:rPr>
          <w:sz w:val="22"/>
          <w:szCs w:val="20"/>
          <w:lang w:val="en-GB"/>
        </w:rPr>
        <w:t xml:space="preserve">  model.fit(X_train, Y_train, epochs=1000,</w:t>
      </w:r>
    </w:p>
    <w:p w14:paraId="0740684E" w14:textId="08892855" w:rsidR="00441322" w:rsidRPr="008037C1" w:rsidRDefault="00441322" w:rsidP="00441322">
      <w:pPr>
        <w:pStyle w:val="CodeMitRahmen"/>
        <w:contextualSpacing/>
        <w:rPr>
          <w:sz w:val="22"/>
          <w:szCs w:val="20"/>
          <w:lang w:val="en-GB"/>
        </w:rPr>
      </w:pPr>
      <w:r w:rsidRPr="008037C1">
        <w:rPr>
          <w:sz w:val="22"/>
          <w:szCs w:val="20"/>
          <w:lang w:val="en-GB"/>
        </w:rPr>
        <w:t xml:space="preserve">    validation_data=(X_valid, Y_valid),</w:t>
      </w:r>
    </w:p>
    <w:p w14:paraId="4CEE37BA" w14:textId="3602D8CD" w:rsidR="00441322" w:rsidRPr="008037C1" w:rsidRDefault="00441322" w:rsidP="00441322">
      <w:pPr>
        <w:pStyle w:val="CodeMitRahmen"/>
        <w:rPr>
          <w:sz w:val="22"/>
          <w:szCs w:val="20"/>
          <w:lang w:val="en-GB"/>
        </w:rPr>
      </w:pPr>
      <w:r w:rsidRPr="008037C1">
        <w:rPr>
          <w:sz w:val="22"/>
          <w:szCs w:val="20"/>
          <w:lang w:val="en-GB"/>
        </w:rPr>
        <w:t xml:space="preserve">    callbacks=[early_stopping_cb])</w:t>
      </w:r>
    </w:p>
    <w:p w14:paraId="69DCA7AB" w14:textId="77777777" w:rsidR="00441322" w:rsidRPr="008037C1" w:rsidRDefault="00441322" w:rsidP="00441322">
      <w:pPr>
        <w:pStyle w:val="CodeMitRahmen"/>
        <w:rPr>
          <w:sz w:val="22"/>
          <w:szCs w:val="20"/>
          <w:lang w:val="en-GB"/>
        </w:rPr>
      </w:pPr>
    </w:p>
    <w:p w14:paraId="511947CD" w14:textId="383C0179" w:rsidR="00441322" w:rsidRPr="008037C1" w:rsidRDefault="00441322" w:rsidP="00441322">
      <w:pPr>
        <w:pStyle w:val="CodeMitRahmen"/>
        <w:rPr>
          <w:sz w:val="22"/>
          <w:szCs w:val="20"/>
          <w:lang w:val="en-GB"/>
        </w:rPr>
      </w:pPr>
      <w:r w:rsidRPr="008037C1">
        <w:rPr>
          <w:sz w:val="22"/>
          <w:szCs w:val="20"/>
          <w:lang w:val="en-GB"/>
        </w:rPr>
        <w:t xml:space="preserve">  loss = model.evaluate(X_valid, Y_valid)</w:t>
      </w:r>
    </w:p>
    <w:p w14:paraId="51E466E7" w14:textId="77777777" w:rsidR="00441322" w:rsidRPr="008037C1" w:rsidRDefault="00441322" w:rsidP="00441322">
      <w:pPr>
        <w:pStyle w:val="CodeMitRahmen"/>
        <w:rPr>
          <w:sz w:val="22"/>
          <w:szCs w:val="20"/>
          <w:lang w:val="en-GB"/>
        </w:rPr>
      </w:pPr>
    </w:p>
    <w:p w14:paraId="424C872E" w14:textId="5ED616F5" w:rsidR="00441322" w:rsidRPr="008037C1" w:rsidRDefault="00441322" w:rsidP="00441322">
      <w:pPr>
        <w:pStyle w:val="CodeMitRahmen"/>
        <w:rPr>
          <w:sz w:val="22"/>
          <w:szCs w:val="20"/>
          <w:lang w:val="en-GB"/>
        </w:rPr>
      </w:pPr>
      <w:r w:rsidRPr="008037C1">
        <w:rPr>
          <w:sz w:val="22"/>
          <w:szCs w:val="20"/>
          <w:lang w:val="en-GB"/>
        </w:rPr>
        <w:t xml:space="preserve">  if loss &lt; min_loss:</w:t>
      </w:r>
    </w:p>
    <w:p w14:paraId="0CEAD2B2" w14:textId="6DBDED8F" w:rsidR="00441322" w:rsidRPr="008037C1" w:rsidRDefault="00441322" w:rsidP="00441322">
      <w:pPr>
        <w:pStyle w:val="CodeMitRahmen"/>
        <w:rPr>
          <w:sz w:val="22"/>
          <w:szCs w:val="20"/>
          <w:lang w:val="en-GB"/>
        </w:rPr>
      </w:pPr>
      <w:r w:rsidRPr="008037C1">
        <w:rPr>
          <w:sz w:val="22"/>
          <w:szCs w:val="20"/>
          <w:lang w:val="en-GB"/>
        </w:rPr>
        <w:t xml:space="preserve">    min_loss = loss</w:t>
      </w:r>
    </w:p>
    <w:p w14:paraId="27A1A81E" w14:textId="261085E4" w:rsidR="00441322" w:rsidRPr="008037C1" w:rsidRDefault="00441322" w:rsidP="00441322">
      <w:pPr>
        <w:pStyle w:val="CodeMitRahmen"/>
        <w:rPr>
          <w:sz w:val="22"/>
          <w:szCs w:val="20"/>
          <w:lang w:val="en-GB"/>
        </w:rPr>
      </w:pPr>
      <w:r w:rsidRPr="008037C1">
        <w:rPr>
          <w:sz w:val="22"/>
          <w:szCs w:val="20"/>
          <w:lang w:val="en-GB"/>
        </w:rPr>
        <w:t xml:space="preserve">    best_params = (l_pre, l_post, l_lstm, n, </w:t>
      </w:r>
      <w:r w:rsidR="00AD3594" w:rsidRPr="00AD3594">
        <w:rPr>
          <w:sz w:val="22"/>
          <w:szCs w:val="20"/>
        </w:rPr>
        <w:t>phi</w:t>
      </w:r>
      <w:r w:rsidRPr="008037C1">
        <w:rPr>
          <w:sz w:val="22"/>
          <w:szCs w:val="20"/>
          <w:lang w:val="en-GB"/>
        </w:rPr>
        <w:t>)</w:t>
      </w:r>
    </w:p>
    <w:p w14:paraId="31DF287E" w14:textId="449684F6" w:rsidR="00F55783" w:rsidRPr="008037C1" w:rsidRDefault="00441322" w:rsidP="00441322">
      <w:pPr>
        <w:pStyle w:val="CodeMitRahmen"/>
        <w:rPr>
          <w:sz w:val="22"/>
          <w:szCs w:val="20"/>
          <w:lang w:val="en-GB"/>
        </w:rPr>
      </w:pPr>
      <w:r w:rsidRPr="008037C1">
        <w:rPr>
          <w:sz w:val="22"/>
          <w:szCs w:val="20"/>
          <w:lang w:val="en-GB"/>
        </w:rPr>
        <w:t xml:space="preserve">    best_model = model</w:t>
      </w:r>
    </w:p>
    <w:p w14:paraId="23C05E24" w14:textId="075BAC2B" w:rsidR="00F55783" w:rsidRDefault="006E4C6E" w:rsidP="006E4C6E">
      <w:pPr>
        <w:pStyle w:val="Beschriftung"/>
        <w:ind w:left="1418" w:hanging="1418"/>
      </w:pPr>
      <w:bookmarkStart w:id="151" w:name="_Toc143696964"/>
      <w:bookmarkStart w:id="152" w:name="_Toc144726779"/>
      <w:r>
        <w:t xml:space="preserve">Code </w:t>
      </w:r>
      <w:fldSimple w:instr=" SEQ Code \* ARABIC ">
        <w:r w:rsidR="008514D7">
          <w:rPr>
            <w:noProof/>
          </w:rPr>
          <w:t>12</w:t>
        </w:r>
      </w:fldSimple>
      <w:r>
        <w:t>:</w:t>
      </w:r>
      <w:r>
        <w:tab/>
      </w:r>
      <w:r w:rsidR="00A32111">
        <w:t>Implementierung der</w:t>
      </w:r>
      <w:r w:rsidR="00F55783">
        <w:t xml:space="preserve"> Gittersuche für die </w:t>
      </w:r>
      <w:r w:rsidR="00A32111">
        <w:t>O</w:t>
      </w:r>
      <w:r w:rsidR="00F55783">
        <w:t>ptimierung der RNNs</w:t>
      </w:r>
      <w:bookmarkEnd w:id="151"/>
      <w:bookmarkEnd w:id="152"/>
    </w:p>
    <w:p w14:paraId="2016D77B" w14:textId="77777777" w:rsidR="00F55783" w:rsidRDefault="00F55783" w:rsidP="00F55783"/>
    <w:p w14:paraId="17EB70CC" w14:textId="075924BE" w:rsidR="00B56C88" w:rsidRDefault="00304578" w:rsidP="00F55783">
      <w:r>
        <w:t xml:space="preserve">Der Trainingsprozess wird schließlich über </w:t>
      </w:r>
      <w:r w:rsidR="00FB3010">
        <w:t>einen Aufruf der</w:t>
      </w:r>
      <w:r>
        <w:t xml:space="preserve"> </w:t>
      </w:r>
      <w:r w:rsidRPr="00304578">
        <w:rPr>
          <w:rStyle w:val="Code"/>
        </w:rPr>
        <w:t>fit</w:t>
      </w:r>
      <w:r>
        <w:t xml:space="preserve">-Methode des Modells angestoßen. </w:t>
      </w:r>
      <w:r w:rsidR="00506A67">
        <w:t xml:space="preserve">Hierbei werden die Eingabedaten für das Training </w:t>
      </w:r>
      <w:r w:rsidR="00506A67" w:rsidRPr="006936EB">
        <w:rPr>
          <w:rStyle w:val="Code"/>
        </w:rPr>
        <w:t>X_train</w:t>
      </w:r>
      <w:r w:rsidR="00506A67">
        <w:t xml:space="preserve"> und die zugehörigen Labels </w:t>
      </w:r>
      <w:r w:rsidR="00506A67" w:rsidRPr="006936EB">
        <w:rPr>
          <w:rStyle w:val="Code"/>
        </w:rPr>
        <w:t>Y_train</w:t>
      </w:r>
      <w:r w:rsidR="00506A67">
        <w:t xml:space="preserve"> übergeben. Außerdem wird die Anzahl der Epochen, </w:t>
      </w:r>
      <w:r w:rsidR="00085449">
        <w:t>über welche das</w:t>
      </w:r>
      <w:r w:rsidR="00506A67">
        <w:t xml:space="preserve"> RNN maximal trainiert werden soll, festgelegt. Der angegebene Wert von 1000 ist dabei bewusst sehr hoch gewählt, da im vorliegenden Fall nicht die spezifizierte Anzahl der Epochen, sondern das Early-Stopping genutzt </w:t>
      </w:r>
      <w:r w:rsidR="00085449">
        <w:t>wird, um</w:t>
      </w:r>
      <w:r w:rsidR="00506A67">
        <w:t xml:space="preserve"> zu bestimmen, wann das Training </w:t>
      </w:r>
      <w:r w:rsidR="00085449">
        <w:t>abgebrochen</w:t>
      </w:r>
      <w:r w:rsidR="00506A67">
        <w:t xml:space="preserve"> </w:t>
      </w:r>
      <w:r w:rsidR="00085449">
        <w:t>werden sollte</w:t>
      </w:r>
      <w:r w:rsidR="00506A67">
        <w:t xml:space="preserve">. Hierfür werden zusätzlich die Validierungsdaten </w:t>
      </w:r>
      <w:r w:rsidR="00506A67" w:rsidRPr="006936EB">
        <w:rPr>
          <w:rStyle w:val="Code"/>
          <w:noProof/>
        </w:rPr>
        <w:t>X_valid</w:t>
      </w:r>
      <w:r w:rsidR="00506A67">
        <w:t xml:space="preserve"> und</w:t>
      </w:r>
      <w:r w:rsidR="00085449">
        <w:t xml:space="preserve"> -labels</w:t>
      </w:r>
      <w:r w:rsidR="00506A67">
        <w:t xml:space="preserve"> </w:t>
      </w:r>
      <w:r w:rsidR="00506A67" w:rsidRPr="006936EB">
        <w:rPr>
          <w:rStyle w:val="Code"/>
          <w:noProof/>
        </w:rPr>
        <w:t>Y_valid</w:t>
      </w:r>
      <w:r w:rsidR="00506A67">
        <w:t xml:space="preserve"> </w:t>
      </w:r>
      <w:r w:rsidR="00085449">
        <w:t>sowie</w:t>
      </w:r>
      <w:r w:rsidR="00506A67">
        <w:t xml:space="preserve"> eine </w:t>
      </w:r>
      <w:r w:rsidR="00506A67">
        <w:lastRenderedPageBreak/>
        <w:t xml:space="preserve">Instanz der Klasse </w:t>
      </w:r>
      <w:r w:rsidR="00506A67" w:rsidRPr="00506A67">
        <w:rPr>
          <w:rStyle w:val="Code"/>
          <w:noProof/>
        </w:rPr>
        <w:t>callbacks.EarlyStopping</w:t>
      </w:r>
      <w:r w:rsidR="00506A67">
        <w:t xml:space="preserve"> übergeben.</w:t>
      </w:r>
      <w:r w:rsidR="00BD1CDC">
        <w:t xml:space="preserve"> Letztere sorgt dafür, dass das Training des RNNs abgebrochen wird, sobald der Verlust auf den Validierungsdaten für zehn aufeinanderfolgende Epochen nicht weiter abgenommen hat</w:t>
      </w:r>
      <w:r w:rsidR="00085449">
        <w:t xml:space="preserve"> –</w:t>
      </w:r>
      <w:r w:rsidR="00BD1CDC">
        <w:t xml:space="preserve"> das Training also vermutlich </w:t>
      </w:r>
      <w:r w:rsidR="00367E4B">
        <w:t xml:space="preserve">in ein </w:t>
      </w:r>
      <w:r w:rsidR="00BD1CDC">
        <w:t>Overfitting</w:t>
      </w:r>
      <w:r w:rsidR="00367E4B">
        <w:t xml:space="preserve"> übergegangen ist</w:t>
      </w:r>
      <w:r w:rsidR="00BD1CDC">
        <w:t>.</w:t>
      </w:r>
      <w:r w:rsidR="001010C5">
        <w:t xml:space="preserve"> Durch das Setzen des Parameters </w:t>
      </w:r>
      <w:r w:rsidR="001010C5" w:rsidRPr="0041581A">
        <w:rPr>
          <w:rStyle w:val="Code"/>
          <w:noProof/>
        </w:rPr>
        <w:t>restore_best_weights</w:t>
      </w:r>
      <w:r w:rsidR="001010C5">
        <w:t xml:space="preserve"> auf </w:t>
      </w:r>
      <w:r w:rsidR="001010C5" w:rsidRPr="0041581A">
        <w:rPr>
          <w:rStyle w:val="Code"/>
        </w:rPr>
        <w:t>True</w:t>
      </w:r>
      <w:r w:rsidR="001010C5">
        <w:t xml:space="preserve"> wird hierbei sichergestellt, dass die Modellparameter auf den Stand zurückgesetzt werden, an welchem das Overfitting noch nicht</w:t>
      </w:r>
      <w:r w:rsidR="0041581A">
        <w:t xml:space="preserve"> messbar</w:t>
      </w:r>
      <w:r w:rsidR="00085449">
        <w:t xml:space="preserve"> </w:t>
      </w:r>
      <w:r w:rsidR="001010C5">
        <w:t>begonnen hat</w:t>
      </w:r>
      <w:r w:rsidR="00367E4B">
        <w:t xml:space="preserve"> </w:t>
      </w:r>
      <w:sdt>
        <w:sdtPr>
          <w:alias w:val="To edit, see citavi.com/edit"/>
          <w:tag w:val="CitaviPlaceholder#0bd53df9-8f3b-4814-9465-e63f16ac7e52"/>
          <w:id w:val="1882204363"/>
          <w:placeholder>
            <w:docPart w:val="DefaultPlaceholder_-1854013440"/>
          </w:placeholder>
        </w:sdtPr>
        <w:sdtContent>
          <w:r w:rsidR="00367E4B">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ZjMwODVmLWVmNjUtNGZhMi1hMjQ5LTFhZjUyM2Y0N2I5MyIsIlJhbmdlTGVuZ3RoIjo0LCJSZWZlcmVuY2VJZCI6ImEwNTJkMDA4LTU0ZTYtNDkzZC1hNTVhLWYwMDhlNjk1NjI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tlcmFzIiwiUHJvdGVjdGVkIjpmYWxzZSwiU2V4IjowLCJDcmVhdGVkQnkiOiJfTGVubmkgS29lcHBlciIsIkNyZWF0ZWRPbiI6IjIwMjMtMDYtMjlUMTI6MDE6MzMiLCJNb2RpZmllZEJ5IjoiX0xlbm5pIEtvZXBwZXIiLCJJZCI6Ijk3ODhiMGE1LTkyYmMtNDRhYy1hNWUxLTM5MDFlYTNjZGFmNyIsIk1vZGlmaWVkT24iOiIyMDIzLTA2LTI5VDEyOjAx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tlcmFzLmlvL2FwaS8iLCJVcmlTdHJpbmciOiJodHRwczovL2tlcmFzLmlvL2Fwa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}</w:instrText>
          </w:r>
          <w:r w:rsidR="00367E4B">
            <w:fldChar w:fldCharType="separate"/>
          </w:r>
          <w:r w:rsidR="006B2F4C">
            <w:t>[27]</w:t>
          </w:r>
          <w:r w:rsidR="00367E4B">
            <w:fldChar w:fldCharType="end"/>
          </w:r>
        </w:sdtContent>
      </w:sdt>
      <w:r w:rsidR="001010C5">
        <w:t>.</w:t>
      </w:r>
    </w:p>
    <w:p w14:paraId="03B3168E" w14:textId="402EA629" w:rsidR="000D0E72" w:rsidRDefault="000D0E72" w:rsidP="00F55783">
      <w:r>
        <w:t>Nach dem Abbruch des Trainings wird der Verlust des Modells</w:t>
      </w:r>
      <w:r w:rsidR="00BC6111">
        <w:t xml:space="preserve"> auf den Validierungsdaten</w:t>
      </w:r>
      <w:r>
        <w:t xml:space="preserve"> über </w:t>
      </w:r>
      <w:r w:rsidR="00AE688C">
        <w:t>die</w:t>
      </w:r>
      <w:r>
        <w:t xml:space="preserve"> </w:t>
      </w:r>
      <w:r w:rsidRPr="00BC6111">
        <w:rPr>
          <w:rStyle w:val="Code"/>
          <w:noProof/>
        </w:rPr>
        <w:t>evaluate</w:t>
      </w:r>
      <w:r>
        <w:t>-Methode</w:t>
      </w:r>
      <w:r w:rsidR="00AE688C">
        <w:t xml:space="preserve"> des Modells</w:t>
      </w:r>
      <w:r w:rsidR="00BC6111">
        <w:t xml:space="preserve"> bestimmt. Anschließend wird </w:t>
      </w:r>
      <w:r w:rsidR="00AE688C">
        <w:t>der Verlust</w:t>
      </w:r>
      <w:r w:rsidR="00BC6111">
        <w:t xml:space="preserve"> mit dem des bisher besten gefundenen Modells verglichen, woraufhin diese</w:t>
      </w:r>
      <w:r w:rsidR="006C133F">
        <w:t>s</w:t>
      </w:r>
      <w:r w:rsidR="00BC6111">
        <w:t xml:space="preserve"> gegebenenfalls durch das aktuell betrachtete Modell ausgetauscht </w:t>
      </w:r>
      <w:r w:rsidR="006C133F">
        <w:t>wird</w:t>
      </w:r>
      <w:r w:rsidR="00BC6111">
        <w:t xml:space="preserve">. </w:t>
      </w:r>
      <w:r w:rsidR="006C133F">
        <w:t xml:space="preserve">Nach einer Iteration über alle Hyperparameterkombinationen kann auf das beste gefundene Modell und die zugehörigen Hyperparameter über die Variablen </w:t>
      </w:r>
      <w:r w:rsidR="006C133F" w:rsidRPr="006C133F">
        <w:rPr>
          <w:rStyle w:val="Code"/>
          <w:noProof/>
        </w:rPr>
        <w:t>best_model</w:t>
      </w:r>
      <w:r w:rsidR="006C133F">
        <w:t xml:space="preserve"> respektive </w:t>
      </w:r>
      <w:r w:rsidR="006C133F" w:rsidRPr="006C133F">
        <w:rPr>
          <w:rStyle w:val="Code"/>
          <w:noProof/>
        </w:rPr>
        <w:t>best_params</w:t>
      </w:r>
      <w:r w:rsidR="006C133F">
        <w:t xml:space="preserve"> zugegriffen werden.</w:t>
      </w:r>
    </w:p>
    <w:p w14:paraId="2E712A1D" w14:textId="188285F8" w:rsidR="000F488A" w:rsidRPr="00B56C88" w:rsidRDefault="007E5EAB" w:rsidP="00FE6F35">
      <w:pPr>
        <w:spacing w:after="360"/>
      </w:pPr>
      <w:r>
        <w:t xml:space="preserve">Die </w:t>
      </w:r>
      <w:r w:rsidRPr="00085449">
        <w:t>nachfolgende Tab</w:t>
      </w:r>
      <w:r w:rsidR="00085449" w:rsidRPr="00085449">
        <w:t>.</w:t>
      </w:r>
      <w:r w:rsidR="00B12F5B" w:rsidRPr="00085449">
        <w:t xml:space="preserve"> </w:t>
      </w:r>
      <w:r w:rsidRPr="00085449">
        <w:t xml:space="preserve">9 zeigt </w:t>
      </w:r>
      <w:r>
        <w:t>die Ergebnisse der Hyperparameteroptimierung und somit die besten gefundenen RNN-Modelle für alle zu untersuchenden Rohdatensätze (</w:t>
      </w:r>
      <w:r>
        <w:rPr>
          <w:noProof/>
        </w:rPr>
        <w:t xml:space="preserve">Suffix </w:t>
      </w:r>
      <w:r w:rsidRPr="007E5EAB">
        <w:rPr>
          <w:i/>
          <w:iCs/>
          <w:noProof/>
        </w:rPr>
        <w:t>_raw</w:t>
      </w:r>
      <w:r>
        <w:t>) und deren mit Map</w:t>
      </w:r>
      <w:r w:rsidR="00EF04F3">
        <w:t>-</w:t>
      </w:r>
      <w:r>
        <w:t>Matching vorverarbeiteten Pendants (</w:t>
      </w:r>
      <w:r>
        <w:rPr>
          <w:noProof/>
        </w:rPr>
        <w:t xml:space="preserve">Suffix </w:t>
      </w:r>
      <w:r w:rsidRPr="007E5EAB">
        <w:rPr>
          <w:i/>
          <w:iCs/>
          <w:noProof/>
        </w:rPr>
        <w:t>_mm</w:t>
      </w:r>
      <w:r>
        <w:t xml:space="preserve">). </w:t>
      </w:r>
    </w:p>
    <w:tbl>
      <w:tblPr>
        <w:tblStyle w:val="zuTabStandard"/>
        <w:tblW w:w="0" w:type="auto"/>
        <w:tblLook w:val="04A0" w:firstRow="1" w:lastRow="0" w:firstColumn="1" w:lastColumn="0" w:noHBand="0" w:noVBand="1"/>
      </w:tblPr>
      <w:tblGrid>
        <w:gridCol w:w="1537"/>
        <w:gridCol w:w="877"/>
        <w:gridCol w:w="939"/>
        <w:gridCol w:w="927"/>
        <w:gridCol w:w="1099"/>
        <w:gridCol w:w="1096"/>
        <w:gridCol w:w="1603"/>
        <w:gridCol w:w="982"/>
      </w:tblGrid>
      <w:tr w:rsidR="001E5B97" w14:paraId="04DC25FD" w14:textId="05B24D12" w:rsidTr="00784512">
        <w:trPr>
          <w:cnfStyle w:val="100000000000" w:firstRow="1" w:lastRow="0" w:firstColumn="0" w:lastColumn="0" w:oddVBand="0" w:evenVBand="0" w:oddHBand="0" w:evenHBand="0" w:firstRowFirstColumn="0" w:firstRowLastColumn="0" w:lastRowFirstColumn="0" w:lastRowLastColumn="0"/>
        </w:trPr>
        <w:tc>
          <w:tcPr>
            <w:tcW w:w="1537" w:type="dxa"/>
          </w:tcPr>
          <w:p w14:paraId="51029164" w14:textId="224CD15E" w:rsidR="001E5B97" w:rsidRDefault="001E5B97" w:rsidP="0053449D">
            <w:pPr>
              <w:pStyle w:val="TabStandard"/>
            </w:pPr>
            <w:r>
              <w:t>Datensatz</w:t>
            </w:r>
          </w:p>
        </w:tc>
        <w:tc>
          <w:tcPr>
            <w:tcW w:w="877" w:type="dxa"/>
          </w:tcPr>
          <w:p w14:paraId="6A908A22" w14:textId="4E84EA1F" w:rsidR="001E5B97" w:rsidRDefault="00000000" w:rsidP="0053449D">
            <w:pPr>
              <w:pStyle w:val="TabStandard"/>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re</m:t>
                    </m:r>
                  </m:sub>
                </m:sSub>
              </m:oMath>
            </m:oMathPara>
          </w:p>
        </w:tc>
        <w:tc>
          <w:tcPr>
            <w:tcW w:w="939" w:type="dxa"/>
          </w:tcPr>
          <w:p w14:paraId="46102E44" w14:textId="2EFB1CAC" w:rsidR="001E5B97" w:rsidRDefault="00000000" w:rsidP="0053449D">
            <w:pPr>
              <w:pStyle w:val="TabStandard"/>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lstm</m:t>
                    </m:r>
                  </m:sub>
                </m:sSub>
              </m:oMath>
            </m:oMathPara>
          </w:p>
        </w:tc>
        <w:tc>
          <w:tcPr>
            <w:tcW w:w="927" w:type="dxa"/>
          </w:tcPr>
          <w:p w14:paraId="75CBC077" w14:textId="4D65B643" w:rsidR="001E5B97" w:rsidRDefault="00000000" w:rsidP="0053449D">
            <w:pPr>
              <w:pStyle w:val="TabStandard"/>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ost</m:t>
                    </m:r>
                  </m:sub>
                </m:sSub>
              </m:oMath>
            </m:oMathPara>
          </w:p>
        </w:tc>
        <w:tc>
          <w:tcPr>
            <w:tcW w:w="1099" w:type="dxa"/>
          </w:tcPr>
          <w:p w14:paraId="24A3864D" w14:textId="12C23966" w:rsidR="001E5B97" w:rsidRDefault="00000000" w:rsidP="0053449D">
            <w:pPr>
              <w:pStyle w:val="TabStandard"/>
            </w:pPr>
            <m:oMathPara>
              <m:oMath>
                <m:sSub>
                  <m:sSubPr>
                    <m:ctrlPr>
                      <w:rPr>
                        <w:rFonts w:ascii="Cambria Math" w:hAnsi="Cambria Math"/>
                        <w:bCs/>
                        <w:i/>
                      </w:rPr>
                    </m:ctrlPr>
                  </m:sSubPr>
                  <m:e>
                    <m:r>
                      <m:rPr>
                        <m:sty m:val="bi"/>
                      </m:rPr>
                      <w:rPr>
                        <w:rFonts w:ascii="Cambria Math" w:hAnsi="Cambria Math"/>
                      </w:rPr>
                      <m:t>n</m:t>
                    </m:r>
                  </m:e>
                  <m:sub>
                    <m:r>
                      <m:rPr>
                        <m:sty m:val="bi"/>
                      </m:rPr>
                      <w:rPr>
                        <w:rFonts w:ascii="Cambria Math" w:hAnsi="Cambria Math"/>
                      </w:rPr>
                      <m:t>Neurons</m:t>
                    </m:r>
                  </m:sub>
                </m:sSub>
              </m:oMath>
            </m:oMathPara>
          </w:p>
        </w:tc>
        <w:tc>
          <w:tcPr>
            <w:tcW w:w="1096" w:type="dxa"/>
          </w:tcPr>
          <w:p w14:paraId="3063EF32" w14:textId="0DCFFA16" w:rsidR="001E5B97" w:rsidRDefault="000D605B" w:rsidP="0053449D">
            <w:pPr>
              <w:pStyle w:val="TabStandard"/>
            </w:pPr>
            <m:oMathPara>
              <m:oMath>
                <m:r>
                  <m:rPr>
                    <m:sty m:val="bi"/>
                  </m:rPr>
                  <w:rPr>
                    <w:rFonts w:ascii="Cambria Math" w:hAnsi="Cambria Math"/>
                  </w:rPr>
                  <m:t>φ</m:t>
                </m:r>
                <m:d>
                  <m:dPr>
                    <m:ctrlPr>
                      <w:rPr>
                        <w:rFonts w:ascii="Cambria Math" w:hAnsi="Cambria Math"/>
                        <w:b w:val="0"/>
                        <w:i/>
                      </w:rPr>
                    </m:ctrlPr>
                  </m:dPr>
                  <m:e>
                    <m:r>
                      <m:rPr>
                        <m:sty m:val="bi"/>
                      </m:rPr>
                      <w:rPr>
                        <w:rFonts w:ascii="Cambria Math" w:hAnsi="Cambria Math"/>
                      </w:rPr>
                      <m:t>z</m:t>
                    </m:r>
                  </m:e>
                </m:d>
              </m:oMath>
            </m:oMathPara>
          </w:p>
        </w:tc>
        <w:tc>
          <w:tcPr>
            <w:tcW w:w="1603" w:type="dxa"/>
          </w:tcPr>
          <w:p w14:paraId="3B0A117F" w14:textId="678B3CD9" w:rsidR="001E5B97" w:rsidRPr="004001F2" w:rsidRDefault="001E5B97" w:rsidP="0053449D">
            <w:pPr>
              <w:pStyle w:val="TabStandard"/>
            </w:pPr>
            <w:r>
              <w:t>Loss (Validierung)</w:t>
            </w:r>
          </w:p>
        </w:tc>
        <w:tc>
          <w:tcPr>
            <w:tcW w:w="982" w:type="dxa"/>
          </w:tcPr>
          <w:p w14:paraId="24435188" w14:textId="539C99BF" w:rsidR="001E5B97" w:rsidRDefault="001E5B97" w:rsidP="0053449D">
            <w:pPr>
              <w:pStyle w:val="TabStandard"/>
            </w:pPr>
            <w:r>
              <w:t>Rang</w:t>
            </w:r>
          </w:p>
        </w:tc>
      </w:tr>
      <w:tr w:rsidR="001E5B97" w14:paraId="38F711D8" w14:textId="459B8567" w:rsidTr="00784512">
        <w:tc>
          <w:tcPr>
            <w:tcW w:w="1537" w:type="dxa"/>
          </w:tcPr>
          <w:p w14:paraId="0CA9FFB4" w14:textId="23C18BCF" w:rsidR="001E5B97" w:rsidRPr="001016B5" w:rsidRDefault="001E5B97" w:rsidP="0053449D">
            <w:pPr>
              <w:pStyle w:val="TabStandard"/>
            </w:pPr>
            <w:r w:rsidRPr="001016B5">
              <w:t>1s_1min_raw</w:t>
            </w:r>
          </w:p>
        </w:tc>
        <w:tc>
          <w:tcPr>
            <w:tcW w:w="877" w:type="dxa"/>
          </w:tcPr>
          <w:p w14:paraId="70C356FB" w14:textId="7C4C9770" w:rsidR="001E5B97" w:rsidRDefault="001E5B97" w:rsidP="0053449D">
            <w:pPr>
              <w:pStyle w:val="TabStandard"/>
            </w:pPr>
            <w:r>
              <w:t>1</w:t>
            </w:r>
          </w:p>
        </w:tc>
        <w:tc>
          <w:tcPr>
            <w:tcW w:w="939" w:type="dxa"/>
          </w:tcPr>
          <w:p w14:paraId="10ECDD0A" w14:textId="5C9CC8B0" w:rsidR="001E5B97" w:rsidRDefault="001E5B97" w:rsidP="0053449D">
            <w:pPr>
              <w:pStyle w:val="TabStandard"/>
            </w:pPr>
            <w:r>
              <w:t>1</w:t>
            </w:r>
          </w:p>
        </w:tc>
        <w:tc>
          <w:tcPr>
            <w:tcW w:w="927" w:type="dxa"/>
          </w:tcPr>
          <w:p w14:paraId="69E873DD" w14:textId="663D38D6" w:rsidR="001E5B97" w:rsidRDefault="001E5B97" w:rsidP="0053449D">
            <w:pPr>
              <w:pStyle w:val="TabStandard"/>
            </w:pPr>
            <w:r>
              <w:t>2</w:t>
            </w:r>
          </w:p>
        </w:tc>
        <w:tc>
          <w:tcPr>
            <w:tcW w:w="1099" w:type="dxa"/>
          </w:tcPr>
          <w:p w14:paraId="15B1DE13" w14:textId="7833BA53" w:rsidR="001E5B97" w:rsidRDefault="001E5B97" w:rsidP="0053449D">
            <w:pPr>
              <w:pStyle w:val="TabStandard"/>
            </w:pPr>
            <w:r>
              <w:t>128</w:t>
            </w:r>
          </w:p>
        </w:tc>
        <w:tc>
          <w:tcPr>
            <w:tcW w:w="1096" w:type="dxa"/>
          </w:tcPr>
          <w:p w14:paraId="63A12AE2" w14:textId="58711A2A" w:rsidR="001E5B97"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29D51C2A" w14:textId="7B3E8EAF" w:rsidR="001E5B97" w:rsidRDefault="001E5B97" w:rsidP="0053449D">
            <w:pPr>
              <w:pStyle w:val="TabStandard"/>
            </w:pPr>
            <w:r>
              <w:t>0,4562</w:t>
            </w:r>
          </w:p>
        </w:tc>
        <w:tc>
          <w:tcPr>
            <w:tcW w:w="982" w:type="dxa"/>
          </w:tcPr>
          <w:p w14:paraId="7A59A6B1" w14:textId="16FAB3A3" w:rsidR="001E5B97" w:rsidRDefault="00B156BF" w:rsidP="0053449D">
            <w:pPr>
              <w:pStyle w:val="TabStandard"/>
            </w:pPr>
            <w:r>
              <w:t>9</w:t>
            </w:r>
          </w:p>
        </w:tc>
      </w:tr>
      <w:tr w:rsidR="001E5B97" w14:paraId="5AA8D7D9" w14:textId="5C5CD22E" w:rsidTr="00784512">
        <w:tc>
          <w:tcPr>
            <w:tcW w:w="1537" w:type="dxa"/>
          </w:tcPr>
          <w:p w14:paraId="79745AF7" w14:textId="7D01D1E6" w:rsidR="001E5B97" w:rsidRPr="001E5B97" w:rsidRDefault="001E5B97" w:rsidP="0053449D">
            <w:pPr>
              <w:pStyle w:val="TabStandard"/>
            </w:pPr>
            <w:r w:rsidRPr="001E5B97">
              <w:t>1s_1min_mm</w:t>
            </w:r>
          </w:p>
        </w:tc>
        <w:tc>
          <w:tcPr>
            <w:tcW w:w="877" w:type="dxa"/>
          </w:tcPr>
          <w:p w14:paraId="7FD2AB37" w14:textId="0296BAD9" w:rsidR="001E5B97" w:rsidRPr="001E5B97" w:rsidRDefault="001E5B97" w:rsidP="0053449D">
            <w:pPr>
              <w:pStyle w:val="TabStandard"/>
            </w:pPr>
            <w:r w:rsidRPr="001E5B97">
              <w:t>4</w:t>
            </w:r>
          </w:p>
        </w:tc>
        <w:tc>
          <w:tcPr>
            <w:tcW w:w="939" w:type="dxa"/>
          </w:tcPr>
          <w:p w14:paraId="4FFF55FD" w14:textId="21F35CF3" w:rsidR="001E5B97" w:rsidRPr="001E5B97" w:rsidRDefault="001E5B97" w:rsidP="0053449D">
            <w:pPr>
              <w:pStyle w:val="TabStandard"/>
            </w:pPr>
            <w:r w:rsidRPr="001E5B97">
              <w:t>1</w:t>
            </w:r>
          </w:p>
        </w:tc>
        <w:tc>
          <w:tcPr>
            <w:tcW w:w="927" w:type="dxa"/>
          </w:tcPr>
          <w:p w14:paraId="1192B23D" w14:textId="449C90ED" w:rsidR="001E5B97" w:rsidRPr="001E5B97" w:rsidRDefault="001E5B97" w:rsidP="0053449D">
            <w:pPr>
              <w:pStyle w:val="TabStandard"/>
            </w:pPr>
            <w:r w:rsidRPr="001E5B97">
              <w:t>1</w:t>
            </w:r>
          </w:p>
        </w:tc>
        <w:tc>
          <w:tcPr>
            <w:tcW w:w="1099" w:type="dxa"/>
          </w:tcPr>
          <w:p w14:paraId="43CC9425" w14:textId="0E830C21" w:rsidR="001E5B97" w:rsidRPr="001E5B97" w:rsidRDefault="001E5B97" w:rsidP="0053449D">
            <w:pPr>
              <w:pStyle w:val="TabStandard"/>
            </w:pPr>
            <w:r w:rsidRPr="001E5B97">
              <w:t>64</w:t>
            </w:r>
          </w:p>
        </w:tc>
        <w:tc>
          <w:tcPr>
            <w:tcW w:w="1096" w:type="dxa"/>
          </w:tcPr>
          <w:p w14:paraId="1A5C1BF2" w14:textId="4113AEF4" w:rsidR="001E5B97" w:rsidRPr="001E5B97"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5AD27A22" w14:textId="67B766DC" w:rsidR="001E5B97" w:rsidRPr="001E5B97" w:rsidRDefault="001E5B97" w:rsidP="0053449D">
            <w:pPr>
              <w:pStyle w:val="TabStandard"/>
            </w:pPr>
            <w:r w:rsidRPr="001E5B97">
              <w:t>0,4568</w:t>
            </w:r>
          </w:p>
        </w:tc>
        <w:tc>
          <w:tcPr>
            <w:tcW w:w="982" w:type="dxa"/>
          </w:tcPr>
          <w:p w14:paraId="6FF80E8B" w14:textId="7E0CF91E" w:rsidR="001E5B97" w:rsidRPr="001E5B97" w:rsidRDefault="00B156BF" w:rsidP="0053449D">
            <w:pPr>
              <w:pStyle w:val="TabStandard"/>
            </w:pPr>
            <w:r>
              <w:t>10</w:t>
            </w:r>
          </w:p>
        </w:tc>
      </w:tr>
      <w:tr w:rsidR="001E5B97" w14:paraId="699202E5" w14:textId="1A52D08D" w:rsidTr="00784512">
        <w:tc>
          <w:tcPr>
            <w:tcW w:w="1537" w:type="dxa"/>
          </w:tcPr>
          <w:p w14:paraId="1A6D7DDF" w14:textId="4E630971" w:rsidR="001E5B97" w:rsidRPr="001E5B97" w:rsidRDefault="001E5B97" w:rsidP="0053449D">
            <w:pPr>
              <w:pStyle w:val="TabStandard"/>
            </w:pPr>
            <w:r w:rsidRPr="001E5B97">
              <w:t>1s_2min_raw</w:t>
            </w:r>
          </w:p>
        </w:tc>
        <w:tc>
          <w:tcPr>
            <w:tcW w:w="877" w:type="dxa"/>
          </w:tcPr>
          <w:p w14:paraId="758285E9" w14:textId="2332D14F" w:rsidR="001E5B97" w:rsidRPr="001E5B97" w:rsidRDefault="001E5B97" w:rsidP="0053449D">
            <w:pPr>
              <w:pStyle w:val="TabStandard"/>
            </w:pPr>
            <w:r w:rsidRPr="001E5B97">
              <w:t>4</w:t>
            </w:r>
          </w:p>
        </w:tc>
        <w:tc>
          <w:tcPr>
            <w:tcW w:w="939" w:type="dxa"/>
          </w:tcPr>
          <w:p w14:paraId="2B583ACD" w14:textId="47CCCE51" w:rsidR="001E5B97" w:rsidRPr="001E5B97" w:rsidRDefault="001E5B97" w:rsidP="0053449D">
            <w:pPr>
              <w:pStyle w:val="TabStandard"/>
            </w:pPr>
            <w:r w:rsidRPr="001E5B97">
              <w:t>1</w:t>
            </w:r>
          </w:p>
        </w:tc>
        <w:tc>
          <w:tcPr>
            <w:tcW w:w="927" w:type="dxa"/>
          </w:tcPr>
          <w:p w14:paraId="72D48763" w14:textId="61F41D38" w:rsidR="001E5B97" w:rsidRPr="001E5B97" w:rsidRDefault="001E5B97" w:rsidP="0053449D">
            <w:pPr>
              <w:pStyle w:val="TabStandard"/>
            </w:pPr>
            <w:r w:rsidRPr="001E5B97">
              <w:t>1</w:t>
            </w:r>
          </w:p>
        </w:tc>
        <w:tc>
          <w:tcPr>
            <w:tcW w:w="1099" w:type="dxa"/>
          </w:tcPr>
          <w:p w14:paraId="5E5AD4A7" w14:textId="3D1B603D" w:rsidR="001E5B97" w:rsidRPr="001E5B97" w:rsidRDefault="001E5B97" w:rsidP="0053449D">
            <w:pPr>
              <w:pStyle w:val="TabStandard"/>
            </w:pPr>
            <w:r w:rsidRPr="001E5B97">
              <w:t>64</w:t>
            </w:r>
          </w:p>
        </w:tc>
        <w:tc>
          <w:tcPr>
            <w:tcW w:w="1096" w:type="dxa"/>
          </w:tcPr>
          <w:p w14:paraId="5D9CF5E4" w14:textId="1178A263" w:rsidR="001E5B97" w:rsidRPr="001E5B97"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53C1DE82" w14:textId="4D55C248" w:rsidR="001E5B97" w:rsidRPr="001E5B97" w:rsidRDefault="001E5B97" w:rsidP="0053449D">
            <w:pPr>
              <w:pStyle w:val="TabStandard"/>
            </w:pPr>
            <w:r w:rsidRPr="001E5B97">
              <w:t>0,4411</w:t>
            </w:r>
          </w:p>
        </w:tc>
        <w:tc>
          <w:tcPr>
            <w:tcW w:w="982" w:type="dxa"/>
          </w:tcPr>
          <w:p w14:paraId="761773FB" w14:textId="09748F78" w:rsidR="001E5B97" w:rsidRPr="001E5B97" w:rsidRDefault="00B156BF" w:rsidP="0053449D">
            <w:pPr>
              <w:pStyle w:val="TabStandard"/>
            </w:pPr>
            <w:r>
              <w:t>6</w:t>
            </w:r>
          </w:p>
        </w:tc>
      </w:tr>
      <w:tr w:rsidR="001E5B97" w14:paraId="71E66B47" w14:textId="7CC95E50" w:rsidTr="00784512">
        <w:tc>
          <w:tcPr>
            <w:tcW w:w="1537" w:type="dxa"/>
          </w:tcPr>
          <w:p w14:paraId="2185E795" w14:textId="73AA57AB" w:rsidR="001E5B97" w:rsidRPr="001016B5" w:rsidRDefault="001E5B97" w:rsidP="0053449D">
            <w:pPr>
              <w:pStyle w:val="TabStandard"/>
            </w:pPr>
            <w:r w:rsidRPr="001016B5">
              <w:t>1s_2min_mm</w:t>
            </w:r>
          </w:p>
        </w:tc>
        <w:tc>
          <w:tcPr>
            <w:tcW w:w="877" w:type="dxa"/>
          </w:tcPr>
          <w:p w14:paraId="2911F12F" w14:textId="42CCACEB" w:rsidR="001E5B97" w:rsidRDefault="001E5B97" w:rsidP="0053449D">
            <w:pPr>
              <w:pStyle w:val="TabStandard"/>
            </w:pPr>
            <w:r>
              <w:t>2</w:t>
            </w:r>
          </w:p>
        </w:tc>
        <w:tc>
          <w:tcPr>
            <w:tcW w:w="939" w:type="dxa"/>
          </w:tcPr>
          <w:p w14:paraId="305E5870" w14:textId="1EF9C1CF" w:rsidR="001E5B97" w:rsidRDefault="001E5B97" w:rsidP="0053449D">
            <w:pPr>
              <w:pStyle w:val="TabStandard"/>
            </w:pPr>
            <w:r>
              <w:t>2</w:t>
            </w:r>
          </w:p>
        </w:tc>
        <w:tc>
          <w:tcPr>
            <w:tcW w:w="927" w:type="dxa"/>
          </w:tcPr>
          <w:p w14:paraId="2E739BA7" w14:textId="2AC0AD1A" w:rsidR="001E5B97" w:rsidRDefault="001E5B97" w:rsidP="0053449D">
            <w:pPr>
              <w:pStyle w:val="TabStandard"/>
            </w:pPr>
            <w:r>
              <w:t>2</w:t>
            </w:r>
          </w:p>
        </w:tc>
        <w:tc>
          <w:tcPr>
            <w:tcW w:w="1099" w:type="dxa"/>
          </w:tcPr>
          <w:p w14:paraId="24271CC7" w14:textId="4570082D" w:rsidR="001E5B97" w:rsidRDefault="001E5B97" w:rsidP="0053449D">
            <w:pPr>
              <w:pStyle w:val="TabStandard"/>
            </w:pPr>
            <w:r>
              <w:t>128</w:t>
            </w:r>
          </w:p>
        </w:tc>
        <w:tc>
          <w:tcPr>
            <w:tcW w:w="1096" w:type="dxa"/>
          </w:tcPr>
          <w:p w14:paraId="0B87C03C" w14:textId="46584930" w:rsidR="001E5B97"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47A956EF" w14:textId="589A9189" w:rsidR="001E5B97" w:rsidRDefault="001E5B97" w:rsidP="0053449D">
            <w:pPr>
              <w:pStyle w:val="TabStandard"/>
            </w:pPr>
            <w:r>
              <w:t>0,4644</w:t>
            </w:r>
          </w:p>
        </w:tc>
        <w:tc>
          <w:tcPr>
            <w:tcW w:w="982" w:type="dxa"/>
          </w:tcPr>
          <w:p w14:paraId="54342643" w14:textId="7D2B2CF5" w:rsidR="001E5B97" w:rsidRDefault="001E5B97" w:rsidP="0053449D">
            <w:pPr>
              <w:pStyle w:val="TabStandard"/>
            </w:pPr>
            <w:r>
              <w:t>1</w:t>
            </w:r>
            <w:r w:rsidR="00B156BF">
              <w:t>1</w:t>
            </w:r>
          </w:p>
        </w:tc>
      </w:tr>
      <w:tr w:rsidR="001E5B97" w14:paraId="43B28E1D" w14:textId="6FACB446" w:rsidTr="00784512">
        <w:tc>
          <w:tcPr>
            <w:tcW w:w="1537" w:type="dxa"/>
          </w:tcPr>
          <w:p w14:paraId="2FAE6673" w14:textId="0C21C455" w:rsidR="001E5B97" w:rsidRPr="001016B5" w:rsidRDefault="001E5B97" w:rsidP="0053449D">
            <w:pPr>
              <w:pStyle w:val="TabStandard"/>
            </w:pPr>
            <w:r w:rsidRPr="001016B5">
              <w:t>1s_4min_raw</w:t>
            </w:r>
          </w:p>
        </w:tc>
        <w:tc>
          <w:tcPr>
            <w:tcW w:w="877" w:type="dxa"/>
          </w:tcPr>
          <w:p w14:paraId="509D13BB" w14:textId="6AE7BC86" w:rsidR="001E5B97" w:rsidRDefault="001E5B97" w:rsidP="0053449D">
            <w:pPr>
              <w:pStyle w:val="TabStandard"/>
            </w:pPr>
            <w:r>
              <w:t>4</w:t>
            </w:r>
          </w:p>
        </w:tc>
        <w:tc>
          <w:tcPr>
            <w:tcW w:w="939" w:type="dxa"/>
          </w:tcPr>
          <w:p w14:paraId="350AD17D" w14:textId="0D077ED9" w:rsidR="001E5B97" w:rsidRDefault="001E5B97" w:rsidP="0053449D">
            <w:pPr>
              <w:pStyle w:val="TabStandard"/>
            </w:pPr>
            <w:r>
              <w:t>2</w:t>
            </w:r>
          </w:p>
        </w:tc>
        <w:tc>
          <w:tcPr>
            <w:tcW w:w="927" w:type="dxa"/>
          </w:tcPr>
          <w:p w14:paraId="7B13791B" w14:textId="71F04D5F" w:rsidR="001E5B97" w:rsidRDefault="001E5B97" w:rsidP="0053449D">
            <w:pPr>
              <w:pStyle w:val="TabStandard"/>
            </w:pPr>
            <w:r>
              <w:t>1</w:t>
            </w:r>
          </w:p>
        </w:tc>
        <w:tc>
          <w:tcPr>
            <w:tcW w:w="1099" w:type="dxa"/>
          </w:tcPr>
          <w:p w14:paraId="3519F2B3" w14:textId="1D23ECE7" w:rsidR="001E5B97" w:rsidRDefault="001E5B97" w:rsidP="0053449D">
            <w:pPr>
              <w:pStyle w:val="TabStandard"/>
            </w:pPr>
            <w:r>
              <w:t>128</w:t>
            </w:r>
          </w:p>
        </w:tc>
        <w:tc>
          <w:tcPr>
            <w:tcW w:w="1096" w:type="dxa"/>
          </w:tcPr>
          <w:p w14:paraId="3F809A77" w14:textId="0F9FCABE" w:rsidR="001E5B97"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299EFB1E" w14:textId="4D4714E9" w:rsidR="001E5B97" w:rsidRDefault="001E5B97" w:rsidP="0053449D">
            <w:pPr>
              <w:pStyle w:val="TabStandard"/>
            </w:pPr>
            <w:r>
              <w:t>0,4136</w:t>
            </w:r>
          </w:p>
        </w:tc>
        <w:tc>
          <w:tcPr>
            <w:tcW w:w="982" w:type="dxa"/>
          </w:tcPr>
          <w:p w14:paraId="4F8CDCC3" w14:textId="519B8DA3" w:rsidR="001E5B97" w:rsidRDefault="00B156BF" w:rsidP="0053449D">
            <w:pPr>
              <w:pStyle w:val="TabStandard"/>
            </w:pPr>
            <w:r>
              <w:t>3</w:t>
            </w:r>
          </w:p>
        </w:tc>
      </w:tr>
      <w:tr w:rsidR="001E5B97" w14:paraId="646E2F6A" w14:textId="69FDFE14" w:rsidTr="00784512">
        <w:tc>
          <w:tcPr>
            <w:tcW w:w="1537" w:type="dxa"/>
          </w:tcPr>
          <w:p w14:paraId="34B936AA" w14:textId="1DE76932" w:rsidR="001E5B97" w:rsidRPr="001016B5" w:rsidRDefault="001E5B97" w:rsidP="0053449D">
            <w:pPr>
              <w:pStyle w:val="TabStandard"/>
            </w:pPr>
            <w:r w:rsidRPr="001016B5">
              <w:t>1s_4min_mm</w:t>
            </w:r>
          </w:p>
        </w:tc>
        <w:tc>
          <w:tcPr>
            <w:tcW w:w="877" w:type="dxa"/>
          </w:tcPr>
          <w:p w14:paraId="4072F139" w14:textId="737432C7" w:rsidR="001E5B97" w:rsidRDefault="001E5B97" w:rsidP="0053449D">
            <w:pPr>
              <w:pStyle w:val="TabStandard"/>
            </w:pPr>
            <w:r>
              <w:t>4</w:t>
            </w:r>
          </w:p>
        </w:tc>
        <w:tc>
          <w:tcPr>
            <w:tcW w:w="939" w:type="dxa"/>
          </w:tcPr>
          <w:p w14:paraId="149CECE7" w14:textId="0B6A472D" w:rsidR="001E5B97" w:rsidRDefault="001E5B97" w:rsidP="0053449D">
            <w:pPr>
              <w:pStyle w:val="TabStandard"/>
            </w:pPr>
            <w:r>
              <w:t>1</w:t>
            </w:r>
          </w:p>
        </w:tc>
        <w:tc>
          <w:tcPr>
            <w:tcW w:w="927" w:type="dxa"/>
          </w:tcPr>
          <w:p w14:paraId="6339218C" w14:textId="38905412" w:rsidR="001E5B97" w:rsidRDefault="001E5B97" w:rsidP="0053449D">
            <w:pPr>
              <w:pStyle w:val="TabStandard"/>
            </w:pPr>
            <w:r>
              <w:t>2</w:t>
            </w:r>
          </w:p>
        </w:tc>
        <w:tc>
          <w:tcPr>
            <w:tcW w:w="1099" w:type="dxa"/>
          </w:tcPr>
          <w:p w14:paraId="21C8EA94" w14:textId="71B1E1BC" w:rsidR="001E5B97" w:rsidRDefault="001E5B97" w:rsidP="0053449D">
            <w:pPr>
              <w:pStyle w:val="TabStandard"/>
            </w:pPr>
            <w:r>
              <w:t>64</w:t>
            </w:r>
          </w:p>
        </w:tc>
        <w:tc>
          <w:tcPr>
            <w:tcW w:w="1096" w:type="dxa"/>
          </w:tcPr>
          <w:p w14:paraId="33DBE6C4" w14:textId="149049A6" w:rsidR="001E5B97"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1630AD1F" w14:textId="1F104439" w:rsidR="001E5B97" w:rsidRDefault="001E5B97" w:rsidP="0053449D">
            <w:pPr>
              <w:pStyle w:val="TabStandard"/>
            </w:pPr>
            <w:r>
              <w:t>0,4149</w:t>
            </w:r>
          </w:p>
        </w:tc>
        <w:tc>
          <w:tcPr>
            <w:tcW w:w="982" w:type="dxa"/>
          </w:tcPr>
          <w:p w14:paraId="50092BEB" w14:textId="2ADEED4E" w:rsidR="001E5B97" w:rsidRDefault="00B156BF" w:rsidP="0053449D">
            <w:pPr>
              <w:pStyle w:val="TabStandard"/>
            </w:pPr>
            <w:r>
              <w:t>4</w:t>
            </w:r>
          </w:p>
        </w:tc>
      </w:tr>
      <w:tr w:rsidR="001E5B97" w14:paraId="6DE22F88" w14:textId="0AE6AA5F" w:rsidTr="00784512">
        <w:tc>
          <w:tcPr>
            <w:tcW w:w="1537" w:type="dxa"/>
          </w:tcPr>
          <w:p w14:paraId="178AA101" w14:textId="1A233D43" w:rsidR="001E5B97" w:rsidRPr="00B156BF" w:rsidRDefault="001E5B97" w:rsidP="0053449D">
            <w:pPr>
              <w:pStyle w:val="TabStandard"/>
            </w:pPr>
            <w:r w:rsidRPr="00B156BF">
              <w:t>2s_1min_raw</w:t>
            </w:r>
          </w:p>
        </w:tc>
        <w:tc>
          <w:tcPr>
            <w:tcW w:w="877" w:type="dxa"/>
          </w:tcPr>
          <w:p w14:paraId="3C4F550B" w14:textId="445CA362" w:rsidR="001E5B97" w:rsidRPr="00B156BF" w:rsidRDefault="00335940" w:rsidP="0053449D">
            <w:pPr>
              <w:pStyle w:val="TabStandard"/>
            </w:pPr>
            <w:r w:rsidRPr="00B156BF">
              <w:t>4</w:t>
            </w:r>
          </w:p>
        </w:tc>
        <w:tc>
          <w:tcPr>
            <w:tcW w:w="939" w:type="dxa"/>
          </w:tcPr>
          <w:p w14:paraId="4A7E4AE1" w14:textId="73A4F635" w:rsidR="001E5B97" w:rsidRPr="00B156BF" w:rsidRDefault="001E5B97" w:rsidP="0053449D">
            <w:pPr>
              <w:pStyle w:val="TabStandard"/>
            </w:pPr>
            <w:r w:rsidRPr="00B156BF">
              <w:t>1</w:t>
            </w:r>
          </w:p>
        </w:tc>
        <w:tc>
          <w:tcPr>
            <w:tcW w:w="927" w:type="dxa"/>
          </w:tcPr>
          <w:p w14:paraId="6A0B894E" w14:textId="03F6B185" w:rsidR="001E5B97" w:rsidRPr="00B156BF" w:rsidRDefault="00335940" w:rsidP="0053449D">
            <w:pPr>
              <w:pStyle w:val="TabStandard"/>
            </w:pPr>
            <w:r w:rsidRPr="00B156BF">
              <w:t>2</w:t>
            </w:r>
          </w:p>
        </w:tc>
        <w:tc>
          <w:tcPr>
            <w:tcW w:w="1099" w:type="dxa"/>
          </w:tcPr>
          <w:p w14:paraId="579F60EF" w14:textId="6EF4A8C0" w:rsidR="001E5B97" w:rsidRPr="00B156BF" w:rsidRDefault="001E5B97" w:rsidP="0053449D">
            <w:pPr>
              <w:pStyle w:val="TabStandard"/>
            </w:pPr>
            <w:r w:rsidRPr="00B156BF">
              <w:t>64</w:t>
            </w:r>
          </w:p>
        </w:tc>
        <w:tc>
          <w:tcPr>
            <w:tcW w:w="1096" w:type="dxa"/>
          </w:tcPr>
          <w:p w14:paraId="1856845F" w14:textId="6233D75D" w:rsidR="001E5B97" w:rsidRPr="00B156BF"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4A20F84B" w14:textId="3AD3E83D" w:rsidR="001E5B97" w:rsidRPr="00B156BF" w:rsidRDefault="001E5B97" w:rsidP="0053449D">
            <w:pPr>
              <w:pStyle w:val="TabStandard"/>
            </w:pPr>
            <w:r w:rsidRPr="00B156BF">
              <w:t>0,4</w:t>
            </w:r>
            <w:r w:rsidR="00335940" w:rsidRPr="00B156BF">
              <w:t>534</w:t>
            </w:r>
          </w:p>
        </w:tc>
        <w:tc>
          <w:tcPr>
            <w:tcW w:w="982" w:type="dxa"/>
          </w:tcPr>
          <w:p w14:paraId="4E22A360" w14:textId="0BB45818" w:rsidR="001E5B97" w:rsidRPr="00B156BF" w:rsidRDefault="00B156BF" w:rsidP="0053449D">
            <w:pPr>
              <w:pStyle w:val="TabStandard"/>
            </w:pPr>
            <w:r>
              <w:t>8</w:t>
            </w:r>
          </w:p>
        </w:tc>
      </w:tr>
      <w:tr w:rsidR="001E5B97" w14:paraId="60D3E251" w14:textId="21E281CD" w:rsidTr="00784512">
        <w:tc>
          <w:tcPr>
            <w:tcW w:w="1537" w:type="dxa"/>
          </w:tcPr>
          <w:p w14:paraId="65560A2D" w14:textId="4A38CE45" w:rsidR="001E5B97" w:rsidRPr="00B156BF" w:rsidRDefault="001E5B97" w:rsidP="0053449D">
            <w:pPr>
              <w:pStyle w:val="TabStandard"/>
            </w:pPr>
            <w:r w:rsidRPr="00B156BF">
              <w:t>2s_1min_mm</w:t>
            </w:r>
          </w:p>
        </w:tc>
        <w:tc>
          <w:tcPr>
            <w:tcW w:w="877" w:type="dxa"/>
          </w:tcPr>
          <w:p w14:paraId="30D1510B" w14:textId="3E5056B4" w:rsidR="001E5B97" w:rsidRPr="00B156BF" w:rsidRDefault="001E5B97" w:rsidP="0053449D">
            <w:pPr>
              <w:pStyle w:val="TabStandard"/>
            </w:pPr>
            <w:r w:rsidRPr="00B156BF">
              <w:t>4</w:t>
            </w:r>
          </w:p>
        </w:tc>
        <w:tc>
          <w:tcPr>
            <w:tcW w:w="939" w:type="dxa"/>
          </w:tcPr>
          <w:p w14:paraId="691EE4AA" w14:textId="5107AD7B" w:rsidR="001E5B97" w:rsidRPr="00B156BF" w:rsidRDefault="001E5B97" w:rsidP="0053449D">
            <w:pPr>
              <w:pStyle w:val="TabStandard"/>
            </w:pPr>
            <w:r w:rsidRPr="00B156BF">
              <w:t>1</w:t>
            </w:r>
          </w:p>
        </w:tc>
        <w:tc>
          <w:tcPr>
            <w:tcW w:w="927" w:type="dxa"/>
          </w:tcPr>
          <w:p w14:paraId="61374D82" w14:textId="0170B6CA" w:rsidR="001E5B97" w:rsidRPr="00B156BF" w:rsidRDefault="001E5B97" w:rsidP="0053449D">
            <w:pPr>
              <w:pStyle w:val="TabStandard"/>
            </w:pPr>
            <w:r w:rsidRPr="00B156BF">
              <w:t>1</w:t>
            </w:r>
          </w:p>
        </w:tc>
        <w:tc>
          <w:tcPr>
            <w:tcW w:w="1099" w:type="dxa"/>
          </w:tcPr>
          <w:p w14:paraId="21A568D1" w14:textId="3D713C90" w:rsidR="001E5B97" w:rsidRPr="00B156BF" w:rsidRDefault="001E5B97" w:rsidP="0053449D">
            <w:pPr>
              <w:pStyle w:val="TabStandard"/>
            </w:pPr>
            <w:r w:rsidRPr="00B156BF">
              <w:t>64</w:t>
            </w:r>
          </w:p>
        </w:tc>
        <w:tc>
          <w:tcPr>
            <w:tcW w:w="1096" w:type="dxa"/>
          </w:tcPr>
          <w:p w14:paraId="61B2E5AD" w14:textId="43172072" w:rsidR="001E5B97" w:rsidRPr="00B156BF"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27221031" w14:textId="185E3739" w:rsidR="001E5B97" w:rsidRPr="00B156BF" w:rsidRDefault="001E5B97" w:rsidP="0053449D">
            <w:pPr>
              <w:pStyle w:val="TabStandard"/>
            </w:pPr>
            <w:r w:rsidRPr="00B156BF">
              <w:t>0,4</w:t>
            </w:r>
            <w:r w:rsidR="00335940" w:rsidRPr="00B156BF">
              <w:t>652</w:t>
            </w:r>
          </w:p>
        </w:tc>
        <w:tc>
          <w:tcPr>
            <w:tcW w:w="982" w:type="dxa"/>
          </w:tcPr>
          <w:p w14:paraId="099A6CD8" w14:textId="532CCBE1" w:rsidR="001E5B97" w:rsidRPr="00B156BF" w:rsidRDefault="001E5B97" w:rsidP="0053449D">
            <w:pPr>
              <w:pStyle w:val="TabStandard"/>
            </w:pPr>
            <w:r w:rsidRPr="00B156BF">
              <w:t>12</w:t>
            </w:r>
          </w:p>
        </w:tc>
      </w:tr>
      <w:tr w:rsidR="001E5B97" w14:paraId="44D38ED3" w14:textId="044E4602" w:rsidTr="00784512">
        <w:tc>
          <w:tcPr>
            <w:tcW w:w="1537" w:type="dxa"/>
          </w:tcPr>
          <w:p w14:paraId="0F4BB128" w14:textId="12AB701F" w:rsidR="001E5B97" w:rsidRPr="00B156BF" w:rsidRDefault="001E5B97" w:rsidP="0053449D">
            <w:pPr>
              <w:pStyle w:val="TabStandard"/>
            </w:pPr>
            <w:r w:rsidRPr="00B156BF">
              <w:t>2s_2min_raw</w:t>
            </w:r>
          </w:p>
        </w:tc>
        <w:tc>
          <w:tcPr>
            <w:tcW w:w="877" w:type="dxa"/>
          </w:tcPr>
          <w:p w14:paraId="65D7FEB5" w14:textId="68D777C3" w:rsidR="001E5B97" w:rsidRPr="00B156BF" w:rsidRDefault="001E5B97" w:rsidP="0053449D">
            <w:pPr>
              <w:pStyle w:val="TabStandard"/>
            </w:pPr>
            <w:r w:rsidRPr="00B156BF">
              <w:t>4</w:t>
            </w:r>
          </w:p>
        </w:tc>
        <w:tc>
          <w:tcPr>
            <w:tcW w:w="939" w:type="dxa"/>
          </w:tcPr>
          <w:p w14:paraId="2A5341EB" w14:textId="58B1993A" w:rsidR="001E5B97" w:rsidRPr="00B156BF" w:rsidRDefault="00335940" w:rsidP="0053449D">
            <w:pPr>
              <w:pStyle w:val="TabStandard"/>
            </w:pPr>
            <w:r w:rsidRPr="00B156BF">
              <w:t>1</w:t>
            </w:r>
          </w:p>
        </w:tc>
        <w:tc>
          <w:tcPr>
            <w:tcW w:w="927" w:type="dxa"/>
          </w:tcPr>
          <w:p w14:paraId="571497E1" w14:textId="54E55B7C" w:rsidR="001E5B97" w:rsidRPr="00B156BF" w:rsidRDefault="001E5B97" w:rsidP="0053449D">
            <w:pPr>
              <w:pStyle w:val="TabStandard"/>
            </w:pPr>
            <w:r w:rsidRPr="00B156BF">
              <w:t>2</w:t>
            </w:r>
          </w:p>
        </w:tc>
        <w:tc>
          <w:tcPr>
            <w:tcW w:w="1099" w:type="dxa"/>
          </w:tcPr>
          <w:p w14:paraId="4C1385D4" w14:textId="54E4E13C" w:rsidR="001E5B97" w:rsidRPr="00B156BF" w:rsidRDefault="001E5B97" w:rsidP="0053449D">
            <w:pPr>
              <w:pStyle w:val="TabStandard"/>
            </w:pPr>
            <w:r w:rsidRPr="00B156BF">
              <w:t>64</w:t>
            </w:r>
          </w:p>
        </w:tc>
        <w:tc>
          <w:tcPr>
            <w:tcW w:w="1096" w:type="dxa"/>
          </w:tcPr>
          <w:p w14:paraId="2401EFDB" w14:textId="1C3B705D" w:rsidR="001E5B97" w:rsidRPr="00B156BF"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795B763A" w14:textId="7768105A" w:rsidR="001E5B97" w:rsidRPr="00B156BF" w:rsidRDefault="001E5B97" w:rsidP="0053449D">
            <w:pPr>
              <w:pStyle w:val="TabStandard"/>
            </w:pPr>
            <w:r w:rsidRPr="00B156BF">
              <w:t>0,4</w:t>
            </w:r>
            <w:r w:rsidR="00335940" w:rsidRPr="00B156BF">
              <w:t>282</w:t>
            </w:r>
          </w:p>
        </w:tc>
        <w:tc>
          <w:tcPr>
            <w:tcW w:w="982" w:type="dxa"/>
          </w:tcPr>
          <w:p w14:paraId="49E05C4B" w14:textId="53AB3343" w:rsidR="001E5B97" w:rsidRPr="00B156BF" w:rsidRDefault="00B156BF" w:rsidP="0053449D">
            <w:pPr>
              <w:pStyle w:val="TabStandard"/>
            </w:pPr>
            <w:r>
              <w:t>5</w:t>
            </w:r>
          </w:p>
        </w:tc>
      </w:tr>
      <w:tr w:rsidR="00784512" w14:paraId="2C599E62" w14:textId="3F419179" w:rsidTr="00784512">
        <w:tc>
          <w:tcPr>
            <w:tcW w:w="1537" w:type="dxa"/>
          </w:tcPr>
          <w:p w14:paraId="1B1D9AF9" w14:textId="61107A39" w:rsidR="00784512" w:rsidRPr="00B156BF" w:rsidRDefault="00784512" w:rsidP="00784512">
            <w:pPr>
              <w:pStyle w:val="TabStandard"/>
            </w:pPr>
            <w:r w:rsidRPr="00B156BF">
              <w:t>2s_2min_mm</w:t>
            </w:r>
          </w:p>
        </w:tc>
        <w:tc>
          <w:tcPr>
            <w:tcW w:w="877" w:type="dxa"/>
          </w:tcPr>
          <w:p w14:paraId="59CEF69B" w14:textId="43762656" w:rsidR="00784512" w:rsidRPr="00B156BF" w:rsidRDefault="00784512" w:rsidP="00784512">
            <w:pPr>
              <w:pStyle w:val="TabStandard"/>
            </w:pPr>
            <w:r w:rsidRPr="00B156BF">
              <w:t>4</w:t>
            </w:r>
          </w:p>
        </w:tc>
        <w:tc>
          <w:tcPr>
            <w:tcW w:w="939" w:type="dxa"/>
          </w:tcPr>
          <w:p w14:paraId="73D78254" w14:textId="4DDFD1BF" w:rsidR="00784512" w:rsidRPr="00B156BF" w:rsidRDefault="00784512" w:rsidP="00784512">
            <w:pPr>
              <w:pStyle w:val="TabStandard"/>
            </w:pPr>
            <w:r w:rsidRPr="00B156BF">
              <w:t>1</w:t>
            </w:r>
          </w:p>
        </w:tc>
        <w:tc>
          <w:tcPr>
            <w:tcW w:w="927" w:type="dxa"/>
          </w:tcPr>
          <w:p w14:paraId="2DAFD18B" w14:textId="40310728" w:rsidR="00784512" w:rsidRPr="00B156BF" w:rsidRDefault="00784512" w:rsidP="00784512">
            <w:pPr>
              <w:pStyle w:val="TabStandard"/>
            </w:pPr>
            <w:r w:rsidRPr="00B156BF">
              <w:t>1</w:t>
            </w:r>
          </w:p>
        </w:tc>
        <w:tc>
          <w:tcPr>
            <w:tcW w:w="1099" w:type="dxa"/>
          </w:tcPr>
          <w:p w14:paraId="4D06933E" w14:textId="406443BD" w:rsidR="00784512" w:rsidRPr="00B156BF" w:rsidRDefault="00784512" w:rsidP="00784512">
            <w:pPr>
              <w:pStyle w:val="TabStandard"/>
            </w:pPr>
            <w:r w:rsidRPr="00B156BF">
              <w:t>64</w:t>
            </w:r>
          </w:p>
        </w:tc>
        <w:tc>
          <w:tcPr>
            <w:tcW w:w="1096" w:type="dxa"/>
          </w:tcPr>
          <w:p w14:paraId="104B91E2" w14:textId="6C609A4A" w:rsidR="00784512" w:rsidRPr="00B156BF" w:rsidRDefault="00000000" w:rsidP="00784512">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3E285535" w14:textId="12F3B54B" w:rsidR="00784512" w:rsidRPr="00B156BF" w:rsidRDefault="00784512" w:rsidP="00784512">
            <w:pPr>
              <w:pStyle w:val="TabStandard"/>
            </w:pPr>
            <w:r w:rsidRPr="00B156BF">
              <w:t>0,4436</w:t>
            </w:r>
          </w:p>
        </w:tc>
        <w:tc>
          <w:tcPr>
            <w:tcW w:w="982" w:type="dxa"/>
          </w:tcPr>
          <w:p w14:paraId="51769BD5" w14:textId="2E8B44FE" w:rsidR="00784512" w:rsidRPr="00B156BF" w:rsidRDefault="00784512" w:rsidP="00784512">
            <w:pPr>
              <w:pStyle w:val="TabStandard"/>
            </w:pPr>
            <w:r>
              <w:t>7</w:t>
            </w:r>
          </w:p>
        </w:tc>
      </w:tr>
      <w:tr w:rsidR="00784512" w14:paraId="45168589" w14:textId="4E452227" w:rsidTr="00784512">
        <w:tc>
          <w:tcPr>
            <w:tcW w:w="1537" w:type="dxa"/>
          </w:tcPr>
          <w:p w14:paraId="444AC199" w14:textId="3B63EE9A" w:rsidR="00784512" w:rsidRPr="00B156BF" w:rsidRDefault="00784512" w:rsidP="00784512">
            <w:pPr>
              <w:pStyle w:val="TabStandard"/>
            </w:pPr>
            <w:r w:rsidRPr="00B156BF">
              <w:t>2s_4min_raw</w:t>
            </w:r>
          </w:p>
        </w:tc>
        <w:tc>
          <w:tcPr>
            <w:tcW w:w="877" w:type="dxa"/>
          </w:tcPr>
          <w:p w14:paraId="02F1DFEE" w14:textId="56A50607" w:rsidR="00784512" w:rsidRPr="00B156BF" w:rsidRDefault="00784512" w:rsidP="00784512">
            <w:pPr>
              <w:pStyle w:val="TabStandard"/>
            </w:pPr>
            <w:r w:rsidRPr="00B156BF">
              <w:t>2</w:t>
            </w:r>
          </w:p>
        </w:tc>
        <w:tc>
          <w:tcPr>
            <w:tcW w:w="939" w:type="dxa"/>
          </w:tcPr>
          <w:p w14:paraId="14285CAB" w14:textId="22E25589" w:rsidR="00784512" w:rsidRPr="00B156BF" w:rsidRDefault="00784512" w:rsidP="00784512">
            <w:pPr>
              <w:pStyle w:val="TabStandard"/>
            </w:pPr>
            <w:r w:rsidRPr="00B156BF">
              <w:t>1</w:t>
            </w:r>
          </w:p>
        </w:tc>
        <w:tc>
          <w:tcPr>
            <w:tcW w:w="927" w:type="dxa"/>
          </w:tcPr>
          <w:p w14:paraId="6B77D03B" w14:textId="739A9B0D" w:rsidR="00784512" w:rsidRPr="00B156BF" w:rsidRDefault="00784512" w:rsidP="00784512">
            <w:pPr>
              <w:pStyle w:val="TabStandard"/>
            </w:pPr>
            <w:r w:rsidRPr="00B156BF">
              <w:t>2</w:t>
            </w:r>
          </w:p>
        </w:tc>
        <w:tc>
          <w:tcPr>
            <w:tcW w:w="1099" w:type="dxa"/>
          </w:tcPr>
          <w:p w14:paraId="6E7C5C8B" w14:textId="65AA7DC7" w:rsidR="00784512" w:rsidRPr="00B156BF" w:rsidRDefault="00784512" w:rsidP="00784512">
            <w:pPr>
              <w:pStyle w:val="TabStandard"/>
            </w:pPr>
            <w:r w:rsidRPr="00B156BF">
              <w:t>128</w:t>
            </w:r>
          </w:p>
        </w:tc>
        <w:tc>
          <w:tcPr>
            <w:tcW w:w="1096" w:type="dxa"/>
          </w:tcPr>
          <w:p w14:paraId="33F73D1A" w14:textId="5EB0DE9A" w:rsidR="00784512" w:rsidRPr="00B156BF" w:rsidRDefault="00000000" w:rsidP="00784512">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2EEFEAFC" w14:textId="6B72DEEF" w:rsidR="00784512" w:rsidRPr="00B156BF" w:rsidRDefault="00784512" w:rsidP="00784512">
            <w:pPr>
              <w:pStyle w:val="TabStandard"/>
            </w:pPr>
            <w:r w:rsidRPr="00B156BF">
              <w:t>0,4037</w:t>
            </w:r>
          </w:p>
        </w:tc>
        <w:tc>
          <w:tcPr>
            <w:tcW w:w="982" w:type="dxa"/>
          </w:tcPr>
          <w:p w14:paraId="4D3C21F6" w14:textId="5E3CA620" w:rsidR="00784512" w:rsidRPr="00B156BF" w:rsidRDefault="00784512" w:rsidP="00784512">
            <w:pPr>
              <w:pStyle w:val="TabStandard"/>
            </w:pPr>
            <w:r>
              <w:t>2</w:t>
            </w:r>
          </w:p>
        </w:tc>
      </w:tr>
      <w:tr w:rsidR="00784512" w14:paraId="1EE164DE" w14:textId="16EFB482" w:rsidTr="00784512">
        <w:tc>
          <w:tcPr>
            <w:tcW w:w="1537" w:type="dxa"/>
          </w:tcPr>
          <w:p w14:paraId="01590EBE" w14:textId="3FD1C021" w:rsidR="00784512" w:rsidRPr="00B156BF" w:rsidRDefault="00784512" w:rsidP="00784512">
            <w:pPr>
              <w:pStyle w:val="TabStandard"/>
            </w:pPr>
            <w:r w:rsidRPr="00B156BF">
              <w:t>2s_4min_mm</w:t>
            </w:r>
          </w:p>
        </w:tc>
        <w:tc>
          <w:tcPr>
            <w:tcW w:w="877" w:type="dxa"/>
          </w:tcPr>
          <w:p w14:paraId="50973623" w14:textId="572BEB60" w:rsidR="00784512" w:rsidRPr="00B156BF" w:rsidRDefault="00784512" w:rsidP="00784512">
            <w:pPr>
              <w:pStyle w:val="TabStandard"/>
            </w:pPr>
            <w:r w:rsidRPr="00B156BF">
              <w:t>1</w:t>
            </w:r>
          </w:p>
        </w:tc>
        <w:tc>
          <w:tcPr>
            <w:tcW w:w="939" w:type="dxa"/>
          </w:tcPr>
          <w:p w14:paraId="5404AF83" w14:textId="3FC49B25" w:rsidR="00784512" w:rsidRPr="00B156BF" w:rsidRDefault="00784512" w:rsidP="00784512">
            <w:pPr>
              <w:pStyle w:val="TabStandard"/>
            </w:pPr>
            <w:r w:rsidRPr="00B156BF">
              <w:t>1</w:t>
            </w:r>
          </w:p>
        </w:tc>
        <w:tc>
          <w:tcPr>
            <w:tcW w:w="927" w:type="dxa"/>
          </w:tcPr>
          <w:p w14:paraId="52CE0EE1" w14:textId="7C055491" w:rsidR="00784512" w:rsidRPr="00B156BF" w:rsidRDefault="00784512" w:rsidP="00784512">
            <w:pPr>
              <w:pStyle w:val="TabStandard"/>
            </w:pPr>
            <w:r w:rsidRPr="00B156BF">
              <w:t>4</w:t>
            </w:r>
          </w:p>
        </w:tc>
        <w:tc>
          <w:tcPr>
            <w:tcW w:w="1099" w:type="dxa"/>
          </w:tcPr>
          <w:p w14:paraId="461DA2DB" w14:textId="07F5DDD2" w:rsidR="00784512" w:rsidRPr="00B156BF" w:rsidRDefault="00784512" w:rsidP="00784512">
            <w:pPr>
              <w:pStyle w:val="TabStandard"/>
            </w:pPr>
            <w:r w:rsidRPr="00B156BF">
              <w:t>128</w:t>
            </w:r>
          </w:p>
        </w:tc>
        <w:tc>
          <w:tcPr>
            <w:tcW w:w="1096" w:type="dxa"/>
          </w:tcPr>
          <w:p w14:paraId="79FD9295" w14:textId="2D5C216B" w:rsidR="00784512" w:rsidRPr="00B156BF" w:rsidRDefault="00000000" w:rsidP="00784512">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0FED54F8" w14:textId="43D5AA37" w:rsidR="00784512" w:rsidRPr="00B156BF" w:rsidRDefault="00784512" w:rsidP="00784512">
            <w:pPr>
              <w:pStyle w:val="TabStandard"/>
            </w:pPr>
            <w:r w:rsidRPr="00B156BF">
              <w:t>0,3967</w:t>
            </w:r>
          </w:p>
        </w:tc>
        <w:tc>
          <w:tcPr>
            <w:tcW w:w="982" w:type="dxa"/>
          </w:tcPr>
          <w:p w14:paraId="04ECA66A" w14:textId="04686720" w:rsidR="00784512" w:rsidRPr="00B156BF" w:rsidRDefault="00784512" w:rsidP="00784512">
            <w:pPr>
              <w:pStyle w:val="TabStandard"/>
            </w:pPr>
            <w:r>
              <w:t>1</w:t>
            </w:r>
          </w:p>
        </w:tc>
      </w:tr>
    </w:tbl>
    <w:p w14:paraId="3DFE3DE5" w14:textId="4ABAE237" w:rsidR="00A43AD1" w:rsidRDefault="006E4C6E" w:rsidP="00FE6F35">
      <w:pPr>
        <w:pStyle w:val="Beschriftung"/>
      </w:pPr>
      <w:bookmarkStart w:id="153" w:name="_Toc143696952"/>
      <w:bookmarkStart w:id="154" w:name="_Toc144726748"/>
      <w:r>
        <w:t xml:space="preserve">Tab. </w:t>
      </w:r>
      <w:fldSimple w:instr=" SEQ Tab. \* ARABIC ">
        <w:r w:rsidR="008514D7">
          <w:rPr>
            <w:noProof/>
          </w:rPr>
          <w:t>9</w:t>
        </w:r>
      </w:fldSimple>
      <w:r>
        <w:t>:</w:t>
      </w:r>
      <w:r>
        <w:tab/>
      </w:r>
      <w:r w:rsidR="00A71833">
        <w:t xml:space="preserve">Ergebnisse der </w:t>
      </w:r>
      <w:r w:rsidR="00E72290">
        <w:t xml:space="preserve">Gittersuche für </w:t>
      </w:r>
      <w:bookmarkEnd w:id="153"/>
      <w:r w:rsidR="00A32111">
        <w:t>die RNNs</w:t>
      </w:r>
      <w:bookmarkEnd w:id="154"/>
      <w:r w:rsidR="00A71833">
        <w:t xml:space="preserve"> </w:t>
      </w:r>
    </w:p>
    <w:p w14:paraId="4DC7E802" w14:textId="740679DD" w:rsidR="00085449" w:rsidRDefault="00FF5317" w:rsidP="00A43AD1">
      <w:r>
        <w:lastRenderedPageBreak/>
        <w:t xml:space="preserve">In Bezug auf die gefundenen Hyperparamter sind der Tabelle hierbei einige Auffälligkeiten zu entnehmen. </w:t>
      </w:r>
      <w:r w:rsidR="00561B33">
        <w:t xml:space="preserve">Bspw. </w:t>
      </w:r>
      <w:r w:rsidR="0091178A">
        <w:t>ist zu erkennen, dass die meisten RNNs eine höhere Anzahl</w:t>
      </w:r>
      <w:r w:rsidR="0091178A" w:rsidRPr="0091178A">
        <w:t xml:space="preserve"> </w:t>
      </w:r>
      <w:r w:rsidR="0091178A">
        <w:t>vorbereitender Schichten (</w:t>
      </w:r>
      <m:oMath>
        <m:sSub>
          <m:sSubPr>
            <m:ctrlPr>
              <w:rPr>
                <w:rFonts w:ascii="Cambria Math" w:hAnsi="Cambria Math"/>
                <w:i/>
              </w:rPr>
            </m:ctrlPr>
          </m:sSubPr>
          <m:e>
            <m:r>
              <w:rPr>
                <w:rFonts w:ascii="Cambria Math" w:hAnsi="Cambria Math"/>
              </w:rPr>
              <m:t>l</m:t>
            </m:r>
          </m:e>
          <m:sub>
            <m:r>
              <w:rPr>
                <w:rFonts w:ascii="Cambria Math" w:hAnsi="Cambria Math"/>
              </w:rPr>
              <m:t>pre</m:t>
            </m:r>
          </m:sub>
        </m:sSub>
      </m:oMath>
      <w:r w:rsidR="0091178A" w:rsidRPr="00ED2299">
        <w:t>)</w:t>
      </w:r>
      <w:r w:rsidR="0091178A">
        <w:t xml:space="preserve"> verglichen mit den nachbereitenden Schichten (</w:t>
      </w:r>
      <m:oMath>
        <m:sSub>
          <m:sSubPr>
            <m:ctrlPr>
              <w:rPr>
                <w:rFonts w:ascii="Cambria Math" w:hAnsi="Cambria Math"/>
                <w:i/>
              </w:rPr>
            </m:ctrlPr>
          </m:sSubPr>
          <m:e>
            <m:r>
              <w:rPr>
                <w:rFonts w:ascii="Cambria Math" w:hAnsi="Cambria Math"/>
              </w:rPr>
              <m:t>l</m:t>
            </m:r>
          </m:e>
          <m:sub>
            <m:r>
              <w:rPr>
                <w:rFonts w:ascii="Cambria Math" w:hAnsi="Cambria Math"/>
              </w:rPr>
              <m:t>post</m:t>
            </m:r>
          </m:sub>
        </m:sSub>
      </m:oMath>
      <w:r w:rsidR="0091178A">
        <w:t>)  besitzen.</w:t>
      </w:r>
      <w:r w:rsidR="00085449">
        <w:t xml:space="preserve"> Erstere scheinen im Allgemeinen also relevanter für die Leistung der RNNs zu sein. </w:t>
      </w:r>
      <w:r w:rsidR="0091178A">
        <w:t xml:space="preserve"> </w:t>
      </w:r>
    </w:p>
    <w:p w14:paraId="07960FDB" w14:textId="77777777" w:rsidR="00085449" w:rsidRDefault="00F5529A" w:rsidP="00A43AD1">
      <w:r>
        <w:t>Die Anzahl der LSTM-Schichten (</w:t>
      </w:r>
      <m:oMath>
        <m:sSub>
          <m:sSubPr>
            <m:ctrlPr>
              <w:rPr>
                <w:rFonts w:ascii="Cambria Math" w:hAnsi="Cambria Math"/>
                <w:i/>
              </w:rPr>
            </m:ctrlPr>
          </m:sSubPr>
          <m:e>
            <m:r>
              <w:rPr>
                <w:rFonts w:ascii="Cambria Math" w:hAnsi="Cambria Math"/>
              </w:rPr>
              <m:t>l</m:t>
            </m:r>
          </m:e>
          <m:sub>
            <m:r>
              <w:rPr>
                <w:rFonts w:ascii="Cambria Math" w:hAnsi="Cambria Math"/>
              </w:rPr>
              <m:t>lstm</m:t>
            </m:r>
          </m:sub>
        </m:sSub>
      </m:oMath>
      <w:r w:rsidRPr="00ED2299">
        <w:t>)</w:t>
      </w:r>
      <w:r>
        <w:t xml:space="preserve"> beträgt bis auf zwei Ausnahmen immer eins. Eine Erhöhung dieser Anzahl führt also scheinbar zu keiner weiteren Verbesserung der Gedächtnisleistung der RNNs. </w:t>
      </w:r>
      <w:r w:rsidR="00430180">
        <w:t>Anders verhält es sich jedoch mit der Anzahl der Neuronen pro Schicht (</w:t>
      </w:r>
      <m:oMath>
        <m:sSub>
          <m:sSubPr>
            <m:ctrlPr>
              <w:rPr>
                <w:rFonts w:ascii="Cambria Math" w:hAnsi="Cambria Math"/>
                <w:bCs/>
                <w:iCs/>
              </w:rPr>
            </m:ctrlPr>
          </m:sSubPr>
          <m:e>
            <m:r>
              <m:rPr>
                <m:sty m:val="p"/>
              </m:rPr>
              <w:rPr>
                <w:rFonts w:ascii="Cambria Math" w:hAnsi="Cambria Math"/>
              </w:rPr>
              <m:t>n</m:t>
            </m:r>
          </m:e>
          <m:sub>
            <m:r>
              <m:rPr>
                <m:sty m:val="p"/>
              </m:rPr>
              <w:rPr>
                <w:rFonts w:ascii="Cambria Math" w:hAnsi="Cambria Math"/>
              </w:rPr>
              <m:t>Neurons</m:t>
            </m:r>
          </m:sub>
        </m:sSub>
      </m:oMath>
      <w:r w:rsidR="00430180" w:rsidRPr="00ED2299">
        <w:rPr>
          <w:bCs/>
          <w:iCs/>
        </w:rPr>
        <w:t>).</w:t>
      </w:r>
      <w:r w:rsidR="00430180">
        <w:t xml:space="preserve"> </w:t>
      </w:r>
      <w:r w:rsidR="00302AF7">
        <w:t xml:space="preserve">Hier ist erkennbar, dass längere Sequenzen im Zuge der Optimierung zu tendenziell breiteren RNNs geführt haben. Dabei waren in allen Fällen jedoch höchstens 128 Neuronen ausreichend. Möglicherweise hat eine weitere Verbreiterung der Netze trotz Early-Stopping zu einem Overfitting der Trainingsdaten geführt. Auf der anderen Seite </w:t>
      </w:r>
      <w:r w:rsidR="00ED2299">
        <w:t>scheinen</w:t>
      </w:r>
      <w:r w:rsidR="00302AF7">
        <w:t xml:space="preserve"> RNNs mit einer Breite, welche 64 Neuronen unterschreitet</w:t>
      </w:r>
      <w:r w:rsidR="00195F91">
        <w:t xml:space="preserve">, </w:t>
      </w:r>
      <w:r w:rsidR="00302AF7">
        <w:t xml:space="preserve">nicht mehr in der Lage zu sein, die </w:t>
      </w:r>
      <w:r w:rsidR="00195F91">
        <w:t xml:space="preserve">für die Klassifikation zugrundeliegenden Muster in den Daten </w:t>
      </w:r>
      <w:r w:rsidR="00ED2299">
        <w:t>ausreichend</w:t>
      </w:r>
      <w:r w:rsidR="00195F91">
        <w:t xml:space="preserve"> abzubilden.</w:t>
      </w:r>
      <w:r w:rsidR="00302AF7">
        <w:t xml:space="preserve"> </w:t>
      </w:r>
    </w:p>
    <w:p w14:paraId="2FCAD1E7" w14:textId="02709EBA" w:rsidR="00F5529A" w:rsidRDefault="00302AF7" w:rsidP="00A43AD1">
      <w:r>
        <w:t>Als eindeutige Empfehlung bei der Wahl der</w:t>
      </w:r>
      <w:r w:rsidR="00085449">
        <w:t xml:space="preserve"> </w:t>
      </w:r>
      <w:r>
        <w:t>Aktivierungsfunktion</w:t>
      </w:r>
      <w:r w:rsidR="00195F91">
        <w:t xml:space="preserve"> </w:t>
      </w:r>
      <w:r>
        <w:t xml:space="preserve">hat sich in diesem Fall der Tangens-Hyperbolicus erwiesen, der bei allen betrachteten Modellen zu </w:t>
      </w:r>
      <w:r w:rsidR="0030252B">
        <w:t>besseren Ergebnissen</w:t>
      </w:r>
      <w:r>
        <w:t xml:space="preserve"> als die ReLU-Funktion geführt hat.</w:t>
      </w:r>
    </w:p>
    <w:p w14:paraId="16AEA24A" w14:textId="689A1A57" w:rsidR="005B1868" w:rsidRDefault="0091178A" w:rsidP="00A43AD1">
      <w:r>
        <w:t>Betrachtet man die konkreten Verlustwerte, welcher auf Basis der verschiedenen Datensätze im Rahmen der Validierung erreicht wurden, fällt auf</w:t>
      </w:r>
      <w:r w:rsidR="0030252B">
        <w:t xml:space="preserve">, </w:t>
      </w:r>
      <w:r>
        <w:t xml:space="preserve">dass </w:t>
      </w:r>
      <w:r w:rsidR="0030252B">
        <w:t xml:space="preserve">längere Sequenzen in Abhängigkeit vom Aufnahmeintervall in allen Fällen besser klassifiziert werden konnten als kürzere Sequenzen. Insbesondere scheint eine Sequenzlänge von einer Minute </w:t>
      </w:r>
      <w:r w:rsidR="004D5DEF">
        <w:rPr>
          <w:noProof/>
        </w:rPr>
        <w:t>zu vergleichsweise schlechten Ergebnissen</w:t>
      </w:r>
      <w:r w:rsidR="0030252B">
        <w:rPr>
          <w:noProof/>
        </w:rPr>
        <w:t xml:space="preserve"> </w:t>
      </w:r>
      <w:r w:rsidR="0030252B">
        <w:t xml:space="preserve">zu führen. </w:t>
      </w:r>
      <w:r w:rsidR="004D5DEF">
        <w:t>Betrachtet</w:t>
      </w:r>
      <w:r w:rsidR="0030252B">
        <w:t xml:space="preserve"> </w:t>
      </w:r>
      <w:r w:rsidR="004D5DEF">
        <w:t xml:space="preserve">man die übrigen Datensätze mit einer Sequenzlänge von </w:t>
      </w:r>
      <w:r w:rsidR="007C5A97">
        <w:t>zwei</w:t>
      </w:r>
      <w:r w:rsidR="004D5DEF">
        <w:t xml:space="preserve"> und </w:t>
      </w:r>
      <w:r w:rsidR="007C5A97">
        <w:t>vier Minuten</w:t>
      </w:r>
      <w:r w:rsidR="004D5DEF">
        <w:t xml:space="preserve">, ist auffällig, dass die Erhöhung des Aufnahmeintervalls </w:t>
      </w:r>
      <w:r w:rsidR="00742533">
        <w:t xml:space="preserve">auf </w:t>
      </w:r>
      <w:r w:rsidR="00085449">
        <w:t>zwei</w:t>
      </w:r>
      <w:r w:rsidR="00742533">
        <w:t xml:space="preserve"> Sekunden </w:t>
      </w:r>
      <w:r w:rsidR="00CE0AE4">
        <w:t xml:space="preserve">zu einer </w:t>
      </w:r>
      <w:r w:rsidR="00085449">
        <w:t xml:space="preserve">sehr </w:t>
      </w:r>
      <w:r w:rsidR="00CE0AE4">
        <w:t xml:space="preserve">deutlichen Verringerung des Validierungsverlustes </w:t>
      </w:r>
      <w:r w:rsidR="00742533">
        <w:t xml:space="preserve">führt. </w:t>
      </w:r>
      <w:r w:rsidR="009737EF">
        <w:t>Der Effekt des Map</w:t>
      </w:r>
      <w:r w:rsidR="00EF04F3">
        <w:t>-</w:t>
      </w:r>
      <w:r w:rsidR="009737EF">
        <w:t>Matchings ist anhand d</w:t>
      </w:r>
      <w:r w:rsidR="00CE0AE4">
        <w:t xml:space="preserve">ieser Verlustwerte jedoch </w:t>
      </w:r>
      <w:r w:rsidR="009737EF">
        <w:t xml:space="preserve">nur schwer einzuschätzen, da die </w:t>
      </w:r>
      <w:r w:rsidR="00CE0AE4">
        <w:t>Bewertung</w:t>
      </w:r>
      <w:r w:rsidR="003F0347">
        <w:t>en</w:t>
      </w:r>
      <w:r w:rsidR="009737EF">
        <w:t xml:space="preserve"> der korrespondierenden Datensätze oft nah beieinander lieg</w:t>
      </w:r>
      <w:r w:rsidR="003F0347">
        <w:t>en</w:t>
      </w:r>
      <w:r w:rsidR="009737EF">
        <w:t xml:space="preserve">. </w:t>
      </w:r>
      <w:r w:rsidR="00613D20">
        <w:t>Deshalb erfolgt hierzu eine nähere Betrachtung im Zuge der Evaluierung.</w:t>
      </w:r>
    </w:p>
    <w:p w14:paraId="4C66E785" w14:textId="73055869" w:rsidR="00750369" w:rsidRDefault="00FD0C14" w:rsidP="00F21842">
      <w:pPr>
        <w:pStyle w:val="berschrift1"/>
        <w:ind w:left="0" w:firstLine="0"/>
      </w:pPr>
      <w:bookmarkStart w:id="155" w:name="_Toc144726486"/>
      <w:r w:rsidRPr="00B74968">
        <w:lastRenderedPageBreak/>
        <w:t>Evaluierung</w:t>
      </w:r>
      <w:r w:rsidR="00436DC8" w:rsidRPr="00B74968">
        <w:t xml:space="preserve"> </w:t>
      </w:r>
      <w:r w:rsidR="00DB5FAD">
        <w:t>und Diskussion</w:t>
      </w:r>
      <w:bookmarkEnd w:id="155"/>
    </w:p>
    <w:p w14:paraId="5C2341C3" w14:textId="1C081848" w:rsidR="0063209C" w:rsidRDefault="009C64C7" w:rsidP="009C64C7">
      <w:r>
        <w:t>Im letzten Kapitel</w:t>
      </w:r>
      <w:r w:rsidR="00406764">
        <w:t xml:space="preserve"> wurden zahlreiche Modelle umgesetzt, welche sich prinzipiell dazu eignen</w:t>
      </w:r>
      <w:r w:rsidR="00311D4B">
        <w:t>,</w:t>
      </w:r>
      <w:r w:rsidR="00406764">
        <w:t xml:space="preserve"> </w:t>
      </w:r>
      <w:proofErr w:type="gramStart"/>
      <w:r w:rsidR="00406764">
        <w:t>das</w:t>
      </w:r>
      <w:proofErr w:type="gramEnd"/>
      <w:r w:rsidR="00406764">
        <w:t xml:space="preserve"> dieser Arbeit zugrundeliegende </w:t>
      </w:r>
      <w:r w:rsidR="006A0DBD">
        <w:t>Problem der Verkehrsteilnehmerklassifikation</w:t>
      </w:r>
      <w:r w:rsidR="00406764">
        <w:t xml:space="preserve"> zu lösen. Im Rahmen dieses Kapitels sollen die vielversprechendsten Modelle auf Basis </w:t>
      </w:r>
      <w:r w:rsidR="006A0DBD">
        <w:t>der</w:t>
      </w:r>
      <w:r w:rsidR="00406764">
        <w:t xml:space="preserve"> bisher zurückgehaltenen Testdatensätze beurteilt und miteinander verglichen werden</w:t>
      </w:r>
      <w:r w:rsidR="00275E3B">
        <w:t>, wobei wie auch schon bei der Evaluierung der Vorklassifikatoren ein besonderes Augenmerk auf die Sensitivität der Modelle gelegt wird.</w:t>
      </w:r>
      <w:r w:rsidR="006E4DE5">
        <w:t xml:space="preserve"> </w:t>
      </w:r>
    </w:p>
    <w:p w14:paraId="752FDA16" w14:textId="205BA55B" w:rsidR="009C64C7" w:rsidRPr="00B364B5" w:rsidRDefault="00406764" w:rsidP="009C64C7">
      <w:r w:rsidRPr="00B364B5">
        <w:t xml:space="preserve">Als Vertreter des in </w:t>
      </w:r>
      <w:r w:rsidR="009C2D24" w:rsidRPr="00B364B5">
        <w:t>Abschnitt</w:t>
      </w:r>
      <w:r w:rsidRPr="00B364B5">
        <w:t xml:space="preserve"> 8.1 umgesetzten </w:t>
      </w:r>
      <w:r w:rsidRPr="00B364B5">
        <w:rPr>
          <w:i/>
          <w:iCs/>
        </w:rPr>
        <w:t>naiven Klassifikationsansatzes</w:t>
      </w:r>
      <w:r w:rsidRPr="00B364B5">
        <w:t xml:space="preserve"> </w:t>
      </w:r>
      <w:r w:rsidR="008C7593" w:rsidRPr="00B364B5">
        <w:t xml:space="preserve">und </w:t>
      </w:r>
      <w:r w:rsidRPr="00B364B5">
        <w:t xml:space="preserve">als Ausgangspunkt </w:t>
      </w:r>
      <w:r w:rsidR="008C7593" w:rsidRPr="00B364B5">
        <w:t>des</w:t>
      </w:r>
      <w:r w:rsidRPr="00B364B5">
        <w:t xml:space="preserve"> Leistungsvergleichs</w:t>
      </w:r>
      <w:r w:rsidR="008C7593" w:rsidRPr="00B364B5">
        <w:t xml:space="preserve"> </w:t>
      </w:r>
      <w:r w:rsidR="005B1868" w:rsidRPr="00B364B5">
        <w:t>wird</w:t>
      </w:r>
      <w:r w:rsidR="008C7593" w:rsidRPr="00B364B5">
        <w:t xml:space="preserve"> </w:t>
      </w:r>
      <w:r w:rsidR="0063209C" w:rsidRPr="00B364B5">
        <w:t xml:space="preserve">zunächst </w:t>
      </w:r>
      <w:r w:rsidR="009C2D24" w:rsidRPr="00B364B5">
        <w:t>der</w:t>
      </w:r>
      <w:r w:rsidR="0063209C" w:rsidRPr="00B364B5">
        <w:t xml:space="preserve"> Random</w:t>
      </w:r>
      <w:r w:rsidR="000A2F5D" w:rsidRPr="00B364B5">
        <w:t xml:space="preserve"> </w:t>
      </w:r>
      <w:r w:rsidR="0063209C" w:rsidRPr="00B364B5">
        <w:t>Forest evaluiert, welcher</w:t>
      </w:r>
      <w:r w:rsidRPr="00B364B5">
        <w:t xml:space="preserve"> auf Basis eines Aufnahmeintervalls von </w:t>
      </w:r>
      <w:r w:rsidR="007C5A97" w:rsidRPr="00B364B5">
        <w:t>zwei Sekunden</w:t>
      </w:r>
      <w:r w:rsidRPr="00B364B5">
        <w:t xml:space="preserve"> </w:t>
      </w:r>
      <w:r w:rsidR="0063209C" w:rsidRPr="00B364B5">
        <w:t>optimiert wurde</w:t>
      </w:r>
      <w:r w:rsidRPr="00B364B5">
        <w:t xml:space="preserve">. </w:t>
      </w:r>
      <w:r w:rsidR="00275E3B" w:rsidRPr="00B364B5">
        <w:t>Abb</w:t>
      </w:r>
      <w:r w:rsidR="00311D4B">
        <w:t>.</w:t>
      </w:r>
      <w:r w:rsidR="00275E3B" w:rsidRPr="00B364B5">
        <w:t xml:space="preserve"> 27 zeigt </w:t>
      </w:r>
      <w:r w:rsidR="005B1868" w:rsidRPr="00B364B5">
        <w:t xml:space="preserve">die zugehörige </w:t>
      </w:r>
      <w:r w:rsidR="00EF68DD" w:rsidRPr="00B364B5">
        <w:t>Konfusionsmatrix</w:t>
      </w:r>
      <w:r w:rsidR="005B1868" w:rsidRPr="00B364B5">
        <w:t xml:space="preserve">, die sich aus einer </w:t>
      </w:r>
      <w:r w:rsidR="00EF68DD" w:rsidRPr="00B364B5">
        <w:t>Vorhersage von insgesamt</w:t>
      </w:r>
      <w:r w:rsidR="00DB5FAD" w:rsidRPr="00B364B5">
        <w:t xml:space="preserve"> 2616 Testdatenpunkten </w:t>
      </w:r>
      <w:r w:rsidR="005B1868" w:rsidRPr="00B364B5">
        <w:t xml:space="preserve">ergibt. Der Klassifikator erreicht für die Klasse </w:t>
      </w:r>
      <w:r w:rsidR="005B1868" w:rsidRPr="00B364B5">
        <w:rPr>
          <w:i/>
          <w:iCs/>
        </w:rPr>
        <w:t>Fußgänger</w:t>
      </w:r>
      <w:r w:rsidR="00DB5FAD" w:rsidRPr="00B364B5">
        <w:t xml:space="preserve"> </w:t>
      </w:r>
      <w:r w:rsidR="005B1868" w:rsidRPr="00B364B5">
        <w:t xml:space="preserve">eine nahezu perfekte Sensitivität von </w:t>
      </w:r>
      <w:r w:rsidR="00B12F5B" w:rsidRPr="00B364B5">
        <w:t xml:space="preserve">ca. </w:t>
      </w:r>
      <w:r w:rsidR="00EF68DD" w:rsidRPr="00B364B5">
        <w:t>0,99</w:t>
      </w:r>
      <w:r w:rsidR="00DB5FAD" w:rsidRPr="00B364B5">
        <w:t>. Für</w:t>
      </w:r>
      <w:r w:rsidR="00130014" w:rsidRPr="00B364B5">
        <w:t xml:space="preserve"> die Klasse</w:t>
      </w:r>
      <w:r w:rsidR="00DB5FAD" w:rsidRPr="00B364B5">
        <w:t xml:space="preserve"> </w:t>
      </w:r>
      <w:r w:rsidR="00DB5FAD" w:rsidRPr="00B364B5">
        <w:rPr>
          <w:i/>
          <w:iCs/>
        </w:rPr>
        <w:t>Fahrr</w:t>
      </w:r>
      <w:r w:rsidR="0063209C" w:rsidRPr="00B364B5">
        <w:rPr>
          <w:i/>
          <w:iCs/>
        </w:rPr>
        <w:t>a</w:t>
      </w:r>
      <w:r w:rsidR="00DB5FAD" w:rsidRPr="00B364B5">
        <w:rPr>
          <w:i/>
          <w:iCs/>
        </w:rPr>
        <w:t>d</w:t>
      </w:r>
      <w:r w:rsidR="00DB5FAD" w:rsidRPr="00B364B5">
        <w:t xml:space="preserve"> beträgt die Sensitivität </w:t>
      </w:r>
      <w:r w:rsidR="00B364B5" w:rsidRPr="00B364B5">
        <w:t>jedoch</w:t>
      </w:r>
      <w:r w:rsidR="00DB5FAD" w:rsidRPr="00B364B5">
        <w:t xml:space="preserve"> bereits nur noch </w:t>
      </w:r>
      <w:r w:rsidR="00B12F5B" w:rsidRPr="00B364B5">
        <w:t>0,8</w:t>
      </w:r>
      <w:r w:rsidR="00EF68DD" w:rsidRPr="00B364B5">
        <w:t>8</w:t>
      </w:r>
      <w:r w:rsidR="00B12F5B" w:rsidRPr="00B364B5">
        <w:t xml:space="preserve">. </w:t>
      </w:r>
      <w:r w:rsidR="00B364B5" w:rsidRPr="00B364B5">
        <w:t xml:space="preserve">Von den übrigen 12% der Datenpunkte werden knapp 10% und damit der überwiegende Teil fälschlicherweise der Klasse </w:t>
      </w:r>
      <w:r w:rsidR="00B364B5" w:rsidRPr="00B364B5">
        <w:rPr>
          <w:i/>
          <w:iCs/>
        </w:rPr>
        <w:t>Auto</w:t>
      </w:r>
      <w:r w:rsidR="00B364B5" w:rsidRPr="00B364B5">
        <w:t xml:space="preserve"> zugeordnet. </w:t>
      </w:r>
      <w:r w:rsidR="00DB5FAD" w:rsidRPr="00B364B5">
        <w:t xml:space="preserve">Wie erwartet treten die größten Schwierigkeiten bei der Unterscheidung der Klassen </w:t>
      </w:r>
      <w:r w:rsidR="00DB5FAD" w:rsidRPr="00B364B5">
        <w:rPr>
          <w:i/>
          <w:iCs/>
        </w:rPr>
        <w:t>Motorrad</w:t>
      </w:r>
      <w:r w:rsidR="00DB5FAD" w:rsidRPr="00B364B5">
        <w:t xml:space="preserve"> und </w:t>
      </w:r>
      <w:r w:rsidR="00DB5FAD" w:rsidRPr="00B364B5">
        <w:rPr>
          <w:i/>
          <w:iCs/>
        </w:rPr>
        <w:t>Auto</w:t>
      </w:r>
      <w:r w:rsidR="00DB5FAD" w:rsidRPr="00B364B5">
        <w:t xml:space="preserve"> auf. </w:t>
      </w:r>
      <w:r w:rsidR="00130014" w:rsidRPr="00B364B5">
        <w:t xml:space="preserve">Erstere erkennt der Klassifikator mit einer Sensitivität von </w:t>
      </w:r>
      <w:r w:rsidR="00B12F5B" w:rsidRPr="00B364B5">
        <w:t>0,</w:t>
      </w:r>
      <w:r w:rsidR="00130014" w:rsidRPr="00B364B5">
        <w:t>6</w:t>
      </w:r>
      <w:r w:rsidR="00EF68DD" w:rsidRPr="00B364B5">
        <w:t>1</w:t>
      </w:r>
      <w:r w:rsidR="00130014" w:rsidRPr="00B364B5">
        <w:t xml:space="preserve">, Zweitere </w:t>
      </w:r>
      <w:r w:rsidR="00B12F5B" w:rsidRPr="00B364B5">
        <w:t>mit einer Sensitivität von 0,</w:t>
      </w:r>
      <w:r w:rsidR="00130014" w:rsidRPr="00B364B5">
        <w:t>6</w:t>
      </w:r>
      <w:r w:rsidR="00EF68DD" w:rsidRPr="00B364B5">
        <w:t>6</w:t>
      </w:r>
      <w:r w:rsidR="00130014" w:rsidRPr="00B364B5">
        <w:t>. Die falsch klassifizierten Datenpunkte werden dabei</w:t>
      </w:r>
      <w:r w:rsidR="0063209C" w:rsidRPr="00B364B5">
        <w:t>, wie zu erwarten,</w:t>
      </w:r>
      <w:r w:rsidR="00130014" w:rsidRPr="00B364B5">
        <w:t xml:space="preserve"> vor allem der jeweils anderen Klasse zug</w:t>
      </w:r>
      <w:r w:rsidR="00296693" w:rsidRPr="00B364B5">
        <w:t>e</w:t>
      </w:r>
      <w:r w:rsidR="00130014" w:rsidRPr="00B364B5">
        <w:t xml:space="preserve">ordnet. </w:t>
      </w:r>
      <w:r w:rsidR="00AA4054" w:rsidRPr="00B364B5">
        <w:t>Trotz der hohen Verwechslungsrate</w:t>
      </w:r>
      <w:r w:rsidR="00296693" w:rsidRPr="00B364B5">
        <w:t xml:space="preserve">n ist der Klassifikator jedoch offensichtlich zu einer gewissen Unterscheidung von motorisierten </w:t>
      </w:r>
      <w:r w:rsidR="0063209C" w:rsidRPr="00B364B5">
        <w:t>Straßenf</w:t>
      </w:r>
      <w:r w:rsidR="00296693" w:rsidRPr="00B364B5">
        <w:t>ahrzeugen</w:t>
      </w:r>
      <w:r w:rsidR="004A5766" w:rsidRPr="00B364B5">
        <w:t xml:space="preserve"> </w:t>
      </w:r>
      <w:r w:rsidR="00296693" w:rsidRPr="00B364B5">
        <w:t xml:space="preserve">fähig.  </w:t>
      </w:r>
    </w:p>
    <w:p w14:paraId="7F298088" w14:textId="3CEFAB37" w:rsidR="007A6343" w:rsidRDefault="00EF68DD" w:rsidP="007A6343">
      <w:pPr>
        <w:pStyle w:val="AbbMitRahmen"/>
        <w:keepNext/>
      </w:pPr>
      <w:r w:rsidRPr="00EF68DD">
        <w:rPr>
          <w:noProof/>
        </w:rPr>
        <w:drawing>
          <wp:inline distT="0" distB="0" distL="0" distR="0" wp14:anchorId="51882D87" wp14:editId="3676F30B">
            <wp:extent cx="3605278" cy="2619375"/>
            <wp:effectExtent l="0" t="0" r="0" b="0"/>
            <wp:docPr id="8" name="Grafik 8" descr="Ein Bild, das Text, Screenshot, Quadra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descr="Ein Bild, das Text, Screenshot, Quadrat, Diagramm enthält.&#10;&#10;Automatisch generierte Beschreibung"/>
                    <pic:cNvPicPr/>
                  </pic:nvPicPr>
                  <pic:blipFill rotWithShape="1">
                    <a:blip r:embed="rId41"/>
                    <a:srcRect t="6374" b="1758"/>
                    <a:stretch/>
                  </pic:blipFill>
                  <pic:spPr bwMode="auto">
                    <a:xfrm>
                      <a:off x="0" y="0"/>
                      <a:ext cx="3607734" cy="2621160"/>
                    </a:xfrm>
                    <a:prstGeom prst="rect">
                      <a:avLst/>
                    </a:prstGeom>
                    <a:ln>
                      <a:noFill/>
                    </a:ln>
                    <a:extLst>
                      <a:ext uri="{53640926-AAD7-44D8-BBD7-CCE9431645EC}">
                        <a14:shadowObscured xmlns:a14="http://schemas.microsoft.com/office/drawing/2010/main"/>
                      </a:ext>
                    </a:extLst>
                  </pic:spPr>
                </pic:pic>
              </a:graphicData>
            </a:graphic>
          </wp:inline>
        </w:drawing>
      </w:r>
    </w:p>
    <w:p w14:paraId="4DB4B2EA" w14:textId="5AEC6226" w:rsidR="002745B9" w:rsidRPr="002745B9" w:rsidRDefault="006E4C6E" w:rsidP="008D5D3B">
      <w:pPr>
        <w:pStyle w:val="Beschriftung"/>
        <w:ind w:left="1134" w:hanging="1134"/>
      </w:pPr>
      <w:bookmarkStart w:id="156" w:name="_Toc143696940"/>
      <w:bookmarkStart w:id="157" w:name="_Toc144726590"/>
      <w:r>
        <w:t xml:space="preserve">Abb. </w:t>
      </w:r>
      <w:fldSimple w:instr=" SEQ Abb. \* ARABIC ">
        <w:r w:rsidR="008514D7">
          <w:rPr>
            <w:noProof/>
          </w:rPr>
          <w:t>27</w:t>
        </w:r>
      </w:fldSimple>
      <w:r>
        <w:t>:</w:t>
      </w:r>
      <w:r>
        <w:tab/>
      </w:r>
      <w:r w:rsidR="008D5D3B">
        <w:t>Konfusionsmatrix</w:t>
      </w:r>
      <w:r w:rsidR="007A6343">
        <w:t xml:space="preserve"> des naiven Klassifikationsansatzes für ein </w:t>
      </w:r>
      <w:r w:rsidR="007C5A97">
        <w:t>Aufnahmei</w:t>
      </w:r>
      <w:r w:rsidR="004831A3">
        <w:t xml:space="preserve">ntervall </w:t>
      </w:r>
      <w:r w:rsidR="007A6343">
        <w:t xml:space="preserve">von </w:t>
      </w:r>
      <w:bookmarkEnd w:id="156"/>
      <w:r w:rsidR="007C5A97">
        <w:t>zwei Sekunden</w:t>
      </w:r>
      <w:bookmarkEnd w:id="157"/>
    </w:p>
    <w:p w14:paraId="7B9C1FE8" w14:textId="00D604DD" w:rsidR="002A5B82" w:rsidRDefault="00F92739" w:rsidP="002A5B82">
      <w:r w:rsidRPr="003540C1">
        <w:lastRenderedPageBreak/>
        <w:t xml:space="preserve">Insgesamt erreicht der Random-Forest-Klassifikator für ein Aufnahmeintervall von </w:t>
      </w:r>
      <w:r w:rsidR="003540C1" w:rsidRPr="003540C1">
        <w:t>zwei</w:t>
      </w:r>
      <w:r w:rsidRPr="003540C1">
        <w:t xml:space="preserve"> Sekunden als bester Vertreter des naiven Klassifikationsansatzes eine </w:t>
      </w:r>
      <w:r w:rsidR="00B538BF" w:rsidRPr="003540C1">
        <w:t>Genauigkeit</w:t>
      </w:r>
      <w:r w:rsidRPr="003540C1">
        <w:t xml:space="preserve"> von </w:t>
      </w:r>
      <w:r w:rsidR="006A67EA" w:rsidRPr="003540C1">
        <w:t>0,</w:t>
      </w:r>
      <w:r w:rsidRPr="003540C1">
        <w:t>7</w:t>
      </w:r>
      <w:r w:rsidR="00EF68DD" w:rsidRPr="003540C1">
        <w:t>752</w:t>
      </w:r>
      <w:r w:rsidRPr="003540C1">
        <w:t xml:space="preserve"> und einen F1-Score von </w:t>
      </w:r>
      <w:r w:rsidR="006A67EA" w:rsidRPr="003540C1">
        <w:t>0,</w:t>
      </w:r>
      <w:r w:rsidRPr="003540C1">
        <w:t>7</w:t>
      </w:r>
      <w:r w:rsidR="00EF68DD" w:rsidRPr="003540C1">
        <w:t>831</w:t>
      </w:r>
      <w:r w:rsidRPr="003540C1">
        <w:t>.</w:t>
      </w:r>
    </w:p>
    <w:p w14:paraId="390D4B9B" w14:textId="5887A946" w:rsidR="00E81D4A" w:rsidRDefault="00311D4B" w:rsidP="00311D4B">
      <w:r>
        <w:t xml:space="preserve">Für </w:t>
      </w:r>
      <w:r w:rsidR="004F76CB">
        <w:t xml:space="preserve">die </w:t>
      </w:r>
      <w:r>
        <w:t xml:space="preserve">nachfolgende Evaluierung des </w:t>
      </w:r>
      <w:r w:rsidRPr="00311D4B">
        <w:rPr>
          <w:i/>
          <w:iCs/>
        </w:rPr>
        <w:t>sequenziellen Klassifikationsansatzes</w:t>
      </w:r>
      <w:r w:rsidRPr="00311D4B">
        <w:t xml:space="preserve"> </w:t>
      </w:r>
      <w:r w:rsidR="004A4525">
        <w:t xml:space="preserve">erfolgt eine Betrachtung aller </w:t>
      </w:r>
      <w:r>
        <w:t>RNN-</w:t>
      </w:r>
      <w:r w:rsidR="004A4525">
        <w:t xml:space="preserve">Modelle, welche auf </w:t>
      </w:r>
      <w:r w:rsidR="006D42E2">
        <w:t>Basis der</w:t>
      </w:r>
      <w:r w:rsidR="004A4525">
        <w:t xml:space="preserve"> Datensätze mit einem Aufnahmeintervall von </w:t>
      </w:r>
      <w:r w:rsidR="00C26057">
        <w:t>zwei Sekunden</w:t>
      </w:r>
      <w:r w:rsidR="004A4525">
        <w:t xml:space="preserve"> umgesetzt </w:t>
      </w:r>
      <w:r w:rsidR="006D42E2">
        <w:t xml:space="preserve">wurden. </w:t>
      </w:r>
      <w:r w:rsidR="00E81D4A">
        <w:t>Somit</w:t>
      </w:r>
      <w:r w:rsidR="00F510D3">
        <w:t xml:space="preserve"> kann nicht nur die Klassifikation selbst, sondern auch die Auswirkungen, welche mit einer Veränderung der Sequenzlänge oder einer Vorverarbeitung mittels Map</w:t>
      </w:r>
      <w:r w:rsidR="00EF04F3">
        <w:t>-</w:t>
      </w:r>
      <w:r w:rsidR="00F510D3">
        <w:t>Matching einhergehen,</w:t>
      </w:r>
      <w:r w:rsidR="00E81D4A">
        <w:t xml:space="preserve"> genau</w:t>
      </w:r>
      <w:r w:rsidR="00F510D3">
        <w:t xml:space="preserve"> evaluiert werden. Die Modelle, denen ein Aufnahmeintervall von </w:t>
      </w:r>
      <w:r w:rsidR="00C26057">
        <w:t xml:space="preserve">einer Sekunde </w:t>
      </w:r>
      <w:r w:rsidR="00F510D3">
        <w:t xml:space="preserve">zugrunde liegt, werden hier nicht betrachtet, da dies den Rahmen dieses Kapitels sprengen würde und die Validierungsergebnisse, die in </w:t>
      </w:r>
      <w:r w:rsidR="009C2D24">
        <w:t>Untera</w:t>
      </w:r>
      <w:r w:rsidR="00F510D3">
        <w:t>bschnitt 8.2.3 vorgestellt wurden, eine weitere</w:t>
      </w:r>
      <w:r w:rsidR="00876453">
        <w:t xml:space="preserve"> Betrachtung zur</w:t>
      </w:r>
      <w:r w:rsidR="00F510D3">
        <w:t xml:space="preserve"> Beurteilung obsolet machen. </w:t>
      </w:r>
      <w:r w:rsidR="00A13A70">
        <w:t>Anscheinend</w:t>
      </w:r>
      <w:r w:rsidR="00876453">
        <w:t xml:space="preserve"> wirkt sich eine Erhöhung des Aufnahmeintervalls im Allgemeinen positiv auf die Klassifikationsqualität aus. Die vermutete Ursache hierfür liegt in einer Reduktion des relativen Rauschens (insbesondere horizontal) in den Ausgangsdaten. Da diese Maßnahme jedoch auch mit einem potenziell starkem Informationsverlust </w:t>
      </w:r>
      <w:r w:rsidR="0063209C">
        <w:t xml:space="preserve">bei der Ermittlung von Beschleunigung und Winkelgeschwindigkeit </w:t>
      </w:r>
      <w:r w:rsidR="00876453">
        <w:t>einhergeht,</w:t>
      </w:r>
      <w:r w:rsidR="0063209C">
        <w:t xml:space="preserve"> </w:t>
      </w:r>
      <w:r w:rsidR="00876453">
        <w:t>ist es nicht zu empfehlen das Aufnahmeintervall über zwei Sekunden hinaus zu erhöhen.</w:t>
      </w:r>
    </w:p>
    <w:p w14:paraId="62CFA661" w14:textId="0E96CB39" w:rsidR="00736C1A" w:rsidRDefault="00644E96" w:rsidP="00876453">
      <w:r>
        <w:t>Abb</w:t>
      </w:r>
      <w:r w:rsidR="00DC2C9C">
        <w:t xml:space="preserve">. 28 stellt die </w:t>
      </w:r>
      <w:r w:rsidR="003540C1">
        <w:t>Konfusionsmatrizen</w:t>
      </w:r>
      <w:r w:rsidR="00DC2C9C">
        <w:t xml:space="preserve"> für die beiden RNN-Modelle, welche auf den Datensätzen mit einer Sequenzlänge von einer Minute (30 Datenpunkte) trainiert wurden, </w:t>
      </w:r>
      <w:r w:rsidR="00B20BFF">
        <w:t>einander gegenüber</w:t>
      </w:r>
      <w:r w:rsidR="00DC2C9C">
        <w:t xml:space="preserve">. </w:t>
      </w:r>
      <w:r w:rsidR="00F67317">
        <w:t>Die Matrix für das Modell, welches auf den Rohsequenzen</w:t>
      </w:r>
      <w:r w:rsidR="00824ED2">
        <w:t xml:space="preserve"> (</w:t>
      </w:r>
      <w:proofErr w:type="spellStart"/>
      <w:r w:rsidR="00824ED2" w:rsidRPr="00824ED2">
        <w:rPr>
          <w:i/>
          <w:iCs/>
        </w:rPr>
        <w:t>raw</w:t>
      </w:r>
      <w:proofErr w:type="spellEnd"/>
      <w:r w:rsidR="00824ED2">
        <w:t>)</w:t>
      </w:r>
      <w:r w:rsidR="00F67317">
        <w:t xml:space="preserve"> trainiert wurde, ist hierbei links zu sehen. Die rechte Seite zeigt die analoge Matrix für das Modell, für welches die Sequenzen zuvor mittels Map</w:t>
      </w:r>
      <w:r w:rsidR="00EF04F3">
        <w:t>-</w:t>
      </w:r>
      <w:r w:rsidR="00F67317">
        <w:t>Matching</w:t>
      </w:r>
      <w:r w:rsidR="00824ED2">
        <w:t xml:space="preserve"> (</w:t>
      </w:r>
      <w:r w:rsidR="00824ED2" w:rsidRPr="00824ED2">
        <w:rPr>
          <w:i/>
          <w:iCs/>
        </w:rPr>
        <w:t>mm</w:t>
      </w:r>
      <w:r w:rsidR="00824ED2">
        <w:t>)</w:t>
      </w:r>
      <w:r w:rsidR="00F67317">
        <w:t xml:space="preserve"> vorverarbeitet wurden. In beiden Fällen basieren die abgebildeten Matrizen dabei auf einer Vorhersage von insgesamt </w:t>
      </w:r>
      <w:r w:rsidR="007D1E42">
        <w:t>45</w:t>
      </w:r>
      <w:r w:rsidR="00F53EA3">
        <w:t>6</w:t>
      </w:r>
      <w:r w:rsidR="00F67317">
        <w:t xml:space="preserve"> Sequenzen aus den zugehörigen Testdatensätzen.</w:t>
      </w:r>
    </w:p>
    <w:p w14:paraId="745B3190" w14:textId="69F98564" w:rsidR="00736C1A" w:rsidRPr="00824ED2" w:rsidRDefault="00736C1A" w:rsidP="00876453">
      <w:r>
        <w:t xml:space="preserve">Für die Klasse </w:t>
      </w:r>
      <w:r w:rsidRPr="00736C1A">
        <w:rPr>
          <w:i/>
          <w:iCs/>
        </w:rPr>
        <w:t>Fußgänger</w:t>
      </w:r>
      <w:r>
        <w:t xml:space="preserve"> erreichen beide Modelle mit jeweils</w:t>
      </w:r>
      <w:r w:rsidR="003540C1">
        <w:t xml:space="preserve"> nur einer Fehlklassifikation eine</w:t>
      </w:r>
      <w:r>
        <w:t xml:space="preserve"> </w:t>
      </w:r>
      <w:r w:rsidR="00C612B0">
        <w:t xml:space="preserve">ebenso </w:t>
      </w:r>
      <w:r w:rsidR="003540C1">
        <w:t xml:space="preserve">hervorragende Sensitivität von </w:t>
      </w:r>
      <w:r>
        <w:t>0</w:t>
      </w:r>
      <w:r w:rsidR="003540C1">
        <w:t>,</w:t>
      </w:r>
      <w:r>
        <w:t>99</w:t>
      </w:r>
      <w:r w:rsidR="00C612B0">
        <w:t xml:space="preserve"> </w:t>
      </w:r>
      <w:r w:rsidR="003540C1">
        <w:t>wie</w:t>
      </w:r>
      <w:r>
        <w:t xml:space="preserve"> der </w:t>
      </w:r>
      <w:r w:rsidR="00A13A70">
        <w:t>vorher</w:t>
      </w:r>
      <w:r>
        <w:t xml:space="preserve"> betrachtete Random-Forest-Klassifikator. Für </w:t>
      </w:r>
      <w:r w:rsidR="00536D6C">
        <w:t xml:space="preserve">alle übrigen Klassen zeigt der </w:t>
      </w:r>
      <w:r w:rsidR="00824ED2">
        <w:t>sequenzielle</w:t>
      </w:r>
      <w:r w:rsidR="00536D6C">
        <w:t xml:space="preserve"> Ansatz schon hier eine deutliche Verbesserung</w:t>
      </w:r>
      <w:r w:rsidR="00824ED2">
        <w:t xml:space="preserve">. Für die Klasse </w:t>
      </w:r>
      <w:r w:rsidR="00824ED2" w:rsidRPr="00824ED2">
        <w:rPr>
          <w:i/>
          <w:iCs/>
        </w:rPr>
        <w:t>Fahrrad</w:t>
      </w:r>
      <w:r w:rsidR="00824ED2">
        <w:t xml:space="preserve"> wird </w:t>
      </w:r>
      <w:proofErr w:type="gramStart"/>
      <w:r w:rsidR="00824ED2">
        <w:t>links eine Sensitivität</w:t>
      </w:r>
      <w:proofErr w:type="gramEnd"/>
      <w:r w:rsidR="00824ED2">
        <w:t xml:space="preserve"> von 0</w:t>
      </w:r>
      <w:r w:rsidR="00C612B0">
        <w:t>,</w:t>
      </w:r>
      <w:r w:rsidR="00824ED2">
        <w:t>92 und rechts eine etwas schlechtere Sensitivität von 0</w:t>
      </w:r>
      <w:r w:rsidR="00C612B0">
        <w:t>,</w:t>
      </w:r>
      <w:r w:rsidR="00824ED2">
        <w:t xml:space="preserve">90 erreicht. Verwechslungen passieren in beiden Fällen zum Teil mit </w:t>
      </w:r>
      <w:r w:rsidR="00824ED2" w:rsidRPr="00824ED2">
        <w:t>Fußgängern</w:t>
      </w:r>
      <w:r w:rsidR="00824ED2">
        <w:t xml:space="preserve">, aber </w:t>
      </w:r>
      <w:r w:rsidR="00C612B0">
        <w:t>nach wie vor primär</w:t>
      </w:r>
      <w:r w:rsidR="00824ED2">
        <w:t xml:space="preserve"> mit der Klasse </w:t>
      </w:r>
      <w:r w:rsidR="00824ED2" w:rsidRPr="00824ED2">
        <w:rPr>
          <w:i/>
          <w:iCs/>
        </w:rPr>
        <w:t>Auto</w:t>
      </w:r>
      <w:r w:rsidR="00824ED2" w:rsidRPr="00824ED2">
        <w:t>.</w:t>
      </w:r>
      <w:r w:rsidR="00C412BE">
        <w:t xml:space="preserve"> In Bezug auf die Klassen </w:t>
      </w:r>
      <w:r w:rsidR="00C412BE" w:rsidRPr="00C412BE">
        <w:rPr>
          <w:i/>
          <w:iCs/>
        </w:rPr>
        <w:t>Motorrad</w:t>
      </w:r>
      <w:r w:rsidR="00C412BE">
        <w:t xml:space="preserve"> und </w:t>
      </w:r>
      <w:r w:rsidR="00C412BE" w:rsidRPr="00C412BE">
        <w:rPr>
          <w:i/>
          <w:iCs/>
        </w:rPr>
        <w:t>Auto</w:t>
      </w:r>
      <w:r w:rsidR="00C412BE">
        <w:t xml:space="preserve"> zeigen die Matrizen ein stark voneinander abweichendes Bild. </w:t>
      </w:r>
      <w:r w:rsidR="005B03B7">
        <w:t>Während die Sensitivitäten dieser beiden Klassen auf der linken Seit</w:t>
      </w:r>
      <w:r w:rsidR="00FE0A50">
        <w:t>e mit 0</w:t>
      </w:r>
      <w:r w:rsidR="00C612B0">
        <w:t>,</w:t>
      </w:r>
      <w:r w:rsidR="00FE0A50">
        <w:t>65 und 0</w:t>
      </w:r>
      <w:r w:rsidR="00C612B0">
        <w:t>,</w:t>
      </w:r>
      <w:r w:rsidR="00FE0A50">
        <w:t xml:space="preserve">71 </w:t>
      </w:r>
      <w:r w:rsidR="001C5B41">
        <w:t>auf einem moderaten Niveau</w:t>
      </w:r>
      <w:r w:rsidR="00FE0A50">
        <w:t xml:space="preserve"> recht nah beieinander liegen, so unterliegt auf der rechten Seite die Klasse </w:t>
      </w:r>
      <w:r w:rsidR="00FE0A50" w:rsidRPr="00FE0A50">
        <w:rPr>
          <w:i/>
          <w:iCs/>
        </w:rPr>
        <w:t>Motorrad</w:t>
      </w:r>
      <w:r w:rsidR="00FE0A50">
        <w:t xml:space="preserve"> </w:t>
      </w:r>
      <w:r w:rsidR="00FE0A50">
        <w:lastRenderedPageBreak/>
        <w:t>mit einer Sensitivität von nur 0</w:t>
      </w:r>
      <w:r w:rsidR="00C612B0">
        <w:t>,</w:t>
      </w:r>
      <w:r w:rsidR="00FE0A50">
        <w:t xml:space="preserve">6 ganz klar der Klasse </w:t>
      </w:r>
      <w:r w:rsidR="00FE0A50" w:rsidRPr="00FE0A50">
        <w:rPr>
          <w:i/>
          <w:iCs/>
        </w:rPr>
        <w:t>Auto</w:t>
      </w:r>
      <w:r w:rsidR="00FE0A50">
        <w:t>, die im Gegenzug jedoch eine gute Sensitivität von 0</w:t>
      </w:r>
      <w:r w:rsidR="00C612B0">
        <w:t>,</w:t>
      </w:r>
      <w:r w:rsidR="00FE0A50">
        <w:t xml:space="preserve">8 erreicht. Aus beiden Matrizen lässt sich hierbei ablesen, dass die falsch klassifizierten Sequenzen </w:t>
      </w:r>
      <w:r w:rsidR="00C612B0">
        <w:t>beider</w:t>
      </w:r>
      <w:r w:rsidR="00FE0A50">
        <w:t xml:space="preserve"> Klassen</w:t>
      </w:r>
      <w:r w:rsidR="00A13A70">
        <w:t>,</w:t>
      </w:r>
      <w:r w:rsidR="00FE0A50">
        <w:t xml:space="preserve"> wie auch schon zuvor</w:t>
      </w:r>
      <w:r w:rsidR="00A13A70">
        <w:t>,</w:t>
      </w:r>
      <w:r w:rsidR="00FE0A50">
        <w:t xml:space="preserve"> vor allem der jeweils anderen Klasse zugeordnet werden.</w:t>
      </w:r>
    </w:p>
    <w:p w14:paraId="2234248F" w14:textId="48490173" w:rsidR="00C75157" w:rsidRDefault="00C612B0" w:rsidP="006E4C6E">
      <w:pPr>
        <w:pStyle w:val="AbbMitRahmen"/>
      </w:pPr>
      <w:r>
        <w:rPr>
          <w:noProof/>
        </w:rPr>
        <w:drawing>
          <wp:inline distT="0" distB="0" distL="0" distR="0" wp14:anchorId="3D1ABCD9" wp14:editId="695001E9">
            <wp:extent cx="5691600" cy="2664000"/>
            <wp:effectExtent l="0" t="0" r="4445" b="317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5281"/>
                    <a:stretch/>
                  </pic:blipFill>
                  <pic:spPr bwMode="auto">
                    <a:xfrm>
                      <a:off x="0" y="0"/>
                      <a:ext cx="5691600" cy="2664000"/>
                    </a:xfrm>
                    <a:prstGeom prst="rect">
                      <a:avLst/>
                    </a:prstGeom>
                    <a:noFill/>
                    <a:ln>
                      <a:noFill/>
                    </a:ln>
                    <a:extLst>
                      <a:ext uri="{53640926-AAD7-44D8-BBD7-CCE9431645EC}">
                        <a14:shadowObscured xmlns:a14="http://schemas.microsoft.com/office/drawing/2010/main"/>
                      </a:ext>
                    </a:extLst>
                  </pic:spPr>
                </pic:pic>
              </a:graphicData>
            </a:graphic>
          </wp:inline>
        </w:drawing>
      </w:r>
    </w:p>
    <w:p w14:paraId="3EEFE8E4" w14:textId="1573CEC1" w:rsidR="004831A3" w:rsidRDefault="006E4C6E" w:rsidP="006E4C6E">
      <w:pPr>
        <w:pStyle w:val="Beschriftung"/>
      </w:pPr>
      <w:bookmarkStart w:id="158" w:name="_Toc143696941"/>
      <w:bookmarkStart w:id="159" w:name="_Toc144726591"/>
      <w:r>
        <w:t xml:space="preserve">Abb. </w:t>
      </w:r>
      <w:fldSimple w:instr=" SEQ Abb. \* ARABIC ">
        <w:r w:rsidR="008514D7">
          <w:rPr>
            <w:noProof/>
          </w:rPr>
          <w:t>28</w:t>
        </w:r>
      </w:fldSimple>
      <w:r>
        <w:t>:</w:t>
      </w:r>
      <w:r>
        <w:tab/>
      </w:r>
      <w:r w:rsidR="003D3C19">
        <w:t>Konfusionsmatrizen</w:t>
      </w:r>
      <w:r w:rsidR="004831A3">
        <w:t xml:space="preserve"> de</w:t>
      </w:r>
      <w:r w:rsidR="00653A48">
        <w:t>r</w:t>
      </w:r>
      <w:r w:rsidR="004831A3">
        <w:t xml:space="preserve"> RNNs für eine Sequenzlänge von </w:t>
      </w:r>
      <w:r w:rsidR="00C26057">
        <w:t>einer Minute</w:t>
      </w:r>
      <w:bookmarkEnd w:id="158"/>
      <w:bookmarkEnd w:id="159"/>
    </w:p>
    <w:p w14:paraId="340BE8A1" w14:textId="77777777" w:rsidR="004831A3" w:rsidRDefault="004831A3" w:rsidP="004831A3"/>
    <w:p w14:paraId="31546A1F" w14:textId="08D33EAB" w:rsidR="00282D3E" w:rsidRDefault="00466B3B" w:rsidP="004831A3">
      <w:r>
        <w:t>Insgesamt</w:t>
      </w:r>
      <w:r w:rsidR="00BC5A1B">
        <w:t xml:space="preserve"> erreicht das</w:t>
      </w:r>
      <w:r w:rsidR="005E303D">
        <w:t xml:space="preserve"> </w:t>
      </w:r>
      <w:r w:rsidR="00BC5A1B">
        <w:t>auf den Roh</w:t>
      </w:r>
      <w:r w:rsidR="002951B6">
        <w:t>sequenzen</w:t>
      </w:r>
      <w:r w:rsidR="00BC5A1B">
        <w:t xml:space="preserve"> basierende Modell bei </w:t>
      </w:r>
      <w:r w:rsidR="00114419">
        <w:t xml:space="preserve">einer Sequenzlänge von einer Minute eine </w:t>
      </w:r>
      <w:r w:rsidR="00B538BF">
        <w:t>Genauigkeit</w:t>
      </w:r>
      <w:r w:rsidR="00114419">
        <w:t xml:space="preserve"> von </w:t>
      </w:r>
      <w:r w:rsidR="006A67EA">
        <w:t>0,</w:t>
      </w:r>
      <w:r w:rsidR="00114419">
        <w:t>8092 und einen F1-Score von</w:t>
      </w:r>
      <w:r w:rsidR="006A67EA">
        <w:t xml:space="preserve"> 0,</w:t>
      </w:r>
      <w:r w:rsidR="00114419">
        <w:t>8188. Erfolgt eine Vorverarbeitung mit Map</w:t>
      </w:r>
      <w:r w:rsidR="00EF04F3">
        <w:t>-</w:t>
      </w:r>
      <w:r w:rsidR="00114419">
        <w:t xml:space="preserve">Matching erreicht das Modell </w:t>
      </w:r>
      <w:r w:rsidR="00282D3E">
        <w:t xml:space="preserve">mit einer </w:t>
      </w:r>
      <w:r w:rsidR="00B538BF">
        <w:t xml:space="preserve">Genauigkeit </w:t>
      </w:r>
      <w:r w:rsidR="00114419">
        <w:t xml:space="preserve">von </w:t>
      </w:r>
      <w:r w:rsidR="006A67EA">
        <w:t>0,</w:t>
      </w:r>
      <w:r w:rsidR="00114419">
        <w:t xml:space="preserve">8224 und einen F1-Score von </w:t>
      </w:r>
      <w:r w:rsidR="006A67EA">
        <w:t>0,</w:t>
      </w:r>
      <w:r w:rsidR="00114419">
        <w:t>8259</w:t>
      </w:r>
      <w:r w:rsidR="00C612B0">
        <w:t xml:space="preserve"> trotz der geringeren Ausgewogenheit</w:t>
      </w:r>
      <w:r w:rsidR="00282D3E">
        <w:t xml:space="preserve"> eine etwas bessere Gesamtbewertung</w:t>
      </w:r>
      <w:r w:rsidR="00114419">
        <w:t xml:space="preserve">. </w:t>
      </w:r>
      <w:r w:rsidR="001C5B41" w:rsidRPr="00C876A4">
        <w:t xml:space="preserve">Damit </w:t>
      </w:r>
      <w:r w:rsidR="00C612B0">
        <w:t>weisen</w:t>
      </w:r>
      <w:r w:rsidR="00282D3E" w:rsidRPr="00C876A4">
        <w:t xml:space="preserve"> beide </w:t>
      </w:r>
      <w:r w:rsidR="008D3B22">
        <w:t xml:space="preserve">Modelle </w:t>
      </w:r>
      <w:r w:rsidR="00282D3E" w:rsidRPr="00C876A4">
        <w:t>eine</w:t>
      </w:r>
      <w:r w:rsidR="00C612B0">
        <w:t xml:space="preserve"> deutliche</w:t>
      </w:r>
      <w:r w:rsidR="00282D3E" w:rsidRPr="00C876A4">
        <w:t xml:space="preserve"> bessere Klassifikations</w:t>
      </w:r>
      <w:r w:rsidR="00B9573F">
        <w:t>qualität</w:t>
      </w:r>
      <w:r w:rsidR="00282D3E" w:rsidRPr="00C876A4">
        <w:t xml:space="preserve"> </w:t>
      </w:r>
      <w:r w:rsidR="00C612B0">
        <w:t xml:space="preserve">auf </w:t>
      </w:r>
      <w:r w:rsidR="00282D3E" w:rsidRPr="00C876A4">
        <w:t>als</w:t>
      </w:r>
      <w:r w:rsidR="00B9573F">
        <w:t xml:space="preserve"> der</w:t>
      </w:r>
      <w:r w:rsidR="001C5B41" w:rsidRPr="00C876A4">
        <w:t xml:space="preserve"> Random-Forest-Klassifikator. </w:t>
      </w:r>
      <w:r w:rsidR="00C876A4" w:rsidRPr="00C876A4">
        <w:t xml:space="preserve">Der sequenzielle </w:t>
      </w:r>
      <w:r w:rsidR="00915B52">
        <w:t>Klassifikationsa</w:t>
      </w:r>
      <w:r w:rsidR="00C876A4" w:rsidRPr="00C876A4">
        <w:t>nsatz schlägt somit den naiven Ansatz bereits bei einer Sequenzlänge von einer Minute</w:t>
      </w:r>
      <w:r w:rsidR="00915B52">
        <w:t xml:space="preserve">. Dies verdeutlicht die Stärke von RNNs bei der Klassifikation von </w:t>
      </w:r>
      <w:r w:rsidR="00C612B0">
        <w:t>sequenziellen Daten.</w:t>
      </w:r>
      <w:r w:rsidR="00915B52">
        <w:t xml:space="preserve"> </w:t>
      </w:r>
    </w:p>
    <w:p w14:paraId="7D92D7C0" w14:textId="444FDF28" w:rsidR="005F787E" w:rsidRPr="003E240C" w:rsidRDefault="005F787E" w:rsidP="00A732AC">
      <w:r w:rsidRPr="003E240C">
        <w:t xml:space="preserve">Als Nächstes erfolgt die Betrachtung der in Abb. 29 in analoger Weise </w:t>
      </w:r>
      <w:r w:rsidR="003E240C">
        <w:t xml:space="preserve">dargestellten </w:t>
      </w:r>
      <w:r w:rsidR="00C612B0">
        <w:t>Konfusionsmatrizen</w:t>
      </w:r>
      <w:r w:rsidRPr="003E240C">
        <w:t xml:space="preserve"> für die</w:t>
      </w:r>
      <w:r w:rsidR="003E240C">
        <w:t xml:space="preserve"> Modelle</w:t>
      </w:r>
      <w:r w:rsidR="00C612B0">
        <w:t>, welche</w:t>
      </w:r>
      <w:r w:rsidR="003E240C">
        <w:t xml:space="preserve"> auf den</w:t>
      </w:r>
      <w:r w:rsidRPr="003E240C">
        <w:t xml:space="preserve"> Datensätze mit einer Sequenzlänge von zwei Minuten (60 Datenpunkte)</w:t>
      </w:r>
      <w:r w:rsidR="00C612B0">
        <w:t xml:space="preserve"> basieren</w:t>
      </w:r>
      <w:r w:rsidRPr="003E240C">
        <w:t xml:space="preserve">. </w:t>
      </w:r>
      <w:r w:rsidR="007D1E42">
        <w:t xml:space="preserve">Diese </w:t>
      </w:r>
      <w:r w:rsidR="008D3B22">
        <w:t>stützen sich</w:t>
      </w:r>
      <w:r w:rsidR="007D1E42">
        <w:t xml:space="preserve"> auf einer Vorhersage von jeweils 21</w:t>
      </w:r>
      <w:r w:rsidR="00F53EA3">
        <w:t>8</w:t>
      </w:r>
      <w:r w:rsidR="007D1E42">
        <w:t xml:space="preserve"> Testsequenzen. </w:t>
      </w:r>
      <w:r w:rsidR="003D3C19">
        <w:t>Hier</w:t>
      </w:r>
      <w:r w:rsidR="0002745B">
        <w:t xml:space="preserve"> erreichen beide Modelle</w:t>
      </w:r>
      <w:r w:rsidR="003D3C19">
        <w:t xml:space="preserve"> erstmals</w:t>
      </w:r>
      <w:r w:rsidR="0002745B">
        <w:t xml:space="preserve"> eine perfekte Sensitivität </w:t>
      </w:r>
      <w:r w:rsidR="00690064">
        <w:t>von 1</w:t>
      </w:r>
      <w:r w:rsidR="003D3C19">
        <w:t>,</w:t>
      </w:r>
      <w:r w:rsidR="00690064">
        <w:t xml:space="preserve">0 </w:t>
      </w:r>
      <w:r w:rsidR="0002745B">
        <w:t xml:space="preserve">bei der </w:t>
      </w:r>
      <w:r w:rsidR="00690064">
        <w:t>Klassifikation</w:t>
      </w:r>
      <w:r w:rsidR="0002745B">
        <w:t xml:space="preserve"> </w:t>
      </w:r>
      <w:r w:rsidR="00690064">
        <w:t xml:space="preserve">von Fußgängern. Für die Klasse </w:t>
      </w:r>
      <w:r w:rsidR="00690064" w:rsidRPr="008849A2">
        <w:rPr>
          <w:i/>
          <w:iCs/>
        </w:rPr>
        <w:t>Fahrrad</w:t>
      </w:r>
      <w:r w:rsidR="00690064">
        <w:t xml:space="preserve"> </w:t>
      </w:r>
      <w:r w:rsidR="003D3C19">
        <w:t>berechnet sich aus der</w:t>
      </w:r>
      <w:r w:rsidR="00690064">
        <w:t xml:space="preserve"> linke</w:t>
      </w:r>
      <w:r w:rsidR="003D3C19">
        <w:t>n</w:t>
      </w:r>
      <w:r w:rsidR="00690064">
        <w:t xml:space="preserve"> Matrix eine sehr gute Sensitivität von 0</w:t>
      </w:r>
      <w:r w:rsidR="003D3C19">
        <w:t>,</w:t>
      </w:r>
      <w:r w:rsidR="00690064">
        <w:t>95, welche jedoch nochmal deutlich durch den Sensitivitätswert von 0</w:t>
      </w:r>
      <w:r w:rsidR="003D3C19">
        <w:t>,</w:t>
      </w:r>
      <w:r w:rsidR="00690064">
        <w:t xml:space="preserve">98, </w:t>
      </w:r>
      <w:r w:rsidR="00A13A70">
        <w:t>der</w:t>
      </w:r>
      <w:r w:rsidR="00690064">
        <w:t xml:space="preserve"> </w:t>
      </w:r>
      <w:r w:rsidR="003D3C19">
        <w:t xml:space="preserve">sich </w:t>
      </w:r>
      <w:r w:rsidR="00690064">
        <w:t xml:space="preserve">rechts für diese Klasse </w:t>
      </w:r>
      <w:r w:rsidR="003D3C19">
        <w:t>ergibt</w:t>
      </w:r>
      <w:r w:rsidR="00690064">
        <w:t xml:space="preserve">, </w:t>
      </w:r>
      <w:r w:rsidR="00A35BF7">
        <w:t>geschlagen wird.</w:t>
      </w:r>
      <w:r w:rsidR="007D1E42">
        <w:t xml:space="preserve"> Für die</w:t>
      </w:r>
      <w:r w:rsidR="00843631">
        <w:t xml:space="preserve"> Unterscheidung der</w:t>
      </w:r>
      <w:r w:rsidR="007D1E42">
        <w:t xml:space="preserve"> Klasse</w:t>
      </w:r>
      <w:r w:rsidR="00843631">
        <w:t>n</w:t>
      </w:r>
      <w:r w:rsidR="007D1E42">
        <w:t xml:space="preserve"> </w:t>
      </w:r>
      <w:r w:rsidR="007D1E42" w:rsidRPr="00843631">
        <w:rPr>
          <w:i/>
          <w:iCs/>
        </w:rPr>
        <w:t>Motorrad</w:t>
      </w:r>
      <w:r w:rsidR="007D1E42">
        <w:t xml:space="preserve"> und </w:t>
      </w:r>
      <w:r w:rsidR="007D1E42" w:rsidRPr="00843631">
        <w:rPr>
          <w:i/>
          <w:iCs/>
        </w:rPr>
        <w:t>Auto</w:t>
      </w:r>
      <w:r w:rsidR="007D1E42">
        <w:t xml:space="preserve"> </w:t>
      </w:r>
      <w:r w:rsidR="00843631">
        <w:t xml:space="preserve">verzeichnet insbesondere das Modell auf Basis der Rohdaten </w:t>
      </w:r>
      <w:r w:rsidR="00843631">
        <w:lastRenderedPageBreak/>
        <w:t>eine deutliche Verbesserung. Dieses erreicht für Motorräder eine</w:t>
      </w:r>
      <w:r w:rsidR="00BD6FF1">
        <w:t xml:space="preserve"> gute</w:t>
      </w:r>
      <w:r w:rsidR="00843631">
        <w:t xml:space="preserve"> Sensitivität von 0</w:t>
      </w:r>
      <w:r w:rsidR="003D3C19">
        <w:t>,</w:t>
      </w:r>
      <w:r w:rsidR="00843631">
        <w:t>72 und für Autos eine</w:t>
      </w:r>
      <w:r w:rsidR="00BD6FF1">
        <w:t xml:space="preserve"> sehr gute</w:t>
      </w:r>
      <w:r w:rsidR="00843631">
        <w:t xml:space="preserve"> Sensitivität von 0</w:t>
      </w:r>
      <w:r w:rsidR="003D3C19">
        <w:t>,</w:t>
      </w:r>
      <w:r w:rsidR="00843631">
        <w:t xml:space="preserve">85. </w:t>
      </w:r>
      <w:r w:rsidR="00265E71">
        <w:t>Die Vorverarbeitung mit Map</w:t>
      </w:r>
      <w:r w:rsidR="00EF04F3">
        <w:t>-</w:t>
      </w:r>
      <w:r w:rsidR="00265E71">
        <w:t>Matching führt auf der anderen Seite zwar</w:t>
      </w:r>
      <w:r w:rsidR="00843631">
        <w:t xml:space="preserve"> </w:t>
      </w:r>
      <w:r w:rsidR="00265E71">
        <w:t>zu einer höheren Sensitivität von 0</w:t>
      </w:r>
      <w:r w:rsidR="003D3C19">
        <w:t>,</w:t>
      </w:r>
      <w:r w:rsidR="00265E71">
        <w:t xml:space="preserve">83 für Motorräder, dafür jedoch zur bisher schlechtesten verzeichneten Sensitivität für die Klasse </w:t>
      </w:r>
      <w:r w:rsidR="00265E71" w:rsidRPr="00265E71">
        <w:rPr>
          <w:i/>
          <w:iCs/>
        </w:rPr>
        <w:t>Auto</w:t>
      </w:r>
      <w:r w:rsidR="00265E71">
        <w:t>, welche bei nur 0,59 liegt.</w:t>
      </w:r>
      <w:r w:rsidR="00A732AC">
        <w:t xml:space="preserve"> Die falsch klassifizierten Sequenzen dieser beiden Klassen werden auch hier in beiden Fällen vor allem der jeweils anderen Klasse zugeordnet. Ein</w:t>
      </w:r>
      <w:r w:rsidR="003D3C19">
        <w:t>e nicht irrelevante Menge der</w:t>
      </w:r>
      <w:r w:rsidR="00A732AC">
        <w:t xml:space="preserve"> Sequenzen der Klasse </w:t>
      </w:r>
      <w:r w:rsidR="00A732AC" w:rsidRPr="003D3C19">
        <w:rPr>
          <w:i/>
          <w:iCs/>
        </w:rPr>
        <w:t>Auto</w:t>
      </w:r>
      <w:r w:rsidR="00A732AC">
        <w:t xml:space="preserve"> werden jedoch auch als </w:t>
      </w:r>
      <w:r w:rsidR="00A732AC" w:rsidRPr="003D3C19">
        <w:t>Fahrr</w:t>
      </w:r>
      <w:r w:rsidR="003D3C19">
        <w:t>ä</w:t>
      </w:r>
      <w:r w:rsidR="00A732AC" w:rsidRPr="003D3C19">
        <w:t>d</w:t>
      </w:r>
      <w:r w:rsidR="003D3C19">
        <w:t>er</w:t>
      </w:r>
      <w:r w:rsidR="00A732AC">
        <w:t xml:space="preserve"> klassifiziert. </w:t>
      </w:r>
    </w:p>
    <w:p w14:paraId="08F9BF83" w14:textId="71AE4729" w:rsidR="00D3624B" w:rsidRDefault="003D3C19" w:rsidP="00D3624B">
      <w:pPr>
        <w:pStyle w:val="AbbMitRahmen"/>
        <w:keepNext/>
      </w:pPr>
      <w:r>
        <w:rPr>
          <w:noProof/>
        </w:rPr>
        <w:drawing>
          <wp:inline distT="0" distB="0" distL="0" distR="0" wp14:anchorId="19434DAB" wp14:editId="3969B126">
            <wp:extent cx="5745600" cy="2664000"/>
            <wp:effectExtent l="0" t="0" r="7620" b="317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950"/>
                    <a:stretch/>
                  </pic:blipFill>
                  <pic:spPr bwMode="auto">
                    <a:xfrm>
                      <a:off x="0" y="0"/>
                      <a:ext cx="5745600" cy="2664000"/>
                    </a:xfrm>
                    <a:prstGeom prst="rect">
                      <a:avLst/>
                    </a:prstGeom>
                    <a:noFill/>
                    <a:ln>
                      <a:noFill/>
                    </a:ln>
                    <a:extLst>
                      <a:ext uri="{53640926-AAD7-44D8-BBD7-CCE9431645EC}">
                        <a14:shadowObscured xmlns:a14="http://schemas.microsoft.com/office/drawing/2010/main"/>
                      </a:ext>
                    </a:extLst>
                  </pic:spPr>
                </pic:pic>
              </a:graphicData>
            </a:graphic>
          </wp:inline>
        </w:drawing>
      </w:r>
    </w:p>
    <w:p w14:paraId="1CC65979" w14:textId="46E44634" w:rsidR="00D3624B" w:rsidRDefault="006E4C6E" w:rsidP="006E4C6E">
      <w:pPr>
        <w:pStyle w:val="Beschriftung"/>
      </w:pPr>
      <w:bookmarkStart w:id="160" w:name="_Toc143696942"/>
      <w:bookmarkStart w:id="161" w:name="_Toc144726592"/>
      <w:r>
        <w:t xml:space="preserve">Abb. </w:t>
      </w:r>
      <w:fldSimple w:instr=" SEQ Abb. \* ARABIC ">
        <w:r w:rsidR="008514D7">
          <w:rPr>
            <w:noProof/>
          </w:rPr>
          <w:t>29</w:t>
        </w:r>
      </w:fldSimple>
      <w:r>
        <w:t>:</w:t>
      </w:r>
      <w:r>
        <w:tab/>
      </w:r>
      <w:r w:rsidR="003D3C19">
        <w:t xml:space="preserve">Konfusionsmatrizen </w:t>
      </w:r>
      <w:r w:rsidR="00D3624B">
        <w:t>de</w:t>
      </w:r>
      <w:r w:rsidR="00653A48">
        <w:t>r</w:t>
      </w:r>
      <w:r w:rsidR="00D3624B">
        <w:t xml:space="preserve"> RNNs für eine Sequenzlänge von </w:t>
      </w:r>
      <w:r w:rsidR="00C26057">
        <w:t>zwei Minuten</w:t>
      </w:r>
      <w:bookmarkEnd w:id="160"/>
      <w:bookmarkEnd w:id="161"/>
    </w:p>
    <w:p w14:paraId="50CE5D09" w14:textId="77777777" w:rsidR="004831A3" w:rsidRDefault="004831A3" w:rsidP="004831A3"/>
    <w:p w14:paraId="67D169D9" w14:textId="4DD3C2FB" w:rsidR="00C26057" w:rsidRDefault="002951B6" w:rsidP="008D3B22">
      <w:r>
        <w:t xml:space="preserve">Insgesamt erreicht das auf den Rohsequenzen basierende Modell bei einer Sequenzlänge von zwei Minuten eine </w:t>
      </w:r>
      <w:r w:rsidR="00B538BF">
        <w:t xml:space="preserve">Genauigkeit </w:t>
      </w:r>
      <w:r w:rsidR="00C26057">
        <w:t xml:space="preserve">von </w:t>
      </w:r>
      <w:r w:rsidR="006A67EA">
        <w:t>0,</w:t>
      </w:r>
      <w:r w:rsidR="00AE2C88" w:rsidRPr="00AE2C88">
        <w:t>8761</w:t>
      </w:r>
      <w:r w:rsidR="00C26057">
        <w:t xml:space="preserve"> und einen F1-Score von </w:t>
      </w:r>
      <w:r w:rsidR="006A67EA">
        <w:t>0,</w:t>
      </w:r>
      <w:r w:rsidR="00AE2C88" w:rsidRPr="00AE2C88">
        <w:t>8803</w:t>
      </w:r>
      <w:r>
        <w:t xml:space="preserve">. Durch die Verdopplung der Sequenzlänge konnte sich die Klassifikationsqualität </w:t>
      </w:r>
      <w:r w:rsidR="00B9573F">
        <w:t xml:space="preserve">also nochmal deutlich steigern. </w:t>
      </w:r>
      <w:r w:rsidR="00C26057">
        <w:t>Erfolgt eine Vorverarbeitung mit Map</w:t>
      </w:r>
      <w:r w:rsidR="00EF04F3">
        <w:t>-</w:t>
      </w:r>
      <w:r w:rsidR="00C26057">
        <w:t>Matching</w:t>
      </w:r>
      <w:r w:rsidR="008D3B22">
        <w:t xml:space="preserve"> wird </w:t>
      </w:r>
      <w:r w:rsidR="008D3B22">
        <w:rPr>
          <w:rFonts w:ascii="Arial" w:hAnsi="Arial"/>
          <w:color w:val="202122"/>
          <w:sz w:val="21"/>
          <w:szCs w:val="21"/>
          <w:shd w:val="clear" w:color="auto" w:fill="FFFFFF"/>
        </w:rPr>
        <w:t xml:space="preserve">– </w:t>
      </w:r>
      <w:r w:rsidR="008D3B22">
        <w:t xml:space="preserve">vermutlich auf Grund der schlechten Sensitivität für die Klasse Auto </w:t>
      </w:r>
      <w:r w:rsidR="008D3B22">
        <w:rPr>
          <w:rFonts w:ascii="Arial" w:hAnsi="Arial"/>
          <w:color w:val="202122"/>
          <w:sz w:val="21"/>
          <w:szCs w:val="21"/>
          <w:shd w:val="clear" w:color="auto" w:fill="FFFFFF"/>
        </w:rPr>
        <w:t>–</w:t>
      </w:r>
      <w:r w:rsidR="008D3B22">
        <w:t xml:space="preserve"> jedoch nur eine </w:t>
      </w:r>
      <w:r w:rsidR="00B538BF">
        <w:t xml:space="preserve">Genauigkeit </w:t>
      </w:r>
      <w:r w:rsidR="00C26057">
        <w:t xml:space="preserve">von </w:t>
      </w:r>
      <w:r w:rsidR="006A67EA">
        <w:t>0,</w:t>
      </w:r>
      <w:r w:rsidR="00C26057">
        <w:t>82</w:t>
      </w:r>
      <w:r w:rsidR="00AE2C88">
        <w:t>57</w:t>
      </w:r>
      <w:r w:rsidR="00C26057">
        <w:t xml:space="preserve"> und ein</w:t>
      </w:r>
      <w:r w:rsidR="008D3B22">
        <w:t xml:space="preserve"> </w:t>
      </w:r>
      <w:r w:rsidR="00C26057">
        <w:t xml:space="preserve">F1-Score von </w:t>
      </w:r>
      <w:r w:rsidR="006A67EA">
        <w:t>0,</w:t>
      </w:r>
      <w:r w:rsidR="00C26057">
        <w:t>8</w:t>
      </w:r>
      <w:r w:rsidR="00AE2C88">
        <w:t>3</w:t>
      </w:r>
      <w:r w:rsidR="00C26057">
        <w:t>5</w:t>
      </w:r>
      <w:r w:rsidR="00AE2C88">
        <w:t>1</w:t>
      </w:r>
      <w:r w:rsidR="008D3B22">
        <w:t xml:space="preserve"> erreicht</w:t>
      </w:r>
      <w:r w:rsidR="00C26057" w:rsidRPr="00B9573F">
        <w:t>.</w:t>
      </w:r>
      <w:r w:rsidR="00FE13F7" w:rsidRPr="00B9573F">
        <w:t xml:space="preserve"> </w:t>
      </w:r>
      <w:r w:rsidR="00B9573F" w:rsidRPr="00B9573F">
        <w:t xml:space="preserve">Damit kann </w:t>
      </w:r>
      <w:r w:rsidR="008D3B22">
        <w:t>in</w:t>
      </w:r>
      <w:r w:rsidR="003D3C19">
        <w:t xml:space="preserve"> Bezug auf die</w:t>
      </w:r>
      <w:r w:rsidR="008D3B22">
        <w:t xml:space="preserve"> Gesamtbewertung </w:t>
      </w:r>
      <w:r w:rsidR="00B9573F" w:rsidRPr="00B9573F">
        <w:t xml:space="preserve">zwar trotzdem ein Leistungszuwachs verzeichnet werden, dieser fällt </w:t>
      </w:r>
      <w:r w:rsidR="007C0B39">
        <w:t>aber</w:t>
      </w:r>
      <w:r w:rsidR="00B9573F" w:rsidRPr="00B9573F">
        <w:t xml:space="preserve"> deutlich geringer aus als zu erwarten wäre</w:t>
      </w:r>
      <w:r w:rsidR="007C0B39">
        <w:t>. Eine mögliche Ursache hierfür könnten Zufallseffekte beim Training de</w:t>
      </w:r>
      <w:r w:rsidR="00C01133">
        <w:t>s</w:t>
      </w:r>
      <w:r w:rsidR="007C0B39">
        <w:t xml:space="preserve"> RNNs sein, was sich jedoch nur schwer überprüfen lässt.</w:t>
      </w:r>
    </w:p>
    <w:p w14:paraId="3D33EDD9" w14:textId="6D53C881" w:rsidR="008660B1" w:rsidRDefault="00E20D23" w:rsidP="004831A3">
      <w:r>
        <w:t xml:space="preserve">Abb. 30 zeigt abschließend die Sensitivitätsmatrizen der beiden Modelle, die </w:t>
      </w:r>
      <w:r w:rsidR="00086FCB">
        <w:t xml:space="preserve">unter Nutzung der </w:t>
      </w:r>
      <w:r>
        <w:t>Datensätze mit einer Sequenzlänge von vier Minuten</w:t>
      </w:r>
      <w:r w:rsidR="00F26694">
        <w:t xml:space="preserve"> (120 Datenpunkte)</w:t>
      </w:r>
      <w:r>
        <w:t xml:space="preserve"> trainiert wurden</w:t>
      </w:r>
      <w:r w:rsidR="00086FCB">
        <w:t xml:space="preserve"> und auf einer Vorhersage von 9</w:t>
      </w:r>
      <w:r w:rsidR="00F53EA3">
        <w:t>9</w:t>
      </w:r>
      <w:r w:rsidR="00086FCB">
        <w:t xml:space="preserve"> Testsequenzen basieren. </w:t>
      </w:r>
      <w:r w:rsidR="0084704C">
        <w:t xml:space="preserve">Es ist anzumerken, dass die schwindende Größe des Testdatensatzes </w:t>
      </w:r>
      <w:r w:rsidR="00455D64">
        <w:t xml:space="preserve">Zufallseffekte fördert und damit </w:t>
      </w:r>
      <w:r w:rsidR="0084704C">
        <w:t xml:space="preserve">die Aussagekraft der Evaluierung </w:t>
      </w:r>
      <w:r w:rsidR="0084704C">
        <w:lastRenderedPageBreak/>
        <w:t xml:space="preserve">negativ beeinflusst. </w:t>
      </w:r>
      <w:r w:rsidR="006C7EE0">
        <w:t>Nichtsdestotrotz</w:t>
      </w:r>
      <w:r w:rsidR="0084704C">
        <w:t xml:space="preserve"> sollten die Testsequenzen für eine</w:t>
      </w:r>
      <w:r w:rsidR="003D3C19">
        <w:t xml:space="preserve"> grobe</w:t>
      </w:r>
      <w:r w:rsidR="0084704C">
        <w:t xml:space="preserve"> </w:t>
      </w:r>
      <w:r w:rsidR="008660B1">
        <w:t>Einordnung</w:t>
      </w:r>
      <w:r w:rsidR="0084704C">
        <w:t xml:space="preserve"> der beiden Modelle ausreichend sein.</w:t>
      </w:r>
      <w:r w:rsidR="008660B1">
        <w:t xml:space="preserve"> </w:t>
      </w:r>
    </w:p>
    <w:p w14:paraId="75404038" w14:textId="5F2C320E" w:rsidR="004831A3" w:rsidRPr="00D25A77" w:rsidRDefault="00E14B0C" w:rsidP="00B747C4">
      <w:r>
        <w:t>Die</w:t>
      </w:r>
      <w:r w:rsidR="002A2CCB">
        <w:t xml:space="preserve"> Modelle</w:t>
      </w:r>
      <w:r w:rsidR="006C7EE0">
        <w:t xml:space="preserve"> </w:t>
      </w:r>
      <w:r>
        <w:t xml:space="preserve">erzielen </w:t>
      </w:r>
      <w:r w:rsidR="002A2CCB">
        <w:t xml:space="preserve">mit 0,95 die bisher schlechteste errechnete Sensitivität für die Klasse </w:t>
      </w:r>
      <w:r w:rsidR="002A2CCB" w:rsidRPr="009F11EB">
        <w:rPr>
          <w:i/>
          <w:iCs/>
        </w:rPr>
        <w:t>Fußgänger</w:t>
      </w:r>
      <w:r w:rsidR="002A2CCB">
        <w:t xml:space="preserve">. Diese ist jedoch immer noch als sehr gut einzuordnen, insbesondere im Hinblick darauf, dass sie sich </w:t>
      </w:r>
      <w:r>
        <w:t xml:space="preserve">in beiden Fällen aus </w:t>
      </w:r>
      <w:r w:rsidR="002A2CCB">
        <w:t xml:space="preserve">nur einer einzigen Fehlklassifikation ergibt. Links wird die falsch klassifizierte Sequenz hierbei der nächstnäheren Klasse </w:t>
      </w:r>
      <w:r w:rsidR="002A2CCB" w:rsidRPr="002A2CCB">
        <w:rPr>
          <w:i/>
          <w:iCs/>
        </w:rPr>
        <w:t>Fahrrad</w:t>
      </w:r>
      <w:r w:rsidR="002A2CCB">
        <w:t xml:space="preserve"> zugeordnet. Auf der rechten Seite erfolgt trotz der hohen Sequenzlänge interessanterweise eine Zuordnung zur Klasse </w:t>
      </w:r>
      <w:r w:rsidR="002A2CCB" w:rsidRPr="00D25A77">
        <w:rPr>
          <w:i/>
          <w:iCs/>
        </w:rPr>
        <w:t>Auto</w:t>
      </w:r>
      <w:r w:rsidR="002A2CCB">
        <w:t xml:space="preserve">, was sich ggf. auf in den Daten enthaltene Stausituationen zurückführen lässt. Für Fahrräder erreichen beide Modelle erstmalig </w:t>
      </w:r>
      <w:r w:rsidR="001C0BDD">
        <w:t>eine perfekte Sensitivität von 1,0</w:t>
      </w:r>
      <w:r w:rsidR="006C7EE0">
        <w:t xml:space="preserve">. </w:t>
      </w:r>
      <w:r w:rsidR="0092118C">
        <w:t xml:space="preserve">In Bezug auf die Klassen </w:t>
      </w:r>
      <w:r w:rsidR="0092118C" w:rsidRPr="00C412BE">
        <w:rPr>
          <w:i/>
          <w:iCs/>
        </w:rPr>
        <w:t>Motorrad</w:t>
      </w:r>
      <w:r w:rsidR="0092118C">
        <w:t xml:space="preserve"> und </w:t>
      </w:r>
      <w:r w:rsidR="0092118C" w:rsidRPr="00C412BE">
        <w:rPr>
          <w:i/>
          <w:iCs/>
        </w:rPr>
        <w:t>Auto</w:t>
      </w:r>
      <w:r w:rsidR="0092118C">
        <w:t xml:space="preserve"> zeigen beide Modelle im </w:t>
      </w:r>
      <w:r w:rsidR="00B747C4">
        <w:t>Vergleich</w:t>
      </w:r>
      <w:r w:rsidR="0092118C">
        <w:t xml:space="preserve"> mit den anderen betrachteten Modellen </w:t>
      </w:r>
      <w:r w:rsidR="00B747C4">
        <w:t xml:space="preserve">eine </w:t>
      </w:r>
      <w:r w:rsidR="0092118C">
        <w:t>sehr gute Leistung. Links wird für Motorräder eine gute Sensitivität von 0</w:t>
      </w:r>
      <w:r w:rsidR="00B747C4">
        <w:t>,</w:t>
      </w:r>
      <w:r w:rsidR="0092118C">
        <w:t xml:space="preserve">71 und für Autos eine hervorragende Sensitivität von 0,90 erzielt. </w:t>
      </w:r>
      <w:r w:rsidR="001A73D3">
        <w:t xml:space="preserve">Rechts liegen die beiden Sensitivitätswerte mit 0,81 für die Klasse </w:t>
      </w:r>
      <w:r w:rsidR="001A73D3" w:rsidRPr="001A73D3">
        <w:rPr>
          <w:i/>
          <w:iCs/>
        </w:rPr>
        <w:t>Motorrad</w:t>
      </w:r>
      <w:r w:rsidR="001A73D3">
        <w:t xml:space="preserve"> und 0,79 für die Klasse </w:t>
      </w:r>
      <w:r w:rsidR="001A73D3" w:rsidRPr="001A73D3">
        <w:rPr>
          <w:i/>
          <w:iCs/>
        </w:rPr>
        <w:t>Auto</w:t>
      </w:r>
      <w:r w:rsidR="001A73D3">
        <w:t xml:space="preserve"> deutlich näher beieinander, wobei diese auf einem</w:t>
      </w:r>
      <w:r w:rsidR="006E4DE5">
        <w:t xml:space="preserve"> </w:t>
      </w:r>
      <w:r w:rsidR="001A73D3">
        <w:t xml:space="preserve">sehr guten Niveau einzuordnen sind. </w:t>
      </w:r>
    </w:p>
    <w:p w14:paraId="3EB51C9A" w14:textId="2B430734" w:rsidR="00F238D0" w:rsidRPr="00D3624B" w:rsidRDefault="003D3C19" w:rsidP="00F238D0">
      <w:pPr>
        <w:pStyle w:val="AbbMitRahmen"/>
      </w:pPr>
      <w:r>
        <w:rPr>
          <w:noProof/>
        </w:rPr>
        <w:drawing>
          <wp:inline distT="0" distB="0" distL="0" distR="0" wp14:anchorId="2D99D675" wp14:editId="6C2023BF">
            <wp:extent cx="5778000" cy="2664000"/>
            <wp:effectExtent l="0" t="0" r="0" b="317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4653"/>
                    <a:stretch/>
                  </pic:blipFill>
                  <pic:spPr bwMode="auto">
                    <a:xfrm>
                      <a:off x="0" y="0"/>
                      <a:ext cx="5778000" cy="2664000"/>
                    </a:xfrm>
                    <a:prstGeom prst="rect">
                      <a:avLst/>
                    </a:prstGeom>
                    <a:noFill/>
                    <a:ln>
                      <a:noFill/>
                    </a:ln>
                    <a:extLst>
                      <a:ext uri="{53640926-AAD7-44D8-BBD7-CCE9431645EC}">
                        <a14:shadowObscured xmlns:a14="http://schemas.microsoft.com/office/drawing/2010/main"/>
                      </a:ext>
                    </a:extLst>
                  </pic:spPr>
                </pic:pic>
              </a:graphicData>
            </a:graphic>
          </wp:inline>
        </w:drawing>
      </w:r>
    </w:p>
    <w:p w14:paraId="4F97928C" w14:textId="0CB5CA92" w:rsidR="00F238D0" w:rsidRDefault="006E4C6E" w:rsidP="006E4C6E">
      <w:pPr>
        <w:pStyle w:val="Beschriftung"/>
      </w:pPr>
      <w:bookmarkStart w:id="162" w:name="_Toc143696943"/>
      <w:bookmarkStart w:id="163" w:name="_Toc144726593"/>
      <w:r>
        <w:t xml:space="preserve">Abb. </w:t>
      </w:r>
      <w:fldSimple w:instr=" SEQ Abb. \* ARABIC ">
        <w:r w:rsidR="008514D7">
          <w:rPr>
            <w:noProof/>
          </w:rPr>
          <w:t>30</w:t>
        </w:r>
      </w:fldSimple>
      <w:r>
        <w:t>:</w:t>
      </w:r>
      <w:r>
        <w:tab/>
      </w:r>
      <w:r w:rsidR="003D3C19">
        <w:t xml:space="preserve">Konfusionsmatrizen </w:t>
      </w:r>
      <w:r w:rsidR="00F238D0">
        <w:t>de</w:t>
      </w:r>
      <w:r w:rsidR="00653A48">
        <w:t>r</w:t>
      </w:r>
      <w:r w:rsidR="00F238D0">
        <w:t xml:space="preserve"> RNNs für eine Sequenzlänge von </w:t>
      </w:r>
      <w:r w:rsidR="00C26057">
        <w:t>vier Minuten</w:t>
      </w:r>
      <w:bookmarkEnd w:id="162"/>
      <w:bookmarkEnd w:id="163"/>
    </w:p>
    <w:p w14:paraId="2F56F40E" w14:textId="77777777" w:rsidR="004831A3" w:rsidRDefault="004831A3" w:rsidP="004831A3"/>
    <w:p w14:paraId="531999D1" w14:textId="6F01C90B" w:rsidR="00EF4632" w:rsidRDefault="00405F81" w:rsidP="00405F81">
      <w:r>
        <w:t>Die Gesamtbewertung für das auf den Rohsequenzen basierende Modell kann sich hierbei bei einer</w:t>
      </w:r>
      <w:r w:rsidR="00FE13F7">
        <w:t xml:space="preserve"> Sequenzlänge von vier Minuten</w:t>
      </w:r>
      <w:r>
        <w:t xml:space="preserve"> erneut verbessern. Es erreicht eine </w:t>
      </w:r>
      <w:r w:rsidR="00B538BF">
        <w:t xml:space="preserve">Genauigkeit </w:t>
      </w:r>
      <w:r w:rsidR="00FE13F7">
        <w:t xml:space="preserve">von </w:t>
      </w:r>
      <w:r w:rsidR="006A67EA">
        <w:t>0,</w:t>
      </w:r>
      <w:r w:rsidR="00FE13F7" w:rsidRPr="00FE13F7">
        <w:t>8989</w:t>
      </w:r>
      <w:r w:rsidR="00FE13F7">
        <w:t xml:space="preserve"> und einen F1-Score von </w:t>
      </w:r>
      <w:r w:rsidR="006A67EA">
        <w:t>0,</w:t>
      </w:r>
      <w:r w:rsidR="00FE13F7" w:rsidRPr="00FE13F7">
        <w:t>8949</w:t>
      </w:r>
      <w:r w:rsidR="00FE13F7">
        <w:t xml:space="preserve">. </w:t>
      </w:r>
      <w:r w:rsidR="001E6215">
        <w:t>Anders als bei</w:t>
      </w:r>
      <w:r w:rsidR="008660B1">
        <w:t xml:space="preserve"> den</w:t>
      </w:r>
      <w:r w:rsidR="001E6215">
        <w:t xml:space="preserve"> zuvor betrachteten Modell</w:t>
      </w:r>
      <w:r w:rsidR="008660B1">
        <w:t>en</w:t>
      </w:r>
      <w:r w:rsidR="001E6215">
        <w:t xml:space="preserve"> mit einer Sequenzlänge von zwei Minuten erzielt hier insbesondere auch das Modell, welches auf Basis der gematchten Sequenzen trainiert wurde, mit einer </w:t>
      </w:r>
      <w:r w:rsidR="00B538BF">
        <w:t xml:space="preserve">Genauigkeit </w:t>
      </w:r>
      <w:r w:rsidR="001E6215">
        <w:t xml:space="preserve">und einem F1-Score von jeweils 0,8888 eine deutliche Steigerung in der Klassifikationsqualität. </w:t>
      </w:r>
      <w:r w:rsidR="009F11EB">
        <w:t xml:space="preserve">Damit unterliegt </w:t>
      </w:r>
      <w:r w:rsidR="009F11EB">
        <w:lastRenderedPageBreak/>
        <w:t xml:space="preserve">dieses Modell in der Gesamtbewertung zwar knapp, allerdings ist es im Hinblick auf die Ausgewogenheit der Sensitivitäten für die Klassen </w:t>
      </w:r>
      <w:r w:rsidR="009F11EB" w:rsidRPr="009F11EB">
        <w:rPr>
          <w:i/>
          <w:iCs/>
        </w:rPr>
        <w:t>Motorrad</w:t>
      </w:r>
      <w:r w:rsidR="009F11EB">
        <w:t xml:space="preserve"> und </w:t>
      </w:r>
      <w:r w:rsidR="009F11EB" w:rsidRPr="009F11EB">
        <w:rPr>
          <w:i/>
          <w:iCs/>
        </w:rPr>
        <w:t>Auto</w:t>
      </w:r>
      <w:r w:rsidR="009F11EB">
        <w:t xml:space="preserve"> </w:t>
      </w:r>
      <w:r w:rsidR="00FF3067">
        <w:t xml:space="preserve">je nach Präferenz </w:t>
      </w:r>
      <w:r w:rsidR="00A13A70">
        <w:t xml:space="preserve">ggf. </w:t>
      </w:r>
      <w:r w:rsidR="009F11EB">
        <w:t xml:space="preserve">dennoch vorzuziehen. </w:t>
      </w:r>
    </w:p>
    <w:p w14:paraId="410DDA71" w14:textId="3BAD901F" w:rsidR="00410788" w:rsidRDefault="00DF3655" w:rsidP="00410788">
      <w:r>
        <w:t>Zusammenfassend lässt sich aus der Betrachtung der verschiedenen Modelle zur Umsetzung des</w:t>
      </w:r>
      <w:r w:rsidR="009B7B4E">
        <w:t xml:space="preserve"> </w:t>
      </w:r>
      <w:r w:rsidR="00C64FA3">
        <w:t>sequenziellen</w:t>
      </w:r>
      <w:r>
        <w:t xml:space="preserve"> Klassifikationsansatzes eindeutig ableiten, dass</w:t>
      </w:r>
      <w:r w:rsidR="004744E5">
        <w:t xml:space="preserve"> </w:t>
      </w:r>
      <w:r w:rsidR="00C4608F">
        <w:t>die</w:t>
      </w:r>
      <w:r w:rsidR="004744E5">
        <w:t xml:space="preserve"> Erhöhung </w:t>
      </w:r>
      <w:r w:rsidR="00DD3D00">
        <w:t xml:space="preserve">der Sequenzlänge einen stark positiven Einfluss auf die Klassifikationsleistung </w:t>
      </w:r>
      <w:r w:rsidR="00A13A70">
        <w:t>RNNs</w:t>
      </w:r>
      <w:r>
        <w:t xml:space="preserve"> besitzt</w:t>
      </w:r>
      <w:r w:rsidR="00DD3D00">
        <w:t xml:space="preserve">. </w:t>
      </w:r>
      <w:r w:rsidR="00E245C4">
        <w:t>Dass die Unterschiede zwischen den besten</w:t>
      </w:r>
      <w:r w:rsidR="00DD3D00">
        <w:t xml:space="preserve"> </w:t>
      </w:r>
      <w:r w:rsidR="00E245C4">
        <w:t>Modellen mit einer Sequenzlänge von zwei und vier Minuten dabei nur recht gering sind, deutet darauf hin, dass eine Erhöhung</w:t>
      </w:r>
      <w:r w:rsidR="00EE77F3">
        <w:t xml:space="preserve"> der Sequenzlänge über vier Minuten</w:t>
      </w:r>
      <w:r w:rsidR="00E245C4">
        <w:t xml:space="preserve"> keine</w:t>
      </w:r>
      <w:r w:rsidR="00EE77F3">
        <w:t xml:space="preserve"> weiteren</w:t>
      </w:r>
      <w:r w:rsidR="00E245C4">
        <w:t xml:space="preserve"> erheblichen Verbesserungen verspricht</w:t>
      </w:r>
      <w:r>
        <w:t>. Insbesondere deswegen, da die Gedächtnisleistung von RNNs bzw. den darin verwendeten Gedächtniszellen eingeschränkt ist</w:t>
      </w:r>
      <w:r w:rsidR="00BF5A11">
        <w:t xml:space="preserve"> und</w:t>
      </w:r>
      <w:r w:rsidR="00285C42">
        <w:t xml:space="preserve"> im Falle der hier verwendeten LSTM-Zellen</w:t>
      </w:r>
      <w:r w:rsidR="00BF5A11">
        <w:t xml:space="preserve"> von e</w:t>
      </w:r>
      <w:r>
        <w:t>ine</w:t>
      </w:r>
      <w:r w:rsidR="00BF5A11">
        <w:t>r</w:t>
      </w:r>
      <w:r>
        <w:t xml:space="preserve"> Sequenzlänge von vier Minuten (120 Datenpunkten) </w:t>
      </w:r>
      <w:r w:rsidR="00285C42">
        <w:t xml:space="preserve">gut </w:t>
      </w:r>
      <w:r w:rsidR="00BF5A11">
        <w:t>ausgeschöpft werden sollte.</w:t>
      </w:r>
      <w:r w:rsidR="00410788">
        <w:t xml:space="preserve"> Vier Minuten </w:t>
      </w:r>
      <w:r w:rsidR="00A13A70">
        <w:t>sind</w:t>
      </w:r>
      <w:r w:rsidR="00410788">
        <w:t xml:space="preserve"> somit als </w:t>
      </w:r>
      <w:r w:rsidR="00A13A70">
        <w:t>Richtwert</w:t>
      </w:r>
      <w:r w:rsidR="00410788">
        <w:t xml:space="preserve"> für die Sequenzlänge </w:t>
      </w:r>
      <w:r w:rsidR="00A13A70">
        <w:t>zu betrachten</w:t>
      </w:r>
      <w:r w:rsidR="00410788">
        <w:t>. Die Eigenschaft von RNNs</w:t>
      </w:r>
      <w:r w:rsidR="00CA6505">
        <w:t>,</w:t>
      </w:r>
      <w:r w:rsidR="00410788">
        <w:t xml:space="preserve"> </w:t>
      </w:r>
      <w:r w:rsidR="005C143B">
        <w:t>beliebig lange Sequenzen zu verarbeiten, setzt eine solche Sequenzlänge jedoch nicht</w:t>
      </w:r>
      <w:r w:rsidR="00573479">
        <w:t xml:space="preserve"> zwingend</w:t>
      </w:r>
      <w:r w:rsidR="005C143B">
        <w:t xml:space="preserve"> voraus</w:t>
      </w:r>
      <w:r w:rsidR="00573479">
        <w:t xml:space="preserve">. Dies ist besonders nützlich, da </w:t>
      </w:r>
      <w:r w:rsidR="00A13A70">
        <w:t xml:space="preserve">in der Praxis </w:t>
      </w:r>
      <w:r w:rsidR="00410788">
        <w:t xml:space="preserve">somit </w:t>
      </w:r>
      <w:r w:rsidR="00573479">
        <w:t>die Möglichkeit der Klassifikation von anderen Verkehrsteilnehmern</w:t>
      </w:r>
      <w:r w:rsidR="00410788">
        <w:t xml:space="preserve">, </w:t>
      </w:r>
      <w:r w:rsidR="00573479">
        <w:t>unabhängig vom Umfang der zur Verfügung stehenden Daten</w:t>
      </w:r>
      <w:r w:rsidR="00410788">
        <w:t>,</w:t>
      </w:r>
      <w:r w:rsidR="00573479">
        <w:t xml:space="preserve"> </w:t>
      </w:r>
      <w:r w:rsidR="00410788">
        <w:t>besteht</w:t>
      </w:r>
      <w:r w:rsidR="00573479">
        <w:t xml:space="preserve">. </w:t>
      </w:r>
      <w:r w:rsidR="00410788">
        <w:t>Zu beachten ist aber, dass kürzere Sequenzen hierbei mit einer Minderung der Klassifikationsqualität einhergehen, was sich besonders auf die Unterscheidung von motorisierten Fahrzeugen auswirken dürfte.</w:t>
      </w:r>
    </w:p>
    <w:p w14:paraId="770AF41C" w14:textId="1F13DA52" w:rsidR="00FE13F7" w:rsidRDefault="000D723F" w:rsidP="00410788">
      <w:r>
        <w:t xml:space="preserve">Die </w:t>
      </w:r>
      <w:r w:rsidR="00FF3067">
        <w:t>V</w:t>
      </w:r>
      <w:r>
        <w:t>orverarbeitung der Sequenzen mittels Map</w:t>
      </w:r>
      <w:r w:rsidR="00EF04F3">
        <w:t>-</w:t>
      </w:r>
      <w:r>
        <w:t>Matching führte</w:t>
      </w:r>
      <w:r w:rsidR="00682376">
        <w:t xml:space="preserve"> (diskutabel)</w:t>
      </w:r>
      <w:r w:rsidR="00CA6505">
        <w:t xml:space="preserve"> </w:t>
      </w:r>
      <w:r w:rsidR="00387CBC">
        <w:t>bei</w:t>
      </w:r>
      <w:r>
        <w:t xml:space="preserve"> </w:t>
      </w:r>
      <w:r w:rsidR="00155276">
        <w:t>ein</w:t>
      </w:r>
      <w:r w:rsidR="00CA6505">
        <w:t>em</w:t>
      </w:r>
      <w:r w:rsidR="00155276">
        <w:t xml:space="preserve"> bis zwei</w:t>
      </w:r>
      <w:r>
        <w:t xml:space="preserve"> der</w:t>
      </w:r>
      <w:r w:rsidR="00155276">
        <w:t xml:space="preserve"> drei</w:t>
      </w:r>
      <w:r>
        <w:t xml:space="preserve"> betrachteten </w:t>
      </w:r>
      <w:r w:rsidR="00387CBC">
        <w:t>Sequenzlängen</w:t>
      </w:r>
      <w:r>
        <w:t xml:space="preserve"> zu einer</w:t>
      </w:r>
      <w:r w:rsidR="00155276">
        <w:t xml:space="preserve"> sichtbaren</w:t>
      </w:r>
      <w:r>
        <w:t xml:space="preserve"> Verbesserung der Klassifikationsqualität. Allerdings erscheint diese Verbesserung</w:t>
      </w:r>
      <w:r w:rsidR="00CA6505">
        <w:t xml:space="preserve"> insbesondere</w:t>
      </w:r>
      <w:r w:rsidR="00387CBC">
        <w:t xml:space="preserve"> im Hinblick auf den starken Leistungsabfall bei einer Sequenzlänge von zwei Minuten</w:t>
      </w:r>
      <w:r w:rsidR="00F60AB8">
        <w:t xml:space="preserve"> als sehr</w:t>
      </w:r>
      <w:r>
        <w:t xml:space="preserve"> </w:t>
      </w:r>
      <w:r w:rsidR="00F60AB8">
        <w:t xml:space="preserve">inkonsistent und möglicherweise von Zufallseffekten beeinflusst. </w:t>
      </w:r>
      <w:r w:rsidR="00155276">
        <w:t>Die Rohsequenzen erweisen sich trotz der festgestellten Fehlerbelastung als völlig hinreichend, wodurch der Mehraufwand, der mit dem Map</w:t>
      </w:r>
      <w:r w:rsidR="00EF04F3">
        <w:t>-</w:t>
      </w:r>
      <w:r w:rsidR="00155276">
        <w:t xml:space="preserve">Matching </w:t>
      </w:r>
      <w:r w:rsidR="00041B7D">
        <w:t xml:space="preserve">der Sequenzen </w:t>
      </w:r>
      <w:r w:rsidR="00155276">
        <w:t xml:space="preserve">einhergeht, </w:t>
      </w:r>
      <w:r w:rsidR="00041B7D">
        <w:t>im Allgemeinen nicht zu rechtfertigen ist</w:t>
      </w:r>
      <w:r w:rsidR="00155276">
        <w:t>. Dies gilt zumindest dann, wenn</w:t>
      </w:r>
      <w:r w:rsidR="0005784C">
        <w:t xml:space="preserve"> </w:t>
      </w:r>
      <w:r w:rsidR="00155276">
        <w:t>von einer</w:t>
      </w:r>
      <w:r w:rsidR="00B36550">
        <w:t xml:space="preserve"> in der Gesamtheit</w:t>
      </w:r>
      <w:r w:rsidR="00155276">
        <w:t xml:space="preserve"> guten Genauigkeit der</w:t>
      </w:r>
      <w:r w:rsidR="00FF3067">
        <w:t xml:space="preserve"> zugrundeliegenden</w:t>
      </w:r>
      <w:r w:rsidR="00155276">
        <w:t xml:space="preserve"> GNSS-</w:t>
      </w:r>
      <w:r w:rsidR="0005784C">
        <w:t>Sequenzen</w:t>
      </w:r>
      <w:r w:rsidR="000530AF">
        <w:t xml:space="preserve"> </w:t>
      </w:r>
      <w:r w:rsidR="00FF3067">
        <w:t xml:space="preserve">– </w:t>
      </w:r>
      <w:r w:rsidR="000530AF">
        <w:t xml:space="preserve">wie </w:t>
      </w:r>
      <w:r w:rsidR="00FF3067">
        <w:t xml:space="preserve">sie </w:t>
      </w:r>
      <w:r w:rsidR="000530AF">
        <w:t>hier gegeben</w:t>
      </w:r>
      <w:r w:rsidR="00FF3067">
        <w:t xml:space="preserve"> war –</w:t>
      </w:r>
      <w:r w:rsidR="00155276">
        <w:t xml:space="preserve"> ausgegangen werden kann. </w:t>
      </w:r>
      <w:r w:rsidR="00996B0E">
        <w:t xml:space="preserve">Ist jedoch mit stärkerem Rauschen in den GNSS-Sequenzen zu rechnen, so soll an dieser Stelle </w:t>
      </w:r>
      <w:r w:rsidR="000530AF">
        <w:t xml:space="preserve">erneut </w:t>
      </w:r>
      <w:r w:rsidR="00996B0E">
        <w:t xml:space="preserve">hervorgehoben werden, dass </w:t>
      </w:r>
      <w:r w:rsidR="000530AF">
        <w:t>der subjektive Eindruck entstanden ist, dass das Map</w:t>
      </w:r>
      <w:r w:rsidR="00EF04F3">
        <w:t>-</w:t>
      </w:r>
      <w:r w:rsidR="000530AF">
        <w:t>Matching</w:t>
      </w:r>
      <w:r w:rsidR="008468D2">
        <w:t xml:space="preserve"> auf stark fehlerbelastete Sequenzen</w:t>
      </w:r>
      <w:r w:rsidR="000530AF">
        <w:t xml:space="preserve"> einen korrigierenden Einfluss besitzt, der sich positiv auf die</w:t>
      </w:r>
      <w:r w:rsidR="00285C42">
        <w:t xml:space="preserve"> </w:t>
      </w:r>
      <w:r w:rsidR="000530AF">
        <w:t xml:space="preserve">Klassifikation </w:t>
      </w:r>
      <w:r w:rsidR="00285C42">
        <w:t xml:space="preserve">der betroffenen Sequenzen </w:t>
      </w:r>
      <w:r w:rsidR="000530AF">
        <w:t xml:space="preserve">auswirken sollte. </w:t>
      </w:r>
    </w:p>
    <w:p w14:paraId="4EEA54A9" w14:textId="55CD0F91" w:rsidR="00F21842" w:rsidRDefault="00F21842" w:rsidP="00F21842">
      <w:pPr>
        <w:pStyle w:val="berschrift1"/>
      </w:pPr>
      <w:bookmarkStart w:id="164" w:name="_Toc144726487"/>
      <w:r w:rsidRPr="002D6A27">
        <w:lastRenderedPageBreak/>
        <w:t>Zusammenfassung und Ausblick</w:t>
      </w:r>
      <w:bookmarkEnd w:id="164"/>
    </w:p>
    <w:p w14:paraId="7D6A5C94" w14:textId="77777777" w:rsidR="00EB6D63" w:rsidRDefault="00EB6D63" w:rsidP="00EB6D63">
      <w:r>
        <w:t>Das Ziel dieser Bachelorarbeit war die Erforschung der Möglichkeit der Klassifikation von Verkehrsteilnehmern auf Basis von sequenziell bereitgestellten GNSS-Koordinaten durch den Einsatz von maschinellen Lernverfahren. Insbesondere sollte hierdurch die nachfolgende Forschungsfrage geklärt werden:</w:t>
      </w:r>
    </w:p>
    <w:p w14:paraId="746E8788" w14:textId="77777777" w:rsidR="00EB6D63" w:rsidRPr="00F320F3" w:rsidRDefault="00EB6D63" w:rsidP="00EB6D63">
      <w:pPr>
        <w:rPr>
          <w:i/>
          <w:iCs/>
        </w:rPr>
      </w:pPr>
      <w:r w:rsidRPr="00F320F3">
        <w:rPr>
          <w:i/>
          <w:iCs/>
        </w:rPr>
        <w:t>Welche Verfahren des maschinellen Lernens sind für die Klassifikation von Verkehrsteilnehmern auf Basis von sequenziellen Positionsdaten geeignet?</w:t>
      </w:r>
    </w:p>
    <w:p w14:paraId="4F5270A7" w14:textId="07D51C04" w:rsidR="00EB6D63" w:rsidRDefault="00EB6D63" w:rsidP="00EB6D63">
      <w:r>
        <w:t xml:space="preserve">Besonders wichtig war dabei eine möglichst hohe Realitätsnähe, weshalb speziell für diese Arbeit eine Datenbasis bestehend aus gelabelten GNSS-Sequenzen mit einer Gesamtlänge von 32 Stunden geschaffen wurde. Diese GNSS-Sequenzen wurden durch eine kleine Anzahl freiwilliger Teilnehmer im realen Straßenverkehr aufgezeichnet und umfassten insgesamt vier Klassen: </w:t>
      </w:r>
      <w:r w:rsidRPr="00F06EBC">
        <w:rPr>
          <w:i/>
          <w:iCs/>
        </w:rPr>
        <w:t>Fußgänger</w:t>
      </w:r>
      <w:r>
        <w:t xml:space="preserve">, </w:t>
      </w:r>
      <w:r w:rsidRPr="00F06EBC">
        <w:rPr>
          <w:i/>
          <w:iCs/>
        </w:rPr>
        <w:t>Fahrrad</w:t>
      </w:r>
      <w:r>
        <w:t xml:space="preserve">, </w:t>
      </w:r>
      <w:r w:rsidRPr="00F06EBC">
        <w:rPr>
          <w:i/>
          <w:iCs/>
        </w:rPr>
        <w:t>Motorrad</w:t>
      </w:r>
      <w:r>
        <w:t xml:space="preserve"> und </w:t>
      </w:r>
      <w:r w:rsidRPr="00F06EBC">
        <w:rPr>
          <w:i/>
          <w:iCs/>
        </w:rPr>
        <w:t>Auto</w:t>
      </w:r>
      <w:r>
        <w:t xml:space="preserve">. Eine genaue Betrachtung der Datenbasis erfolgte in Kapitel 4. Durch </w:t>
      </w:r>
      <w:r w:rsidR="007D3DE6">
        <w:t>vorangegangene</w:t>
      </w:r>
      <w:r>
        <w:t xml:space="preserve"> Forschungsarbeiten, auf welche im dritten Kapitel Bezug genommen wurde, war bereits bekannt, dass reale Positionsdaten fehlerbelastet sind. Deshalb wurden im Zuge der Betrachtung insbesondere auch die in der Datenbasis identifizierten Fehler aufgezeigt. Da davon auszugehen war, dass diese einen merkbaren Einfluss auf die Klassifikationsqualität besitzen, wurde die obige primäre Forschungsfrage durch die folgende ergänzt:</w:t>
      </w:r>
    </w:p>
    <w:p w14:paraId="28B8A770" w14:textId="77777777" w:rsidR="00EB6D63" w:rsidRDefault="00EB6D63" w:rsidP="00EB6D63">
      <w:pPr>
        <w:rPr>
          <w:i/>
          <w:iCs/>
        </w:rPr>
      </w:pPr>
      <w:r w:rsidRPr="00620355">
        <w:rPr>
          <w:i/>
          <w:iCs/>
        </w:rPr>
        <w:t>Wie können reale Positionsdaten, die Ungenauigkeiten und Rauschen aufweisen, so vorverarbeitet werden, dass sie sich gut für den Einsatz maschineller Lernverfahren eignen?</w:t>
      </w:r>
    </w:p>
    <w:p w14:paraId="4EFC3553" w14:textId="77777777" w:rsidR="00EB6D63" w:rsidRDefault="00EB6D63" w:rsidP="00EB6D63">
      <w:r>
        <w:t xml:space="preserve">Ausgangspunkt für die Untersuchung beider Fragen war das im fünften Kapitel dieser Arbeit vorgestellte </w:t>
      </w:r>
      <w:r w:rsidRPr="002E3DA2">
        <w:t>Gesamtkonzept. Wie in Kapitel 6 beschrieben, erfolgte als Ausgangspunkt für die praktische Umsetzung des Konzeptes, eine Generierung von verschiedenen Datensätzen aus der Datenbasis. Diese Datensätze bildeten die Grundlage für Training</w:t>
      </w:r>
      <w:r>
        <w:t xml:space="preserve"> und Evaluierung</w:t>
      </w:r>
      <w:r w:rsidRPr="002E3DA2">
        <w:t xml:space="preserve"> der Klassifikatoren </w:t>
      </w:r>
      <w:r>
        <w:t>sowie für</w:t>
      </w:r>
      <w:r w:rsidRPr="002E3DA2">
        <w:t xml:space="preserve"> </w:t>
      </w:r>
      <w:r>
        <w:t xml:space="preserve">die Untersuchung der Auswirkungen verschiedener Sequenzlängen </w:t>
      </w:r>
      <w:r w:rsidRPr="002E3DA2">
        <w:t>(eine, zwei oder vier Minuten</w:t>
      </w:r>
      <w:r>
        <w:t xml:space="preserve">) und Aufnahmeintervalle </w:t>
      </w:r>
      <w:r w:rsidRPr="002E3DA2">
        <w:t>(eine oder zwei Sekunden)</w:t>
      </w:r>
      <w:r>
        <w:t xml:space="preserve"> auf die Klassifikationsqualität. </w:t>
      </w:r>
      <w:r w:rsidRPr="002E3DA2">
        <w:t xml:space="preserve">Direkt im Anschluss an die </w:t>
      </w:r>
      <w:r>
        <w:t>Datensatzgenerierung</w:t>
      </w:r>
      <w:r w:rsidRPr="002E3DA2">
        <w:t xml:space="preserve"> erfolgte </w:t>
      </w:r>
      <w:r>
        <w:t>dabei eine</w:t>
      </w:r>
      <w:r w:rsidRPr="002E3DA2">
        <w:t xml:space="preserve"> </w:t>
      </w:r>
      <w:r>
        <w:t>Erweiterung der Datensätze</w:t>
      </w:r>
      <w:r w:rsidRPr="002E3DA2">
        <w:t xml:space="preserve">, indem aus </w:t>
      </w:r>
      <w:r>
        <w:t>aufeinanderfolgenden Positionsaufnahmen</w:t>
      </w:r>
      <w:r w:rsidRPr="002E3DA2">
        <w:t xml:space="preserve"> relevante Bewegungsmerkmale </w:t>
      </w:r>
      <w:r>
        <w:t>(</w:t>
      </w:r>
      <w:r w:rsidRPr="002E3DA2">
        <w:t xml:space="preserve">Geschwindigkeit, Beschleunigung etc.)  </w:t>
      </w:r>
      <w:r>
        <w:t>berechnet und den Sequenzen hinzugefügt</w:t>
      </w:r>
      <w:r w:rsidRPr="002E3DA2">
        <w:t xml:space="preserve"> wurden. </w:t>
      </w:r>
    </w:p>
    <w:p w14:paraId="3C968F7D" w14:textId="77777777" w:rsidR="00EB6D63" w:rsidRDefault="00EB6D63" w:rsidP="00EB6D63">
      <w:r>
        <w:t xml:space="preserve">Kapitel 7 widmete sich der Umsetzung des Map-Matchings, welches eine vielversprechende Möglichkeit zur Behandlung von Verrauschungsfehlern in GNSS-Sequenzen darstellte. Die </w:t>
      </w:r>
      <w:r>
        <w:lastRenderedPageBreak/>
        <w:t xml:space="preserve">Grundlage dafür bildete eine Instanz der Routing-Engine </w:t>
      </w:r>
      <w:r w:rsidRPr="002D65B7">
        <w:rPr>
          <w:i/>
          <w:iCs/>
        </w:rPr>
        <w:t>Valhalla</w:t>
      </w:r>
      <w:r>
        <w:t xml:space="preserve">, welche einen Map-Matching-Service über eine API zur Verfügung stellte. Bei der Übergabe der Sequenzen an diesen Service wurde die Angabe eines Matching-Modus vorausgesetzt, der sich daraus ergibt, ob die übergebene Sequenz von einem Fußgänger (Modus </w:t>
      </w:r>
      <w:r w:rsidRPr="00436418">
        <w:rPr>
          <w:i/>
          <w:iCs/>
        </w:rPr>
        <w:t>pedestrian</w:t>
      </w:r>
      <w:r>
        <w:t xml:space="preserve">), Fahrradfahrer (Modus </w:t>
      </w:r>
      <w:r>
        <w:rPr>
          <w:i/>
          <w:iCs/>
        </w:rPr>
        <w:t>bicycle</w:t>
      </w:r>
      <w:r>
        <w:t xml:space="preserve">) oder motorisierten Straßenfahrzeug (Modus </w:t>
      </w:r>
      <w:r>
        <w:rPr>
          <w:i/>
          <w:iCs/>
        </w:rPr>
        <w:t>auto</w:t>
      </w:r>
      <w:r>
        <w:t xml:space="preserve">) aufgenommen wurde. Um den Matching-Modus vorherzusagen, wurde deshalb eine Vorklassifikation auf Basis zusammenfassender deskriptiver Merkmale der Sequenzen umgesetzt. Als Klassifikatoren wurden dabei Random-Forests genutzt, welche sich in einem vorangegangenen Vergleich mit SVMs im Zuge der Validierung durchsetzen konnten. </w:t>
      </w:r>
    </w:p>
    <w:p w14:paraId="770B7C2F" w14:textId="77777777" w:rsidR="00EB6D63" w:rsidRDefault="00EB6D63" w:rsidP="00EB6D63">
      <w:r>
        <w:t xml:space="preserve">Auf Basis der Vorhersage der Matching-Modi durch die Vorklassifikatoren erfolgte für jeden zuvor generierten Datensatz die Generierung eines weiteren Datensatzes durch ein Map-Matching aller enthaltenen Positionssequenzen und eine Neuberechnung der daraus abgeleiteten Bewegungsmerkmale. Die Resultate des Map-Matchings zeigten eine gute Anpassung der Positionssequenzen an das Straßennetz, die dem Anschein </w:t>
      </w:r>
      <w:proofErr w:type="gramStart"/>
      <w:r>
        <w:t>nach einen positiven Einfluss</w:t>
      </w:r>
      <w:proofErr w:type="gramEnd"/>
      <w:r>
        <w:t xml:space="preserve"> auf den Realismus stark verrauschter Sequenzen besaß. Beim Großteil der Sequenzen, waren allerdings nur geringe Unterschiede zwischen den Rohsequenzen und den angepassten Sequenzen erkennbar. In einigen Fällen war das Map-Matching fehlerhaft, insbesondere dann, wenn Matching-Modi falsch vorhergesagt wurden oder sich die Verkehrsteilnehmer bei der Aufzeichnung von Sequenzen abseits des verzeichneten Straßennetzes bewegten. </w:t>
      </w:r>
    </w:p>
    <w:p w14:paraId="0EA805BF" w14:textId="77777777" w:rsidR="00EB6D63" w:rsidRDefault="00EB6D63" w:rsidP="00EB6D63">
      <w:r>
        <w:t xml:space="preserve">Kapitel 8 widmete sich der vollständigen Klassifikation der Sequenzen entsprechend der vier betrachteten Verkehrsteilnehmertypen. Hierfür wurden zwei Ansätze umgesetzt. Der </w:t>
      </w:r>
      <w:r w:rsidRPr="00612273">
        <w:rPr>
          <w:i/>
          <w:iCs/>
        </w:rPr>
        <w:t xml:space="preserve">naive Klassifikationsansatz </w:t>
      </w:r>
      <w:r>
        <w:t xml:space="preserve">bestand darin, die bereits umgesetzte nicht-sequenzielle </w:t>
      </w:r>
      <w:proofErr w:type="gramStart"/>
      <w:r>
        <w:t>Vorklassifikation</w:t>
      </w:r>
      <w:proofErr w:type="gramEnd"/>
      <w:r>
        <w:t xml:space="preserve"> um eine Klasse zu erweitern, um somit auch motorisierte Fahrzeuge zu unterscheiden. Nach den hierfür nötigen Anpassungen und dem Training der Modelle erwies sich dieser jedoch schon im Zuge der Validierung als wenig vielversprechend. Deutlich erfolgsversprechender war der sequenzielle Klassifikationsansatz, der auf RNNs basierte. Hierbei handelt es sich um neuronale Netze, die durch Rückkopplungen dazu in der Lage sind, Sequenzen zu verarbeiten und dabei zeitlich codierte Informationen zu beachten. Eine Zusammenfassung der Sequenzen auf deskriptive Merkmale wie bei der Vorklassifikation ist somit nicht nötig. </w:t>
      </w:r>
    </w:p>
    <w:p w14:paraId="5EF12ECD" w14:textId="77777777" w:rsidR="00EB6D63" w:rsidRDefault="00EB6D63" w:rsidP="00EB6D63">
      <w:r>
        <w:t xml:space="preserve">Zur Umsetzung des sequenziellen Klassifikationsansatzes wurde zunächst eine generalisierte RNN-Architektur ausgearbeitet, vorgestellt und implementiert. Auf Basis dieser Architektur erfolgte anschließend das Training und die Optimierung je eines Modells für jeden Datensatz und dessen zuvor mit Map-Matching vorverarbeitetes Pendant. Bereits bei der Validierung der </w:t>
      </w:r>
      <w:r>
        <w:lastRenderedPageBreak/>
        <w:t>Modelle fiel hierbei auf, dass eine Erhöhung des Aufnahmeintervalls auf zwei Sekunden anscheinend zu einer deutlichen Steigerung der Klassifikationsqualität führt, da hierdurch vermutlich das relative Rauschen in den Sequenzen reduziert werden kann. Von einer weiteren Erhöhung ist jedoch abzuraten, da diese ggf. mit einem zu starken Informationsverlust bei der Berechnung der Bewegungsmerkmale einhergeht.</w:t>
      </w:r>
    </w:p>
    <w:p w14:paraId="659D5413" w14:textId="77777777" w:rsidR="00EB6D63" w:rsidRDefault="00EB6D63" w:rsidP="00EB6D63">
      <w:r>
        <w:t>Die Evaluierung der Verkehrsteilnehmerklassifikation und eine Beurteilung der Auswirkungen, die mit verschiedenen Sequenzlängen und einer Vorverarbeitung mittels Map-Matching einhergehen, erfolgte schließlich in Kapitel 9. Hierbei konnte eindeutig gezeigt werden, dass der sequenzielle dem naiven Klassifikationsansatz deutlich überlegen ist. Des Weiteren konnte aus der Evaluation abgeleitet werden, dass eine Erhöhung der Sequenzlänge einen stark positiven Einfluss auf die Klassifikationsleistung der rekurrenten neuronalen Netze besitzt. Gut funktioniert hierbei bereits eine Sequenzlänge von zwei Minuten (60 Datenpunkte). Als Richtwert sollte allerdings eine Sequenzlänge von vier Minuten (120 Datenpunkte) betrachtet werden, denn diese schöpft die Gedächtnisleistung der RNNs besser aus. Da RNNs dazu in der Lage sind, beliebige lang Sequenzen zu verarbeiten, können in der Praxis unter Hinnahme einer ggf. abnehmenden Klassifikationsqualität in Bezug auf motorisierte Fahrzeuge dennoch auch deutlich kürzere Sequenzen verarbeitet werden.</w:t>
      </w:r>
    </w:p>
    <w:p w14:paraId="5FAF426E" w14:textId="77777777" w:rsidR="00EB6D63" w:rsidRDefault="00EB6D63" w:rsidP="00EB6D63">
      <w:r>
        <w:t>Durch das Map-Matching der Sequenzen konnte im Allgemeinen keine Steigerung der Klassifikationsqualität festgestellt werden. Somit ist der Mehraufwand</w:t>
      </w:r>
      <w:r w:rsidRPr="00011F79">
        <w:t xml:space="preserve"> </w:t>
      </w:r>
      <w:r>
        <w:t xml:space="preserve">bei der Vorverarbeitung, der durch ein Map-Matching aller Sequenzen entsteht, in der Praxis nicht zu rechtfertigen. Da jedoch davon ausgegangen werden kann, dass das Map-Matching bei stärker verrauschten Sequenzen dennoch einen korrigierenden Effekt aufweist, sollte auf Basis der Erkenntnisse dieser Arbeit eine Hybridlösung untersucht werden, </w:t>
      </w:r>
      <w:proofErr w:type="gramStart"/>
      <w:r>
        <w:t>bei welcher Sequenzen</w:t>
      </w:r>
      <w:proofErr w:type="gramEnd"/>
      <w:r>
        <w:t xml:space="preserve"> oder Teile von Sequenzen nur dann mit Map-Matching vorverarbeitet werden, wenn ihre geschätzte GNSS-Genauigkeit einen gewissen Schwellenwert überschreitet. </w:t>
      </w:r>
    </w:p>
    <w:p w14:paraId="61945485" w14:textId="77777777" w:rsidR="00EB6D63" w:rsidRDefault="00EB6D63" w:rsidP="00EB6D63">
      <w:r>
        <w:t>Das insgesamt beste gefundene RNN-Modell konnte im Rahmen der Evaluierung einen F1-Score von 0,</w:t>
      </w:r>
      <w:r w:rsidRPr="00FE13F7">
        <w:t>8949</w:t>
      </w:r>
      <w:r>
        <w:t xml:space="preserve"> erreichen. Dabei erwies sich vor allem die Klassifikation von vulnerablen Verkehrsteilnehmern wie Fußgängern oder Fahrrädern mit einer Sensitivität von 0,95 und 1,00 als äußerst zuverlässig. Aber auch die schwierige Unterscheidung zwischen motorisierten Fahrzeugen, konnte durch das Modell erstaunlich gut bewältigt werden. Für Motorräder ergab sich hierbei eine Sensitivität von 0,71 und für Autos eine Sensitivität von 0,90. Verwechslungen erfolgten vor allem innerhalb der motorisierten Fahrzeugklassen. </w:t>
      </w:r>
    </w:p>
    <w:p w14:paraId="127B5500" w14:textId="77777777" w:rsidR="00EB6D63" w:rsidRDefault="00EB6D63" w:rsidP="00EB6D63">
      <w:r>
        <w:lastRenderedPageBreak/>
        <w:t xml:space="preserve">Damit erweisen sich RNNs als vielversprechende Möglichkeit zur </w:t>
      </w:r>
      <w:r w:rsidRPr="00C537D1">
        <w:t>Klassifikation von Verkehrsteilnehmern auf Basis von sequenziellen Positionsdaten</w:t>
      </w:r>
      <w:r>
        <w:t xml:space="preserve"> </w:t>
      </w:r>
      <w:r>
        <w:rPr>
          <w:rStyle w:val="Fett"/>
          <w:rFonts w:ascii="Roboto" w:hAnsi="Roboto"/>
          <w:color w:val="767676"/>
          <w:sz w:val="21"/>
          <w:szCs w:val="21"/>
          <w:shd w:val="clear" w:color="auto" w:fill="FFFFFF"/>
        </w:rPr>
        <w:t>–</w:t>
      </w:r>
      <w:r>
        <w:t xml:space="preserve"> auch im Rahmen der erweiterten Umfeldwahrnehmung autonomer Fahrzeuge zur Unterstützung bestehender Sensorsysteme. Allerdings sollte der in diese Arbeit realisierte Klassifikationsansatz für einen praxisnahen Einsatz noch deutlich erweitert werden. Aspekte, die hierbei nahezulegen sind, umfassen unter anderem eine Erweiterung der betrachteten Verkehrsteilnehmertypen, aber auch des allgemeinen Umfangs der Datenbasis, welche hier in vielerlei Hinsicht eingeschränkt war. In der Praxis muss insbesondere beachtet werden, dass ein Verkehrsteilnehmer die Art seiner Fortbewegung (und damit seine Klasse) zu jedem Zeitpunkt verändern kann. Dieser Umstand ist hier noch nicht abgebildet worden. Außerdem sollten zusätzliche Kategorisierungen erforscht werden, um darauf basierend weitere Schlussfolgerungen, bspw. in Bezug auf die Relevanz anderer Verkehrsteilnehmer, zu ziehen. </w:t>
      </w:r>
    </w:p>
    <w:p w14:paraId="0AA349DE" w14:textId="2F0D119A" w:rsidR="00066E17" w:rsidRDefault="00EB6D63" w:rsidP="00066E17">
      <w:r>
        <w:t xml:space="preserve">Abschließend sei erwähnt, dass auch eine allgemeine Umsetzbarkeitsprüfung dieses Ansatzes in der weiteren Forschung nicht an letzter Stelle stehen sollte. Infrastrukturell sollten im Hinblick auf die weitläufige Verbreitung von GNSS-Empfängern und den schrittweisen Ausbau des 5G-Netzes zwar bald schon die Möglichkeit zur Realisierung dieses Ansatzes gegeben sein, allerdings ist unklar, inwiefern ggf. andere </w:t>
      </w:r>
      <w:r>
        <w:rPr>
          <w:rStyle w:val="Fett"/>
          <w:rFonts w:ascii="Roboto" w:hAnsi="Roboto"/>
          <w:color w:val="767676"/>
          <w:sz w:val="21"/>
          <w:szCs w:val="21"/>
          <w:shd w:val="clear" w:color="auto" w:fill="FFFFFF"/>
        </w:rPr>
        <w:t>–</w:t>
      </w:r>
      <w:r>
        <w:t xml:space="preserve"> bspw. ethische, datenschutzbezogene oder rechtliche </w:t>
      </w:r>
      <w:r>
        <w:rPr>
          <w:rStyle w:val="Fett"/>
          <w:rFonts w:ascii="Roboto" w:hAnsi="Roboto"/>
          <w:color w:val="767676"/>
          <w:sz w:val="21"/>
          <w:szCs w:val="21"/>
          <w:shd w:val="clear" w:color="auto" w:fill="FFFFFF"/>
        </w:rPr>
        <w:t>–</w:t>
      </w:r>
      <w:r>
        <w:t xml:space="preserve"> Aspekte dieser Realisierung im Wege stehen könnten. </w:t>
      </w:r>
    </w:p>
    <w:p w14:paraId="0CD1A618" w14:textId="4362612E" w:rsidR="00814669" w:rsidRPr="002D6A27" w:rsidRDefault="00814669" w:rsidP="00814669">
      <w:pPr>
        <w:pStyle w:val="berschrift1"/>
        <w:numPr>
          <w:ilvl w:val="0"/>
          <w:numId w:val="0"/>
        </w:numPr>
      </w:pPr>
      <w:bookmarkStart w:id="165" w:name="_Toc144726488"/>
      <w:r w:rsidRPr="002D6A27">
        <w:lastRenderedPageBreak/>
        <w:t>Quellenverzeichnis</w:t>
      </w:r>
      <w:bookmarkEnd w:id="165"/>
    </w:p>
    <w:sdt>
      <w:sdtPr>
        <w:tag w:val="CitaviBibliography"/>
        <w:id w:val="-586609109"/>
        <w:placeholder>
          <w:docPart w:val="DefaultPlaceholder_-1854013440"/>
        </w:placeholder>
      </w:sdtPr>
      <w:sdtContent>
        <w:p w14:paraId="673D96FA" w14:textId="77777777" w:rsidR="006B2F4C" w:rsidRDefault="00814669" w:rsidP="006B2F4C">
          <w:pPr>
            <w:pStyle w:val="CitaviBibliographyEntry"/>
          </w:pPr>
          <w:r>
            <w:fldChar w:fldCharType="begin"/>
          </w:r>
          <w:r w:rsidRPr="00D76C2B">
            <w:rPr>
              <w:lang w:val="en-GB"/>
            </w:rPr>
            <w:instrText>ADDIN CitaviBibliography</w:instrText>
          </w:r>
          <w:r>
            <w:fldChar w:fldCharType="separate"/>
          </w:r>
          <w:r w:rsidR="006B2F4C">
            <w:t>[1]</w:t>
          </w:r>
          <w:r w:rsidR="006B2F4C">
            <w:tab/>
          </w:r>
          <w:bookmarkStart w:id="166" w:name="_CTVL0013603186579b04970937f6064970cd1d3"/>
          <w:r w:rsidR="006B2F4C">
            <w:t xml:space="preserve">Gartner Inc. „Gartner Says 5G Networks </w:t>
          </w:r>
          <w:proofErr w:type="spellStart"/>
          <w:r w:rsidR="006B2F4C">
            <w:t>Have</w:t>
          </w:r>
          <w:proofErr w:type="spellEnd"/>
          <w:r w:rsidR="006B2F4C">
            <w:t xml:space="preserve"> a Paramount </w:t>
          </w:r>
          <w:proofErr w:type="spellStart"/>
          <w:r w:rsidR="006B2F4C">
            <w:t>Role</w:t>
          </w:r>
          <w:proofErr w:type="spellEnd"/>
          <w:r w:rsidR="006B2F4C">
            <w:t xml:space="preserve"> in </w:t>
          </w:r>
          <w:proofErr w:type="spellStart"/>
          <w:r w:rsidR="006B2F4C">
            <w:t>Autonomous</w:t>
          </w:r>
          <w:proofErr w:type="spellEnd"/>
          <w:r w:rsidR="006B2F4C">
            <w:t xml:space="preserve"> Vehicle Connectivity: CSPs Need </w:t>
          </w:r>
          <w:proofErr w:type="spellStart"/>
          <w:r w:rsidR="006B2F4C">
            <w:t>to</w:t>
          </w:r>
          <w:proofErr w:type="spellEnd"/>
          <w:r w:rsidR="006B2F4C">
            <w:t xml:space="preserve"> </w:t>
          </w:r>
          <w:proofErr w:type="spellStart"/>
          <w:r w:rsidR="006B2F4C">
            <w:t>Ensure</w:t>
          </w:r>
          <w:proofErr w:type="spellEnd"/>
          <w:r w:rsidR="006B2F4C">
            <w:t xml:space="preserve"> </w:t>
          </w:r>
          <w:proofErr w:type="spellStart"/>
          <w:r w:rsidR="006B2F4C">
            <w:t>Participation</w:t>
          </w:r>
          <w:proofErr w:type="spellEnd"/>
          <w:r w:rsidR="006B2F4C">
            <w:t xml:space="preserve"> in </w:t>
          </w:r>
          <w:proofErr w:type="spellStart"/>
          <w:r w:rsidR="006B2F4C">
            <w:t>Safety</w:t>
          </w:r>
          <w:proofErr w:type="spellEnd"/>
          <w:r w:rsidR="006B2F4C">
            <w:t xml:space="preserve"> Design of </w:t>
          </w:r>
          <w:proofErr w:type="spellStart"/>
          <w:r w:rsidR="006B2F4C">
            <w:t>Autonomous</w:t>
          </w:r>
          <w:proofErr w:type="spellEnd"/>
          <w:r w:rsidR="006B2F4C">
            <w:t xml:space="preserve"> </w:t>
          </w:r>
          <w:proofErr w:type="spellStart"/>
          <w:r w:rsidR="006B2F4C">
            <w:t>Vehicles</w:t>
          </w:r>
          <w:proofErr w:type="spellEnd"/>
          <w:r w:rsidR="006B2F4C">
            <w:t>.” https://​www.gartner.com​/​en/​newsroom/​press-​releases/​2018-​06-​21-​gartner-​says-​5g-​networks-​have-​a-​paramount-​role-​in-​autonomous-​vehicle-​connectivity (Zugriff am: 20. Juni 2023).</w:t>
          </w:r>
        </w:p>
        <w:bookmarkEnd w:id="166"/>
        <w:p w14:paraId="56330A26" w14:textId="77777777" w:rsidR="006B2F4C" w:rsidRDefault="006B2F4C" w:rsidP="006B2F4C">
          <w:pPr>
            <w:pStyle w:val="CitaviBibliographyEntry"/>
          </w:pPr>
          <w:r>
            <w:t>[2]</w:t>
          </w:r>
          <w:r>
            <w:tab/>
          </w:r>
          <w:bookmarkStart w:id="167" w:name="_CTVL0016714e6a8b31e4393921c2efbbda8587a"/>
          <w:r>
            <w:t>Innovations-Zentrum Region Kronach e.V. „5GKC: 5G basiertes Testfeld für das automatisierte Fahren.” https://​5gkc.net​/​ (Zugriff am: 20. Juni 2023).</w:t>
          </w:r>
        </w:p>
        <w:bookmarkEnd w:id="167"/>
        <w:p w14:paraId="7240C00B" w14:textId="77777777" w:rsidR="006B2F4C" w:rsidRDefault="006B2F4C" w:rsidP="006B2F4C">
          <w:pPr>
            <w:pStyle w:val="CitaviBibliographyEntry"/>
          </w:pPr>
          <w:r>
            <w:t>[3]</w:t>
          </w:r>
          <w:r>
            <w:tab/>
          </w:r>
          <w:bookmarkStart w:id="168" w:name="_CTVL001751d695fcea34022ba4e3431eeffa2bb"/>
          <w:r>
            <w:t xml:space="preserve">H. Winner, S. </w:t>
          </w:r>
          <w:proofErr w:type="spellStart"/>
          <w:r>
            <w:t>Hakuli</w:t>
          </w:r>
          <w:proofErr w:type="spellEnd"/>
          <w:r>
            <w:t xml:space="preserve">, F. Lotz und C. Singer, </w:t>
          </w:r>
          <w:proofErr w:type="spellStart"/>
          <w:r>
            <w:t>Hg</w:t>
          </w:r>
          <w:proofErr w:type="spellEnd"/>
          <w:r>
            <w:t>.</w:t>
          </w:r>
          <w:bookmarkEnd w:id="168"/>
          <w:r>
            <w:t xml:space="preserve"> </w:t>
          </w:r>
          <w:r w:rsidRPr="006B2F4C">
            <w:rPr>
              <w:i/>
            </w:rPr>
            <w:t xml:space="preserve">Handbuch Fahrerassistenzsysteme: Grundlagen, Komponenten und Systeme für aktive Sicherheit und Komfort, </w:t>
          </w:r>
          <w:r w:rsidRPr="006B2F4C">
            <w:t>3. Aufl. Wiesbaden: Springer Vieweg, 2015. [Online]. Verfügbar unter: https://​ebookcentral.proquest.com​/​lib/​kxp/​</w:t>
          </w:r>
          <w:proofErr w:type="gramStart"/>
          <w:r w:rsidRPr="006B2F4C">
            <w:t>detail.action​</w:t>
          </w:r>
          <w:proofErr w:type="gramEnd"/>
          <w:r w:rsidRPr="006B2F4C">
            <w:t>?​docID=​1997888</w:t>
          </w:r>
        </w:p>
        <w:p w14:paraId="0E728A5F" w14:textId="77777777" w:rsidR="006B2F4C" w:rsidRDefault="006B2F4C" w:rsidP="006B2F4C">
          <w:pPr>
            <w:pStyle w:val="CitaviBibliographyEntry"/>
          </w:pPr>
          <w:r>
            <w:t>[4]</w:t>
          </w:r>
          <w:r>
            <w:tab/>
          </w:r>
          <w:bookmarkStart w:id="169" w:name="_CTVL001c3ad1922bbaa4690a18753c802f82bad"/>
          <w:r>
            <w:t>E. D. Kaplan und C. J. Hegarty,</w:t>
          </w:r>
          <w:bookmarkEnd w:id="169"/>
          <w:r>
            <w:t xml:space="preserve"> </w:t>
          </w:r>
          <w:r w:rsidRPr="006B2F4C">
            <w:rPr>
              <w:i/>
            </w:rPr>
            <w:t xml:space="preserve">Understanding GPS/GNSS: </w:t>
          </w:r>
          <w:proofErr w:type="spellStart"/>
          <w:r w:rsidRPr="006B2F4C">
            <w:rPr>
              <w:i/>
            </w:rPr>
            <w:t>Principles</w:t>
          </w:r>
          <w:proofErr w:type="spellEnd"/>
          <w:r w:rsidRPr="006B2F4C">
            <w:rPr>
              <w:i/>
            </w:rPr>
            <w:t xml:space="preserve"> and </w:t>
          </w:r>
          <w:proofErr w:type="spellStart"/>
          <w:r w:rsidRPr="006B2F4C">
            <w:rPr>
              <w:i/>
            </w:rPr>
            <w:t>applications</w:t>
          </w:r>
          <w:proofErr w:type="spellEnd"/>
          <w:r w:rsidRPr="006B2F4C">
            <w:t xml:space="preserve">. Boston, London: </w:t>
          </w:r>
          <w:proofErr w:type="spellStart"/>
          <w:r w:rsidRPr="006B2F4C">
            <w:t>Artech</w:t>
          </w:r>
          <w:proofErr w:type="spellEnd"/>
          <w:r w:rsidRPr="006B2F4C">
            <w:t xml:space="preserve"> House, 2017.</w:t>
          </w:r>
        </w:p>
        <w:p w14:paraId="07BA7A3C" w14:textId="77777777" w:rsidR="006B2F4C" w:rsidRDefault="006B2F4C" w:rsidP="006B2F4C">
          <w:pPr>
            <w:pStyle w:val="CitaviBibliographyEntry"/>
          </w:pPr>
          <w:r>
            <w:t>[5]</w:t>
          </w:r>
          <w:r>
            <w:tab/>
          </w:r>
          <w:bookmarkStart w:id="170" w:name="_CTVL0017f104fa0073b4b0bb636bb25d3fae8ee"/>
          <w:r>
            <w:t>Wikipedia. „Globales Navigationssatellitensystem.” https://​de.wikipedia.org​/​w/​index.php​?​title=​Globales_Navigationssatellitensystem&amp;​oldid=​233312836 (Zugriff am: 22. Juni 2023).</w:t>
          </w:r>
        </w:p>
        <w:bookmarkEnd w:id="170"/>
        <w:p w14:paraId="672866C6" w14:textId="77777777" w:rsidR="006B2F4C" w:rsidRDefault="006B2F4C" w:rsidP="006B2F4C">
          <w:pPr>
            <w:pStyle w:val="CitaviBibliographyEntry"/>
          </w:pPr>
          <w:r>
            <w:t>[6]</w:t>
          </w:r>
          <w:r>
            <w:tab/>
          </w:r>
          <w:bookmarkStart w:id="171" w:name="_CTVL0017f51b3d680c746ea8881fa17a94c35b4"/>
          <w:proofErr w:type="spellStart"/>
          <w:r>
            <w:t>MagicMaps</w:t>
          </w:r>
          <w:proofErr w:type="spellEnd"/>
          <w:r>
            <w:t>. „Wie funktioniert Satellitennavigation?” https://​www.magicmaps.de​/​gnss-​wissen/​wie-​funktioniert-​gps (Zugriff am: 22. Juni 2023).</w:t>
          </w:r>
        </w:p>
        <w:bookmarkEnd w:id="171"/>
        <w:p w14:paraId="69F9BA22" w14:textId="77777777" w:rsidR="006B2F4C" w:rsidRDefault="006B2F4C" w:rsidP="006B2F4C">
          <w:pPr>
            <w:pStyle w:val="CitaviBibliographyEntry"/>
          </w:pPr>
          <w:r>
            <w:t>[7]</w:t>
          </w:r>
          <w:r>
            <w:tab/>
          </w:r>
          <w:bookmarkStart w:id="172" w:name="_CTVL001da765fb362ee4a9aa10116cf16c22eb4"/>
          <w:r>
            <w:t xml:space="preserve">N. Zhu, J. Marais, D. </w:t>
          </w:r>
          <w:proofErr w:type="spellStart"/>
          <w:r>
            <w:t>Betaille</w:t>
          </w:r>
          <w:proofErr w:type="spellEnd"/>
          <w:r>
            <w:t xml:space="preserve"> und M. </w:t>
          </w:r>
          <w:proofErr w:type="spellStart"/>
          <w:r>
            <w:t>Berbineau</w:t>
          </w:r>
          <w:proofErr w:type="spellEnd"/>
          <w:r>
            <w:t xml:space="preserve">, „GNSS Position Integrity in Urban Environments: A Review of </w:t>
          </w:r>
          <w:proofErr w:type="spellStart"/>
          <w:r>
            <w:t>Literature</w:t>
          </w:r>
          <w:proofErr w:type="spellEnd"/>
          <w:r>
            <w:t>,“</w:t>
          </w:r>
          <w:bookmarkEnd w:id="172"/>
          <w:r>
            <w:t xml:space="preserve"> </w:t>
          </w:r>
          <w:proofErr w:type="gramStart"/>
          <w:r w:rsidRPr="006B2F4C">
            <w:rPr>
              <w:i/>
            </w:rPr>
            <w:t>IEEE Trans</w:t>
          </w:r>
          <w:proofErr w:type="gramEnd"/>
          <w:r w:rsidRPr="006B2F4C">
            <w:rPr>
              <w:i/>
            </w:rPr>
            <w:t xml:space="preserve">. </w:t>
          </w:r>
          <w:proofErr w:type="spellStart"/>
          <w:r w:rsidRPr="006B2F4C">
            <w:rPr>
              <w:i/>
            </w:rPr>
            <w:t>Intell</w:t>
          </w:r>
          <w:proofErr w:type="spellEnd"/>
          <w:r w:rsidRPr="006B2F4C">
            <w:rPr>
              <w:i/>
            </w:rPr>
            <w:t>. Transport. Syst.</w:t>
          </w:r>
          <w:r w:rsidRPr="006B2F4C">
            <w:t xml:space="preserve">, Jg. 19, Nr. 9, S. 2762–2778, 2018, </w:t>
          </w:r>
          <w:proofErr w:type="spellStart"/>
          <w:r w:rsidRPr="006B2F4C">
            <w:t>doi</w:t>
          </w:r>
          <w:proofErr w:type="spellEnd"/>
          <w:r w:rsidRPr="006B2F4C">
            <w:t>: 10.1109/TITS.2017.2766768.</w:t>
          </w:r>
        </w:p>
        <w:p w14:paraId="0564507E" w14:textId="77777777" w:rsidR="006B2F4C" w:rsidRDefault="006B2F4C" w:rsidP="006B2F4C">
          <w:pPr>
            <w:pStyle w:val="CitaviBibliographyEntry"/>
          </w:pPr>
          <w:r>
            <w:t>[8]</w:t>
          </w:r>
          <w:r>
            <w:tab/>
          </w:r>
          <w:bookmarkStart w:id="173" w:name="_CTVL001a21226a1a8b144fb993f0ad3fb6ffba8"/>
          <w:r>
            <w:t xml:space="preserve">S. Saki und T. Hagen, „A </w:t>
          </w:r>
          <w:proofErr w:type="spellStart"/>
          <w:r>
            <w:t>Practical</w:t>
          </w:r>
          <w:proofErr w:type="spellEnd"/>
          <w:r>
            <w:t xml:space="preserve"> Guide </w:t>
          </w:r>
          <w:proofErr w:type="spellStart"/>
          <w:r>
            <w:t>to</w:t>
          </w:r>
          <w:proofErr w:type="spellEnd"/>
          <w:r>
            <w:t xml:space="preserve"> an Open-Source Map-Matching Approach </w:t>
          </w:r>
          <w:proofErr w:type="spellStart"/>
          <w:r>
            <w:t>for</w:t>
          </w:r>
          <w:proofErr w:type="spellEnd"/>
          <w:r>
            <w:t xml:space="preserve"> Big GPS Data,“</w:t>
          </w:r>
          <w:bookmarkEnd w:id="173"/>
          <w:r>
            <w:t xml:space="preserve"> </w:t>
          </w:r>
          <w:r w:rsidRPr="006B2F4C">
            <w:rPr>
              <w:i/>
            </w:rPr>
            <w:t>SN Computer Science</w:t>
          </w:r>
          <w:r w:rsidRPr="006B2F4C">
            <w:t xml:space="preserve">, Jg. 3, Nr. 5, 2022, Art. Nr. 415, </w:t>
          </w:r>
          <w:proofErr w:type="spellStart"/>
          <w:r w:rsidRPr="006B2F4C">
            <w:t>doi</w:t>
          </w:r>
          <w:proofErr w:type="spellEnd"/>
          <w:r w:rsidRPr="006B2F4C">
            <w:t>: 10.1007/s42979-022-01340-5.</w:t>
          </w:r>
        </w:p>
        <w:p w14:paraId="74C27AFE" w14:textId="77777777" w:rsidR="006B2F4C" w:rsidRDefault="006B2F4C" w:rsidP="006B2F4C">
          <w:pPr>
            <w:pStyle w:val="CitaviBibliographyEntry"/>
          </w:pPr>
          <w:r>
            <w:t>[9]</w:t>
          </w:r>
          <w:r>
            <w:tab/>
          </w:r>
          <w:bookmarkStart w:id="174" w:name="_CTVL001b467f668897941c7a2bb98db80ada867"/>
          <w:r>
            <w:t xml:space="preserve">P. Chao, Y. </w:t>
          </w:r>
          <w:proofErr w:type="spellStart"/>
          <w:r>
            <w:t>Xu</w:t>
          </w:r>
          <w:proofErr w:type="spellEnd"/>
          <w:r>
            <w:t xml:space="preserve">, W. Hua und X. Zhou, „A Survey on Map-Matching </w:t>
          </w:r>
          <w:proofErr w:type="spellStart"/>
          <w:r>
            <w:t>Algorithms</w:t>
          </w:r>
          <w:proofErr w:type="spellEnd"/>
          <w:r>
            <w:t>,“ Okt. 2019. [Online]. Verfügbar unter: https://​arxiv.org​/​pdf/​1910.13065</w:t>
          </w:r>
        </w:p>
        <w:bookmarkEnd w:id="174"/>
        <w:p w14:paraId="4FF0DA1C" w14:textId="77777777" w:rsidR="006B2F4C" w:rsidRDefault="006B2F4C" w:rsidP="006B2F4C">
          <w:pPr>
            <w:pStyle w:val="CitaviBibliographyEntry"/>
          </w:pPr>
          <w:r>
            <w:t>[10]</w:t>
          </w:r>
          <w:r>
            <w:tab/>
          </w:r>
          <w:bookmarkStart w:id="175" w:name="_CTVL00110f485e6e7a74e24918603814f2857ce"/>
          <w:r>
            <w:t>Wikipedia. „Arthur Samuel (</w:t>
          </w:r>
          <w:proofErr w:type="spellStart"/>
          <w:r>
            <w:t>computer</w:t>
          </w:r>
          <w:proofErr w:type="spellEnd"/>
          <w:r>
            <w:t xml:space="preserve"> </w:t>
          </w:r>
          <w:proofErr w:type="spellStart"/>
          <w:r>
            <w:t>scientist</w:t>
          </w:r>
          <w:proofErr w:type="spellEnd"/>
          <w:r>
            <w:t>).” https://​en.wikipedia.org​/​w/​index.php​?​title=​Arthur_Samuel_(computer_</w:t>
          </w:r>
          <w:proofErr w:type="gramStart"/>
          <w:r>
            <w:t>scientist)&amp;</w:t>
          </w:r>
          <w:proofErr w:type="gramEnd"/>
          <w:r>
            <w:t>​oldid=​1149301740 (Zugriff am: 26. Juni 2023).</w:t>
          </w:r>
        </w:p>
        <w:bookmarkEnd w:id="175"/>
        <w:p w14:paraId="573FD95B" w14:textId="77777777" w:rsidR="006B2F4C" w:rsidRDefault="006B2F4C" w:rsidP="006B2F4C">
          <w:pPr>
            <w:pStyle w:val="CitaviBibliographyEntry"/>
          </w:pPr>
          <w:r>
            <w:t>[11]</w:t>
          </w:r>
          <w:r>
            <w:tab/>
          </w:r>
          <w:bookmarkStart w:id="176" w:name="_CTVL0013d992f5979ee4145a2f7e5b22d949ea3"/>
          <w:r>
            <w:t xml:space="preserve">A. </w:t>
          </w:r>
          <w:proofErr w:type="spellStart"/>
          <w:r>
            <w:t>Géron</w:t>
          </w:r>
          <w:proofErr w:type="spellEnd"/>
          <w:r>
            <w:t>,</w:t>
          </w:r>
          <w:bookmarkEnd w:id="176"/>
          <w:r>
            <w:t xml:space="preserve"> </w:t>
          </w:r>
          <w:r w:rsidRPr="006B2F4C">
            <w:rPr>
              <w:i/>
            </w:rPr>
            <w:t xml:space="preserve">Praxiseinstieg Machine Learning mit Scikit-Learn, Keras und TensorFlow: Konzepte, Tools und Techniken für intelligente Systeme, </w:t>
          </w:r>
          <w:r w:rsidRPr="006B2F4C">
            <w:t>2. Aufl. Heidelberg: O'Reilly, 2020.</w:t>
          </w:r>
        </w:p>
        <w:p w14:paraId="51556064" w14:textId="77777777" w:rsidR="006B2F4C" w:rsidRDefault="006B2F4C" w:rsidP="006B2F4C">
          <w:pPr>
            <w:pStyle w:val="CitaviBibliographyEntry"/>
          </w:pPr>
          <w:r>
            <w:lastRenderedPageBreak/>
            <w:t>[12]</w:t>
          </w:r>
          <w:r>
            <w:tab/>
          </w:r>
          <w:bookmarkStart w:id="177" w:name="_CTVL00134833ffae8bb46c8b775f068c74cd599"/>
          <w:r>
            <w:t xml:space="preserve">M. </w:t>
          </w:r>
          <w:proofErr w:type="spellStart"/>
          <w:r>
            <w:t>Grandini</w:t>
          </w:r>
          <w:proofErr w:type="spellEnd"/>
          <w:r>
            <w:t xml:space="preserve">, E. </w:t>
          </w:r>
          <w:proofErr w:type="spellStart"/>
          <w:r>
            <w:t>Bagli</w:t>
          </w:r>
          <w:proofErr w:type="spellEnd"/>
          <w:r>
            <w:t xml:space="preserve"> und G. </w:t>
          </w:r>
          <w:proofErr w:type="spellStart"/>
          <w:r>
            <w:t>Visani</w:t>
          </w:r>
          <w:proofErr w:type="spellEnd"/>
          <w:r>
            <w:t>, „</w:t>
          </w:r>
          <w:proofErr w:type="spellStart"/>
          <w:r>
            <w:t>Metrics</w:t>
          </w:r>
          <w:proofErr w:type="spellEnd"/>
          <w:r>
            <w:t xml:space="preserve"> </w:t>
          </w:r>
          <w:proofErr w:type="spellStart"/>
          <w:r>
            <w:t>for</w:t>
          </w:r>
          <w:proofErr w:type="spellEnd"/>
          <w:r>
            <w:t xml:space="preserve"> Multi-Class Classification: an </w:t>
          </w:r>
          <w:proofErr w:type="spellStart"/>
          <w:r>
            <w:t>Overview</w:t>
          </w:r>
          <w:proofErr w:type="spellEnd"/>
          <w:r>
            <w:t>,“ Aug. 2020. [Online]. Verfügbar unter: https://​arxiv.org​/​pdf/​2008.05756</w:t>
          </w:r>
        </w:p>
        <w:bookmarkEnd w:id="177"/>
        <w:p w14:paraId="55D1EA9B" w14:textId="77777777" w:rsidR="006B2F4C" w:rsidRDefault="006B2F4C" w:rsidP="006B2F4C">
          <w:pPr>
            <w:pStyle w:val="CitaviBibliographyEntry"/>
          </w:pPr>
          <w:r>
            <w:t>[13]</w:t>
          </w:r>
          <w:r>
            <w:tab/>
          </w:r>
          <w:bookmarkStart w:id="178" w:name="_CTVL00126b06b01395e47c08df66a3ce6b85910"/>
          <w:r>
            <w:t xml:space="preserve">A. </w:t>
          </w:r>
          <w:proofErr w:type="spellStart"/>
          <w:r>
            <w:t>Mammone</w:t>
          </w:r>
          <w:proofErr w:type="spellEnd"/>
          <w:r>
            <w:t xml:space="preserve">, M. </w:t>
          </w:r>
          <w:proofErr w:type="spellStart"/>
          <w:r>
            <w:t>Turchi</w:t>
          </w:r>
          <w:proofErr w:type="spellEnd"/>
          <w:r>
            <w:t xml:space="preserve"> und N. </w:t>
          </w:r>
          <w:proofErr w:type="spellStart"/>
          <w:r>
            <w:t>Cristianini</w:t>
          </w:r>
          <w:proofErr w:type="spellEnd"/>
          <w:r>
            <w:t xml:space="preserve">, „Support </w:t>
          </w:r>
          <w:proofErr w:type="spellStart"/>
          <w:r>
            <w:t>vector</w:t>
          </w:r>
          <w:proofErr w:type="spellEnd"/>
          <w:r>
            <w:t xml:space="preserve"> </w:t>
          </w:r>
          <w:proofErr w:type="spellStart"/>
          <w:r>
            <w:t>machines</w:t>
          </w:r>
          <w:proofErr w:type="spellEnd"/>
          <w:r>
            <w:t>,“</w:t>
          </w:r>
          <w:bookmarkEnd w:id="178"/>
          <w:r>
            <w:t xml:space="preserve"> </w:t>
          </w:r>
          <w:r w:rsidRPr="006B2F4C">
            <w:rPr>
              <w:i/>
            </w:rPr>
            <w:t xml:space="preserve">WIREs Computational </w:t>
          </w:r>
          <w:proofErr w:type="spellStart"/>
          <w:r w:rsidRPr="006B2F4C">
            <w:rPr>
              <w:i/>
            </w:rPr>
            <w:t>Statistics</w:t>
          </w:r>
          <w:proofErr w:type="spellEnd"/>
          <w:r w:rsidRPr="006B2F4C">
            <w:t xml:space="preserve">, Jg. 1, Nr. 3, S. 283–289, 2009. </w:t>
          </w:r>
          <w:proofErr w:type="spellStart"/>
          <w:r w:rsidRPr="006B2F4C">
            <w:t>doi</w:t>
          </w:r>
          <w:proofErr w:type="spellEnd"/>
          <w:r w:rsidRPr="006B2F4C">
            <w:t>: 10.1002/wics.49. [Online]. Verfügbar unter: https://​wires.onlinelibrary.wiley.com​/​doi/​pdfdirect/​10.1002/​wics.49​?​download=​true</w:t>
          </w:r>
        </w:p>
        <w:p w14:paraId="2951C9A5" w14:textId="77777777" w:rsidR="006B2F4C" w:rsidRDefault="006B2F4C" w:rsidP="006B2F4C">
          <w:pPr>
            <w:pStyle w:val="CitaviBibliographyEntry"/>
          </w:pPr>
          <w:r>
            <w:t>[14]</w:t>
          </w:r>
          <w:r>
            <w:tab/>
          </w:r>
          <w:bookmarkStart w:id="179" w:name="_CTVL001b00da318389b404192344c42c92c66e4"/>
          <w:r>
            <w:t xml:space="preserve">J. Ali, R. Khan, N. Ahmad und I. </w:t>
          </w:r>
          <w:proofErr w:type="spellStart"/>
          <w:r>
            <w:t>Maqsood</w:t>
          </w:r>
          <w:proofErr w:type="spellEnd"/>
          <w:r>
            <w:t>, „Random Forests and Decision Trees,“</w:t>
          </w:r>
          <w:bookmarkEnd w:id="179"/>
          <w:r>
            <w:t xml:space="preserve"> </w:t>
          </w:r>
          <w:r w:rsidRPr="006B2F4C">
            <w:rPr>
              <w:i/>
            </w:rPr>
            <w:t xml:space="preserve">IJCSI International Journal of Computer Science </w:t>
          </w:r>
          <w:proofErr w:type="spellStart"/>
          <w:r w:rsidRPr="006B2F4C">
            <w:rPr>
              <w:i/>
            </w:rPr>
            <w:t>Issues</w:t>
          </w:r>
          <w:proofErr w:type="spellEnd"/>
          <w:r w:rsidRPr="006B2F4C">
            <w:t>, Jg. 9, Nr. 3, 2012, Art. Nr. 5. [Online]. Verfügbar unter: https://​www.uetpeshawar.edu.pk​/​TRP-​G/​Dr.Nasir-​Ahmad-​TRP/​Journals/​2012/​Random%20Forests%20and%20Decision%20Trees.pdf</w:t>
          </w:r>
        </w:p>
        <w:p w14:paraId="013FBC3A" w14:textId="77777777" w:rsidR="006B2F4C" w:rsidRDefault="006B2F4C" w:rsidP="006B2F4C">
          <w:pPr>
            <w:pStyle w:val="CitaviBibliographyEntry"/>
          </w:pPr>
          <w:r>
            <w:t>[15]</w:t>
          </w:r>
          <w:r>
            <w:tab/>
          </w:r>
          <w:bookmarkStart w:id="180" w:name="_CTVL0011a41ca57e0cf408eaff41d383455eabe"/>
          <w:r>
            <w:t xml:space="preserve">M. Simoncini, L. </w:t>
          </w:r>
          <w:proofErr w:type="spellStart"/>
          <w:r>
            <w:t>Taccari</w:t>
          </w:r>
          <w:proofErr w:type="spellEnd"/>
          <w:r>
            <w:t xml:space="preserve">, F. Sambo, L. </w:t>
          </w:r>
          <w:proofErr w:type="spellStart"/>
          <w:r>
            <w:t>Bravi</w:t>
          </w:r>
          <w:proofErr w:type="spellEnd"/>
          <w:r>
            <w:t xml:space="preserve">, S. Salti und A. Lori, „Vehicle Classification </w:t>
          </w:r>
          <w:proofErr w:type="spellStart"/>
          <w:r>
            <w:t>from</w:t>
          </w:r>
          <w:proofErr w:type="spellEnd"/>
          <w:r>
            <w:t xml:space="preserve"> Low-</w:t>
          </w:r>
          <w:proofErr w:type="spellStart"/>
          <w:r>
            <w:t>Frequency</w:t>
          </w:r>
          <w:proofErr w:type="spellEnd"/>
          <w:r>
            <w:t xml:space="preserve"> GPS Data </w:t>
          </w:r>
          <w:proofErr w:type="spellStart"/>
          <w:r>
            <w:t>with</w:t>
          </w:r>
          <w:proofErr w:type="spellEnd"/>
          <w:r>
            <w:t xml:space="preserve"> </w:t>
          </w:r>
          <w:proofErr w:type="spellStart"/>
          <w:r>
            <w:t>Recurrent</w:t>
          </w:r>
          <w:proofErr w:type="spellEnd"/>
          <w:r>
            <w:t xml:space="preserve"> Neural Networks,“</w:t>
          </w:r>
          <w:bookmarkEnd w:id="180"/>
          <w:r>
            <w:t xml:space="preserve"> </w:t>
          </w:r>
          <w:r w:rsidRPr="006B2F4C">
            <w:rPr>
              <w:i/>
            </w:rPr>
            <w:t>Transportation Research Part C: Emerging Technologies</w:t>
          </w:r>
          <w:r w:rsidRPr="006B2F4C">
            <w:t xml:space="preserve">, Jg. 91, S. 176–191, 2018, </w:t>
          </w:r>
          <w:proofErr w:type="spellStart"/>
          <w:r w:rsidRPr="006B2F4C">
            <w:t>doi</w:t>
          </w:r>
          <w:proofErr w:type="spellEnd"/>
          <w:r w:rsidRPr="006B2F4C">
            <w:t>: 10.1016/j.trc.2018.03.024.</w:t>
          </w:r>
        </w:p>
        <w:p w14:paraId="0B9FC8CC" w14:textId="77777777" w:rsidR="006B2F4C" w:rsidRDefault="006B2F4C" w:rsidP="006B2F4C">
          <w:pPr>
            <w:pStyle w:val="CitaviBibliographyEntry"/>
          </w:pPr>
          <w:r>
            <w:t>[16]</w:t>
          </w:r>
          <w:r>
            <w:tab/>
          </w:r>
          <w:bookmarkStart w:id="181" w:name="_CTVL00122e26bf3fbde4762be3dd2cc52978cfa"/>
          <w:r>
            <w:t>M. Nielsen, „Neural Networks and Deep Learning,“ 2019. [Online]. Verfügbar unter: https://​static.latexstudio.net​/​article/​2018/​0912/​neuralnetworksanddeeplearning.pdf</w:t>
          </w:r>
        </w:p>
        <w:bookmarkEnd w:id="181"/>
        <w:p w14:paraId="2E948A14" w14:textId="77777777" w:rsidR="006B2F4C" w:rsidRDefault="006B2F4C" w:rsidP="006B2F4C">
          <w:pPr>
            <w:pStyle w:val="CitaviBibliographyEntry"/>
          </w:pPr>
          <w:r>
            <w:t>[17]</w:t>
          </w:r>
          <w:r>
            <w:tab/>
          </w:r>
          <w:bookmarkStart w:id="182" w:name="_CTVL001ca5ce875f77c4314b76e757836d419ea"/>
          <w:r>
            <w:t xml:space="preserve">Q. </w:t>
          </w:r>
          <w:proofErr w:type="spellStart"/>
          <w:r>
            <w:t>Bingfeng</w:t>
          </w:r>
          <w:proofErr w:type="spellEnd"/>
          <w:r>
            <w:t xml:space="preserve">. „Understanding </w:t>
          </w:r>
          <w:proofErr w:type="spellStart"/>
          <w:r>
            <w:t>gradient</w:t>
          </w:r>
          <w:proofErr w:type="spellEnd"/>
          <w:r>
            <w:t xml:space="preserve"> </w:t>
          </w:r>
          <w:proofErr w:type="spellStart"/>
          <w:r>
            <w:t>descent</w:t>
          </w:r>
          <w:proofErr w:type="spellEnd"/>
          <w:r>
            <w:t>.” https://​www.programmersought.com​/​article/​3507388679/​ (Zugriff am: 28. Juli 2023).</w:t>
          </w:r>
        </w:p>
        <w:bookmarkEnd w:id="182"/>
        <w:p w14:paraId="72C56220" w14:textId="77777777" w:rsidR="006B2F4C" w:rsidRDefault="006B2F4C" w:rsidP="006B2F4C">
          <w:pPr>
            <w:pStyle w:val="CitaviBibliographyEntry"/>
          </w:pPr>
          <w:r>
            <w:t>[18]</w:t>
          </w:r>
          <w:r>
            <w:tab/>
          </w:r>
          <w:bookmarkStart w:id="183" w:name="_CTVL00134da7537128b43e892de5fecf0a66075"/>
          <w:r>
            <w:t>S. Hochreiter und J. Schmidhuber, „Long Short-Term Memory,“</w:t>
          </w:r>
          <w:bookmarkEnd w:id="183"/>
          <w:r>
            <w:t xml:space="preserve"> </w:t>
          </w:r>
          <w:r w:rsidRPr="006B2F4C">
            <w:rPr>
              <w:i/>
            </w:rPr>
            <w:t xml:space="preserve">Neural </w:t>
          </w:r>
          <w:proofErr w:type="spellStart"/>
          <w:r w:rsidRPr="006B2F4C">
            <w:rPr>
              <w:i/>
            </w:rPr>
            <w:t>computation</w:t>
          </w:r>
          <w:proofErr w:type="spellEnd"/>
          <w:r w:rsidRPr="006B2F4C">
            <w:t xml:space="preserve">, Jg. 9, Nr. 8, S. 1735–1780, 1997, </w:t>
          </w:r>
          <w:proofErr w:type="spellStart"/>
          <w:r w:rsidRPr="006B2F4C">
            <w:t>doi</w:t>
          </w:r>
          <w:proofErr w:type="spellEnd"/>
          <w:r w:rsidRPr="006B2F4C">
            <w:t>: 10.1162/neco.1997.9.8.1735.</w:t>
          </w:r>
        </w:p>
        <w:p w14:paraId="4A646C2C" w14:textId="77777777" w:rsidR="006B2F4C" w:rsidRDefault="006B2F4C" w:rsidP="006B2F4C">
          <w:pPr>
            <w:pStyle w:val="CitaviBibliographyEntry"/>
          </w:pPr>
          <w:r>
            <w:t>[19]</w:t>
          </w:r>
          <w:r>
            <w:tab/>
          </w:r>
          <w:bookmarkStart w:id="184" w:name="_CTVL001848fbb30e60546198ff9ecfdff0b87b4"/>
          <w:r>
            <w:t>Valhalla. „Map Matching API.” https://​valhalla.github.io​/​valhalla/​api/​map-​matching/​api-​reference (Zugriff am: 4. September 2023).</w:t>
          </w:r>
        </w:p>
        <w:bookmarkEnd w:id="184"/>
        <w:p w14:paraId="44A1680D" w14:textId="77777777" w:rsidR="006B2F4C" w:rsidRDefault="006B2F4C" w:rsidP="006B2F4C">
          <w:pPr>
            <w:pStyle w:val="CitaviBibliographyEntry"/>
          </w:pPr>
          <w:r>
            <w:t>[20]</w:t>
          </w:r>
          <w:r>
            <w:tab/>
          </w:r>
          <w:bookmarkStart w:id="185" w:name="_CTVL00156042667dc3543b3ab076992cd15f72c"/>
          <w:r>
            <w:t xml:space="preserve">Python </w:t>
          </w:r>
          <w:proofErr w:type="spellStart"/>
          <w:r>
            <w:t>Foundation</w:t>
          </w:r>
          <w:proofErr w:type="spellEnd"/>
          <w:r>
            <w:t>. „General Python FAQ.” https://​docs.python.org​/​3/​faq/​general.html (Zugriff am: 24. Juni 2023).</w:t>
          </w:r>
        </w:p>
        <w:bookmarkEnd w:id="185"/>
        <w:p w14:paraId="3D0B2DED" w14:textId="77777777" w:rsidR="006B2F4C" w:rsidRDefault="006B2F4C" w:rsidP="006B2F4C">
          <w:pPr>
            <w:pStyle w:val="CitaviBibliographyEntry"/>
          </w:pPr>
          <w:r>
            <w:t>[21]</w:t>
          </w:r>
          <w:r>
            <w:tab/>
          </w:r>
          <w:bookmarkStart w:id="186" w:name="_CTVL00181b07c3e5802477fab77c4e6a73bdf0b"/>
          <w:r>
            <w:t xml:space="preserve">Python </w:t>
          </w:r>
          <w:proofErr w:type="spellStart"/>
          <w:r>
            <w:t>Foundation</w:t>
          </w:r>
          <w:proofErr w:type="spellEnd"/>
          <w:r>
            <w:t xml:space="preserve">. „Python 3.10.12 </w:t>
          </w:r>
          <w:proofErr w:type="spellStart"/>
          <w:r>
            <w:t>documentation</w:t>
          </w:r>
          <w:proofErr w:type="spellEnd"/>
          <w:r>
            <w:t>.” https://​docs.python.org​/​3.10/​ (Zugriff am: 4. September 2023).</w:t>
          </w:r>
        </w:p>
        <w:bookmarkEnd w:id="186"/>
        <w:p w14:paraId="295C5B61" w14:textId="77777777" w:rsidR="006B2F4C" w:rsidRDefault="006B2F4C" w:rsidP="006B2F4C">
          <w:pPr>
            <w:pStyle w:val="CitaviBibliographyEntry"/>
          </w:pPr>
          <w:r>
            <w:t>[22]</w:t>
          </w:r>
          <w:r>
            <w:tab/>
          </w:r>
          <w:bookmarkStart w:id="187" w:name="_CTVL001fb7eb4330bee48868917dececa3be2a6"/>
          <w:r>
            <w:t xml:space="preserve">pandas. „pandas </w:t>
          </w:r>
          <w:proofErr w:type="spellStart"/>
          <w:r>
            <w:t>documentation</w:t>
          </w:r>
          <w:proofErr w:type="spellEnd"/>
          <w:r>
            <w:t>.” https://​pandas.pydata.org​/​docs/​ (Zugriff am: 24. Juni 2023).</w:t>
          </w:r>
        </w:p>
        <w:bookmarkEnd w:id="187"/>
        <w:p w14:paraId="159E966C" w14:textId="77777777" w:rsidR="006B2F4C" w:rsidRDefault="006B2F4C" w:rsidP="006B2F4C">
          <w:pPr>
            <w:pStyle w:val="CitaviBibliographyEntry"/>
          </w:pPr>
          <w:r>
            <w:t>[23]</w:t>
          </w:r>
          <w:r>
            <w:tab/>
          </w:r>
          <w:bookmarkStart w:id="188" w:name="_CTVL00139b5bb1f61c348c5a268dd83d5dc7ed4"/>
          <w:r>
            <w:t xml:space="preserve">NumPy. „NumPy </w:t>
          </w:r>
          <w:proofErr w:type="spellStart"/>
          <w:r>
            <w:t>documentation</w:t>
          </w:r>
          <w:proofErr w:type="spellEnd"/>
          <w:r>
            <w:t>.” https://​numpy.org​/​ (Zugriff am: 24. Juni 2023).</w:t>
          </w:r>
        </w:p>
        <w:bookmarkEnd w:id="188"/>
        <w:p w14:paraId="00D75B5B" w14:textId="77777777" w:rsidR="006B2F4C" w:rsidRDefault="006B2F4C" w:rsidP="006B2F4C">
          <w:pPr>
            <w:pStyle w:val="CitaviBibliographyEntry"/>
          </w:pPr>
          <w:r>
            <w:t>[24]</w:t>
          </w:r>
          <w:r>
            <w:tab/>
          </w:r>
          <w:bookmarkStart w:id="189" w:name="_CTVL00111f894fe75024c5faa3bab82a8e66881"/>
          <w:r>
            <w:t>J. Hao und T. K. Ho, „Machine Learning Made Easy: A Review of Scikit-learn Package in Python Programming Language,“</w:t>
          </w:r>
          <w:bookmarkEnd w:id="189"/>
          <w:r>
            <w:t xml:space="preserve"> </w:t>
          </w:r>
          <w:r w:rsidRPr="006B2F4C">
            <w:rPr>
              <w:i/>
            </w:rPr>
            <w:t xml:space="preserve">Journal of Educational and Behavioral </w:t>
          </w:r>
          <w:proofErr w:type="spellStart"/>
          <w:r w:rsidRPr="006B2F4C">
            <w:rPr>
              <w:i/>
            </w:rPr>
            <w:t>Statistics</w:t>
          </w:r>
          <w:proofErr w:type="spellEnd"/>
          <w:r w:rsidRPr="006B2F4C">
            <w:t xml:space="preserve">, Jg. 44, Nr. 3, S. 348–361, 2019, </w:t>
          </w:r>
          <w:proofErr w:type="spellStart"/>
          <w:r w:rsidRPr="006B2F4C">
            <w:t>doi</w:t>
          </w:r>
          <w:proofErr w:type="spellEnd"/>
          <w:r w:rsidRPr="006B2F4C">
            <w:t>: 10.3102/1076998619832248.</w:t>
          </w:r>
        </w:p>
        <w:p w14:paraId="3337B726" w14:textId="77777777" w:rsidR="006B2F4C" w:rsidRDefault="006B2F4C" w:rsidP="006B2F4C">
          <w:pPr>
            <w:pStyle w:val="CitaviBibliographyEntry"/>
          </w:pPr>
          <w:r>
            <w:t>[25]</w:t>
          </w:r>
          <w:r>
            <w:tab/>
          </w:r>
          <w:bookmarkStart w:id="190" w:name="_CTVL00127af317d9f914046841911a17cecc694"/>
          <w:r>
            <w:t xml:space="preserve">scikit-learn. „Machine Learning in Python: scikit-learn 1.3.0 </w:t>
          </w:r>
          <w:proofErr w:type="spellStart"/>
          <w:r>
            <w:t>documentation</w:t>
          </w:r>
          <w:proofErr w:type="spellEnd"/>
          <w:r>
            <w:t>.” https://​scikit-learn.org​/​stable/​ (Zugriff am: 25. Juni 2023).</w:t>
          </w:r>
        </w:p>
        <w:bookmarkEnd w:id="190"/>
        <w:p w14:paraId="32C4A69F" w14:textId="77777777" w:rsidR="006B2F4C" w:rsidRDefault="006B2F4C" w:rsidP="006B2F4C">
          <w:pPr>
            <w:pStyle w:val="CitaviBibliographyEntry"/>
          </w:pPr>
          <w:r>
            <w:lastRenderedPageBreak/>
            <w:t>[26]</w:t>
          </w:r>
          <w:r>
            <w:tab/>
          </w:r>
          <w:bookmarkStart w:id="191" w:name="_CTVL001cfc1892941344204a6f7b725a0333e25"/>
          <w:r>
            <w:t>TensorFlow. „TensorFlow.” https://​www.tensorflow.org​/​ (Zugriff am: 4. September 2023).</w:t>
          </w:r>
        </w:p>
        <w:bookmarkEnd w:id="191"/>
        <w:p w14:paraId="7800D801" w14:textId="77777777" w:rsidR="006B2F4C" w:rsidRDefault="006B2F4C" w:rsidP="006B2F4C">
          <w:pPr>
            <w:pStyle w:val="CitaviBibliographyEntry"/>
          </w:pPr>
          <w:r>
            <w:t>[27]</w:t>
          </w:r>
          <w:r>
            <w:tab/>
          </w:r>
          <w:bookmarkStart w:id="192" w:name="_CTVL001a052d00854e6493da55af008e6956223"/>
          <w:r>
            <w:t xml:space="preserve">Keras. „API </w:t>
          </w:r>
          <w:proofErr w:type="spellStart"/>
          <w:r>
            <w:t>reference</w:t>
          </w:r>
          <w:proofErr w:type="spellEnd"/>
          <w:r>
            <w:t>.” https://​keras.io​/​api/​ (Zugriff am: 29. Juni 2023).</w:t>
          </w:r>
        </w:p>
        <w:bookmarkEnd w:id="192"/>
        <w:p w14:paraId="5ACDEEF2" w14:textId="77777777" w:rsidR="006B2F4C" w:rsidRDefault="006B2F4C" w:rsidP="006B2F4C">
          <w:pPr>
            <w:pStyle w:val="CitaviBibliographyEntry"/>
          </w:pPr>
          <w:r>
            <w:t>[28]</w:t>
          </w:r>
          <w:r>
            <w:tab/>
          </w:r>
          <w:bookmarkStart w:id="193" w:name="_CTVL001cb05fb53c5d34552a56f572e83ecfdec"/>
          <w:r>
            <w:t>R. F. Torlak, „Detektion der Bewegung von Verkehrsteilnehmern aus Positionsdaten,“ Bachelorarbeit, Hochschule für angewandte Wissenschaften Coburg, 2022.</w:t>
          </w:r>
        </w:p>
        <w:bookmarkEnd w:id="193"/>
        <w:p w14:paraId="4C6573D0" w14:textId="77777777" w:rsidR="006B2F4C" w:rsidRDefault="006B2F4C" w:rsidP="006B2F4C">
          <w:pPr>
            <w:pStyle w:val="CitaviBibliographyEntry"/>
          </w:pPr>
          <w:r>
            <w:t>[29]</w:t>
          </w:r>
          <w:r>
            <w:tab/>
          </w:r>
          <w:bookmarkStart w:id="194" w:name="_CTVL0016740b9a5615f4cb8a7ab90e76ae3e990"/>
          <w:r>
            <w:t>M. Sohl, „Klassifizierung der Bewegungsmuster von Mobilfunkteilnehmern zur erweiterten Umfeldwahrnehmung autonomer Fahrzeuge,“ Bachelorarbeit, Hochschule für angewandte Wissenschaften Coburg, 2022.</w:t>
          </w:r>
        </w:p>
        <w:bookmarkEnd w:id="194"/>
        <w:p w14:paraId="17514618" w14:textId="77777777" w:rsidR="006B2F4C" w:rsidRDefault="006B2F4C" w:rsidP="006B2F4C">
          <w:pPr>
            <w:pStyle w:val="CitaviBibliographyEntry"/>
          </w:pPr>
          <w:r>
            <w:t>[30]</w:t>
          </w:r>
          <w:r>
            <w:tab/>
          </w:r>
          <w:bookmarkStart w:id="195" w:name="_CTVL001220b7cdd265643e0b822e591d1a0941e"/>
          <w:r>
            <w:t>D. Fischer, „Verwendung von Positionsdaten zur automatisierten Klassifizierung von Verkehrsteilnehmern mittels maschinellen Lernverfahren,“ Masterarbeit, Hochschule für angewandte Wissenschaften Coburg, 2023.</w:t>
          </w:r>
        </w:p>
        <w:bookmarkEnd w:id="195"/>
        <w:p w14:paraId="0E3BBD7A" w14:textId="77777777" w:rsidR="006B2F4C" w:rsidRDefault="006B2F4C" w:rsidP="006B2F4C">
          <w:pPr>
            <w:pStyle w:val="CitaviBibliographyEntry"/>
          </w:pPr>
          <w:r>
            <w:t>[31]</w:t>
          </w:r>
          <w:r>
            <w:tab/>
          </w:r>
          <w:bookmarkStart w:id="196" w:name="_CTVL0014a52a8e07de74ef2a96be8586e74a69c"/>
          <w:r>
            <w:t xml:space="preserve">Z. Sun und X. Ban, „Vehicle </w:t>
          </w:r>
          <w:proofErr w:type="spellStart"/>
          <w:r>
            <w:t>classification</w:t>
          </w:r>
          <w:proofErr w:type="spellEnd"/>
          <w:r>
            <w:t xml:space="preserve"> using GPS </w:t>
          </w:r>
          <w:proofErr w:type="spellStart"/>
          <w:r>
            <w:t>data</w:t>
          </w:r>
          <w:proofErr w:type="spellEnd"/>
          <w:r>
            <w:t>,“</w:t>
          </w:r>
          <w:bookmarkEnd w:id="196"/>
          <w:r>
            <w:t xml:space="preserve"> </w:t>
          </w:r>
          <w:r w:rsidRPr="006B2F4C">
            <w:rPr>
              <w:i/>
            </w:rPr>
            <w:t>Transportation Research Part C: Emerging Technologies</w:t>
          </w:r>
          <w:r w:rsidRPr="006B2F4C">
            <w:t xml:space="preserve">, Jg. 37, S. 102–117, 2013. </w:t>
          </w:r>
          <w:proofErr w:type="spellStart"/>
          <w:r w:rsidRPr="006B2F4C">
            <w:t>doi</w:t>
          </w:r>
          <w:proofErr w:type="spellEnd"/>
          <w:r w:rsidRPr="006B2F4C">
            <w:t>: 10.1016/j.trc.2013.09.015. [Online]. Verfügbar unter: https://​www.sciencedirect.com​/​science/​article/​pii/​S0968090X13002040</w:t>
          </w:r>
        </w:p>
        <w:p w14:paraId="16D5D332" w14:textId="77777777" w:rsidR="006B2F4C" w:rsidRDefault="006B2F4C" w:rsidP="006B2F4C">
          <w:pPr>
            <w:pStyle w:val="CitaviBibliographyEntry"/>
          </w:pPr>
          <w:r>
            <w:t>[32]</w:t>
          </w:r>
          <w:r>
            <w:tab/>
          </w:r>
          <w:bookmarkStart w:id="197" w:name="_CTVL001e3e923314f6a4f498af41edeab9f3a7f"/>
          <w:r>
            <w:t xml:space="preserve">GIS-OPS. „Valhalla Docker </w:t>
          </w:r>
          <w:proofErr w:type="spellStart"/>
          <w:r>
            <w:t>image</w:t>
          </w:r>
          <w:proofErr w:type="spellEnd"/>
          <w:r>
            <w:t xml:space="preserve"> </w:t>
          </w:r>
          <w:proofErr w:type="spellStart"/>
          <w:r>
            <w:t>by</w:t>
          </w:r>
          <w:proofErr w:type="spellEnd"/>
          <w:r>
            <w:t xml:space="preserve"> GIS-OPS.” https://​github.com​/​gis-​ops/​docker-​valhalla (Zugriff am: 3. August 2023).</w:t>
          </w:r>
        </w:p>
        <w:bookmarkEnd w:id="197"/>
        <w:p w14:paraId="77405128" w14:textId="77777777" w:rsidR="006B2F4C" w:rsidRDefault="006B2F4C" w:rsidP="006B2F4C">
          <w:pPr>
            <w:pStyle w:val="CitaviBibliographyEntry"/>
          </w:pPr>
          <w:r>
            <w:t>[33]</w:t>
          </w:r>
          <w:r>
            <w:tab/>
          </w:r>
          <w:bookmarkStart w:id="198" w:name="_CTVL001b194661df885420a9a2bd6b0982d20ed"/>
          <w:r>
            <w:t xml:space="preserve">Geofabrik GmbH. „OpenStreetMap Data </w:t>
          </w:r>
          <w:proofErr w:type="spellStart"/>
          <w:r>
            <w:t>Extracts</w:t>
          </w:r>
          <w:proofErr w:type="spellEnd"/>
          <w:r>
            <w:t>.” https://​download.geofabrik.de​/​ (Zugriff am: 3. August 2023).</w:t>
          </w:r>
        </w:p>
        <w:bookmarkEnd w:id="198"/>
        <w:p w14:paraId="14D0118D" w14:textId="2F196077" w:rsidR="0082438A" w:rsidRDefault="006B2F4C" w:rsidP="006B2F4C">
          <w:pPr>
            <w:pStyle w:val="CitaviBibliographyEntry"/>
          </w:pPr>
          <w:r>
            <w:t>[34]</w:t>
          </w:r>
          <w:r>
            <w:tab/>
          </w:r>
          <w:bookmarkStart w:id="199" w:name="_CTVL001a43f207ff5b44bc9b93aa2b3f1e156d6"/>
          <w:r>
            <w:t>S. Pandey. „</w:t>
          </w:r>
          <w:proofErr w:type="spellStart"/>
          <w:r>
            <w:t>Efficient</w:t>
          </w:r>
          <w:proofErr w:type="spellEnd"/>
          <w:r>
            <w:t xml:space="preserve"> and fast </w:t>
          </w:r>
          <w:proofErr w:type="spellStart"/>
          <w:r>
            <w:t>map</w:t>
          </w:r>
          <w:proofErr w:type="spellEnd"/>
          <w:r>
            <w:t xml:space="preserve"> </w:t>
          </w:r>
          <w:proofErr w:type="spellStart"/>
          <w:r>
            <w:t>matching</w:t>
          </w:r>
          <w:proofErr w:type="spellEnd"/>
          <w:r>
            <w:t xml:space="preserve"> </w:t>
          </w:r>
          <w:proofErr w:type="spellStart"/>
          <w:r>
            <w:t>with</w:t>
          </w:r>
          <w:proofErr w:type="spellEnd"/>
          <w:r>
            <w:t xml:space="preserve"> Valhalla.” https://​ikespand.github.io​/​posts/​meili/​ (Zugriff am: 3. August 2023)</w:t>
          </w:r>
          <w:bookmarkEnd w:id="199"/>
          <w:r>
            <w:t>.</w:t>
          </w:r>
          <w:r w:rsidR="00814669">
            <w:fldChar w:fldCharType="end"/>
          </w:r>
        </w:p>
      </w:sdtContent>
    </w:sdt>
    <w:p w14:paraId="0167A3A5" w14:textId="77777777" w:rsidR="0067088C" w:rsidRDefault="0067088C" w:rsidP="002745B9">
      <w:pPr>
        <w:pStyle w:val="CitaviBibliographyEntry"/>
      </w:pPr>
    </w:p>
    <w:p w14:paraId="6B0C5188" w14:textId="2101054A" w:rsidR="0067088C" w:rsidRDefault="0067088C" w:rsidP="0067088C">
      <w:pPr>
        <w:pStyle w:val="AnhangA1"/>
        <w:numPr>
          <w:ilvl w:val="0"/>
          <w:numId w:val="37"/>
        </w:numPr>
        <w:rPr>
          <w:lang w:val="en-GB"/>
        </w:rPr>
      </w:pPr>
      <w:bookmarkStart w:id="200" w:name="_Toc143194064"/>
      <w:bookmarkStart w:id="201" w:name="_Toc144726489"/>
      <w:r>
        <w:rPr>
          <w:lang w:val="en-GB"/>
        </w:rPr>
        <w:lastRenderedPageBreak/>
        <w:t xml:space="preserve">Beispiel: </w:t>
      </w:r>
      <w:r w:rsidRPr="0067088C">
        <w:rPr>
          <w:rStyle w:val="Code"/>
        </w:rPr>
        <w:t>trace_route</w:t>
      </w:r>
      <w:r>
        <w:rPr>
          <w:lang w:val="en-GB"/>
        </w:rPr>
        <w:t>-Request-Payload</w:t>
      </w:r>
      <w:bookmarkEnd w:id="200"/>
      <w:bookmarkEnd w:id="201"/>
    </w:p>
    <w:p w14:paraId="52A0B1D6" w14:textId="77777777" w:rsidR="0067088C" w:rsidRDefault="0067088C" w:rsidP="0067088C">
      <w:pPr>
        <w:pStyle w:val="CodeMitRahmen"/>
        <w:rPr>
          <w:lang w:val="en-GB"/>
        </w:rPr>
      </w:pPr>
      <w:r>
        <w:rPr>
          <w:lang w:val="en-GB"/>
        </w:rPr>
        <w:t>{</w:t>
      </w:r>
    </w:p>
    <w:p w14:paraId="79D33A14" w14:textId="77777777" w:rsidR="0067088C" w:rsidRDefault="0067088C" w:rsidP="0067088C">
      <w:pPr>
        <w:pStyle w:val="CodeMitRahmen"/>
        <w:rPr>
          <w:lang w:val="en-GB"/>
        </w:rPr>
      </w:pPr>
      <w:r>
        <w:rPr>
          <w:lang w:val="en-GB"/>
        </w:rPr>
        <w:t xml:space="preserve">  "shape": [</w:t>
      </w:r>
    </w:p>
    <w:p w14:paraId="3767FB37" w14:textId="77777777" w:rsidR="0067088C" w:rsidRDefault="0067088C" w:rsidP="0067088C">
      <w:pPr>
        <w:pStyle w:val="CodeMitRahmen"/>
        <w:rPr>
          <w:lang w:val="en-GB"/>
        </w:rPr>
      </w:pPr>
      <w:r>
        <w:rPr>
          <w:lang w:val="en-GB"/>
        </w:rPr>
        <w:t xml:space="preserve">    {</w:t>
      </w:r>
    </w:p>
    <w:p w14:paraId="2B1D40D4" w14:textId="77777777" w:rsidR="0067088C" w:rsidRDefault="0067088C" w:rsidP="0067088C">
      <w:pPr>
        <w:pStyle w:val="CodeMitRahmen"/>
        <w:rPr>
          <w:lang w:val="en-GB"/>
        </w:rPr>
      </w:pPr>
      <w:r>
        <w:rPr>
          <w:lang w:val="en-GB"/>
        </w:rPr>
        <w:t xml:space="preserve">      "lat": 50.362309,</w:t>
      </w:r>
    </w:p>
    <w:p w14:paraId="1C4CC24F" w14:textId="77777777" w:rsidR="0067088C" w:rsidRDefault="0067088C" w:rsidP="0067088C">
      <w:pPr>
        <w:pStyle w:val="CodeMitRahmen"/>
        <w:rPr>
          <w:lang w:val="en-GB"/>
        </w:rPr>
      </w:pPr>
      <w:r>
        <w:rPr>
          <w:lang w:val="en-GB"/>
        </w:rPr>
        <w:t xml:space="preserve">      "lon": 11.1765724,</w:t>
      </w:r>
    </w:p>
    <w:p w14:paraId="47C71A81" w14:textId="77777777" w:rsidR="0067088C" w:rsidRDefault="0067088C" w:rsidP="0067088C">
      <w:pPr>
        <w:pStyle w:val="CodeMitRahmen"/>
        <w:rPr>
          <w:lang w:val="en-GB"/>
        </w:rPr>
      </w:pPr>
      <w:r>
        <w:rPr>
          <w:lang w:val="en-GB"/>
        </w:rPr>
        <w:t xml:space="preserve">      "time": 1685712673</w:t>
      </w:r>
    </w:p>
    <w:p w14:paraId="3C509D7B" w14:textId="77777777" w:rsidR="0067088C" w:rsidRDefault="0067088C" w:rsidP="0067088C">
      <w:pPr>
        <w:pStyle w:val="CodeMitRahmen"/>
        <w:rPr>
          <w:lang w:val="en-GB"/>
        </w:rPr>
      </w:pPr>
      <w:r>
        <w:rPr>
          <w:lang w:val="en-GB"/>
        </w:rPr>
        <w:t xml:space="preserve">    },</w:t>
      </w:r>
    </w:p>
    <w:p w14:paraId="7BB6509F" w14:textId="77777777" w:rsidR="0067088C" w:rsidRDefault="0067088C" w:rsidP="0067088C">
      <w:pPr>
        <w:pStyle w:val="CodeMitRahmen"/>
        <w:rPr>
          <w:lang w:val="en-GB"/>
        </w:rPr>
      </w:pPr>
      <w:r>
        <w:rPr>
          <w:lang w:val="en-GB"/>
        </w:rPr>
        <w:t xml:space="preserve">    ...</w:t>
      </w:r>
    </w:p>
    <w:p w14:paraId="1C3FD4E8" w14:textId="77777777" w:rsidR="0067088C" w:rsidRDefault="0067088C" w:rsidP="0067088C">
      <w:pPr>
        <w:pStyle w:val="CodeMitRahmen"/>
        <w:rPr>
          <w:lang w:val="en-GB"/>
        </w:rPr>
      </w:pPr>
      <w:r>
        <w:rPr>
          <w:lang w:val="en-GB"/>
        </w:rPr>
        <w:t xml:space="preserve">  ],</w:t>
      </w:r>
    </w:p>
    <w:p w14:paraId="57D7868C" w14:textId="77777777" w:rsidR="0067088C" w:rsidRDefault="0067088C" w:rsidP="0067088C">
      <w:pPr>
        <w:pStyle w:val="CodeMitRahmen"/>
        <w:rPr>
          <w:lang w:val="en-GB"/>
        </w:rPr>
      </w:pPr>
      <w:r>
        <w:rPr>
          <w:lang w:val="en-GB"/>
        </w:rPr>
        <w:t xml:space="preserve">  "trace_options": {</w:t>
      </w:r>
    </w:p>
    <w:p w14:paraId="02518088" w14:textId="77777777" w:rsidR="0067088C" w:rsidRDefault="0067088C" w:rsidP="0067088C">
      <w:pPr>
        <w:pStyle w:val="CodeMitRahmen"/>
        <w:rPr>
          <w:lang w:val="en-GB"/>
        </w:rPr>
      </w:pPr>
      <w:r>
        <w:rPr>
          <w:lang w:val="en-GB"/>
        </w:rPr>
        <w:t xml:space="preserve">    "turn_penalty_factor": 250,</w:t>
      </w:r>
    </w:p>
    <w:p w14:paraId="0BBC8274" w14:textId="77777777" w:rsidR="0067088C" w:rsidRDefault="0067088C" w:rsidP="0067088C">
      <w:pPr>
        <w:pStyle w:val="CodeMitRahmen"/>
        <w:rPr>
          <w:lang w:val="en-GB"/>
        </w:rPr>
      </w:pPr>
      <w:r>
        <w:rPr>
          <w:lang w:val="en-GB"/>
        </w:rPr>
        <w:t xml:space="preserve">    "search_radius": 23.376,</w:t>
      </w:r>
    </w:p>
    <w:p w14:paraId="59E55397" w14:textId="77777777" w:rsidR="0067088C" w:rsidRDefault="0067088C" w:rsidP="0067088C">
      <w:pPr>
        <w:pStyle w:val="CodeMitRahmen"/>
        <w:rPr>
          <w:lang w:val="en-GB"/>
        </w:rPr>
      </w:pPr>
      <w:r>
        <w:rPr>
          <w:lang w:val="en-GB"/>
        </w:rPr>
        <w:t xml:space="preserve">    "gps_accuracy": [</w:t>
      </w:r>
    </w:p>
    <w:p w14:paraId="4DC4A236" w14:textId="77777777" w:rsidR="0067088C" w:rsidRDefault="0067088C" w:rsidP="0067088C">
      <w:pPr>
        <w:pStyle w:val="CodeMitRahmen"/>
        <w:rPr>
          <w:lang w:val="en-GB"/>
        </w:rPr>
      </w:pPr>
      <w:r>
        <w:rPr>
          <w:lang w:val="en-GB"/>
        </w:rPr>
        <w:t xml:space="preserve">      7,</w:t>
      </w:r>
    </w:p>
    <w:p w14:paraId="0B8FBE6C" w14:textId="77777777" w:rsidR="0067088C" w:rsidRDefault="0067088C" w:rsidP="0067088C">
      <w:pPr>
        <w:pStyle w:val="CodeMitRahmen"/>
        <w:rPr>
          <w:lang w:val="en-GB"/>
        </w:rPr>
      </w:pPr>
      <w:r>
        <w:rPr>
          <w:lang w:val="en-GB"/>
        </w:rPr>
        <w:t xml:space="preserve">      ...</w:t>
      </w:r>
    </w:p>
    <w:p w14:paraId="2488EFAE" w14:textId="77777777" w:rsidR="0067088C" w:rsidRDefault="0067088C" w:rsidP="0067088C">
      <w:pPr>
        <w:pStyle w:val="CodeMitRahmen"/>
        <w:rPr>
          <w:lang w:val="en-GB"/>
        </w:rPr>
      </w:pPr>
      <w:r>
        <w:rPr>
          <w:lang w:val="en-GB"/>
        </w:rPr>
        <w:t xml:space="preserve">    ],</w:t>
      </w:r>
    </w:p>
    <w:p w14:paraId="345FB3C3" w14:textId="77777777" w:rsidR="0067088C" w:rsidRDefault="0067088C" w:rsidP="0067088C">
      <w:pPr>
        <w:pStyle w:val="CodeMitRahmen"/>
        <w:rPr>
          <w:lang w:val="en-GB"/>
        </w:rPr>
      </w:pPr>
      <w:r>
        <w:rPr>
          <w:lang w:val="en-GB"/>
        </w:rPr>
        <w:t xml:space="preserve">    "interpolation_distance": 5</w:t>
      </w:r>
    </w:p>
    <w:p w14:paraId="5680199A" w14:textId="77777777" w:rsidR="0067088C" w:rsidRDefault="0067088C" w:rsidP="0067088C">
      <w:pPr>
        <w:pStyle w:val="CodeMitRahmen"/>
        <w:rPr>
          <w:lang w:val="en-GB"/>
        </w:rPr>
      </w:pPr>
      <w:r>
        <w:rPr>
          <w:lang w:val="en-GB"/>
        </w:rPr>
        <w:t xml:space="preserve">  },</w:t>
      </w:r>
    </w:p>
    <w:p w14:paraId="0B631A04" w14:textId="77777777" w:rsidR="0067088C" w:rsidRDefault="0067088C" w:rsidP="0067088C">
      <w:pPr>
        <w:pStyle w:val="CodeMitRahmen"/>
        <w:rPr>
          <w:lang w:val="en-GB"/>
        </w:rPr>
      </w:pPr>
      <w:r>
        <w:rPr>
          <w:lang w:val="en-GB"/>
        </w:rPr>
        <w:t xml:space="preserve">  "costing_options": {</w:t>
      </w:r>
    </w:p>
    <w:p w14:paraId="73E9C299" w14:textId="77777777" w:rsidR="0067088C" w:rsidRDefault="0067088C" w:rsidP="0067088C">
      <w:pPr>
        <w:pStyle w:val="CodeMitRahmen"/>
        <w:rPr>
          <w:lang w:val="en-GB"/>
        </w:rPr>
      </w:pPr>
      <w:r>
        <w:rPr>
          <w:lang w:val="en-GB"/>
        </w:rPr>
        <w:t xml:space="preserve">    "auto": {</w:t>
      </w:r>
    </w:p>
    <w:p w14:paraId="69DB5BCB" w14:textId="77777777" w:rsidR="0067088C" w:rsidRDefault="0067088C" w:rsidP="0067088C">
      <w:pPr>
        <w:pStyle w:val="CodeMitRahmen"/>
        <w:rPr>
          <w:lang w:val="en-GB"/>
        </w:rPr>
      </w:pPr>
      <w:r>
        <w:rPr>
          <w:lang w:val="en-GB"/>
        </w:rPr>
        <w:t xml:space="preserve">      "maneuver_penalty": 2</w:t>
      </w:r>
    </w:p>
    <w:p w14:paraId="1F5D7076" w14:textId="77777777" w:rsidR="0067088C" w:rsidRDefault="0067088C" w:rsidP="0067088C">
      <w:pPr>
        <w:pStyle w:val="CodeMitRahmen"/>
        <w:rPr>
          <w:lang w:val="en-GB"/>
        </w:rPr>
      </w:pPr>
      <w:r>
        <w:rPr>
          <w:lang w:val="en-GB"/>
        </w:rPr>
        <w:t xml:space="preserve">    },</w:t>
      </w:r>
    </w:p>
    <w:p w14:paraId="5EB0200E" w14:textId="77777777" w:rsidR="0067088C" w:rsidRDefault="0067088C" w:rsidP="0067088C">
      <w:pPr>
        <w:pStyle w:val="CodeMitRahmen"/>
        <w:rPr>
          <w:lang w:val="en-GB"/>
        </w:rPr>
      </w:pPr>
      <w:r>
        <w:rPr>
          <w:lang w:val="en-GB"/>
        </w:rPr>
        <w:t xml:space="preserve">    "bicycle": {</w:t>
      </w:r>
    </w:p>
    <w:p w14:paraId="25CA93FA" w14:textId="77777777" w:rsidR="0067088C" w:rsidRDefault="0067088C" w:rsidP="0067088C">
      <w:pPr>
        <w:pStyle w:val="CodeMitRahmen"/>
        <w:rPr>
          <w:lang w:val="en-GB"/>
        </w:rPr>
      </w:pPr>
      <w:r>
        <w:rPr>
          <w:lang w:val="en-GB"/>
        </w:rPr>
        <w:t xml:space="preserve">      "cycling_speed": 17.2</w:t>
      </w:r>
    </w:p>
    <w:p w14:paraId="679B9DF5" w14:textId="77777777" w:rsidR="0067088C" w:rsidRDefault="0067088C" w:rsidP="0067088C">
      <w:pPr>
        <w:pStyle w:val="CodeMitRahmen"/>
        <w:rPr>
          <w:lang w:val="en-GB"/>
        </w:rPr>
      </w:pPr>
      <w:r>
        <w:rPr>
          <w:lang w:val="en-GB"/>
        </w:rPr>
        <w:t xml:space="preserve">    },</w:t>
      </w:r>
    </w:p>
    <w:p w14:paraId="5807AC6D" w14:textId="77777777" w:rsidR="0067088C" w:rsidRDefault="0067088C" w:rsidP="0067088C">
      <w:pPr>
        <w:pStyle w:val="CodeMitRahmen"/>
        <w:rPr>
          <w:lang w:val="en-GB"/>
        </w:rPr>
      </w:pPr>
      <w:r>
        <w:rPr>
          <w:lang w:val="en-GB"/>
        </w:rPr>
        <w:t xml:space="preserve">    "pedestrian": {</w:t>
      </w:r>
    </w:p>
    <w:p w14:paraId="396EA512" w14:textId="77777777" w:rsidR="0067088C" w:rsidRDefault="0067088C" w:rsidP="0067088C">
      <w:pPr>
        <w:pStyle w:val="CodeMitRahmen"/>
        <w:rPr>
          <w:lang w:val="en-GB"/>
        </w:rPr>
      </w:pPr>
      <w:r>
        <w:rPr>
          <w:lang w:val="en-GB"/>
        </w:rPr>
        <w:t xml:space="preserve">      "walking_speed": 17.2</w:t>
      </w:r>
    </w:p>
    <w:p w14:paraId="64BF645A" w14:textId="77777777" w:rsidR="0067088C" w:rsidRDefault="0067088C" w:rsidP="0067088C">
      <w:pPr>
        <w:pStyle w:val="CodeMitRahmen"/>
        <w:rPr>
          <w:lang w:val="en-GB"/>
        </w:rPr>
      </w:pPr>
      <w:r>
        <w:rPr>
          <w:lang w:val="en-GB"/>
        </w:rPr>
        <w:t xml:space="preserve">    }</w:t>
      </w:r>
    </w:p>
    <w:p w14:paraId="1D79AF1B" w14:textId="77777777" w:rsidR="0067088C" w:rsidRDefault="0067088C" w:rsidP="0067088C">
      <w:pPr>
        <w:pStyle w:val="CodeMitRahmen"/>
        <w:rPr>
          <w:lang w:val="en-GB"/>
        </w:rPr>
      </w:pPr>
      <w:r>
        <w:rPr>
          <w:lang w:val="en-GB"/>
        </w:rPr>
        <w:t xml:space="preserve">  },</w:t>
      </w:r>
    </w:p>
    <w:p w14:paraId="603F738D" w14:textId="77777777" w:rsidR="0067088C" w:rsidRDefault="0067088C" w:rsidP="0067088C">
      <w:pPr>
        <w:pStyle w:val="CodeMitRahmen"/>
        <w:rPr>
          <w:lang w:val="en-GB"/>
        </w:rPr>
      </w:pPr>
      <w:r>
        <w:rPr>
          <w:lang w:val="en-GB"/>
        </w:rPr>
        <w:t xml:space="preserve">  "shape_match":"map_snap",</w:t>
      </w:r>
    </w:p>
    <w:p w14:paraId="7D40D2C4" w14:textId="77777777" w:rsidR="0067088C" w:rsidRDefault="0067088C" w:rsidP="0067088C">
      <w:pPr>
        <w:pStyle w:val="CodeMitRahmen"/>
        <w:rPr>
          <w:lang w:val="en-GB"/>
        </w:rPr>
      </w:pPr>
      <w:r>
        <w:rPr>
          <w:lang w:val="en-GB"/>
        </w:rPr>
        <w:t xml:space="preserve">  "costing":"bicycle",</w:t>
      </w:r>
    </w:p>
    <w:p w14:paraId="3AE2B4A5" w14:textId="77777777" w:rsidR="0067088C" w:rsidRDefault="0067088C" w:rsidP="0067088C">
      <w:pPr>
        <w:pStyle w:val="CodeMitRahmen"/>
        <w:rPr>
          <w:lang w:val="en-GB"/>
        </w:rPr>
      </w:pPr>
      <w:r>
        <w:rPr>
          <w:lang w:val="en-GB"/>
        </w:rPr>
        <w:t xml:space="preserve">  "format":"osrm"</w:t>
      </w:r>
    </w:p>
    <w:p w14:paraId="2638F922" w14:textId="77777777" w:rsidR="0067088C" w:rsidRDefault="0067088C" w:rsidP="0067088C">
      <w:pPr>
        <w:pStyle w:val="CodeMitRahmen"/>
        <w:rPr>
          <w:lang w:val="en-GB"/>
        </w:rPr>
      </w:pPr>
      <w:r>
        <w:rPr>
          <w:lang w:val="en-GB"/>
        </w:rPr>
        <w:t>}</w:t>
      </w:r>
    </w:p>
    <w:p w14:paraId="72BA42FF" w14:textId="596080FE" w:rsidR="0067088C" w:rsidRDefault="0067088C" w:rsidP="0067088C">
      <w:pPr>
        <w:pStyle w:val="AnhangA1"/>
        <w:numPr>
          <w:ilvl w:val="0"/>
          <w:numId w:val="37"/>
        </w:numPr>
        <w:rPr>
          <w:lang w:val="en-GB"/>
        </w:rPr>
      </w:pPr>
      <w:bookmarkStart w:id="202" w:name="_Toc143194065"/>
      <w:bookmarkStart w:id="203" w:name="_Toc144726490"/>
      <w:r>
        <w:rPr>
          <w:lang w:val="en-GB"/>
        </w:rPr>
        <w:lastRenderedPageBreak/>
        <w:t xml:space="preserve">Beispiel: </w:t>
      </w:r>
      <w:r w:rsidRPr="0067088C">
        <w:rPr>
          <w:rStyle w:val="Code"/>
        </w:rPr>
        <w:t>trace_route</w:t>
      </w:r>
      <w:r>
        <w:rPr>
          <w:lang w:val="en-GB"/>
        </w:rPr>
        <w:t>-Response-Payload</w:t>
      </w:r>
      <w:bookmarkEnd w:id="202"/>
      <w:bookmarkEnd w:id="203"/>
    </w:p>
    <w:p w14:paraId="6EA932EF" w14:textId="77777777" w:rsidR="0067088C" w:rsidRDefault="0067088C" w:rsidP="0067088C">
      <w:pPr>
        <w:pStyle w:val="CodeMitRahmen"/>
      </w:pPr>
      <w:r>
        <w:t>{</w:t>
      </w:r>
    </w:p>
    <w:p w14:paraId="6C13F63B" w14:textId="77777777" w:rsidR="0067088C" w:rsidRDefault="0067088C" w:rsidP="0067088C">
      <w:pPr>
        <w:pStyle w:val="CodeMitRahmen"/>
      </w:pPr>
      <w:r>
        <w:t xml:space="preserve">    "matchings": [</w:t>
      </w:r>
    </w:p>
    <w:p w14:paraId="54DA1591" w14:textId="77777777" w:rsidR="0067088C" w:rsidRDefault="0067088C" w:rsidP="0067088C">
      <w:pPr>
        <w:pStyle w:val="CodeMitRahmen"/>
      </w:pPr>
      <w:r>
        <w:t xml:space="preserve">        ...</w:t>
      </w:r>
    </w:p>
    <w:p w14:paraId="4D7A3750" w14:textId="77777777" w:rsidR="0067088C" w:rsidRDefault="0067088C" w:rsidP="0067088C">
      <w:pPr>
        <w:pStyle w:val="CodeMitRahmen"/>
      </w:pPr>
      <w:r>
        <w:t xml:space="preserve">    ],</w:t>
      </w:r>
    </w:p>
    <w:p w14:paraId="64A8D785" w14:textId="77777777" w:rsidR="0067088C" w:rsidRDefault="0067088C" w:rsidP="0067088C">
      <w:pPr>
        <w:pStyle w:val="CodeMitRahmen"/>
      </w:pPr>
      <w:r>
        <w:t xml:space="preserve">    "tracepoints": [</w:t>
      </w:r>
    </w:p>
    <w:p w14:paraId="3C60F2E4" w14:textId="77777777" w:rsidR="0067088C" w:rsidRDefault="0067088C" w:rsidP="0067088C">
      <w:pPr>
        <w:pStyle w:val="CodeMitRahmen"/>
      </w:pPr>
      <w:r>
        <w:t xml:space="preserve">        {</w:t>
      </w:r>
    </w:p>
    <w:p w14:paraId="6E52EC0B" w14:textId="77777777" w:rsidR="0067088C" w:rsidRDefault="0067088C" w:rsidP="0067088C">
      <w:pPr>
        <w:pStyle w:val="CodeMitRahmen"/>
      </w:pPr>
      <w:r>
        <w:t xml:space="preserve">            "matchings_index": 0,</w:t>
      </w:r>
    </w:p>
    <w:p w14:paraId="7E364C51" w14:textId="77777777" w:rsidR="0067088C" w:rsidRDefault="0067088C" w:rsidP="0067088C">
      <w:pPr>
        <w:pStyle w:val="CodeMitRahmen"/>
      </w:pPr>
      <w:r>
        <w:t xml:space="preserve">            "waypoint_index": 0,</w:t>
      </w:r>
    </w:p>
    <w:p w14:paraId="041AB60B" w14:textId="77777777" w:rsidR="0067088C" w:rsidRDefault="0067088C" w:rsidP="0067088C">
      <w:pPr>
        <w:pStyle w:val="CodeMitRahmen"/>
      </w:pPr>
      <w:r>
        <w:t xml:space="preserve">            "alternatives_count": 0,</w:t>
      </w:r>
    </w:p>
    <w:p w14:paraId="0FC665CB" w14:textId="77777777" w:rsidR="0067088C" w:rsidRDefault="0067088C" w:rsidP="0067088C">
      <w:pPr>
        <w:pStyle w:val="CodeMitRahmen"/>
      </w:pPr>
      <w:r>
        <w:t xml:space="preserve">            "distance": 0.380,</w:t>
      </w:r>
    </w:p>
    <w:p w14:paraId="493BCD26" w14:textId="77777777" w:rsidR="0067088C" w:rsidRDefault="0067088C" w:rsidP="0067088C">
      <w:pPr>
        <w:pStyle w:val="CodeMitRahmen"/>
      </w:pPr>
      <w:r>
        <w:t xml:space="preserve">            "name": "",</w:t>
      </w:r>
    </w:p>
    <w:p w14:paraId="163A11AF" w14:textId="77777777" w:rsidR="0067088C" w:rsidRDefault="0067088C" w:rsidP="0067088C">
      <w:pPr>
        <w:pStyle w:val="CodeMitRahmen"/>
      </w:pPr>
      <w:r>
        <w:t xml:space="preserve">            "location": [</w:t>
      </w:r>
    </w:p>
    <w:p w14:paraId="4CC5291C" w14:textId="77777777" w:rsidR="0067088C" w:rsidRDefault="0067088C" w:rsidP="0067088C">
      <w:pPr>
        <w:pStyle w:val="CodeMitRahmen"/>
      </w:pPr>
      <w:r>
        <w:t xml:space="preserve">                11.117737,</w:t>
      </w:r>
    </w:p>
    <w:p w14:paraId="42C6FC66" w14:textId="77777777" w:rsidR="0067088C" w:rsidRDefault="0067088C" w:rsidP="0067088C">
      <w:pPr>
        <w:pStyle w:val="CodeMitRahmen"/>
      </w:pPr>
      <w:r>
        <w:t xml:space="preserve">                50.395143</w:t>
      </w:r>
    </w:p>
    <w:p w14:paraId="66CDBE1A" w14:textId="77777777" w:rsidR="0067088C" w:rsidRDefault="0067088C" w:rsidP="0067088C">
      <w:pPr>
        <w:pStyle w:val="CodeMitRahmen"/>
      </w:pPr>
      <w:r>
        <w:t xml:space="preserve">            ]</w:t>
      </w:r>
    </w:p>
    <w:p w14:paraId="7E02DE9B" w14:textId="77777777" w:rsidR="0067088C" w:rsidRDefault="0067088C" w:rsidP="0067088C">
      <w:pPr>
        <w:pStyle w:val="CodeMitRahmen"/>
      </w:pPr>
      <w:r>
        <w:t xml:space="preserve">        },</w:t>
      </w:r>
    </w:p>
    <w:p w14:paraId="4F22E77B" w14:textId="77777777" w:rsidR="0067088C" w:rsidRDefault="0067088C" w:rsidP="0067088C">
      <w:pPr>
        <w:pStyle w:val="CodeMitRahmen"/>
      </w:pPr>
      <w:r>
        <w:t xml:space="preserve">        </w:t>
      </w:r>
    </w:p>
    <w:p w14:paraId="0917273D" w14:textId="77777777" w:rsidR="0067088C" w:rsidRDefault="0067088C" w:rsidP="0067088C">
      <w:pPr>
        <w:pStyle w:val="CodeMitRahmen"/>
      </w:pPr>
      <w:r>
        <w:t xml:space="preserve">        ...</w:t>
      </w:r>
    </w:p>
    <w:p w14:paraId="5849028F" w14:textId="77777777" w:rsidR="0067088C" w:rsidRDefault="0067088C" w:rsidP="0067088C">
      <w:pPr>
        <w:pStyle w:val="CodeMitRahmen"/>
      </w:pPr>
      <w:r>
        <w:t xml:space="preserve">        {</w:t>
      </w:r>
    </w:p>
    <w:p w14:paraId="03F41905" w14:textId="77777777" w:rsidR="0067088C" w:rsidRDefault="0067088C" w:rsidP="0067088C">
      <w:pPr>
        <w:pStyle w:val="CodeMitRahmen"/>
      </w:pPr>
      <w:r>
        <w:t xml:space="preserve">            "matchings_index": 1,</w:t>
      </w:r>
    </w:p>
    <w:p w14:paraId="46708BF7" w14:textId="77777777" w:rsidR="0067088C" w:rsidRDefault="0067088C" w:rsidP="0067088C">
      <w:pPr>
        <w:pStyle w:val="CodeMitRahmen"/>
      </w:pPr>
      <w:r>
        <w:t xml:space="preserve">            "waypoint_index": 1,</w:t>
      </w:r>
    </w:p>
    <w:p w14:paraId="66B65094" w14:textId="77777777" w:rsidR="0067088C" w:rsidRDefault="0067088C" w:rsidP="0067088C">
      <w:pPr>
        <w:pStyle w:val="CodeMitRahmen"/>
      </w:pPr>
      <w:r>
        <w:t xml:space="preserve">            "alternatives_count": 0,</w:t>
      </w:r>
    </w:p>
    <w:p w14:paraId="7B3E3366" w14:textId="77777777" w:rsidR="0067088C" w:rsidRDefault="0067088C" w:rsidP="0067088C">
      <w:pPr>
        <w:pStyle w:val="CodeMitRahmen"/>
      </w:pPr>
      <w:r>
        <w:t xml:space="preserve">            "distance": 6.801,</w:t>
      </w:r>
    </w:p>
    <w:p w14:paraId="1C46D701" w14:textId="77777777" w:rsidR="0067088C" w:rsidRDefault="0067088C" w:rsidP="0067088C">
      <w:pPr>
        <w:pStyle w:val="CodeMitRahmen"/>
      </w:pPr>
      <w:r>
        <w:t xml:space="preserve">            "name": "",</w:t>
      </w:r>
    </w:p>
    <w:p w14:paraId="64B2FA15" w14:textId="77777777" w:rsidR="0067088C" w:rsidRDefault="0067088C" w:rsidP="0067088C">
      <w:pPr>
        <w:pStyle w:val="CodeMitRahmen"/>
      </w:pPr>
      <w:r>
        <w:t xml:space="preserve">            "location": [</w:t>
      </w:r>
    </w:p>
    <w:p w14:paraId="4130E4BA" w14:textId="77777777" w:rsidR="0067088C" w:rsidRDefault="0067088C" w:rsidP="0067088C">
      <w:pPr>
        <w:pStyle w:val="CodeMitRahmen"/>
      </w:pPr>
      <w:r>
        <w:t xml:space="preserve">                11.119408,</w:t>
      </w:r>
    </w:p>
    <w:p w14:paraId="0BC37908" w14:textId="77777777" w:rsidR="0067088C" w:rsidRDefault="0067088C" w:rsidP="0067088C">
      <w:pPr>
        <w:pStyle w:val="CodeMitRahmen"/>
      </w:pPr>
      <w:r>
        <w:t xml:space="preserve">                50.393756</w:t>
      </w:r>
    </w:p>
    <w:p w14:paraId="6506E9FE" w14:textId="77777777" w:rsidR="0067088C" w:rsidRDefault="0067088C" w:rsidP="0067088C">
      <w:pPr>
        <w:pStyle w:val="CodeMitRahmen"/>
      </w:pPr>
      <w:r>
        <w:t xml:space="preserve">            ]</w:t>
      </w:r>
    </w:p>
    <w:p w14:paraId="554B970E" w14:textId="77777777" w:rsidR="0067088C" w:rsidRDefault="0067088C" w:rsidP="0067088C">
      <w:pPr>
        <w:pStyle w:val="CodeMitRahmen"/>
      </w:pPr>
      <w:r>
        <w:t xml:space="preserve">        }</w:t>
      </w:r>
    </w:p>
    <w:p w14:paraId="4FEECF7F" w14:textId="77777777" w:rsidR="0067088C" w:rsidRDefault="0067088C" w:rsidP="0067088C">
      <w:pPr>
        <w:pStyle w:val="CodeMitRahmen"/>
      </w:pPr>
      <w:r>
        <w:t xml:space="preserve">    ],</w:t>
      </w:r>
    </w:p>
    <w:p w14:paraId="179B2C0E" w14:textId="77777777" w:rsidR="0067088C" w:rsidRDefault="0067088C" w:rsidP="0067088C">
      <w:pPr>
        <w:pStyle w:val="CodeMitRahmen"/>
      </w:pPr>
      <w:r>
        <w:t xml:space="preserve">    "code": "Ok"</w:t>
      </w:r>
    </w:p>
    <w:p w14:paraId="36F5E4A9" w14:textId="77777777" w:rsidR="0067088C" w:rsidRDefault="0067088C" w:rsidP="0067088C">
      <w:pPr>
        <w:pStyle w:val="CodeMitRahmen"/>
      </w:pPr>
      <w:r>
        <w:t>}</w:t>
      </w:r>
    </w:p>
    <w:p w14:paraId="254F400D" w14:textId="77777777" w:rsidR="0067088C" w:rsidRPr="00136571" w:rsidRDefault="0067088C" w:rsidP="002745B9">
      <w:pPr>
        <w:pStyle w:val="CitaviBibliographyEntry"/>
      </w:pPr>
    </w:p>
    <w:sectPr w:rsidR="0067088C" w:rsidRPr="00136571" w:rsidSect="00684061">
      <w:headerReference w:type="default" r:id="rId45"/>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3B936D" w14:textId="77777777" w:rsidR="00251F0D" w:rsidRDefault="00251F0D" w:rsidP="001E2E5E">
      <w:pPr>
        <w:spacing w:after="0" w:line="240" w:lineRule="auto"/>
      </w:pPr>
      <w:r>
        <w:separator/>
      </w:r>
    </w:p>
  </w:endnote>
  <w:endnote w:type="continuationSeparator" w:id="0">
    <w:p w14:paraId="03B8EB0C" w14:textId="77777777" w:rsidR="00251F0D" w:rsidRDefault="00251F0D" w:rsidP="001E2E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2E1D4" w14:textId="77777777" w:rsidR="007654F5" w:rsidRDefault="007654F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79450"/>
      <w:docPartObj>
        <w:docPartGallery w:val="Page Numbers (Bottom of Page)"/>
        <w:docPartUnique/>
      </w:docPartObj>
    </w:sdtPr>
    <w:sdtContent>
      <w:p w14:paraId="12824499" w14:textId="62AA1012" w:rsidR="007654F5" w:rsidRDefault="007654F5" w:rsidP="00AB5561">
        <w:pPr>
          <w:pStyle w:val="Fuzeile"/>
          <w:jc w:val="right"/>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CF7F2" w14:textId="77777777" w:rsidR="007654F5" w:rsidRDefault="007654F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B7E338" w14:textId="77777777" w:rsidR="00251F0D" w:rsidRDefault="00251F0D" w:rsidP="001E2E5E">
      <w:pPr>
        <w:spacing w:after="0" w:line="240" w:lineRule="auto"/>
      </w:pPr>
      <w:r>
        <w:separator/>
      </w:r>
    </w:p>
  </w:footnote>
  <w:footnote w:type="continuationSeparator" w:id="0">
    <w:p w14:paraId="74F0D904" w14:textId="77777777" w:rsidR="00251F0D" w:rsidRDefault="00251F0D" w:rsidP="001E2E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60B63" w14:textId="77777777" w:rsidR="007654F5" w:rsidRDefault="007654F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48A51" w14:textId="1CA0806D" w:rsidR="007654F5" w:rsidRDefault="00000000">
    <w:pPr>
      <w:pStyle w:val="Kopfzeile"/>
    </w:pPr>
    <w:fldSimple w:instr=" STYLEREF  &quot;Überschrift 1;Ü 1-MitSeitenumbruch&quot;  \* MERGEFORMAT ">
      <w:r w:rsidR="006B2F4C">
        <w:rPr>
          <w:noProof/>
        </w:rPr>
        <w:t>Abkürzungsverzeichnis</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ECB10" w14:textId="77777777" w:rsidR="007654F5" w:rsidRDefault="007654F5">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FD998" w14:textId="7FF0135F" w:rsidR="007D2DD4" w:rsidRPr="00172CE0" w:rsidRDefault="00000000">
    <w:pPr>
      <w:pStyle w:val="Kopfzeile"/>
    </w:pPr>
    <w:fldSimple w:instr=" STYLEREF  &quot;Überschrift 1;Ü 1-MitSeitenumbruch&quot;  \* MERGEFORMAT ">
      <w:r w:rsidR="00C3153B">
        <w:rPr>
          <w:noProof/>
        </w:rPr>
        <w:t>Zusammenfassung und Ausblick</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7ABB8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0769D5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5D40CA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79294C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8940F7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70EECA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D4357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4DABE3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B26DE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6FA2F8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6DC5624"/>
    <w:multiLevelType w:val="hybridMultilevel"/>
    <w:tmpl w:val="D96EEE7C"/>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5A44938"/>
    <w:multiLevelType w:val="multilevel"/>
    <w:tmpl w:val="830A997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3411"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2"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9404737"/>
    <w:multiLevelType w:val="hybridMultilevel"/>
    <w:tmpl w:val="B0706F1A"/>
    <w:lvl w:ilvl="0" w:tplc="EE7481C4">
      <w:start w:val="29"/>
      <w:numFmt w:val="bullet"/>
      <w:lvlText w:val="-"/>
      <w:lvlJc w:val="left"/>
      <w:pPr>
        <w:ind w:left="720" w:hanging="360"/>
      </w:pPr>
      <w:rPr>
        <w:rFonts w:ascii="Times New Roman" w:eastAsia="MS Gothic"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9BA6E5C"/>
    <w:multiLevelType w:val="hybridMultilevel"/>
    <w:tmpl w:val="2B1AE88C"/>
    <w:lvl w:ilvl="0" w:tplc="542460CE">
      <w:start w:val="1"/>
      <w:numFmt w:val="upperLetter"/>
      <w:pStyle w:val="Anhang1"/>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D5C5A79"/>
    <w:multiLevelType w:val="hybridMultilevel"/>
    <w:tmpl w:val="51187D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21218EE"/>
    <w:multiLevelType w:val="hybridMultilevel"/>
    <w:tmpl w:val="25A233B6"/>
    <w:lvl w:ilvl="0" w:tplc="38CC53C6">
      <w:start w:val="1"/>
      <w:numFmt w:val="decimal"/>
      <w:lvlText w:val="%1)"/>
      <w:lvlJc w:val="left"/>
      <w:pPr>
        <w:ind w:left="1077" w:hanging="360"/>
      </w:pPr>
    </w:lvl>
    <w:lvl w:ilvl="1" w:tplc="04070019" w:tentative="1">
      <w:start w:val="1"/>
      <w:numFmt w:val="lowerLetter"/>
      <w:lvlText w:val="%2."/>
      <w:lvlJc w:val="left"/>
      <w:pPr>
        <w:ind w:left="1797" w:hanging="360"/>
      </w:pPr>
    </w:lvl>
    <w:lvl w:ilvl="2" w:tplc="0407001B" w:tentative="1">
      <w:start w:val="1"/>
      <w:numFmt w:val="lowerRoman"/>
      <w:lvlText w:val="%3."/>
      <w:lvlJc w:val="right"/>
      <w:pPr>
        <w:ind w:left="2517" w:hanging="180"/>
      </w:pPr>
    </w:lvl>
    <w:lvl w:ilvl="3" w:tplc="0407000F" w:tentative="1">
      <w:start w:val="1"/>
      <w:numFmt w:val="decimal"/>
      <w:lvlText w:val="%4."/>
      <w:lvlJc w:val="left"/>
      <w:pPr>
        <w:ind w:left="3237" w:hanging="360"/>
      </w:pPr>
    </w:lvl>
    <w:lvl w:ilvl="4" w:tplc="04070019" w:tentative="1">
      <w:start w:val="1"/>
      <w:numFmt w:val="lowerLetter"/>
      <w:lvlText w:val="%5."/>
      <w:lvlJc w:val="left"/>
      <w:pPr>
        <w:ind w:left="3957" w:hanging="360"/>
      </w:pPr>
    </w:lvl>
    <w:lvl w:ilvl="5" w:tplc="0407001B" w:tentative="1">
      <w:start w:val="1"/>
      <w:numFmt w:val="lowerRoman"/>
      <w:lvlText w:val="%6."/>
      <w:lvlJc w:val="right"/>
      <w:pPr>
        <w:ind w:left="4677" w:hanging="180"/>
      </w:pPr>
    </w:lvl>
    <w:lvl w:ilvl="6" w:tplc="0407000F" w:tentative="1">
      <w:start w:val="1"/>
      <w:numFmt w:val="decimal"/>
      <w:lvlText w:val="%7."/>
      <w:lvlJc w:val="left"/>
      <w:pPr>
        <w:ind w:left="5397" w:hanging="360"/>
      </w:pPr>
    </w:lvl>
    <w:lvl w:ilvl="7" w:tplc="04070019" w:tentative="1">
      <w:start w:val="1"/>
      <w:numFmt w:val="lowerLetter"/>
      <w:lvlText w:val="%8."/>
      <w:lvlJc w:val="left"/>
      <w:pPr>
        <w:ind w:left="6117" w:hanging="360"/>
      </w:pPr>
    </w:lvl>
    <w:lvl w:ilvl="8" w:tplc="0407001B" w:tentative="1">
      <w:start w:val="1"/>
      <w:numFmt w:val="lowerRoman"/>
      <w:lvlText w:val="%9."/>
      <w:lvlJc w:val="right"/>
      <w:pPr>
        <w:ind w:left="6837" w:hanging="180"/>
      </w:pPr>
    </w:lvl>
  </w:abstractNum>
  <w:abstractNum w:abstractNumId="1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A6C78AF"/>
    <w:multiLevelType w:val="hybridMultilevel"/>
    <w:tmpl w:val="12D288C8"/>
    <w:lvl w:ilvl="0" w:tplc="84AAE844">
      <w:numFmt w:val="bullet"/>
      <w:lvlText w:val=""/>
      <w:lvlJc w:val="left"/>
      <w:pPr>
        <w:ind w:left="720" w:hanging="360"/>
      </w:pPr>
      <w:rPr>
        <w:rFonts w:ascii="Wingdings" w:eastAsia="Calibr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3" w15:restartNumberingAfterBreak="0">
    <w:nsid w:val="72683D91"/>
    <w:multiLevelType w:val="hybridMultilevel"/>
    <w:tmpl w:val="2D2AE9F8"/>
    <w:lvl w:ilvl="0" w:tplc="C7DA70FE">
      <w:start w:val="1"/>
      <w:numFmt w:val="bullet"/>
      <w:pStyle w:val="Aufz2"/>
      <w:lvlText w:val=""/>
      <w:lvlJc w:val="left"/>
      <w:pPr>
        <w:ind w:left="1077" w:hanging="360"/>
      </w:pPr>
      <w:rPr>
        <w:rFonts w:ascii="Symbol" w:hAnsi="Symbol" w:cs="Symbol" w:hint="default"/>
        <w:color w:val="C0504D"/>
        <w:sz w:val="22"/>
        <w:szCs w:val="22"/>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4" w15:restartNumberingAfterBreak="0">
    <w:nsid w:val="73CA5FF7"/>
    <w:multiLevelType w:val="multilevel"/>
    <w:tmpl w:val="2298A59A"/>
    <w:lvl w:ilvl="0">
      <w:start w:val="1"/>
      <w:numFmt w:val="bullet"/>
      <w:pStyle w:val="Aufz1"/>
      <w:lvlText w:val="l"/>
      <w:lvlJc w:val="left"/>
      <w:pPr>
        <w:ind w:left="717" w:hanging="360"/>
      </w:pPr>
      <w:rPr>
        <w:rFonts w:ascii="Wingdings" w:hAnsi="Wingdings" w:cs="Symbol" w:hint="default"/>
        <w:b w:val="0"/>
        <w:i w:val="0"/>
        <w:color w:val="auto"/>
        <w:sz w:val="20"/>
      </w:rPr>
    </w:lvl>
    <w:lvl w:ilvl="1">
      <w:start w:val="1"/>
      <w:numFmt w:val="bullet"/>
      <w:lvlText w:val=""/>
      <w:lvlJc w:val="left"/>
      <w:pPr>
        <w:ind w:left="714" w:hanging="357"/>
      </w:pPr>
      <w:rPr>
        <w:rFonts w:ascii="Wingdings" w:hAnsi="Wingdings" w:hint="default"/>
        <w:sz w:val="16"/>
      </w:rPr>
    </w:lvl>
    <w:lvl w:ilvl="2">
      <w:start w:val="1"/>
      <w:numFmt w:val="bullet"/>
      <w:lvlText w:val=""/>
      <w:lvlJc w:val="left"/>
      <w:pPr>
        <w:ind w:left="1072" w:hanging="358"/>
      </w:pPr>
      <w:rPr>
        <w:rFonts w:ascii="Wingdings" w:hAnsi="Wingdings" w:hint="default"/>
        <w:sz w:val="24"/>
      </w:rPr>
    </w:lvl>
    <w:lvl w:ilvl="3">
      <w:start w:val="1"/>
      <w:numFmt w:val="bullet"/>
      <w:lvlText w:val=""/>
      <w:lvlJc w:val="left"/>
      <w:pPr>
        <w:ind w:left="1418" w:hanging="284"/>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5" w15:restartNumberingAfterBreak="0">
    <w:nsid w:val="7AD500A1"/>
    <w:multiLevelType w:val="hybridMultilevel"/>
    <w:tmpl w:val="8FC86D88"/>
    <w:lvl w:ilvl="0" w:tplc="6F0CAC3A">
      <w:start w:val="1"/>
      <w:numFmt w:val="decimal"/>
      <w:pStyle w:val="AnhangA1"/>
      <w:lvlText w:val="Anhang A %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16cid:durableId="1969967429">
    <w:abstractNumId w:val="11"/>
  </w:num>
  <w:num w:numId="2" w16cid:durableId="809977856">
    <w:abstractNumId w:val="14"/>
  </w:num>
  <w:num w:numId="3" w16cid:durableId="1837573489">
    <w:abstractNumId w:val="25"/>
  </w:num>
  <w:num w:numId="4" w16cid:durableId="525681803">
    <w:abstractNumId w:val="24"/>
  </w:num>
  <w:num w:numId="5" w16cid:durableId="1326130201">
    <w:abstractNumId w:val="16"/>
  </w:num>
  <w:num w:numId="6" w16cid:durableId="500237396">
    <w:abstractNumId w:val="23"/>
  </w:num>
  <w:num w:numId="7" w16cid:durableId="786198483">
    <w:abstractNumId w:val="17"/>
  </w:num>
  <w:num w:numId="8" w16cid:durableId="838620236">
    <w:abstractNumId w:val="21"/>
  </w:num>
  <w:num w:numId="9" w16cid:durableId="612707944">
    <w:abstractNumId w:val="12"/>
  </w:num>
  <w:num w:numId="10" w16cid:durableId="249505386">
    <w:abstractNumId w:val="11"/>
  </w:num>
  <w:num w:numId="11" w16cid:durableId="1634486806">
    <w:abstractNumId w:val="20"/>
  </w:num>
  <w:num w:numId="12" w16cid:durableId="1763799608">
    <w:abstractNumId w:val="19"/>
  </w:num>
  <w:num w:numId="13" w16cid:durableId="762844153">
    <w:abstractNumId w:val="22"/>
  </w:num>
  <w:num w:numId="14" w16cid:durableId="1502356984">
    <w:abstractNumId w:val="11"/>
  </w:num>
  <w:num w:numId="15" w16cid:durableId="1125319392">
    <w:abstractNumId w:val="11"/>
  </w:num>
  <w:num w:numId="16" w16cid:durableId="1993437784">
    <w:abstractNumId w:val="11"/>
  </w:num>
  <w:num w:numId="17" w16cid:durableId="1977253646">
    <w:abstractNumId w:val="11"/>
  </w:num>
  <w:num w:numId="18" w16cid:durableId="124004357">
    <w:abstractNumId w:val="11"/>
  </w:num>
  <w:num w:numId="19" w16cid:durableId="2070029985">
    <w:abstractNumId w:val="11"/>
  </w:num>
  <w:num w:numId="20" w16cid:durableId="718434899">
    <w:abstractNumId w:val="11"/>
  </w:num>
  <w:num w:numId="21" w16cid:durableId="513035070">
    <w:abstractNumId w:val="11"/>
  </w:num>
  <w:num w:numId="22" w16cid:durableId="994455230">
    <w:abstractNumId w:val="11"/>
  </w:num>
  <w:num w:numId="23" w16cid:durableId="248852420">
    <w:abstractNumId w:val="13"/>
  </w:num>
  <w:num w:numId="24" w16cid:durableId="1303579716">
    <w:abstractNumId w:val="0"/>
  </w:num>
  <w:num w:numId="25" w16cid:durableId="207452191">
    <w:abstractNumId w:val="1"/>
  </w:num>
  <w:num w:numId="26" w16cid:durableId="1071781059">
    <w:abstractNumId w:val="2"/>
  </w:num>
  <w:num w:numId="27" w16cid:durableId="1908488076">
    <w:abstractNumId w:val="3"/>
  </w:num>
  <w:num w:numId="28" w16cid:durableId="2084373772">
    <w:abstractNumId w:val="4"/>
  </w:num>
  <w:num w:numId="29" w16cid:durableId="1831671866">
    <w:abstractNumId w:val="5"/>
  </w:num>
  <w:num w:numId="30" w16cid:durableId="16666285">
    <w:abstractNumId w:val="6"/>
  </w:num>
  <w:num w:numId="31" w16cid:durableId="169877179">
    <w:abstractNumId w:val="7"/>
  </w:num>
  <w:num w:numId="32" w16cid:durableId="321667931">
    <w:abstractNumId w:val="8"/>
  </w:num>
  <w:num w:numId="33" w16cid:durableId="881675020">
    <w:abstractNumId w:val="9"/>
  </w:num>
  <w:num w:numId="34" w16cid:durableId="1194882991">
    <w:abstractNumId w:val="18"/>
  </w:num>
  <w:num w:numId="35" w16cid:durableId="740829070">
    <w:abstractNumId w:val="15"/>
  </w:num>
  <w:num w:numId="36" w16cid:durableId="1336690517">
    <w:abstractNumId w:val="10"/>
  </w:num>
  <w:num w:numId="37" w16cid:durableId="162518858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9"/>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F38"/>
    <w:rsid w:val="00000B88"/>
    <w:rsid w:val="00000E28"/>
    <w:rsid w:val="00000FA5"/>
    <w:rsid w:val="000010BF"/>
    <w:rsid w:val="0000164D"/>
    <w:rsid w:val="00001DF3"/>
    <w:rsid w:val="00002277"/>
    <w:rsid w:val="00002946"/>
    <w:rsid w:val="0000613B"/>
    <w:rsid w:val="000072CF"/>
    <w:rsid w:val="00007978"/>
    <w:rsid w:val="00007B43"/>
    <w:rsid w:val="0001079C"/>
    <w:rsid w:val="000125C6"/>
    <w:rsid w:val="00013784"/>
    <w:rsid w:val="00013830"/>
    <w:rsid w:val="000152ED"/>
    <w:rsid w:val="00015BDB"/>
    <w:rsid w:val="0001613B"/>
    <w:rsid w:val="00021CB2"/>
    <w:rsid w:val="0002521C"/>
    <w:rsid w:val="00026999"/>
    <w:rsid w:val="0002745B"/>
    <w:rsid w:val="00030BB7"/>
    <w:rsid w:val="00030F37"/>
    <w:rsid w:val="00031CF5"/>
    <w:rsid w:val="00032514"/>
    <w:rsid w:val="000329D2"/>
    <w:rsid w:val="00033869"/>
    <w:rsid w:val="000339F8"/>
    <w:rsid w:val="0003556F"/>
    <w:rsid w:val="000356D3"/>
    <w:rsid w:val="00035AC8"/>
    <w:rsid w:val="000361E6"/>
    <w:rsid w:val="00036762"/>
    <w:rsid w:val="00036ABE"/>
    <w:rsid w:val="00040305"/>
    <w:rsid w:val="00040324"/>
    <w:rsid w:val="00040D14"/>
    <w:rsid w:val="00040F20"/>
    <w:rsid w:val="00041B7D"/>
    <w:rsid w:val="00042E62"/>
    <w:rsid w:val="00043765"/>
    <w:rsid w:val="00044927"/>
    <w:rsid w:val="00044940"/>
    <w:rsid w:val="00044ACE"/>
    <w:rsid w:val="00045C48"/>
    <w:rsid w:val="00045D69"/>
    <w:rsid w:val="000469C6"/>
    <w:rsid w:val="000470B6"/>
    <w:rsid w:val="000473D0"/>
    <w:rsid w:val="000478D1"/>
    <w:rsid w:val="000511C5"/>
    <w:rsid w:val="00051890"/>
    <w:rsid w:val="000523F6"/>
    <w:rsid w:val="00052ECD"/>
    <w:rsid w:val="000530AF"/>
    <w:rsid w:val="000532DF"/>
    <w:rsid w:val="0005362B"/>
    <w:rsid w:val="00053A61"/>
    <w:rsid w:val="000543B0"/>
    <w:rsid w:val="000543CA"/>
    <w:rsid w:val="0005477B"/>
    <w:rsid w:val="00054947"/>
    <w:rsid w:val="00054F70"/>
    <w:rsid w:val="0005502E"/>
    <w:rsid w:val="00055E25"/>
    <w:rsid w:val="0005759E"/>
    <w:rsid w:val="0005784C"/>
    <w:rsid w:val="000606F7"/>
    <w:rsid w:val="000615A1"/>
    <w:rsid w:val="000619E0"/>
    <w:rsid w:val="00061C9B"/>
    <w:rsid w:val="00061D00"/>
    <w:rsid w:val="00062EBF"/>
    <w:rsid w:val="0006372C"/>
    <w:rsid w:val="00066E17"/>
    <w:rsid w:val="00067D33"/>
    <w:rsid w:val="00071DF4"/>
    <w:rsid w:val="000725B3"/>
    <w:rsid w:val="00074A4B"/>
    <w:rsid w:val="000757D6"/>
    <w:rsid w:val="00076364"/>
    <w:rsid w:val="0007673F"/>
    <w:rsid w:val="00076C7B"/>
    <w:rsid w:val="000774E7"/>
    <w:rsid w:val="000802A7"/>
    <w:rsid w:val="00081285"/>
    <w:rsid w:val="00081A68"/>
    <w:rsid w:val="00082588"/>
    <w:rsid w:val="0008262A"/>
    <w:rsid w:val="00082E82"/>
    <w:rsid w:val="000831F5"/>
    <w:rsid w:val="00084E5B"/>
    <w:rsid w:val="00085449"/>
    <w:rsid w:val="00086BCD"/>
    <w:rsid w:val="00086FCB"/>
    <w:rsid w:val="00087204"/>
    <w:rsid w:val="00087214"/>
    <w:rsid w:val="000908AD"/>
    <w:rsid w:val="00090B15"/>
    <w:rsid w:val="00091514"/>
    <w:rsid w:val="00092DA4"/>
    <w:rsid w:val="00093175"/>
    <w:rsid w:val="00094213"/>
    <w:rsid w:val="00095EB6"/>
    <w:rsid w:val="00095F88"/>
    <w:rsid w:val="0009632A"/>
    <w:rsid w:val="000969BA"/>
    <w:rsid w:val="000A2E52"/>
    <w:rsid w:val="000A2F5D"/>
    <w:rsid w:val="000A49C5"/>
    <w:rsid w:val="000A4A20"/>
    <w:rsid w:val="000A5BB3"/>
    <w:rsid w:val="000A736D"/>
    <w:rsid w:val="000A7DBF"/>
    <w:rsid w:val="000B15E4"/>
    <w:rsid w:val="000B1D3E"/>
    <w:rsid w:val="000B2675"/>
    <w:rsid w:val="000B26D0"/>
    <w:rsid w:val="000B32BE"/>
    <w:rsid w:val="000B42CA"/>
    <w:rsid w:val="000B75CF"/>
    <w:rsid w:val="000C125F"/>
    <w:rsid w:val="000C2447"/>
    <w:rsid w:val="000C369A"/>
    <w:rsid w:val="000C3954"/>
    <w:rsid w:val="000C3A3C"/>
    <w:rsid w:val="000C50F5"/>
    <w:rsid w:val="000C52D5"/>
    <w:rsid w:val="000C5DB0"/>
    <w:rsid w:val="000C6969"/>
    <w:rsid w:val="000C6B22"/>
    <w:rsid w:val="000C7914"/>
    <w:rsid w:val="000D0ABD"/>
    <w:rsid w:val="000D0E72"/>
    <w:rsid w:val="000D1611"/>
    <w:rsid w:val="000D1CB7"/>
    <w:rsid w:val="000D45E5"/>
    <w:rsid w:val="000D5C6A"/>
    <w:rsid w:val="000D605B"/>
    <w:rsid w:val="000D723F"/>
    <w:rsid w:val="000D72E8"/>
    <w:rsid w:val="000E0A90"/>
    <w:rsid w:val="000E2C22"/>
    <w:rsid w:val="000E2FDF"/>
    <w:rsid w:val="000E34B0"/>
    <w:rsid w:val="000E371D"/>
    <w:rsid w:val="000E3764"/>
    <w:rsid w:val="000E478C"/>
    <w:rsid w:val="000E486B"/>
    <w:rsid w:val="000E4CF5"/>
    <w:rsid w:val="000E4E22"/>
    <w:rsid w:val="000E52C6"/>
    <w:rsid w:val="000E5C82"/>
    <w:rsid w:val="000E60FB"/>
    <w:rsid w:val="000E689A"/>
    <w:rsid w:val="000F013A"/>
    <w:rsid w:val="000F03BD"/>
    <w:rsid w:val="000F1B70"/>
    <w:rsid w:val="000F1D3D"/>
    <w:rsid w:val="000F1D44"/>
    <w:rsid w:val="000F25F7"/>
    <w:rsid w:val="000F488A"/>
    <w:rsid w:val="000F5550"/>
    <w:rsid w:val="000F56BB"/>
    <w:rsid w:val="000F60F6"/>
    <w:rsid w:val="000F6EC5"/>
    <w:rsid w:val="0010052E"/>
    <w:rsid w:val="001010C5"/>
    <w:rsid w:val="001016B5"/>
    <w:rsid w:val="0010266B"/>
    <w:rsid w:val="00103AFE"/>
    <w:rsid w:val="00104406"/>
    <w:rsid w:val="00104477"/>
    <w:rsid w:val="00104EB3"/>
    <w:rsid w:val="001052D2"/>
    <w:rsid w:val="00106307"/>
    <w:rsid w:val="00107650"/>
    <w:rsid w:val="001106F6"/>
    <w:rsid w:val="00111711"/>
    <w:rsid w:val="0011210B"/>
    <w:rsid w:val="001128C0"/>
    <w:rsid w:val="00113684"/>
    <w:rsid w:val="00114096"/>
    <w:rsid w:val="00114419"/>
    <w:rsid w:val="00115622"/>
    <w:rsid w:val="00115772"/>
    <w:rsid w:val="0011585B"/>
    <w:rsid w:val="00115B09"/>
    <w:rsid w:val="00116D41"/>
    <w:rsid w:val="00120001"/>
    <w:rsid w:val="00121E21"/>
    <w:rsid w:val="00123122"/>
    <w:rsid w:val="001233C5"/>
    <w:rsid w:val="001257E4"/>
    <w:rsid w:val="00125A71"/>
    <w:rsid w:val="001268CE"/>
    <w:rsid w:val="0012713C"/>
    <w:rsid w:val="00130014"/>
    <w:rsid w:val="001303EC"/>
    <w:rsid w:val="00130EB4"/>
    <w:rsid w:val="00132667"/>
    <w:rsid w:val="00132DE7"/>
    <w:rsid w:val="00134059"/>
    <w:rsid w:val="001344A4"/>
    <w:rsid w:val="00134A50"/>
    <w:rsid w:val="00136571"/>
    <w:rsid w:val="001375F5"/>
    <w:rsid w:val="001400F0"/>
    <w:rsid w:val="00140544"/>
    <w:rsid w:val="00141E91"/>
    <w:rsid w:val="00143A8E"/>
    <w:rsid w:val="0014466F"/>
    <w:rsid w:val="001448FA"/>
    <w:rsid w:val="00144F10"/>
    <w:rsid w:val="00144FA2"/>
    <w:rsid w:val="0014531C"/>
    <w:rsid w:val="001454BD"/>
    <w:rsid w:val="001459DC"/>
    <w:rsid w:val="00146327"/>
    <w:rsid w:val="00150A3E"/>
    <w:rsid w:val="00150B73"/>
    <w:rsid w:val="00150E5E"/>
    <w:rsid w:val="00151089"/>
    <w:rsid w:val="00151722"/>
    <w:rsid w:val="00151EEE"/>
    <w:rsid w:val="0015284B"/>
    <w:rsid w:val="00152866"/>
    <w:rsid w:val="001538D1"/>
    <w:rsid w:val="00154AD6"/>
    <w:rsid w:val="001550F1"/>
    <w:rsid w:val="00155276"/>
    <w:rsid w:val="0015550B"/>
    <w:rsid w:val="001557AE"/>
    <w:rsid w:val="00156092"/>
    <w:rsid w:val="0015629B"/>
    <w:rsid w:val="00156664"/>
    <w:rsid w:val="001568F6"/>
    <w:rsid w:val="00157331"/>
    <w:rsid w:val="00157B62"/>
    <w:rsid w:val="00160551"/>
    <w:rsid w:val="0016085D"/>
    <w:rsid w:val="0016108C"/>
    <w:rsid w:val="00161155"/>
    <w:rsid w:val="001622C0"/>
    <w:rsid w:val="0016248C"/>
    <w:rsid w:val="00163A92"/>
    <w:rsid w:val="00163D04"/>
    <w:rsid w:val="00164D06"/>
    <w:rsid w:val="00164FF4"/>
    <w:rsid w:val="001657C2"/>
    <w:rsid w:val="0016668F"/>
    <w:rsid w:val="00167399"/>
    <w:rsid w:val="0016773F"/>
    <w:rsid w:val="0017147F"/>
    <w:rsid w:val="00171539"/>
    <w:rsid w:val="00172CE0"/>
    <w:rsid w:val="00174D17"/>
    <w:rsid w:val="00176319"/>
    <w:rsid w:val="00176C38"/>
    <w:rsid w:val="001800EB"/>
    <w:rsid w:val="00180C86"/>
    <w:rsid w:val="00180EE7"/>
    <w:rsid w:val="001819D1"/>
    <w:rsid w:val="00183133"/>
    <w:rsid w:val="00183FA1"/>
    <w:rsid w:val="00183FEE"/>
    <w:rsid w:val="0018415E"/>
    <w:rsid w:val="0018503D"/>
    <w:rsid w:val="00186295"/>
    <w:rsid w:val="001866AA"/>
    <w:rsid w:val="001869DC"/>
    <w:rsid w:val="00186D5A"/>
    <w:rsid w:val="00186FCF"/>
    <w:rsid w:val="0019109C"/>
    <w:rsid w:val="00191157"/>
    <w:rsid w:val="00192C3C"/>
    <w:rsid w:val="001938AB"/>
    <w:rsid w:val="00195057"/>
    <w:rsid w:val="00195F91"/>
    <w:rsid w:val="00196090"/>
    <w:rsid w:val="00196124"/>
    <w:rsid w:val="00196168"/>
    <w:rsid w:val="00197D84"/>
    <w:rsid w:val="001A1194"/>
    <w:rsid w:val="001A1242"/>
    <w:rsid w:val="001A19AC"/>
    <w:rsid w:val="001A1E19"/>
    <w:rsid w:val="001A1EDE"/>
    <w:rsid w:val="001A2CE4"/>
    <w:rsid w:val="001A3577"/>
    <w:rsid w:val="001A4115"/>
    <w:rsid w:val="001A4265"/>
    <w:rsid w:val="001A4828"/>
    <w:rsid w:val="001A5FDA"/>
    <w:rsid w:val="001A73D3"/>
    <w:rsid w:val="001B0877"/>
    <w:rsid w:val="001B4FD2"/>
    <w:rsid w:val="001B5A74"/>
    <w:rsid w:val="001B74B6"/>
    <w:rsid w:val="001B7ECE"/>
    <w:rsid w:val="001C0BDD"/>
    <w:rsid w:val="001C15D7"/>
    <w:rsid w:val="001C1E30"/>
    <w:rsid w:val="001C4A27"/>
    <w:rsid w:val="001C4E01"/>
    <w:rsid w:val="001C5A67"/>
    <w:rsid w:val="001C5B41"/>
    <w:rsid w:val="001C6560"/>
    <w:rsid w:val="001C6F59"/>
    <w:rsid w:val="001D0065"/>
    <w:rsid w:val="001D0B5E"/>
    <w:rsid w:val="001D1562"/>
    <w:rsid w:val="001D2CAC"/>
    <w:rsid w:val="001D3A4D"/>
    <w:rsid w:val="001D5316"/>
    <w:rsid w:val="001D6190"/>
    <w:rsid w:val="001E051D"/>
    <w:rsid w:val="001E05EE"/>
    <w:rsid w:val="001E1719"/>
    <w:rsid w:val="001E1A59"/>
    <w:rsid w:val="001E221E"/>
    <w:rsid w:val="001E227C"/>
    <w:rsid w:val="001E2E5E"/>
    <w:rsid w:val="001E2EE2"/>
    <w:rsid w:val="001E3056"/>
    <w:rsid w:val="001E3ADC"/>
    <w:rsid w:val="001E3BAB"/>
    <w:rsid w:val="001E3BF0"/>
    <w:rsid w:val="001E3DA0"/>
    <w:rsid w:val="001E5462"/>
    <w:rsid w:val="001E5A42"/>
    <w:rsid w:val="001E5B97"/>
    <w:rsid w:val="001E6215"/>
    <w:rsid w:val="001E6441"/>
    <w:rsid w:val="001E6507"/>
    <w:rsid w:val="001E7BCB"/>
    <w:rsid w:val="001F16B9"/>
    <w:rsid w:val="001F1E58"/>
    <w:rsid w:val="001F3AFA"/>
    <w:rsid w:val="001F3B34"/>
    <w:rsid w:val="001F3BAF"/>
    <w:rsid w:val="001F6405"/>
    <w:rsid w:val="001F6BAC"/>
    <w:rsid w:val="00201233"/>
    <w:rsid w:val="002018CE"/>
    <w:rsid w:val="002019F8"/>
    <w:rsid w:val="00201CCF"/>
    <w:rsid w:val="00202007"/>
    <w:rsid w:val="002027F4"/>
    <w:rsid w:val="00203124"/>
    <w:rsid w:val="00205230"/>
    <w:rsid w:val="0020559D"/>
    <w:rsid w:val="00205A66"/>
    <w:rsid w:val="00207FCF"/>
    <w:rsid w:val="00210C2F"/>
    <w:rsid w:val="00211268"/>
    <w:rsid w:val="0021287E"/>
    <w:rsid w:val="00212E91"/>
    <w:rsid w:val="00213860"/>
    <w:rsid w:val="00213A9B"/>
    <w:rsid w:val="002148C8"/>
    <w:rsid w:val="00214994"/>
    <w:rsid w:val="00215482"/>
    <w:rsid w:val="0021625B"/>
    <w:rsid w:val="00216B80"/>
    <w:rsid w:val="00216E81"/>
    <w:rsid w:val="00217148"/>
    <w:rsid w:val="00217C23"/>
    <w:rsid w:val="00221173"/>
    <w:rsid w:val="002216D1"/>
    <w:rsid w:val="0022187A"/>
    <w:rsid w:val="002233E4"/>
    <w:rsid w:val="00223C81"/>
    <w:rsid w:val="002247F7"/>
    <w:rsid w:val="00224EE1"/>
    <w:rsid w:val="00225638"/>
    <w:rsid w:val="00225787"/>
    <w:rsid w:val="0022584C"/>
    <w:rsid w:val="00225916"/>
    <w:rsid w:val="00225EC3"/>
    <w:rsid w:val="002265B9"/>
    <w:rsid w:val="0022666F"/>
    <w:rsid w:val="00233384"/>
    <w:rsid w:val="002334E3"/>
    <w:rsid w:val="0023473F"/>
    <w:rsid w:val="002350F9"/>
    <w:rsid w:val="002352C4"/>
    <w:rsid w:val="0023665F"/>
    <w:rsid w:val="002369B6"/>
    <w:rsid w:val="002400BC"/>
    <w:rsid w:val="00241712"/>
    <w:rsid w:val="00242892"/>
    <w:rsid w:val="00245EC5"/>
    <w:rsid w:val="00246852"/>
    <w:rsid w:val="00250F33"/>
    <w:rsid w:val="0025125A"/>
    <w:rsid w:val="00251B07"/>
    <w:rsid w:val="00251F0D"/>
    <w:rsid w:val="00251F5B"/>
    <w:rsid w:val="002524C3"/>
    <w:rsid w:val="002531E2"/>
    <w:rsid w:val="0025354A"/>
    <w:rsid w:val="00253BFE"/>
    <w:rsid w:val="00254BD3"/>
    <w:rsid w:val="00255791"/>
    <w:rsid w:val="00255C76"/>
    <w:rsid w:val="00255E26"/>
    <w:rsid w:val="002564BA"/>
    <w:rsid w:val="002567D5"/>
    <w:rsid w:val="002568AB"/>
    <w:rsid w:val="002573E7"/>
    <w:rsid w:val="00262547"/>
    <w:rsid w:val="002644AB"/>
    <w:rsid w:val="00264783"/>
    <w:rsid w:val="002655B4"/>
    <w:rsid w:val="00265E71"/>
    <w:rsid w:val="00266490"/>
    <w:rsid w:val="002671A9"/>
    <w:rsid w:val="002677E4"/>
    <w:rsid w:val="002677E9"/>
    <w:rsid w:val="00267D78"/>
    <w:rsid w:val="00267F53"/>
    <w:rsid w:val="002707C1"/>
    <w:rsid w:val="002707E1"/>
    <w:rsid w:val="00271757"/>
    <w:rsid w:val="00272898"/>
    <w:rsid w:val="0027323F"/>
    <w:rsid w:val="002745B9"/>
    <w:rsid w:val="00274622"/>
    <w:rsid w:val="00275189"/>
    <w:rsid w:val="00275C84"/>
    <w:rsid w:val="00275E3B"/>
    <w:rsid w:val="0027735C"/>
    <w:rsid w:val="0028020F"/>
    <w:rsid w:val="0028039B"/>
    <w:rsid w:val="00280D40"/>
    <w:rsid w:val="00281004"/>
    <w:rsid w:val="0028112E"/>
    <w:rsid w:val="00281A17"/>
    <w:rsid w:val="002820AD"/>
    <w:rsid w:val="00282D3E"/>
    <w:rsid w:val="00283022"/>
    <w:rsid w:val="0028434C"/>
    <w:rsid w:val="00284E6B"/>
    <w:rsid w:val="002853ED"/>
    <w:rsid w:val="00285C42"/>
    <w:rsid w:val="00286B58"/>
    <w:rsid w:val="0028716C"/>
    <w:rsid w:val="00292A78"/>
    <w:rsid w:val="00293329"/>
    <w:rsid w:val="00293388"/>
    <w:rsid w:val="00293462"/>
    <w:rsid w:val="00294752"/>
    <w:rsid w:val="002951B6"/>
    <w:rsid w:val="00295725"/>
    <w:rsid w:val="00296693"/>
    <w:rsid w:val="0029687D"/>
    <w:rsid w:val="00297948"/>
    <w:rsid w:val="002A03BC"/>
    <w:rsid w:val="002A0519"/>
    <w:rsid w:val="002A19E4"/>
    <w:rsid w:val="002A1AB3"/>
    <w:rsid w:val="002A2213"/>
    <w:rsid w:val="002A2CCB"/>
    <w:rsid w:val="002A30C7"/>
    <w:rsid w:val="002A4F05"/>
    <w:rsid w:val="002A54F8"/>
    <w:rsid w:val="002A5B82"/>
    <w:rsid w:val="002A6279"/>
    <w:rsid w:val="002A76C9"/>
    <w:rsid w:val="002B0028"/>
    <w:rsid w:val="002B02AD"/>
    <w:rsid w:val="002B0F7D"/>
    <w:rsid w:val="002B184F"/>
    <w:rsid w:val="002B30CC"/>
    <w:rsid w:val="002B370E"/>
    <w:rsid w:val="002B4972"/>
    <w:rsid w:val="002B58F2"/>
    <w:rsid w:val="002B594C"/>
    <w:rsid w:val="002B6787"/>
    <w:rsid w:val="002B7229"/>
    <w:rsid w:val="002C043F"/>
    <w:rsid w:val="002C18CB"/>
    <w:rsid w:val="002C2355"/>
    <w:rsid w:val="002C4B78"/>
    <w:rsid w:val="002C4E72"/>
    <w:rsid w:val="002C6498"/>
    <w:rsid w:val="002C6935"/>
    <w:rsid w:val="002C6A38"/>
    <w:rsid w:val="002C6FEE"/>
    <w:rsid w:val="002C70A9"/>
    <w:rsid w:val="002C71BE"/>
    <w:rsid w:val="002C7323"/>
    <w:rsid w:val="002D0B83"/>
    <w:rsid w:val="002D1021"/>
    <w:rsid w:val="002D15FB"/>
    <w:rsid w:val="002D2221"/>
    <w:rsid w:val="002D2FD6"/>
    <w:rsid w:val="002D42B3"/>
    <w:rsid w:val="002D43E8"/>
    <w:rsid w:val="002D47F9"/>
    <w:rsid w:val="002D557B"/>
    <w:rsid w:val="002D55F3"/>
    <w:rsid w:val="002D5AA7"/>
    <w:rsid w:val="002D65B7"/>
    <w:rsid w:val="002D66A3"/>
    <w:rsid w:val="002D6A27"/>
    <w:rsid w:val="002D6CB2"/>
    <w:rsid w:val="002D794D"/>
    <w:rsid w:val="002D7A1E"/>
    <w:rsid w:val="002E1B2F"/>
    <w:rsid w:val="002E2198"/>
    <w:rsid w:val="002E291B"/>
    <w:rsid w:val="002E3106"/>
    <w:rsid w:val="002E4E29"/>
    <w:rsid w:val="002E5C64"/>
    <w:rsid w:val="002F1CEB"/>
    <w:rsid w:val="002F2D0E"/>
    <w:rsid w:val="002F38C3"/>
    <w:rsid w:val="002F4777"/>
    <w:rsid w:val="002F4D4B"/>
    <w:rsid w:val="0030118A"/>
    <w:rsid w:val="003013D9"/>
    <w:rsid w:val="0030252B"/>
    <w:rsid w:val="00302AF7"/>
    <w:rsid w:val="003037D4"/>
    <w:rsid w:val="003038A5"/>
    <w:rsid w:val="00304578"/>
    <w:rsid w:val="00307320"/>
    <w:rsid w:val="00307A93"/>
    <w:rsid w:val="00310C59"/>
    <w:rsid w:val="00311B52"/>
    <w:rsid w:val="00311D05"/>
    <w:rsid w:val="00311D4B"/>
    <w:rsid w:val="00311DB8"/>
    <w:rsid w:val="00312A1D"/>
    <w:rsid w:val="00313950"/>
    <w:rsid w:val="0031406A"/>
    <w:rsid w:val="00314435"/>
    <w:rsid w:val="0031494A"/>
    <w:rsid w:val="00314CC6"/>
    <w:rsid w:val="00315AF4"/>
    <w:rsid w:val="0032021E"/>
    <w:rsid w:val="00320669"/>
    <w:rsid w:val="00320EDB"/>
    <w:rsid w:val="00321F23"/>
    <w:rsid w:val="00322652"/>
    <w:rsid w:val="00322851"/>
    <w:rsid w:val="00323150"/>
    <w:rsid w:val="00325387"/>
    <w:rsid w:val="003272ED"/>
    <w:rsid w:val="00327FB4"/>
    <w:rsid w:val="003303B4"/>
    <w:rsid w:val="003313C7"/>
    <w:rsid w:val="00332A12"/>
    <w:rsid w:val="00333F7B"/>
    <w:rsid w:val="00334A61"/>
    <w:rsid w:val="00335940"/>
    <w:rsid w:val="003363D5"/>
    <w:rsid w:val="0033723A"/>
    <w:rsid w:val="00340BC9"/>
    <w:rsid w:val="003422A4"/>
    <w:rsid w:val="00342C7F"/>
    <w:rsid w:val="003431CE"/>
    <w:rsid w:val="00343DFE"/>
    <w:rsid w:val="003445C3"/>
    <w:rsid w:val="00351086"/>
    <w:rsid w:val="00352F35"/>
    <w:rsid w:val="003540C1"/>
    <w:rsid w:val="00354695"/>
    <w:rsid w:val="003547E2"/>
    <w:rsid w:val="00355197"/>
    <w:rsid w:val="00355B0C"/>
    <w:rsid w:val="00360670"/>
    <w:rsid w:val="0036097D"/>
    <w:rsid w:val="00360F26"/>
    <w:rsid w:val="00362E32"/>
    <w:rsid w:val="00364D8C"/>
    <w:rsid w:val="00365B14"/>
    <w:rsid w:val="003668B5"/>
    <w:rsid w:val="00367323"/>
    <w:rsid w:val="00367E4B"/>
    <w:rsid w:val="00372011"/>
    <w:rsid w:val="0037370C"/>
    <w:rsid w:val="00373C23"/>
    <w:rsid w:val="003740BE"/>
    <w:rsid w:val="0037429B"/>
    <w:rsid w:val="00374759"/>
    <w:rsid w:val="00375724"/>
    <w:rsid w:val="003759A8"/>
    <w:rsid w:val="00375A5E"/>
    <w:rsid w:val="0037600A"/>
    <w:rsid w:val="00376F38"/>
    <w:rsid w:val="00380070"/>
    <w:rsid w:val="0038012B"/>
    <w:rsid w:val="00380873"/>
    <w:rsid w:val="00383126"/>
    <w:rsid w:val="00383BF7"/>
    <w:rsid w:val="00385003"/>
    <w:rsid w:val="00385647"/>
    <w:rsid w:val="00385707"/>
    <w:rsid w:val="00386007"/>
    <w:rsid w:val="0038691E"/>
    <w:rsid w:val="00387CBC"/>
    <w:rsid w:val="0039277D"/>
    <w:rsid w:val="00392E30"/>
    <w:rsid w:val="00393059"/>
    <w:rsid w:val="0039305E"/>
    <w:rsid w:val="00393FF7"/>
    <w:rsid w:val="00394865"/>
    <w:rsid w:val="00394B73"/>
    <w:rsid w:val="00397052"/>
    <w:rsid w:val="003A101F"/>
    <w:rsid w:val="003A26E6"/>
    <w:rsid w:val="003A4041"/>
    <w:rsid w:val="003A49AF"/>
    <w:rsid w:val="003A54CC"/>
    <w:rsid w:val="003A6D06"/>
    <w:rsid w:val="003B0139"/>
    <w:rsid w:val="003B0580"/>
    <w:rsid w:val="003B1CF6"/>
    <w:rsid w:val="003B3E80"/>
    <w:rsid w:val="003B54FE"/>
    <w:rsid w:val="003B5D22"/>
    <w:rsid w:val="003B691C"/>
    <w:rsid w:val="003B6F66"/>
    <w:rsid w:val="003B75C3"/>
    <w:rsid w:val="003B7F09"/>
    <w:rsid w:val="003C07F9"/>
    <w:rsid w:val="003C0D43"/>
    <w:rsid w:val="003C21F7"/>
    <w:rsid w:val="003C2422"/>
    <w:rsid w:val="003C427A"/>
    <w:rsid w:val="003C5BB7"/>
    <w:rsid w:val="003C5C86"/>
    <w:rsid w:val="003C6DEB"/>
    <w:rsid w:val="003C7B95"/>
    <w:rsid w:val="003C7CD8"/>
    <w:rsid w:val="003C7F31"/>
    <w:rsid w:val="003D04E1"/>
    <w:rsid w:val="003D3056"/>
    <w:rsid w:val="003D33AD"/>
    <w:rsid w:val="003D3614"/>
    <w:rsid w:val="003D3C19"/>
    <w:rsid w:val="003D41FE"/>
    <w:rsid w:val="003D4686"/>
    <w:rsid w:val="003D49CB"/>
    <w:rsid w:val="003D7F34"/>
    <w:rsid w:val="003E1484"/>
    <w:rsid w:val="003E1939"/>
    <w:rsid w:val="003E19F5"/>
    <w:rsid w:val="003E240C"/>
    <w:rsid w:val="003E30B3"/>
    <w:rsid w:val="003E418F"/>
    <w:rsid w:val="003E43A0"/>
    <w:rsid w:val="003E5EC1"/>
    <w:rsid w:val="003E6018"/>
    <w:rsid w:val="003E6146"/>
    <w:rsid w:val="003E639E"/>
    <w:rsid w:val="003E7DBA"/>
    <w:rsid w:val="003F0347"/>
    <w:rsid w:val="003F0897"/>
    <w:rsid w:val="003F09C5"/>
    <w:rsid w:val="003F115C"/>
    <w:rsid w:val="003F169B"/>
    <w:rsid w:val="003F6879"/>
    <w:rsid w:val="003F6A34"/>
    <w:rsid w:val="004001F2"/>
    <w:rsid w:val="00401875"/>
    <w:rsid w:val="0040396E"/>
    <w:rsid w:val="00403DCB"/>
    <w:rsid w:val="00404298"/>
    <w:rsid w:val="00405BFD"/>
    <w:rsid w:val="00405F81"/>
    <w:rsid w:val="004062F4"/>
    <w:rsid w:val="00406361"/>
    <w:rsid w:val="00406764"/>
    <w:rsid w:val="004103B0"/>
    <w:rsid w:val="00410788"/>
    <w:rsid w:val="00412B71"/>
    <w:rsid w:val="004146E8"/>
    <w:rsid w:val="004146EF"/>
    <w:rsid w:val="00414EEA"/>
    <w:rsid w:val="004153C6"/>
    <w:rsid w:val="00415775"/>
    <w:rsid w:val="0041581A"/>
    <w:rsid w:val="00417E41"/>
    <w:rsid w:val="004203D0"/>
    <w:rsid w:val="00422802"/>
    <w:rsid w:val="00423E81"/>
    <w:rsid w:val="004251A7"/>
    <w:rsid w:val="004262DE"/>
    <w:rsid w:val="00426777"/>
    <w:rsid w:val="00427815"/>
    <w:rsid w:val="00430180"/>
    <w:rsid w:val="00430482"/>
    <w:rsid w:val="004322F0"/>
    <w:rsid w:val="00433F86"/>
    <w:rsid w:val="00434077"/>
    <w:rsid w:val="00434338"/>
    <w:rsid w:val="00436DC8"/>
    <w:rsid w:val="00441254"/>
    <w:rsid w:val="00441322"/>
    <w:rsid w:val="00442610"/>
    <w:rsid w:val="0044284E"/>
    <w:rsid w:val="00442933"/>
    <w:rsid w:val="00443CBA"/>
    <w:rsid w:val="00446504"/>
    <w:rsid w:val="004470D5"/>
    <w:rsid w:val="00447209"/>
    <w:rsid w:val="004512BE"/>
    <w:rsid w:val="004520EE"/>
    <w:rsid w:val="004533F5"/>
    <w:rsid w:val="00453AAF"/>
    <w:rsid w:val="00454195"/>
    <w:rsid w:val="0045540E"/>
    <w:rsid w:val="004556AE"/>
    <w:rsid w:val="0045575F"/>
    <w:rsid w:val="00455839"/>
    <w:rsid w:val="00455D64"/>
    <w:rsid w:val="0045632D"/>
    <w:rsid w:val="0045731B"/>
    <w:rsid w:val="0046092D"/>
    <w:rsid w:val="00461422"/>
    <w:rsid w:val="00461963"/>
    <w:rsid w:val="00461ACB"/>
    <w:rsid w:val="00463253"/>
    <w:rsid w:val="00463375"/>
    <w:rsid w:val="00463D25"/>
    <w:rsid w:val="00463D67"/>
    <w:rsid w:val="00464B7D"/>
    <w:rsid w:val="00464BB4"/>
    <w:rsid w:val="00465A5C"/>
    <w:rsid w:val="00465C57"/>
    <w:rsid w:val="00466AC3"/>
    <w:rsid w:val="00466B3B"/>
    <w:rsid w:val="00466D52"/>
    <w:rsid w:val="0047136A"/>
    <w:rsid w:val="00471FDC"/>
    <w:rsid w:val="0047262C"/>
    <w:rsid w:val="004727A2"/>
    <w:rsid w:val="00472E3E"/>
    <w:rsid w:val="004744E5"/>
    <w:rsid w:val="00475D0D"/>
    <w:rsid w:val="004761D8"/>
    <w:rsid w:val="00477960"/>
    <w:rsid w:val="00480197"/>
    <w:rsid w:val="004805DB"/>
    <w:rsid w:val="00480C37"/>
    <w:rsid w:val="00480FE7"/>
    <w:rsid w:val="0048235A"/>
    <w:rsid w:val="004831A3"/>
    <w:rsid w:val="0048320B"/>
    <w:rsid w:val="0048400A"/>
    <w:rsid w:val="0048400C"/>
    <w:rsid w:val="00484484"/>
    <w:rsid w:val="004849BE"/>
    <w:rsid w:val="00484FE1"/>
    <w:rsid w:val="004857D6"/>
    <w:rsid w:val="0048756C"/>
    <w:rsid w:val="004875A6"/>
    <w:rsid w:val="00487E8A"/>
    <w:rsid w:val="00487EBF"/>
    <w:rsid w:val="00490D92"/>
    <w:rsid w:val="00490F02"/>
    <w:rsid w:val="00492051"/>
    <w:rsid w:val="00493904"/>
    <w:rsid w:val="00493AA2"/>
    <w:rsid w:val="0049465F"/>
    <w:rsid w:val="0049499D"/>
    <w:rsid w:val="00496423"/>
    <w:rsid w:val="00496EDA"/>
    <w:rsid w:val="00497484"/>
    <w:rsid w:val="00497BB3"/>
    <w:rsid w:val="004A052D"/>
    <w:rsid w:val="004A0FBE"/>
    <w:rsid w:val="004A390F"/>
    <w:rsid w:val="004A3A45"/>
    <w:rsid w:val="004A3E0B"/>
    <w:rsid w:val="004A4490"/>
    <w:rsid w:val="004A4525"/>
    <w:rsid w:val="004A5766"/>
    <w:rsid w:val="004A765B"/>
    <w:rsid w:val="004B0829"/>
    <w:rsid w:val="004B0BC5"/>
    <w:rsid w:val="004B2707"/>
    <w:rsid w:val="004B2C3F"/>
    <w:rsid w:val="004B300D"/>
    <w:rsid w:val="004B37E7"/>
    <w:rsid w:val="004B38BB"/>
    <w:rsid w:val="004B3B7E"/>
    <w:rsid w:val="004B457B"/>
    <w:rsid w:val="004B46A7"/>
    <w:rsid w:val="004B5FED"/>
    <w:rsid w:val="004C2B20"/>
    <w:rsid w:val="004C4397"/>
    <w:rsid w:val="004C6D9C"/>
    <w:rsid w:val="004C709B"/>
    <w:rsid w:val="004D0850"/>
    <w:rsid w:val="004D2A75"/>
    <w:rsid w:val="004D2B7E"/>
    <w:rsid w:val="004D4E0D"/>
    <w:rsid w:val="004D5A20"/>
    <w:rsid w:val="004D5C9F"/>
    <w:rsid w:val="004D5DEF"/>
    <w:rsid w:val="004D7AB2"/>
    <w:rsid w:val="004E0699"/>
    <w:rsid w:val="004E072A"/>
    <w:rsid w:val="004E0C28"/>
    <w:rsid w:val="004E3EAF"/>
    <w:rsid w:val="004E4C8A"/>
    <w:rsid w:val="004E4D82"/>
    <w:rsid w:val="004E4DC0"/>
    <w:rsid w:val="004E50D6"/>
    <w:rsid w:val="004E66B2"/>
    <w:rsid w:val="004F004B"/>
    <w:rsid w:val="004F07AB"/>
    <w:rsid w:val="004F0CBC"/>
    <w:rsid w:val="004F3482"/>
    <w:rsid w:val="004F37EA"/>
    <w:rsid w:val="004F3A38"/>
    <w:rsid w:val="004F59AD"/>
    <w:rsid w:val="004F6940"/>
    <w:rsid w:val="004F7005"/>
    <w:rsid w:val="004F7012"/>
    <w:rsid w:val="004F7457"/>
    <w:rsid w:val="004F76CB"/>
    <w:rsid w:val="004F7BF5"/>
    <w:rsid w:val="0050017B"/>
    <w:rsid w:val="00500236"/>
    <w:rsid w:val="0050064B"/>
    <w:rsid w:val="00500A15"/>
    <w:rsid w:val="005018A0"/>
    <w:rsid w:val="00505D9B"/>
    <w:rsid w:val="00506A67"/>
    <w:rsid w:val="00511DAC"/>
    <w:rsid w:val="00512283"/>
    <w:rsid w:val="005149A1"/>
    <w:rsid w:val="00516052"/>
    <w:rsid w:val="005173F1"/>
    <w:rsid w:val="0051779F"/>
    <w:rsid w:val="0052074E"/>
    <w:rsid w:val="00520A4B"/>
    <w:rsid w:val="00520F72"/>
    <w:rsid w:val="005233AD"/>
    <w:rsid w:val="00523F68"/>
    <w:rsid w:val="005241D5"/>
    <w:rsid w:val="00525245"/>
    <w:rsid w:val="0052542D"/>
    <w:rsid w:val="00526549"/>
    <w:rsid w:val="00526599"/>
    <w:rsid w:val="00527F71"/>
    <w:rsid w:val="005312BB"/>
    <w:rsid w:val="005317E6"/>
    <w:rsid w:val="00531A3A"/>
    <w:rsid w:val="00532277"/>
    <w:rsid w:val="0053283F"/>
    <w:rsid w:val="00532AB1"/>
    <w:rsid w:val="0053384F"/>
    <w:rsid w:val="00534418"/>
    <w:rsid w:val="0053449D"/>
    <w:rsid w:val="0053569F"/>
    <w:rsid w:val="00536D6C"/>
    <w:rsid w:val="0054101A"/>
    <w:rsid w:val="005417D4"/>
    <w:rsid w:val="0054471D"/>
    <w:rsid w:val="00544DD2"/>
    <w:rsid w:val="00544F3C"/>
    <w:rsid w:val="005467E0"/>
    <w:rsid w:val="00546AB9"/>
    <w:rsid w:val="00547C1F"/>
    <w:rsid w:val="005501D9"/>
    <w:rsid w:val="00551239"/>
    <w:rsid w:val="00551A5C"/>
    <w:rsid w:val="00551F6C"/>
    <w:rsid w:val="00554821"/>
    <w:rsid w:val="005555F4"/>
    <w:rsid w:val="00556EEC"/>
    <w:rsid w:val="00557AEC"/>
    <w:rsid w:val="00557AF2"/>
    <w:rsid w:val="0056000A"/>
    <w:rsid w:val="005612AA"/>
    <w:rsid w:val="00561B33"/>
    <w:rsid w:val="00562179"/>
    <w:rsid w:val="005621A4"/>
    <w:rsid w:val="00562846"/>
    <w:rsid w:val="00563D5B"/>
    <w:rsid w:val="00564036"/>
    <w:rsid w:val="005656DE"/>
    <w:rsid w:val="005707FB"/>
    <w:rsid w:val="00570A04"/>
    <w:rsid w:val="00570E0E"/>
    <w:rsid w:val="00571C25"/>
    <w:rsid w:val="00571FF9"/>
    <w:rsid w:val="00573479"/>
    <w:rsid w:val="00573EF4"/>
    <w:rsid w:val="005750D5"/>
    <w:rsid w:val="005752C8"/>
    <w:rsid w:val="005763AA"/>
    <w:rsid w:val="005773ED"/>
    <w:rsid w:val="00577B10"/>
    <w:rsid w:val="00580ED1"/>
    <w:rsid w:val="005829E9"/>
    <w:rsid w:val="00583935"/>
    <w:rsid w:val="00583AF8"/>
    <w:rsid w:val="0058429D"/>
    <w:rsid w:val="0058610F"/>
    <w:rsid w:val="00586FF1"/>
    <w:rsid w:val="00587261"/>
    <w:rsid w:val="0058731A"/>
    <w:rsid w:val="00590199"/>
    <w:rsid w:val="00590650"/>
    <w:rsid w:val="00590A9C"/>
    <w:rsid w:val="00591214"/>
    <w:rsid w:val="00591DC8"/>
    <w:rsid w:val="00592904"/>
    <w:rsid w:val="005943C4"/>
    <w:rsid w:val="00596158"/>
    <w:rsid w:val="005967DB"/>
    <w:rsid w:val="00596C07"/>
    <w:rsid w:val="005979E4"/>
    <w:rsid w:val="005A0B51"/>
    <w:rsid w:val="005A1693"/>
    <w:rsid w:val="005A1754"/>
    <w:rsid w:val="005A2A68"/>
    <w:rsid w:val="005A2BDB"/>
    <w:rsid w:val="005A2EF4"/>
    <w:rsid w:val="005A363B"/>
    <w:rsid w:val="005A3BBC"/>
    <w:rsid w:val="005A3C46"/>
    <w:rsid w:val="005A3FFD"/>
    <w:rsid w:val="005A573D"/>
    <w:rsid w:val="005A5CD4"/>
    <w:rsid w:val="005A68CF"/>
    <w:rsid w:val="005A7289"/>
    <w:rsid w:val="005A7C2E"/>
    <w:rsid w:val="005B03B7"/>
    <w:rsid w:val="005B12B7"/>
    <w:rsid w:val="005B1789"/>
    <w:rsid w:val="005B1868"/>
    <w:rsid w:val="005B39B8"/>
    <w:rsid w:val="005B4476"/>
    <w:rsid w:val="005B4F0D"/>
    <w:rsid w:val="005B4FF8"/>
    <w:rsid w:val="005B5B65"/>
    <w:rsid w:val="005B64C0"/>
    <w:rsid w:val="005B6CD6"/>
    <w:rsid w:val="005B6FBC"/>
    <w:rsid w:val="005C04BC"/>
    <w:rsid w:val="005C0D93"/>
    <w:rsid w:val="005C143B"/>
    <w:rsid w:val="005C1A3F"/>
    <w:rsid w:val="005C2359"/>
    <w:rsid w:val="005C2477"/>
    <w:rsid w:val="005C26BF"/>
    <w:rsid w:val="005C2956"/>
    <w:rsid w:val="005C4572"/>
    <w:rsid w:val="005C4B62"/>
    <w:rsid w:val="005C4C96"/>
    <w:rsid w:val="005C525B"/>
    <w:rsid w:val="005C56C7"/>
    <w:rsid w:val="005C5BE3"/>
    <w:rsid w:val="005C7079"/>
    <w:rsid w:val="005C75D3"/>
    <w:rsid w:val="005C760B"/>
    <w:rsid w:val="005C76A8"/>
    <w:rsid w:val="005C7DEC"/>
    <w:rsid w:val="005D0F66"/>
    <w:rsid w:val="005D1DFB"/>
    <w:rsid w:val="005D1F3A"/>
    <w:rsid w:val="005D2A97"/>
    <w:rsid w:val="005D48B8"/>
    <w:rsid w:val="005D4EB6"/>
    <w:rsid w:val="005D5333"/>
    <w:rsid w:val="005D5F4D"/>
    <w:rsid w:val="005D73B8"/>
    <w:rsid w:val="005D75F4"/>
    <w:rsid w:val="005D7D29"/>
    <w:rsid w:val="005E0879"/>
    <w:rsid w:val="005E1611"/>
    <w:rsid w:val="005E303D"/>
    <w:rsid w:val="005E5687"/>
    <w:rsid w:val="005E5719"/>
    <w:rsid w:val="005E5BF1"/>
    <w:rsid w:val="005E5C60"/>
    <w:rsid w:val="005E5EE3"/>
    <w:rsid w:val="005E655E"/>
    <w:rsid w:val="005E75E5"/>
    <w:rsid w:val="005F00FA"/>
    <w:rsid w:val="005F1371"/>
    <w:rsid w:val="005F172E"/>
    <w:rsid w:val="005F2747"/>
    <w:rsid w:val="005F2A10"/>
    <w:rsid w:val="005F2E48"/>
    <w:rsid w:val="005F306A"/>
    <w:rsid w:val="005F56C1"/>
    <w:rsid w:val="005F5F05"/>
    <w:rsid w:val="005F6A0F"/>
    <w:rsid w:val="005F787E"/>
    <w:rsid w:val="005F7E7D"/>
    <w:rsid w:val="0060087E"/>
    <w:rsid w:val="006008EF"/>
    <w:rsid w:val="0060114E"/>
    <w:rsid w:val="00601988"/>
    <w:rsid w:val="00601E30"/>
    <w:rsid w:val="006025D7"/>
    <w:rsid w:val="006030F9"/>
    <w:rsid w:val="006038C7"/>
    <w:rsid w:val="006042E4"/>
    <w:rsid w:val="006062C0"/>
    <w:rsid w:val="00607723"/>
    <w:rsid w:val="00610791"/>
    <w:rsid w:val="006109D0"/>
    <w:rsid w:val="006121C9"/>
    <w:rsid w:val="00612759"/>
    <w:rsid w:val="00612769"/>
    <w:rsid w:val="0061291C"/>
    <w:rsid w:val="00612F42"/>
    <w:rsid w:val="00613847"/>
    <w:rsid w:val="00613D20"/>
    <w:rsid w:val="00614509"/>
    <w:rsid w:val="00614937"/>
    <w:rsid w:val="00614B6D"/>
    <w:rsid w:val="006152C5"/>
    <w:rsid w:val="00620355"/>
    <w:rsid w:val="006211DB"/>
    <w:rsid w:val="006243F7"/>
    <w:rsid w:val="0062515B"/>
    <w:rsid w:val="006257FC"/>
    <w:rsid w:val="00627443"/>
    <w:rsid w:val="00627AFB"/>
    <w:rsid w:val="0063056B"/>
    <w:rsid w:val="00630B9A"/>
    <w:rsid w:val="00631245"/>
    <w:rsid w:val="0063129D"/>
    <w:rsid w:val="0063209C"/>
    <w:rsid w:val="00632428"/>
    <w:rsid w:val="006329DC"/>
    <w:rsid w:val="006330C6"/>
    <w:rsid w:val="00633348"/>
    <w:rsid w:val="00633A64"/>
    <w:rsid w:val="00633AC0"/>
    <w:rsid w:val="00635417"/>
    <w:rsid w:val="0063541D"/>
    <w:rsid w:val="00635ECB"/>
    <w:rsid w:val="00636AAB"/>
    <w:rsid w:val="00637DEF"/>
    <w:rsid w:val="0064007D"/>
    <w:rsid w:val="006404DD"/>
    <w:rsid w:val="00640BEA"/>
    <w:rsid w:val="00642142"/>
    <w:rsid w:val="00644648"/>
    <w:rsid w:val="00644B2D"/>
    <w:rsid w:val="00644E96"/>
    <w:rsid w:val="00644F60"/>
    <w:rsid w:val="00645437"/>
    <w:rsid w:val="00645892"/>
    <w:rsid w:val="00647067"/>
    <w:rsid w:val="00647866"/>
    <w:rsid w:val="0065029D"/>
    <w:rsid w:val="006503AB"/>
    <w:rsid w:val="00651BCB"/>
    <w:rsid w:val="006520A8"/>
    <w:rsid w:val="00652ACB"/>
    <w:rsid w:val="0065313E"/>
    <w:rsid w:val="00653A48"/>
    <w:rsid w:val="00653BF3"/>
    <w:rsid w:val="006608EF"/>
    <w:rsid w:val="00661281"/>
    <w:rsid w:val="00661A8C"/>
    <w:rsid w:val="00661FD9"/>
    <w:rsid w:val="00663CC6"/>
    <w:rsid w:val="00664380"/>
    <w:rsid w:val="00664D94"/>
    <w:rsid w:val="00665ADF"/>
    <w:rsid w:val="00666A84"/>
    <w:rsid w:val="00666F88"/>
    <w:rsid w:val="006670BC"/>
    <w:rsid w:val="0067088C"/>
    <w:rsid w:val="00671681"/>
    <w:rsid w:val="006716D1"/>
    <w:rsid w:val="00671FA8"/>
    <w:rsid w:val="006752A2"/>
    <w:rsid w:val="00675F3D"/>
    <w:rsid w:val="00676ECD"/>
    <w:rsid w:val="00677032"/>
    <w:rsid w:val="00677251"/>
    <w:rsid w:val="00677912"/>
    <w:rsid w:val="00681589"/>
    <w:rsid w:val="006815C8"/>
    <w:rsid w:val="0068167C"/>
    <w:rsid w:val="00682376"/>
    <w:rsid w:val="0068310F"/>
    <w:rsid w:val="00683985"/>
    <w:rsid w:val="0068405D"/>
    <w:rsid w:val="00684061"/>
    <w:rsid w:val="0068462D"/>
    <w:rsid w:val="00684848"/>
    <w:rsid w:val="00684C71"/>
    <w:rsid w:val="00685462"/>
    <w:rsid w:val="00685BC9"/>
    <w:rsid w:val="00687A78"/>
    <w:rsid w:val="00690064"/>
    <w:rsid w:val="00690328"/>
    <w:rsid w:val="006906A0"/>
    <w:rsid w:val="00690A82"/>
    <w:rsid w:val="00690C28"/>
    <w:rsid w:val="00691BAA"/>
    <w:rsid w:val="006932E8"/>
    <w:rsid w:val="00693510"/>
    <w:rsid w:val="006936EB"/>
    <w:rsid w:val="00693EC4"/>
    <w:rsid w:val="00696D1D"/>
    <w:rsid w:val="00696D95"/>
    <w:rsid w:val="0069723E"/>
    <w:rsid w:val="00697552"/>
    <w:rsid w:val="006A0306"/>
    <w:rsid w:val="006A04AB"/>
    <w:rsid w:val="006A0DBD"/>
    <w:rsid w:val="006A1F80"/>
    <w:rsid w:val="006A2E5D"/>
    <w:rsid w:val="006A32EB"/>
    <w:rsid w:val="006A3AB5"/>
    <w:rsid w:val="006A3E79"/>
    <w:rsid w:val="006A4476"/>
    <w:rsid w:val="006A59AF"/>
    <w:rsid w:val="006A67EA"/>
    <w:rsid w:val="006A7D35"/>
    <w:rsid w:val="006B125B"/>
    <w:rsid w:val="006B271A"/>
    <w:rsid w:val="006B2C05"/>
    <w:rsid w:val="006B2F4C"/>
    <w:rsid w:val="006B3122"/>
    <w:rsid w:val="006B3529"/>
    <w:rsid w:val="006B3539"/>
    <w:rsid w:val="006B3F21"/>
    <w:rsid w:val="006B4617"/>
    <w:rsid w:val="006B4767"/>
    <w:rsid w:val="006B6479"/>
    <w:rsid w:val="006B6D2F"/>
    <w:rsid w:val="006C000F"/>
    <w:rsid w:val="006C133F"/>
    <w:rsid w:val="006C1AA7"/>
    <w:rsid w:val="006C2405"/>
    <w:rsid w:val="006C2DAA"/>
    <w:rsid w:val="006C30F6"/>
    <w:rsid w:val="006C3E42"/>
    <w:rsid w:val="006C4294"/>
    <w:rsid w:val="006C4ACC"/>
    <w:rsid w:val="006C5BE0"/>
    <w:rsid w:val="006C683F"/>
    <w:rsid w:val="006C7EE0"/>
    <w:rsid w:val="006D11D5"/>
    <w:rsid w:val="006D2538"/>
    <w:rsid w:val="006D42E2"/>
    <w:rsid w:val="006D522F"/>
    <w:rsid w:val="006D6A19"/>
    <w:rsid w:val="006E0F11"/>
    <w:rsid w:val="006E2605"/>
    <w:rsid w:val="006E2701"/>
    <w:rsid w:val="006E3C28"/>
    <w:rsid w:val="006E4C6E"/>
    <w:rsid w:val="006E4DE5"/>
    <w:rsid w:val="006E5333"/>
    <w:rsid w:val="006E5433"/>
    <w:rsid w:val="006E59FD"/>
    <w:rsid w:val="006E6F61"/>
    <w:rsid w:val="006E78A5"/>
    <w:rsid w:val="006F148D"/>
    <w:rsid w:val="006F38A4"/>
    <w:rsid w:val="006F3DA3"/>
    <w:rsid w:val="006F45C0"/>
    <w:rsid w:val="006F5A39"/>
    <w:rsid w:val="006F655A"/>
    <w:rsid w:val="006F6C5B"/>
    <w:rsid w:val="006F79C3"/>
    <w:rsid w:val="006F7C67"/>
    <w:rsid w:val="006F7CA2"/>
    <w:rsid w:val="006F7F81"/>
    <w:rsid w:val="007005B4"/>
    <w:rsid w:val="00703277"/>
    <w:rsid w:val="00703430"/>
    <w:rsid w:val="00703D8F"/>
    <w:rsid w:val="00704113"/>
    <w:rsid w:val="00705A9E"/>
    <w:rsid w:val="00705F77"/>
    <w:rsid w:val="00707873"/>
    <w:rsid w:val="0071186D"/>
    <w:rsid w:val="00712BD9"/>
    <w:rsid w:val="00713380"/>
    <w:rsid w:val="00713D58"/>
    <w:rsid w:val="00713E17"/>
    <w:rsid w:val="00713E80"/>
    <w:rsid w:val="007147E1"/>
    <w:rsid w:val="007160F1"/>
    <w:rsid w:val="007166C9"/>
    <w:rsid w:val="007173FF"/>
    <w:rsid w:val="00717FEA"/>
    <w:rsid w:val="00720A41"/>
    <w:rsid w:val="00720B3D"/>
    <w:rsid w:val="00720C18"/>
    <w:rsid w:val="007210FC"/>
    <w:rsid w:val="00721695"/>
    <w:rsid w:val="00721E34"/>
    <w:rsid w:val="0072279B"/>
    <w:rsid w:val="007230A9"/>
    <w:rsid w:val="007250F8"/>
    <w:rsid w:val="0072601D"/>
    <w:rsid w:val="007277BE"/>
    <w:rsid w:val="00730C81"/>
    <w:rsid w:val="00731F3D"/>
    <w:rsid w:val="00732AFC"/>
    <w:rsid w:val="00733315"/>
    <w:rsid w:val="00734EA2"/>
    <w:rsid w:val="00735608"/>
    <w:rsid w:val="00736510"/>
    <w:rsid w:val="00736BFF"/>
    <w:rsid w:val="00736C1A"/>
    <w:rsid w:val="007402E2"/>
    <w:rsid w:val="00740675"/>
    <w:rsid w:val="007411BF"/>
    <w:rsid w:val="007416F3"/>
    <w:rsid w:val="00741EEE"/>
    <w:rsid w:val="00742533"/>
    <w:rsid w:val="00744D50"/>
    <w:rsid w:val="007456F0"/>
    <w:rsid w:val="007463F5"/>
    <w:rsid w:val="00746E38"/>
    <w:rsid w:val="00747427"/>
    <w:rsid w:val="00747E0C"/>
    <w:rsid w:val="00750369"/>
    <w:rsid w:val="00750771"/>
    <w:rsid w:val="0075089B"/>
    <w:rsid w:val="00750BE0"/>
    <w:rsid w:val="007522CC"/>
    <w:rsid w:val="0075294B"/>
    <w:rsid w:val="00754CFA"/>
    <w:rsid w:val="00754E99"/>
    <w:rsid w:val="00756487"/>
    <w:rsid w:val="00756E82"/>
    <w:rsid w:val="00760AAA"/>
    <w:rsid w:val="00760F78"/>
    <w:rsid w:val="00762508"/>
    <w:rsid w:val="007654F5"/>
    <w:rsid w:val="00770EC0"/>
    <w:rsid w:val="00775222"/>
    <w:rsid w:val="00776719"/>
    <w:rsid w:val="007772F1"/>
    <w:rsid w:val="00777BD0"/>
    <w:rsid w:val="00777D5C"/>
    <w:rsid w:val="007802EF"/>
    <w:rsid w:val="0078062F"/>
    <w:rsid w:val="00780C27"/>
    <w:rsid w:val="00781001"/>
    <w:rsid w:val="007820F7"/>
    <w:rsid w:val="00782433"/>
    <w:rsid w:val="00783865"/>
    <w:rsid w:val="00784512"/>
    <w:rsid w:val="00785E5E"/>
    <w:rsid w:val="0078635E"/>
    <w:rsid w:val="00786BA3"/>
    <w:rsid w:val="00787891"/>
    <w:rsid w:val="00787C8E"/>
    <w:rsid w:val="00787DFE"/>
    <w:rsid w:val="007900CE"/>
    <w:rsid w:val="00790A02"/>
    <w:rsid w:val="00791834"/>
    <w:rsid w:val="0079395D"/>
    <w:rsid w:val="00793B7D"/>
    <w:rsid w:val="00794B2F"/>
    <w:rsid w:val="00794BC5"/>
    <w:rsid w:val="00795A1A"/>
    <w:rsid w:val="00796150"/>
    <w:rsid w:val="00796B9D"/>
    <w:rsid w:val="007A02AF"/>
    <w:rsid w:val="007A03D3"/>
    <w:rsid w:val="007A05F1"/>
    <w:rsid w:val="007A1773"/>
    <w:rsid w:val="007A1CB7"/>
    <w:rsid w:val="007A3321"/>
    <w:rsid w:val="007A3E95"/>
    <w:rsid w:val="007A4253"/>
    <w:rsid w:val="007A61E9"/>
    <w:rsid w:val="007A6343"/>
    <w:rsid w:val="007A79F2"/>
    <w:rsid w:val="007B04DD"/>
    <w:rsid w:val="007B10CB"/>
    <w:rsid w:val="007B380C"/>
    <w:rsid w:val="007B48BB"/>
    <w:rsid w:val="007B50BA"/>
    <w:rsid w:val="007B5D55"/>
    <w:rsid w:val="007B6960"/>
    <w:rsid w:val="007B6A52"/>
    <w:rsid w:val="007B6B6D"/>
    <w:rsid w:val="007B71BC"/>
    <w:rsid w:val="007B7496"/>
    <w:rsid w:val="007C0B39"/>
    <w:rsid w:val="007C11E6"/>
    <w:rsid w:val="007C1904"/>
    <w:rsid w:val="007C24FD"/>
    <w:rsid w:val="007C2AA3"/>
    <w:rsid w:val="007C3136"/>
    <w:rsid w:val="007C3181"/>
    <w:rsid w:val="007C3663"/>
    <w:rsid w:val="007C3F28"/>
    <w:rsid w:val="007C3FAF"/>
    <w:rsid w:val="007C43FB"/>
    <w:rsid w:val="007C4D90"/>
    <w:rsid w:val="007C5224"/>
    <w:rsid w:val="007C55D9"/>
    <w:rsid w:val="007C5A97"/>
    <w:rsid w:val="007C5B49"/>
    <w:rsid w:val="007C5ED8"/>
    <w:rsid w:val="007C697E"/>
    <w:rsid w:val="007C6ADC"/>
    <w:rsid w:val="007C6B3D"/>
    <w:rsid w:val="007D1002"/>
    <w:rsid w:val="007D1526"/>
    <w:rsid w:val="007D18DE"/>
    <w:rsid w:val="007D1E42"/>
    <w:rsid w:val="007D220B"/>
    <w:rsid w:val="007D2DD4"/>
    <w:rsid w:val="007D3DE6"/>
    <w:rsid w:val="007D3F76"/>
    <w:rsid w:val="007D5458"/>
    <w:rsid w:val="007D58F4"/>
    <w:rsid w:val="007D7057"/>
    <w:rsid w:val="007D7A49"/>
    <w:rsid w:val="007E171F"/>
    <w:rsid w:val="007E1D62"/>
    <w:rsid w:val="007E27D0"/>
    <w:rsid w:val="007E2D39"/>
    <w:rsid w:val="007E30E8"/>
    <w:rsid w:val="007E3558"/>
    <w:rsid w:val="007E3684"/>
    <w:rsid w:val="007E4146"/>
    <w:rsid w:val="007E496E"/>
    <w:rsid w:val="007E592C"/>
    <w:rsid w:val="007E5EAB"/>
    <w:rsid w:val="007E6253"/>
    <w:rsid w:val="007F0D4F"/>
    <w:rsid w:val="007F1496"/>
    <w:rsid w:val="007F1A84"/>
    <w:rsid w:val="007F2384"/>
    <w:rsid w:val="007F252F"/>
    <w:rsid w:val="007F2979"/>
    <w:rsid w:val="007F3DC7"/>
    <w:rsid w:val="007F686F"/>
    <w:rsid w:val="007F6FBB"/>
    <w:rsid w:val="00801569"/>
    <w:rsid w:val="00801E7E"/>
    <w:rsid w:val="00802D3B"/>
    <w:rsid w:val="00803260"/>
    <w:rsid w:val="008032E3"/>
    <w:rsid w:val="00803429"/>
    <w:rsid w:val="008037C1"/>
    <w:rsid w:val="00807A8A"/>
    <w:rsid w:val="00807C47"/>
    <w:rsid w:val="0081093C"/>
    <w:rsid w:val="00811018"/>
    <w:rsid w:val="008119A8"/>
    <w:rsid w:val="00811FC3"/>
    <w:rsid w:val="00812350"/>
    <w:rsid w:val="00812E48"/>
    <w:rsid w:val="00813A2C"/>
    <w:rsid w:val="00814669"/>
    <w:rsid w:val="00814F78"/>
    <w:rsid w:val="008162D4"/>
    <w:rsid w:val="008166C2"/>
    <w:rsid w:val="00817810"/>
    <w:rsid w:val="00817E04"/>
    <w:rsid w:val="008201D2"/>
    <w:rsid w:val="008202A8"/>
    <w:rsid w:val="00821031"/>
    <w:rsid w:val="00821043"/>
    <w:rsid w:val="0082133A"/>
    <w:rsid w:val="0082195D"/>
    <w:rsid w:val="00822681"/>
    <w:rsid w:val="0082374E"/>
    <w:rsid w:val="0082438A"/>
    <w:rsid w:val="00824ED2"/>
    <w:rsid w:val="00826918"/>
    <w:rsid w:val="0082750A"/>
    <w:rsid w:val="00830169"/>
    <w:rsid w:val="008305EB"/>
    <w:rsid w:val="0083149A"/>
    <w:rsid w:val="00831CB6"/>
    <w:rsid w:val="00831FF0"/>
    <w:rsid w:val="008347FC"/>
    <w:rsid w:val="008348D5"/>
    <w:rsid w:val="0083610B"/>
    <w:rsid w:val="0083647E"/>
    <w:rsid w:val="00836700"/>
    <w:rsid w:val="0083677D"/>
    <w:rsid w:val="0083747D"/>
    <w:rsid w:val="00837CF2"/>
    <w:rsid w:val="0084159F"/>
    <w:rsid w:val="00842FC0"/>
    <w:rsid w:val="00843631"/>
    <w:rsid w:val="00843FB3"/>
    <w:rsid w:val="008463AC"/>
    <w:rsid w:val="008468D2"/>
    <w:rsid w:val="0084704C"/>
    <w:rsid w:val="008470FB"/>
    <w:rsid w:val="00847150"/>
    <w:rsid w:val="008502E5"/>
    <w:rsid w:val="00850454"/>
    <w:rsid w:val="0085084D"/>
    <w:rsid w:val="008514D7"/>
    <w:rsid w:val="0085191F"/>
    <w:rsid w:val="00851EAC"/>
    <w:rsid w:val="0085267D"/>
    <w:rsid w:val="00852B9B"/>
    <w:rsid w:val="0085335A"/>
    <w:rsid w:val="00857906"/>
    <w:rsid w:val="00860844"/>
    <w:rsid w:val="00860D46"/>
    <w:rsid w:val="008610D4"/>
    <w:rsid w:val="00861EE5"/>
    <w:rsid w:val="0086204F"/>
    <w:rsid w:val="00862D62"/>
    <w:rsid w:val="008640C8"/>
    <w:rsid w:val="008660B1"/>
    <w:rsid w:val="00872399"/>
    <w:rsid w:val="0087346E"/>
    <w:rsid w:val="00873E97"/>
    <w:rsid w:val="008742FD"/>
    <w:rsid w:val="00874F45"/>
    <w:rsid w:val="00875C6E"/>
    <w:rsid w:val="008762E7"/>
    <w:rsid w:val="008763B1"/>
    <w:rsid w:val="00876453"/>
    <w:rsid w:val="00876773"/>
    <w:rsid w:val="00876C7A"/>
    <w:rsid w:val="008778A4"/>
    <w:rsid w:val="00880525"/>
    <w:rsid w:val="008806A1"/>
    <w:rsid w:val="00880A8C"/>
    <w:rsid w:val="0088119A"/>
    <w:rsid w:val="0088144D"/>
    <w:rsid w:val="008824CA"/>
    <w:rsid w:val="008835D6"/>
    <w:rsid w:val="008849A2"/>
    <w:rsid w:val="00885BFE"/>
    <w:rsid w:val="008868F6"/>
    <w:rsid w:val="008869F7"/>
    <w:rsid w:val="00886AA8"/>
    <w:rsid w:val="008918E5"/>
    <w:rsid w:val="00891FC9"/>
    <w:rsid w:val="0089463B"/>
    <w:rsid w:val="00896FE0"/>
    <w:rsid w:val="00897900"/>
    <w:rsid w:val="008A0769"/>
    <w:rsid w:val="008A08D5"/>
    <w:rsid w:val="008A1579"/>
    <w:rsid w:val="008A1804"/>
    <w:rsid w:val="008A190D"/>
    <w:rsid w:val="008A1E35"/>
    <w:rsid w:val="008A28BD"/>
    <w:rsid w:val="008A5103"/>
    <w:rsid w:val="008B079B"/>
    <w:rsid w:val="008B382D"/>
    <w:rsid w:val="008B3CB5"/>
    <w:rsid w:val="008B41B5"/>
    <w:rsid w:val="008B4243"/>
    <w:rsid w:val="008B4530"/>
    <w:rsid w:val="008B4CB5"/>
    <w:rsid w:val="008B56B3"/>
    <w:rsid w:val="008B5D80"/>
    <w:rsid w:val="008B6C07"/>
    <w:rsid w:val="008B787E"/>
    <w:rsid w:val="008C1D1B"/>
    <w:rsid w:val="008C28EC"/>
    <w:rsid w:val="008C57B2"/>
    <w:rsid w:val="008C74BF"/>
    <w:rsid w:val="008C7593"/>
    <w:rsid w:val="008D131C"/>
    <w:rsid w:val="008D188E"/>
    <w:rsid w:val="008D388C"/>
    <w:rsid w:val="008D3B22"/>
    <w:rsid w:val="008D59C9"/>
    <w:rsid w:val="008D5B51"/>
    <w:rsid w:val="008D5BBD"/>
    <w:rsid w:val="008D5D3B"/>
    <w:rsid w:val="008D6E97"/>
    <w:rsid w:val="008E0E74"/>
    <w:rsid w:val="008E3306"/>
    <w:rsid w:val="008E44B4"/>
    <w:rsid w:val="008E49AD"/>
    <w:rsid w:val="008E5A8B"/>
    <w:rsid w:val="008E7C9F"/>
    <w:rsid w:val="008F0F40"/>
    <w:rsid w:val="008F24AE"/>
    <w:rsid w:val="008F268E"/>
    <w:rsid w:val="008F26FE"/>
    <w:rsid w:val="008F2948"/>
    <w:rsid w:val="008F32A8"/>
    <w:rsid w:val="008F33E4"/>
    <w:rsid w:val="008F3AD6"/>
    <w:rsid w:val="008F3AE9"/>
    <w:rsid w:val="008F3E97"/>
    <w:rsid w:val="008F4A5B"/>
    <w:rsid w:val="008F4A71"/>
    <w:rsid w:val="008F72D9"/>
    <w:rsid w:val="008F7695"/>
    <w:rsid w:val="008F7DE2"/>
    <w:rsid w:val="00900171"/>
    <w:rsid w:val="009010EB"/>
    <w:rsid w:val="00901636"/>
    <w:rsid w:val="00902EBA"/>
    <w:rsid w:val="00903292"/>
    <w:rsid w:val="009035E2"/>
    <w:rsid w:val="00904759"/>
    <w:rsid w:val="00904A8F"/>
    <w:rsid w:val="00907136"/>
    <w:rsid w:val="00907F28"/>
    <w:rsid w:val="0091119D"/>
    <w:rsid w:val="0091178A"/>
    <w:rsid w:val="009124AA"/>
    <w:rsid w:val="00912D27"/>
    <w:rsid w:val="009130EA"/>
    <w:rsid w:val="00913310"/>
    <w:rsid w:val="00913CFB"/>
    <w:rsid w:val="00915066"/>
    <w:rsid w:val="00915451"/>
    <w:rsid w:val="00915B52"/>
    <w:rsid w:val="00915FA6"/>
    <w:rsid w:val="00917E4E"/>
    <w:rsid w:val="009203DE"/>
    <w:rsid w:val="0092118C"/>
    <w:rsid w:val="00921C9B"/>
    <w:rsid w:val="00921E2D"/>
    <w:rsid w:val="00922CAC"/>
    <w:rsid w:val="00923679"/>
    <w:rsid w:val="00923988"/>
    <w:rsid w:val="00925252"/>
    <w:rsid w:val="00925DA8"/>
    <w:rsid w:val="00926097"/>
    <w:rsid w:val="00926644"/>
    <w:rsid w:val="00926C4B"/>
    <w:rsid w:val="00926C67"/>
    <w:rsid w:val="009279AC"/>
    <w:rsid w:val="00927D53"/>
    <w:rsid w:val="00927E53"/>
    <w:rsid w:val="00930487"/>
    <w:rsid w:val="0093077B"/>
    <w:rsid w:val="009307B1"/>
    <w:rsid w:val="009316C4"/>
    <w:rsid w:val="0093182B"/>
    <w:rsid w:val="009319F5"/>
    <w:rsid w:val="00931C83"/>
    <w:rsid w:val="00931D35"/>
    <w:rsid w:val="00932457"/>
    <w:rsid w:val="009348FA"/>
    <w:rsid w:val="00934EE7"/>
    <w:rsid w:val="00936ECE"/>
    <w:rsid w:val="009372EC"/>
    <w:rsid w:val="0094300D"/>
    <w:rsid w:val="00943D52"/>
    <w:rsid w:val="00946F8D"/>
    <w:rsid w:val="009473F8"/>
    <w:rsid w:val="009502E9"/>
    <w:rsid w:val="009513DB"/>
    <w:rsid w:val="00953F45"/>
    <w:rsid w:val="00954BA7"/>
    <w:rsid w:val="00954E18"/>
    <w:rsid w:val="00957FD9"/>
    <w:rsid w:val="00960969"/>
    <w:rsid w:val="009610D1"/>
    <w:rsid w:val="00961246"/>
    <w:rsid w:val="0096255A"/>
    <w:rsid w:val="00963A3C"/>
    <w:rsid w:val="00963AE1"/>
    <w:rsid w:val="00963FBF"/>
    <w:rsid w:val="00964CE8"/>
    <w:rsid w:val="00965DD2"/>
    <w:rsid w:val="00966C0A"/>
    <w:rsid w:val="00967A8B"/>
    <w:rsid w:val="00967D9D"/>
    <w:rsid w:val="00970A54"/>
    <w:rsid w:val="0097185A"/>
    <w:rsid w:val="00973427"/>
    <w:rsid w:val="009736F2"/>
    <w:rsid w:val="009737EF"/>
    <w:rsid w:val="009744C1"/>
    <w:rsid w:val="00974953"/>
    <w:rsid w:val="00974CE6"/>
    <w:rsid w:val="00974F04"/>
    <w:rsid w:val="009753F0"/>
    <w:rsid w:val="009754E8"/>
    <w:rsid w:val="00975CA7"/>
    <w:rsid w:val="0097757B"/>
    <w:rsid w:val="009778DB"/>
    <w:rsid w:val="0098146C"/>
    <w:rsid w:val="00981DDB"/>
    <w:rsid w:val="0098385F"/>
    <w:rsid w:val="00983CE1"/>
    <w:rsid w:val="00983E8F"/>
    <w:rsid w:val="00984EEE"/>
    <w:rsid w:val="0098797A"/>
    <w:rsid w:val="00987D01"/>
    <w:rsid w:val="009908CD"/>
    <w:rsid w:val="00990AF0"/>
    <w:rsid w:val="00990C13"/>
    <w:rsid w:val="00990E70"/>
    <w:rsid w:val="00991579"/>
    <w:rsid w:val="00991D9B"/>
    <w:rsid w:val="009924C0"/>
    <w:rsid w:val="00993127"/>
    <w:rsid w:val="009935F8"/>
    <w:rsid w:val="00993CA5"/>
    <w:rsid w:val="0099474B"/>
    <w:rsid w:val="009947F1"/>
    <w:rsid w:val="009950CF"/>
    <w:rsid w:val="00996B0E"/>
    <w:rsid w:val="00997573"/>
    <w:rsid w:val="009979D9"/>
    <w:rsid w:val="009A0035"/>
    <w:rsid w:val="009A0EEA"/>
    <w:rsid w:val="009A1431"/>
    <w:rsid w:val="009A1F1E"/>
    <w:rsid w:val="009A2913"/>
    <w:rsid w:val="009A437B"/>
    <w:rsid w:val="009A4EDB"/>
    <w:rsid w:val="009A55E3"/>
    <w:rsid w:val="009A575F"/>
    <w:rsid w:val="009A6A07"/>
    <w:rsid w:val="009B0812"/>
    <w:rsid w:val="009B0ADC"/>
    <w:rsid w:val="009B0B84"/>
    <w:rsid w:val="009B0E65"/>
    <w:rsid w:val="009B1657"/>
    <w:rsid w:val="009B29DC"/>
    <w:rsid w:val="009B47D6"/>
    <w:rsid w:val="009B5830"/>
    <w:rsid w:val="009B659B"/>
    <w:rsid w:val="009B6798"/>
    <w:rsid w:val="009B7B4E"/>
    <w:rsid w:val="009C1B89"/>
    <w:rsid w:val="009C1F52"/>
    <w:rsid w:val="009C2D24"/>
    <w:rsid w:val="009C35C0"/>
    <w:rsid w:val="009C4F80"/>
    <w:rsid w:val="009C6406"/>
    <w:rsid w:val="009C64C7"/>
    <w:rsid w:val="009C6CC2"/>
    <w:rsid w:val="009C7207"/>
    <w:rsid w:val="009C74E5"/>
    <w:rsid w:val="009D3035"/>
    <w:rsid w:val="009D50AB"/>
    <w:rsid w:val="009D55F6"/>
    <w:rsid w:val="009D5900"/>
    <w:rsid w:val="009D6115"/>
    <w:rsid w:val="009D642D"/>
    <w:rsid w:val="009D6435"/>
    <w:rsid w:val="009E1A48"/>
    <w:rsid w:val="009E21CE"/>
    <w:rsid w:val="009E32D3"/>
    <w:rsid w:val="009E398D"/>
    <w:rsid w:val="009E4C77"/>
    <w:rsid w:val="009E705E"/>
    <w:rsid w:val="009E7686"/>
    <w:rsid w:val="009E79D0"/>
    <w:rsid w:val="009F0580"/>
    <w:rsid w:val="009F0985"/>
    <w:rsid w:val="009F11EB"/>
    <w:rsid w:val="009F1612"/>
    <w:rsid w:val="009F2C16"/>
    <w:rsid w:val="009F2FC3"/>
    <w:rsid w:val="009F3568"/>
    <w:rsid w:val="009F465F"/>
    <w:rsid w:val="009F5DF7"/>
    <w:rsid w:val="009F723D"/>
    <w:rsid w:val="00A01701"/>
    <w:rsid w:val="00A0194F"/>
    <w:rsid w:val="00A02368"/>
    <w:rsid w:val="00A03327"/>
    <w:rsid w:val="00A042E3"/>
    <w:rsid w:val="00A05B5D"/>
    <w:rsid w:val="00A0619D"/>
    <w:rsid w:val="00A06812"/>
    <w:rsid w:val="00A07655"/>
    <w:rsid w:val="00A07764"/>
    <w:rsid w:val="00A077C1"/>
    <w:rsid w:val="00A10C2B"/>
    <w:rsid w:val="00A115F0"/>
    <w:rsid w:val="00A11BF9"/>
    <w:rsid w:val="00A1231E"/>
    <w:rsid w:val="00A12618"/>
    <w:rsid w:val="00A13A70"/>
    <w:rsid w:val="00A13EBF"/>
    <w:rsid w:val="00A143D2"/>
    <w:rsid w:val="00A14D11"/>
    <w:rsid w:val="00A16202"/>
    <w:rsid w:val="00A164FB"/>
    <w:rsid w:val="00A16EA8"/>
    <w:rsid w:val="00A1756D"/>
    <w:rsid w:val="00A20312"/>
    <w:rsid w:val="00A22696"/>
    <w:rsid w:val="00A22EE7"/>
    <w:rsid w:val="00A234B7"/>
    <w:rsid w:val="00A236C2"/>
    <w:rsid w:val="00A2371E"/>
    <w:rsid w:val="00A2473F"/>
    <w:rsid w:val="00A25682"/>
    <w:rsid w:val="00A25977"/>
    <w:rsid w:val="00A25DCF"/>
    <w:rsid w:val="00A26E4C"/>
    <w:rsid w:val="00A27864"/>
    <w:rsid w:val="00A27A9B"/>
    <w:rsid w:val="00A3143F"/>
    <w:rsid w:val="00A32111"/>
    <w:rsid w:val="00A3224E"/>
    <w:rsid w:val="00A3436D"/>
    <w:rsid w:val="00A34800"/>
    <w:rsid w:val="00A358BC"/>
    <w:rsid w:val="00A35B96"/>
    <w:rsid w:val="00A35BF7"/>
    <w:rsid w:val="00A366A9"/>
    <w:rsid w:val="00A36831"/>
    <w:rsid w:val="00A3693F"/>
    <w:rsid w:val="00A37058"/>
    <w:rsid w:val="00A378C2"/>
    <w:rsid w:val="00A37F56"/>
    <w:rsid w:val="00A40834"/>
    <w:rsid w:val="00A41AA1"/>
    <w:rsid w:val="00A41BAB"/>
    <w:rsid w:val="00A41BB7"/>
    <w:rsid w:val="00A41CEA"/>
    <w:rsid w:val="00A4282D"/>
    <w:rsid w:val="00A43AD1"/>
    <w:rsid w:val="00A43D5E"/>
    <w:rsid w:val="00A45F51"/>
    <w:rsid w:val="00A470C1"/>
    <w:rsid w:val="00A473E5"/>
    <w:rsid w:val="00A47C14"/>
    <w:rsid w:val="00A47E31"/>
    <w:rsid w:val="00A47F8B"/>
    <w:rsid w:val="00A506B6"/>
    <w:rsid w:val="00A509E4"/>
    <w:rsid w:val="00A5121D"/>
    <w:rsid w:val="00A51338"/>
    <w:rsid w:val="00A51341"/>
    <w:rsid w:val="00A53DE0"/>
    <w:rsid w:val="00A54ACB"/>
    <w:rsid w:val="00A54DDE"/>
    <w:rsid w:val="00A555A4"/>
    <w:rsid w:val="00A5600B"/>
    <w:rsid w:val="00A57143"/>
    <w:rsid w:val="00A57EE3"/>
    <w:rsid w:val="00A600EA"/>
    <w:rsid w:val="00A63A2C"/>
    <w:rsid w:val="00A63ABB"/>
    <w:rsid w:val="00A63D03"/>
    <w:rsid w:val="00A64566"/>
    <w:rsid w:val="00A65F60"/>
    <w:rsid w:val="00A67207"/>
    <w:rsid w:val="00A67471"/>
    <w:rsid w:val="00A71737"/>
    <w:rsid w:val="00A717E6"/>
    <w:rsid w:val="00A71833"/>
    <w:rsid w:val="00A718A3"/>
    <w:rsid w:val="00A72C4C"/>
    <w:rsid w:val="00A732AC"/>
    <w:rsid w:val="00A73C4D"/>
    <w:rsid w:val="00A75D66"/>
    <w:rsid w:val="00A77C7F"/>
    <w:rsid w:val="00A77F66"/>
    <w:rsid w:val="00A77F9C"/>
    <w:rsid w:val="00A804BE"/>
    <w:rsid w:val="00A82AA7"/>
    <w:rsid w:val="00A83655"/>
    <w:rsid w:val="00A8458B"/>
    <w:rsid w:val="00A84C04"/>
    <w:rsid w:val="00A85EF2"/>
    <w:rsid w:val="00A85F85"/>
    <w:rsid w:val="00A86C9B"/>
    <w:rsid w:val="00A87BCA"/>
    <w:rsid w:val="00A87C43"/>
    <w:rsid w:val="00A904C3"/>
    <w:rsid w:val="00A90CE1"/>
    <w:rsid w:val="00A90F09"/>
    <w:rsid w:val="00A92C0C"/>
    <w:rsid w:val="00A93260"/>
    <w:rsid w:val="00A936E2"/>
    <w:rsid w:val="00A94CDD"/>
    <w:rsid w:val="00A95B1C"/>
    <w:rsid w:val="00A970D1"/>
    <w:rsid w:val="00A971F7"/>
    <w:rsid w:val="00A97261"/>
    <w:rsid w:val="00A97AA1"/>
    <w:rsid w:val="00A97CC6"/>
    <w:rsid w:val="00AA0DED"/>
    <w:rsid w:val="00AA28E5"/>
    <w:rsid w:val="00AA3E7E"/>
    <w:rsid w:val="00AA4016"/>
    <w:rsid w:val="00AA4054"/>
    <w:rsid w:val="00AA528A"/>
    <w:rsid w:val="00AA5968"/>
    <w:rsid w:val="00AA5CB1"/>
    <w:rsid w:val="00AA5F72"/>
    <w:rsid w:val="00AA6988"/>
    <w:rsid w:val="00AB0677"/>
    <w:rsid w:val="00AB07AF"/>
    <w:rsid w:val="00AB0C91"/>
    <w:rsid w:val="00AB0CA2"/>
    <w:rsid w:val="00AB1AC7"/>
    <w:rsid w:val="00AB1EB5"/>
    <w:rsid w:val="00AB45DF"/>
    <w:rsid w:val="00AB4FC7"/>
    <w:rsid w:val="00AB503C"/>
    <w:rsid w:val="00AB5169"/>
    <w:rsid w:val="00AB5561"/>
    <w:rsid w:val="00AB5DC2"/>
    <w:rsid w:val="00AB75EB"/>
    <w:rsid w:val="00AC052B"/>
    <w:rsid w:val="00AC05F7"/>
    <w:rsid w:val="00AC1804"/>
    <w:rsid w:val="00AC44E0"/>
    <w:rsid w:val="00AC4B69"/>
    <w:rsid w:val="00AC4BE3"/>
    <w:rsid w:val="00AC5130"/>
    <w:rsid w:val="00AC53FD"/>
    <w:rsid w:val="00AC6A40"/>
    <w:rsid w:val="00AC721E"/>
    <w:rsid w:val="00AC76FA"/>
    <w:rsid w:val="00AD0220"/>
    <w:rsid w:val="00AD0252"/>
    <w:rsid w:val="00AD046C"/>
    <w:rsid w:val="00AD08CC"/>
    <w:rsid w:val="00AD2B1F"/>
    <w:rsid w:val="00AD3594"/>
    <w:rsid w:val="00AD453A"/>
    <w:rsid w:val="00AD4F16"/>
    <w:rsid w:val="00AD50AC"/>
    <w:rsid w:val="00AD523C"/>
    <w:rsid w:val="00AD649A"/>
    <w:rsid w:val="00AD76C9"/>
    <w:rsid w:val="00AD7836"/>
    <w:rsid w:val="00AD7B4B"/>
    <w:rsid w:val="00AD7D24"/>
    <w:rsid w:val="00AD7DA4"/>
    <w:rsid w:val="00AE06D5"/>
    <w:rsid w:val="00AE0959"/>
    <w:rsid w:val="00AE2C88"/>
    <w:rsid w:val="00AE3CB8"/>
    <w:rsid w:val="00AE6461"/>
    <w:rsid w:val="00AE661D"/>
    <w:rsid w:val="00AE688C"/>
    <w:rsid w:val="00AF04FD"/>
    <w:rsid w:val="00AF2340"/>
    <w:rsid w:val="00AF2E73"/>
    <w:rsid w:val="00AF4BBB"/>
    <w:rsid w:val="00AF663C"/>
    <w:rsid w:val="00AF716C"/>
    <w:rsid w:val="00AF76F3"/>
    <w:rsid w:val="00AF7EB3"/>
    <w:rsid w:val="00B0097E"/>
    <w:rsid w:val="00B018D8"/>
    <w:rsid w:val="00B01F30"/>
    <w:rsid w:val="00B03739"/>
    <w:rsid w:val="00B04875"/>
    <w:rsid w:val="00B05155"/>
    <w:rsid w:val="00B059B2"/>
    <w:rsid w:val="00B05F89"/>
    <w:rsid w:val="00B11BB1"/>
    <w:rsid w:val="00B12192"/>
    <w:rsid w:val="00B1295A"/>
    <w:rsid w:val="00B12F5B"/>
    <w:rsid w:val="00B14D94"/>
    <w:rsid w:val="00B156BF"/>
    <w:rsid w:val="00B15A14"/>
    <w:rsid w:val="00B1636B"/>
    <w:rsid w:val="00B16CB8"/>
    <w:rsid w:val="00B17C14"/>
    <w:rsid w:val="00B20BFF"/>
    <w:rsid w:val="00B213F3"/>
    <w:rsid w:val="00B21927"/>
    <w:rsid w:val="00B23355"/>
    <w:rsid w:val="00B236AC"/>
    <w:rsid w:val="00B244AB"/>
    <w:rsid w:val="00B24D87"/>
    <w:rsid w:val="00B25605"/>
    <w:rsid w:val="00B25C7F"/>
    <w:rsid w:val="00B264AF"/>
    <w:rsid w:val="00B27A99"/>
    <w:rsid w:val="00B3060B"/>
    <w:rsid w:val="00B30617"/>
    <w:rsid w:val="00B332B0"/>
    <w:rsid w:val="00B333D2"/>
    <w:rsid w:val="00B33723"/>
    <w:rsid w:val="00B3498B"/>
    <w:rsid w:val="00B3542E"/>
    <w:rsid w:val="00B35C10"/>
    <w:rsid w:val="00B364B5"/>
    <w:rsid w:val="00B36550"/>
    <w:rsid w:val="00B36FA7"/>
    <w:rsid w:val="00B372D1"/>
    <w:rsid w:val="00B40740"/>
    <w:rsid w:val="00B40B0D"/>
    <w:rsid w:val="00B43E75"/>
    <w:rsid w:val="00B4404E"/>
    <w:rsid w:val="00B440D1"/>
    <w:rsid w:val="00B4552A"/>
    <w:rsid w:val="00B455FB"/>
    <w:rsid w:val="00B45BE7"/>
    <w:rsid w:val="00B47840"/>
    <w:rsid w:val="00B50849"/>
    <w:rsid w:val="00B5184A"/>
    <w:rsid w:val="00B538BF"/>
    <w:rsid w:val="00B549ED"/>
    <w:rsid w:val="00B553C9"/>
    <w:rsid w:val="00B5628C"/>
    <w:rsid w:val="00B562A0"/>
    <w:rsid w:val="00B56C88"/>
    <w:rsid w:val="00B572EA"/>
    <w:rsid w:val="00B6031F"/>
    <w:rsid w:val="00B638CC"/>
    <w:rsid w:val="00B6400F"/>
    <w:rsid w:val="00B65EC2"/>
    <w:rsid w:val="00B66D54"/>
    <w:rsid w:val="00B7083B"/>
    <w:rsid w:val="00B747C4"/>
    <w:rsid w:val="00B74968"/>
    <w:rsid w:val="00B7560B"/>
    <w:rsid w:val="00B76692"/>
    <w:rsid w:val="00B76819"/>
    <w:rsid w:val="00B77112"/>
    <w:rsid w:val="00B81BF7"/>
    <w:rsid w:val="00B81EAB"/>
    <w:rsid w:val="00B82916"/>
    <w:rsid w:val="00B83445"/>
    <w:rsid w:val="00B84CEF"/>
    <w:rsid w:val="00B84FFB"/>
    <w:rsid w:val="00B91010"/>
    <w:rsid w:val="00B91331"/>
    <w:rsid w:val="00B9268A"/>
    <w:rsid w:val="00B93963"/>
    <w:rsid w:val="00B94EC4"/>
    <w:rsid w:val="00B9573F"/>
    <w:rsid w:val="00B968E3"/>
    <w:rsid w:val="00B972EF"/>
    <w:rsid w:val="00BA01D2"/>
    <w:rsid w:val="00BA070C"/>
    <w:rsid w:val="00BA333A"/>
    <w:rsid w:val="00BA38F3"/>
    <w:rsid w:val="00BA3A1C"/>
    <w:rsid w:val="00BA3EDA"/>
    <w:rsid w:val="00BA3F0E"/>
    <w:rsid w:val="00BA4149"/>
    <w:rsid w:val="00BA48B2"/>
    <w:rsid w:val="00BA57BA"/>
    <w:rsid w:val="00BA7120"/>
    <w:rsid w:val="00BB0DB2"/>
    <w:rsid w:val="00BB0E1F"/>
    <w:rsid w:val="00BB1AFC"/>
    <w:rsid w:val="00BB2826"/>
    <w:rsid w:val="00BB3DAF"/>
    <w:rsid w:val="00BB4702"/>
    <w:rsid w:val="00BB583B"/>
    <w:rsid w:val="00BB604F"/>
    <w:rsid w:val="00BB72A5"/>
    <w:rsid w:val="00BB762F"/>
    <w:rsid w:val="00BC0D6E"/>
    <w:rsid w:val="00BC0F79"/>
    <w:rsid w:val="00BC1632"/>
    <w:rsid w:val="00BC2653"/>
    <w:rsid w:val="00BC377F"/>
    <w:rsid w:val="00BC3F24"/>
    <w:rsid w:val="00BC4A6C"/>
    <w:rsid w:val="00BC57C8"/>
    <w:rsid w:val="00BC5A1B"/>
    <w:rsid w:val="00BC5C17"/>
    <w:rsid w:val="00BC6111"/>
    <w:rsid w:val="00BC6167"/>
    <w:rsid w:val="00BC6219"/>
    <w:rsid w:val="00BC62F5"/>
    <w:rsid w:val="00BD0344"/>
    <w:rsid w:val="00BD0E41"/>
    <w:rsid w:val="00BD1959"/>
    <w:rsid w:val="00BD1CDC"/>
    <w:rsid w:val="00BD1E9C"/>
    <w:rsid w:val="00BD1FD0"/>
    <w:rsid w:val="00BD3E3C"/>
    <w:rsid w:val="00BD43D5"/>
    <w:rsid w:val="00BD4552"/>
    <w:rsid w:val="00BD517E"/>
    <w:rsid w:val="00BD6287"/>
    <w:rsid w:val="00BD6C5A"/>
    <w:rsid w:val="00BD6F0A"/>
    <w:rsid w:val="00BD6FF1"/>
    <w:rsid w:val="00BD781D"/>
    <w:rsid w:val="00BD7F1F"/>
    <w:rsid w:val="00BE0C90"/>
    <w:rsid w:val="00BE0ECA"/>
    <w:rsid w:val="00BE44ED"/>
    <w:rsid w:val="00BE56C4"/>
    <w:rsid w:val="00BE5E95"/>
    <w:rsid w:val="00BE6B63"/>
    <w:rsid w:val="00BF03C8"/>
    <w:rsid w:val="00BF0E6F"/>
    <w:rsid w:val="00BF2057"/>
    <w:rsid w:val="00BF3969"/>
    <w:rsid w:val="00BF4694"/>
    <w:rsid w:val="00BF56C6"/>
    <w:rsid w:val="00BF5A11"/>
    <w:rsid w:val="00BF7684"/>
    <w:rsid w:val="00BF788D"/>
    <w:rsid w:val="00BF7FB1"/>
    <w:rsid w:val="00C00DDE"/>
    <w:rsid w:val="00C0107B"/>
    <w:rsid w:val="00C01133"/>
    <w:rsid w:val="00C01252"/>
    <w:rsid w:val="00C023A0"/>
    <w:rsid w:val="00C03376"/>
    <w:rsid w:val="00C0492F"/>
    <w:rsid w:val="00C04DDC"/>
    <w:rsid w:val="00C056AE"/>
    <w:rsid w:val="00C057EC"/>
    <w:rsid w:val="00C05FFC"/>
    <w:rsid w:val="00C0633A"/>
    <w:rsid w:val="00C0636D"/>
    <w:rsid w:val="00C06548"/>
    <w:rsid w:val="00C06F00"/>
    <w:rsid w:val="00C078C9"/>
    <w:rsid w:val="00C07BE0"/>
    <w:rsid w:val="00C10767"/>
    <w:rsid w:val="00C111A4"/>
    <w:rsid w:val="00C121FE"/>
    <w:rsid w:val="00C124D7"/>
    <w:rsid w:val="00C132C0"/>
    <w:rsid w:val="00C14916"/>
    <w:rsid w:val="00C15C57"/>
    <w:rsid w:val="00C16502"/>
    <w:rsid w:val="00C16593"/>
    <w:rsid w:val="00C16EF5"/>
    <w:rsid w:val="00C17147"/>
    <w:rsid w:val="00C17578"/>
    <w:rsid w:val="00C17868"/>
    <w:rsid w:val="00C17A36"/>
    <w:rsid w:val="00C17ED8"/>
    <w:rsid w:val="00C210B5"/>
    <w:rsid w:val="00C213EB"/>
    <w:rsid w:val="00C216F6"/>
    <w:rsid w:val="00C222A1"/>
    <w:rsid w:val="00C22488"/>
    <w:rsid w:val="00C227B7"/>
    <w:rsid w:val="00C22EBC"/>
    <w:rsid w:val="00C26057"/>
    <w:rsid w:val="00C27ADE"/>
    <w:rsid w:val="00C3153B"/>
    <w:rsid w:val="00C3162F"/>
    <w:rsid w:val="00C323C4"/>
    <w:rsid w:val="00C33075"/>
    <w:rsid w:val="00C34CF0"/>
    <w:rsid w:val="00C34DCE"/>
    <w:rsid w:val="00C35967"/>
    <w:rsid w:val="00C361AC"/>
    <w:rsid w:val="00C36522"/>
    <w:rsid w:val="00C373C2"/>
    <w:rsid w:val="00C37C30"/>
    <w:rsid w:val="00C37FFC"/>
    <w:rsid w:val="00C40168"/>
    <w:rsid w:val="00C408C4"/>
    <w:rsid w:val="00C412BE"/>
    <w:rsid w:val="00C4253B"/>
    <w:rsid w:val="00C43834"/>
    <w:rsid w:val="00C444AA"/>
    <w:rsid w:val="00C4487B"/>
    <w:rsid w:val="00C45ED2"/>
    <w:rsid w:val="00C4608F"/>
    <w:rsid w:val="00C462FB"/>
    <w:rsid w:val="00C5063F"/>
    <w:rsid w:val="00C50A30"/>
    <w:rsid w:val="00C50B58"/>
    <w:rsid w:val="00C50DCC"/>
    <w:rsid w:val="00C50F9E"/>
    <w:rsid w:val="00C515C1"/>
    <w:rsid w:val="00C52386"/>
    <w:rsid w:val="00C52B58"/>
    <w:rsid w:val="00C537D1"/>
    <w:rsid w:val="00C54AB3"/>
    <w:rsid w:val="00C55278"/>
    <w:rsid w:val="00C55A55"/>
    <w:rsid w:val="00C5600D"/>
    <w:rsid w:val="00C57B40"/>
    <w:rsid w:val="00C60B0A"/>
    <w:rsid w:val="00C60BCA"/>
    <w:rsid w:val="00C6104C"/>
    <w:rsid w:val="00C6123E"/>
    <w:rsid w:val="00C612B0"/>
    <w:rsid w:val="00C64AA2"/>
    <w:rsid w:val="00C64FA3"/>
    <w:rsid w:val="00C65479"/>
    <w:rsid w:val="00C66AD5"/>
    <w:rsid w:val="00C66F5C"/>
    <w:rsid w:val="00C7091B"/>
    <w:rsid w:val="00C71445"/>
    <w:rsid w:val="00C7176F"/>
    <w:rsid w:val="00C72A97"/>
    <w:rsid w:val="00C73349"/>
    <w:rsid w:val="00C749AA"/>
    <w:rsid w:val="00C75157"/>
    <w:rsid w:val="00C7776F"/>
    <w:rsid w:val="00C779BC"/>
    <w:rsid w:val="00C8060A"/>
    <w:rsid w:val="00C80B36"/>
    <w:rsid w:val="00C81316"/>
    <w:rsid w:val="00C81726"/>
    <w:rsid w:val="00C818F4"/>
    <w:rsid w:val="00C8195C"/>
    <w:rsid w:val="00C828B2"/>
    <w:rsid w:val="00C8323D"/>
    <w:rsid w:val="00C84D92"/>
    <w:rsid w:val="00C87043"/>
    <w:rsid w:val="00C876A4"/>
    <w:rsid w:val="00C87C0A"/>
    <w:rsid w:val="00C90B80"/>
    <w:rsid w:val="00C90D19"/>
    <w:rsid w:val="00C91A01"/>
    <w:rsid w:val="00C923C3"/>
    <w:rsid w:val="00C934FD"/>
    <w:rsid w:val="00C95D7A"/>
    <w:rsid w:val="00C96011"/>
    <w:rsid w:val="00C9672B"/>
    <w:rsid w:val="00C969E6"/>
    <w:rsid w:val="00C96A08"/>
    <w:rsid w:val="00C975A8"/>
    <w:rsid w:val="00C97A12"/>
    <w:rsid w:val="00CA013A"/>
    <w:rsid w:val="00CA0B4B"/>
    <w:rsid w:val="00CA0CEF"/>
    <w:rsid w:val="00CA15D2"/>
    <w:rsid w:val="00CA2309"/>
    <w:rsid w:val="00CA32C2"/>
    <w:rsid w:val="00CA41DE"/>
    <w:rsid w:val="00CA4463"/>
    <w:rsid w:val="00CA6505"/>
    <w:rsid w:val="00CA70DF"/>
    <w:rsid w:val="00CA774D"/>
    <w:rsid w:val="00CA7B40"/>
    <w:rsid w:val="00CB069F"/>
    <w:rsid w:val="00CB0DB6"/>
    <w:rsid w:val="00CB11FC"/>
    <w:rsid w:val="00CB157C"/>
    <w:rsid w:val="00CB1CBF"/>
    <w:rsid w:val="00CB1E34"/>
    <w:rsid w:val="00CB4503"/>
    <w:rsid w:val="00CB4A37"/>
    <w:rsid w:val="00CB502B"/>
    <w:rsid w:val="00CC0F78"/>
    <w:rsid w:val="00CC1800"/>
    <w:rsid w:val="00CC1EF0"/>
    <w:rsid w:val="00CC25A4"/>
    <w:rsid w:val="00CC267C"/>
    <w:rsid w:val="00CC35EC"/>
    <w:rsid w:val="00CC3C71"/>
    <w:rsid w:val="00CC4EFB"/>
    <w:rsid w:val="00CC602D"/>
    <w:rsid w:val="00CD0BD7"/>
    <w:rsid w:val="00CD1192"/>
    <w:rsid w:val="00CD20E9"/>
    <w:rsid w:val="00CD2229"/>
    <w:rsid w:val="00CD25D4"/>
    <w:rsid w:val="00CD27B6"/>
    <w:rsid w:val="00CD2AB8"/>
    <w:rsid w:val="00CD4423"/>
    <w:rsid w:val="00CD4B44"/>
    <w:rsid w:val="00CD6604"/>
    <w:rsid w:val="00CD690F"/>
    <w:rsid w:val="00CD6E37"/>
    <w:rsid w:val="00CD6F6F"/>
    <w:rsid w:val="00CD71D9"/>
    <w:rsid w:val="00CD7269"/>
    <w:rsid w:val="00CD7A30"/>
    <w:rsid w:val="00CE0AE4"/>
    <w:rsid w:val="00CE2252"/>
    <w:rsid w:val="00CE33AB"/>
    <w:rsid w:val="00CE4CB5"/>
    <w:rsid w:val="00CE584E"/>
    <w:rsid w:val="00CE6DDA"/>
    <w:rsid w:val="00CE7940"/>
    <w:rsid w:val="00CE7A6B"/>
    <w:rsid w:val="00CF030C"/>
    <w:rsid w:val="00CF052A"/>
    <w:rsid w:val="00CF1F6A"/>
    <w:rsid w:val="00CF2158"/>
    <w:rsid w:val="00CF24FA"/>
    <w:rsid w:val="00CF5719"/>
    <w:rsid w:val="00CF65B5"/>
    <w:rsid w:val="00CF7F21"/>
    <w:rsid w:val="00D009DE"/>
    <w:rsid w:val="00D02325"/>
    <w:rsid w:val="00D03598"/>
    <w:rsid w:val="00D03D9C"/>
    <w:rsid w:val="00D05788"/>
    <w:rsid w:val="00D06C3E"/>
    <w:rsid w:val="00D06D0E"/>
    <w:rsid w:val="00D105E7"/>
    <w:rsid w:val="00D1293B"/>
    <w:rsid w:val="00D139E3"/>
    <w:rsid w:val="00D14F26"/>
    <w:rsid w:val="00D1594F"/>
    <w:rsid w:val="00D16752"/>
    <w:rsid w:val="00D16C7B"/>
    <w:rsid w:val="00D1734C"/>
    <w:rsid w:val="00D207E6"/>
    <w:rsid w:val="00D20EA5"/>
    <w:rsid w:val="00D219F6"/>
    <w:rsid w:val="00D22483"/>
    <w:rsid w:val="00D22717"/>
    <w:rsid w:val="00D22DE1"/>
    <w:rsid w:val="00D22E79"/>
    <w:rsid w:val="00D2335E"/>
    <w:rsid w:val="00D234D6"/>
    <w:rsid w:val="00D24AEE"/>
    <w:rsid w:val="00D24E2C"/>
    <w:rsid w:val="00D25A77"/>
    <w:rsid w:val="00D25E37"/>
    <w:rsid w:val="00D30778"/>
    <w:rsid w:val="00D30B94"/>
    <w:rsid w:val="00D337E5"/>
    <w:rsid w:val="00D348C7"/>
    <w:rsid w:val="00D34A56"/>
    <w:rsid w:val="00D3571E"/>
    <w:rsid w:val="00D35B50"/>
    <w:rsid w:val="00D3624B"/>
    <w:rsid w:val="00D367E6"/>
    <w:rsid w:val="00D375C4"/>
    <w:rsid w:val="00D4400D"/>
    <w:rsid w:val="00D444A1"/>
    <w:rsid w:val="00D44590"/>
    <w:rsid w:val="00D46483"/>
    <w:rsid w:val="00D468E7"/>
    <w:rsid w:val="00D473A9"/>
    <w:rsid w:val="00D478F4"/>
    <w:rsid w:val="00D51917"/>
    <w:rsid w:val="00D53351"/>
    <w:rsid w:val="00D5472B"/>
    <w:rsid w:val="00D54F14"/>
    <w:rsid w:val="00D556BD"/>
    <w:rsid w:val="00D568D1"/>
    <w:rsid w:val="00D57212"/>
    <w:rsid w:val="00D574A0"/>
    <w:rsid w:val="00D574D9"/>
    <w:rsid w:val="00D616A4"/>
    <w:rsid w:val="00D61EF1"/>
    <w:rsid w:val="00D62C99"/>
    <w:rsid w:val="00D633B9"/>
    <w:rsid w:val="00D65289"/>
    <w:rsid w:val="00D65AC9"/>
    <w:rsid w:val="00D65B0B"/>
    <w:rsid w:val="00D65BB5"/>
    <w:rsid w:val="00D6607F"/>
    <w:rsid w:val="00D665BE"/>
    <w:rsid w:val="00D66912"/>
    <w:rsid w:val="00D67986"/>
    <w:rsid w:val="00D67DC2"/>
    <w:rsid w:val="00D70D4F"/>
    <w:rsid w:val="00D72C83"/>
    <w:rsid w:val="00D74682"/>
    <w:rsid w:val="00D76C2B"/>
    <w:rsid w:val="00D805B3"/>
    <w:rsid w:val="00D8136E"/>
    <w:rsid w:val="00D821AC"/>
    <w:rsid w:val="00D8251C"/>
    <w:rsid w:val="00D84C87"/>
    <w:rsid w:val="00D8611B"/>
    <w:rsid w:val="00D86452"/>
    <w:rsid w:val="00D86802"/>
    <w:rsid w:val="00D86A6F"/>
    <w:rsid w:val="00D86A8F"/>
    <w:rsid w:val="00D8746E"/>
    <w:rsid w:val="00D8761F"/>
    <w:rsid w:val="00D8796B"/>
    <w:rsid w:val="00D900EE"/>
    <w:rsid w:val="00D90D95"/>
    <w:rsid w:val="00D90DBB"/>
    <w:rsid w:val="00D917CF"/>
    <w:rsid w:val="00D91BA2"/>
    <w:rsid w:val="00D9236E"/>
    <w:rsid w:val="00D92E54"/>
    <w:rsid w:val="00D93A02"/>
    <w:rsid w:val="00D94438"/>
    <w:rsid w:val="00D963E7"/>
    <w:rsid w:val="00D96721"/>
    <w:rsid w:val="00D974B8"/>
    <w:rsid w:val="00D97841"/>
    <w:rsid w:val="00DA23F7"/>
    <w:rsid w:val="00DA287A"/>
    <w:rsid w:val="00DA2A77"/>
    <w:rsid w:val="00DB09CF"/>
    <w:rsid w:val="00DB2EA9"/>
    <w:rsid w:val="00DB5F26"/>
    <w:rsid w:val="00DB5FAD"/>
    <w:rsid w:val="00DB6AFD"/>
    <w:rsid w:val="00DB7395"/>
    <w:rsid w:val="00DB7B3E"/>
    <w:rsid w:val="00DC03AC"/>
    <w:rsid w:val="00DC05C2"/>
    <w:rsid w:val="00DC2783"/>
    <w:rsid w:val="00DC2C9C"/>
    <w:rsid w:val="00DC57C7"/>
    <w:rsid w:val="00DC68DD"/>
    <w:rsid w:val="00DC7D52"/>
    <w:rsid w:val="00DD01F7"/>
    <w:rsid w:val="00DD1409"/>
    <w:rsid w:val="00DD1CE2"/>
    <w:rsid w:val="00DD20EA"/>
    <w:rsid w:val="00DD384C"/>
    <w:rsid w:val="00DD3905"/>
    <w:rsid w:val="00DD3D00"/>
    <w:rsid w:val="00DD3D37"/>
    <w:rsid w:val="00DD5969"/>
    <w:rsid w:val="00DD668A"/>
    <w:rsid w:val="00DD6DFC"/>
    <w:rsid w:val="00DD7AC6"/>
    <w:rsid w:val="00DE050F"/>
    <w:rsid w:val="00DE101E"/>
    <w:rsid w:val="00DE1763"/>
    <w:rsid w:val="00DE19FA"/>
    <w:rsid w:val="00DE26E4"/>
    <w:rsid w:val="00DE34B0"/>
    <w:rsid w:val="00DE3F6A"/>
    <w:rsid w:val="00DE513B"/>
    <w:rsid w:val="00DE52B5"/>
    <w:rsid w:val="00DE5626"/>
    <w:rsid w:val="00DE5C5D"/>
    <w:rsid w:val="00DE6E40"/>
    <w:rsid w:val="00DE709E"/>
    <w:rsid w:val="00DE7ABE"/>
    <w:rsid w:val="00DE7D31"/>
    <w:rsid w:val="00DF0272"/>
    <w:rsid w:val="00DF1533"/>
    <w:rsid w:val="00DF1E52"/>
    <w:rsid w:val="00DF1FC9"/>
    <w:rsid w:val="00DF235F"/>
    <w:rsid w:val="00DF2C80"/>
    <w:rsid w:val="00DF3655"/>
    <w:rsid w:val="00DF3B25"/>
    <w:rsid w:val="00DF4F0A"/>
    <w:rsid w:val="00DF64AC"/>
    <w:rsid w:val="00DF6A13"/>
    <w:rsid w:val="00DF6ADC"/>
    <w:rsid w:val="00DF79A2"/>
    <w:rsid w:val="00E00948"/>
    <w:rsid w:val="00E02FF2"/>
    <w:rsid w:val="00E039A1"/>
    <w:rsid w:val="00E05563"/>
    <w:rsid w:val="00E05EA2"/>
    <w:rsid w:val="00E06399"/>
    <w:rsid w:val="00E0639A"/>
    <w:rsid w:val="00E06940"/>
    <w:rsid w:val="00E06F94"/>
    <w:rsid w:val="00E07CB2"/>
    <w:rsid w:val="00E07E44"/>
    <w:rsid w:val="00E1040E"/>
    <w:rsid w:val="00E10A1A"/>
    <w:rsid w:val="00E1162C"/>
    <w:rsid w:val="00E11AB7"/>
    <w:rsid w:val="00E11D08"/>
    <w:rsid w:val="00E13969"/>
    <w:rsid w:val="00E13B6C"/>
    <w:rsid w:val="00E13BBD"/>
    <w:rsid w:val="00E14A19"/>
    <w:rsid w:val="00E14B0C"/>
    <w:rsid w:val="00E150DE"/>
    <w:rsid w:val="00E15963"/>
    <w:rsid w:val="00E16A29"/>
    <w:rsid w:val="00E20D23"/>
    <w:rsid w:val="00E20F0B"/>
    <w:rsid w:val="00E23687"/>
    <w:rsid w:val="00E245C4"/>
    <w:rsid w:val="00E2473A"/>
    <w:rsid w:val="00E24797"/>
    <w:rsid w:val="00E2648C"/>
    <w:rsid w:val="00E26969"/>
    <w:rsid w:val="00E26F2D"/>
    <w:rsid w:val="00E27074"/>
    <w:rsid w:val="00E308F9"/>
    <w:rsid w:val="00E310DE"/>
    <w:rsid w:val="00E3228B"/>
    <w:rsid w:val="00E3230E"/>
    <w:rsid w:val="00E36E1C"/>
    <w:rsid w:val="00E37705"/>
    <w:rsid w:val="00E3772C"/>
    <w:rsid w:val="00E37BD5"/>
    <w:rsid w:val="00E40F24"/>
    <w:rsid w:val="00E41128"/>
    <w:rsid w:val="00E4112A"/>
    <w:rsid w:val="00E4165E"/>
    <w:rsid w:val="00E43F25"/>
    <w:rsid w:val="00E44949"/>
    <w:rsid w:val="00E44D8D"/>
    <w:rsid w:val="00E45200"/>
    <w:rsid w:val="00E466B5"/>
    <w:rsid w:val="00E4698A"/>
    <w:rsid w:val="00E474B0"/>
    <w:rsid w:val="00E5076C"/>
    <w:rsid w:val="00E52FF4"/>
    <w:rsid w:val="00E530E3"/>
    <w:rsid w:val="00E54646"/>
    <w:rsid w:val="00E55FD5"/>
    <w:rsid w:val="00E56548"/>
    <w:rsid w:val="00E56E8B"/>
    <w:rsid w:val="00E57EE0"/>
    <w:rsid w:val="00E60FD4"/>
    <w:rsid w:val="00E613F6"/>
    <w:rsid w:val="00E61684"/>
    <w:rsid w:val="00E61E1B"/>
    <w:rsid w:val="00E629A5"/>
    <w:rsid w:val="00E644DA"/>
    <w:rsid w:val="00E6477B"/>
    <w:rsid w:val="00E64BC4"/>
    <w:rsid w:val="00E66320"/>
    <w:rsid w:val="00E666D1"/>
    <w:rsid w:val="00E667E8"/>
    <w:rsid w:val="00E70D29"/>
    <w:rsid w:val="00E70F38"/>
    <w:rsid w:val="00E7136C"/>
    <w:rsid w:val="00E716D3"/>
    <w:rsid w:val="00E72290"/>
    <w:rsid w:val="00E7272A"/>
    <w:rsid w:val="00E73B37"/>
    <w:rsid w:val="00E742E1"/>
    <w:rsid w:val="00E74786"/>
    <w:rsid w:val="00E74FB3"/>
    <w:rsid w:val="00E75B80"/>
    <w:rsid w:val="00E7659B"/>
    <w:rsid w:val="00E77E4D"/>
    <w:rsid w:val="00E803AD"/>
    <w:rsid w:val="00E80C1D"/>
    <w:rsid w:val="00E81D4A"/>
    <w:rsid w:val="00E82833"/>
    <w:rsid w:val="00E82991"/>
    <w:rsid w:val="00E82CB4"/>
    <w:rsid w:val="00E84812"/>
    <w:rsid w:val="00E84CB9"/>
    <w:rsid w:val="00E85CE3"/>
    <w:rsid w:val="00E8610B"/>
    <w:rsid w:val="00E8760D"/>
    <w:rsid w:val="00E876FB"/>
    <w:rsid w:val="00E90225"/>
    <w:rsid w:val="00E9081B"/>
    <w:rsid w:val="00E91472"/>
    <w:rsid w:val="00E930D5"/>
    <w:rsid w:val="00E943BB"/>
    <w:rsid w:val="00E95B2A"/>
    <w:rsid w:val="00E96113"/>
    <w:rsid w:val="00E966D3"/>
    <w:rsid w:val="00E96D4A"/>
    <w:rsid w:val="00EA0636"/>
    <w:rsid w:val="00EA0701"/>
    <w:rsid w:val="00EA178D"/>
    <w:rsid w:val="00EA20C9"/>
    <w:rsid w:val="00EA21C2"/>
    <w:rsid w:val="00EA272B"/>
    <w:rsid w:val="00EA2BCF"/>
    <w:rsid w:val="00EA2E5A"/>
    <w:rsid w:val="00EA2F64"/>
    <w:rsid w:val="00EA31E6"/>
    <w:rsid w:val="00EA3525"/>
    <w:rsid w:val="00EA3DB1"/>
    <w:rsid w:val="00EA4758"/>
    <w:rsid w:val="00EA4782"/>
    <w:rsid w:val="00EA51C6"/>
    <w:rsid w:val="00EA52D4"/>
    <w:rsid w:val="00EA5B84"/>
    <w:rsid w:val="00EA6009"/>
    <w:rsid w:val="00EA6476"/>
    <w:rsid w:val="00EA6C2A"/>
    <w:rsid w:val="00EA717A"/>
    <w:rsid w:val="00EA7F04"/>
    <w:rsid w:val="00EB21C6"/>
    <w:rsid w:val="00EB2450"/>
    <w:rsid w:val="00EB3EA1"/>
    <w:rsid w:val="00EB5A2B"/>
    <w:rsid w:val="00EB6331"/>
    <w:rsid w:val="00EB6D63"/>
    <w:rsid w:val="00EB6F04"/>
    <w:rsid w:val="00EB7C1D"/>
    <w:rsid w:val="00EC0145"/>
    <w:rsid w:val="00EC08C8"/>
    <w:rsid w:val="00EC11D5"/>
    <w:rsid w:val="00EC1F7F"/>
    <w:rsid w:val="00EC3121"/>
    <w:rsid w:val="00EC42EF"/>
    <w:rsid w:val="00EC4E04"/>
    <w:rsid w:val="00EC4EB2"/>
    <w:rsid w:val="00EC56CF"/>
    <w:rsid w:val="00EC6707"/>
    <w:rsid w:val="00EC6D82"/>
    <w:rsid w:val="00ED0E47"/>
    <w:rsid w:val="00ED11AF"/>
    <w:rsid w:val="00ED2299"/>
    <w:rsid w:val="00ED2B24"/>
    <w:rsid w:val="00ED2EDA"/>
    <w:rsid w:val="00ED4571"/>
    <w:rsid w:val="00ED5972"/>
    <w:rsid w:val="00ED5BEE"/>
    <w:rsid w:val="00ED7884"/>
    <w:rsid w:val="00EE0051"/>
    <w:rsid w:val="00EE0194"/>
    <w:rsid w:val="00EE01D4"/>
    <w:rsid w:val="00EE153A"/>
    <w:rsid w:val="00EE4DA0"/>
    <w:rsid w:val="00EE6DFD"/>
    <w:rsid w:val="00EE77F3"/>
    <w:rsid w:val="00EE79A3"/>
    <w:rsid w:val="00EF0484"/>
    <w:rsid w:val="00EF04F3"/>
    <w:rsid w:val="00EF1817"/>
    <w:rsid w:val="00EF2FF4"/>
    <w:rsid w:val="00EF3CF4"/>
    <w:rsid w:val="00EF415F"/>
    <w:rsid w:val="00EF4632"/>
    <w:rsid w:val="00EF56F2"/>
    <w:rsid w:val="00EF60F7"/>
    <w:rsid w:val="00EF632E"/>
    <w:rsid w:val="00EF6885"/>
    <w:rsid w:val="00EF68DD"/>
    <w:rsid w:val="00EF712E"/>
    <w:rsid w:val="00EF7546"/>
    <w:rsid w:val="00F00B8F"/>
    <w:rsid w:val="00F00D70"/>
    <w:rsid w:val="00F00EEC"/>
    <w:rsid w:val="00F01A4D"/>
    <w:rsid w:val="00F0329B"/>
    <w:rsid w:val="00F039B1"/>
    <w:rsid w:val="00F03FE6"/>
    <w:rsid w:val="00F047DF"/>
    <w:rsid w:val="00F049B8"/>
    <w:rsid w:val="00F04A5C"/>
    <w:rsid w:val="00F04AD2"/>
    <w:rsid w:val="00F06EBC"/>
    <w:rsid w:val="00F07772"/>
    <w:rsid w:val="00F10E41"/>
    <w:rsid w:val="00F12701"/>
    <w:rsid w:val="00F12892"/>
    <w:rsid w:val="00F1341C"/>
    <w:rsid w:val="00F176FC"/>
    <w:rsid w:val="00F2088B"/>
    <w:rsid w:val="00F2175C"/>
    <w:rsid w:val="00F21842"/>
    <w:rsid w:val="00F23395"/>
    <w:rsid w:val="00F238D0"/>
    <w:rsid w:val="00F239F7"/>
    <w:rsid w:val="00F2587D"/>
    <w:rsid w:val="00F26319"/>
    <w:rsid w:val="00F26694"/>
    <w:rsid w:val="00F26DEA"/>
    <w:rsid w:val="00F2746D"/>
    <w:rsid w:val="00F320F3"/>
    <w:rsid w:val="00F345A4"/>
    <w:rsid w:val="00F37D0D"/>
    <w:rsid w:val="00F400BA"/>
    <w:rsid w:val="00F405D9"/>
    <w:rsid w:val="00F40B10"/>
    <w:rsid w:val="00F43CCE"/>
    <w:rsid w:val="00F4562C"/>
    <w:rsid w:val="00F459BF"/>
    <w:rsid w:val="00F46215"/>
    <w:rsid w:val="00F46B12"/>
    <w:rsid w:val="00F47211"/>
    <w:rsid w:val="00F50850"/>
    <w:rsid w:val="00F510D3"/>
    <w:rsid w:val="00F52918"/>
    <w:rsid w:val="00F5326B"/>
    <w:rsid w:val="00F5335B"/>
    <w:rsid w:val="00F53EA3"/>
    <w:rsid w:val="00F5529A"/>
    <w:rsid w:val="00F55783"/>
    <w:rsid w:val="00F561F5"/>
    <w:rsid w:val="00F56951"/>
    <w:rsid w:val="00F57075"/>
    <w:rsid w:val="00F57CE6"/>
    <w:rsid w:val="00F60AB8"/>
    <w:rsid w:val="00F6145B"/>
    <w:rsid w:val="00F614A1"/>
    <w:rsid w:val="00F6352A"/>
    <w:rsid w:val="00F63FEE"/>
    <w:rsid w:val="00F6480F"/>
    <w:rsid w:val="00F64B5C"/>
    <w:rsid w:val="00F6550F"/>
    <w:rsid w:val="00F667AF"/>
    <w:rsid w:val="00F66F82"/>
    <w:rsid w:val="00F66FF0"/>
    <w:rsid w:val="00F67317"/>
    <w:rsid w:val="00F6788D"/>
    <w:rsid w:val="00F71B8B"/>
    <w:rsid w:val="00F7406D"/>
    <w:rsid w:val="00F74BF1"/>
    <w:rsid w:val="00F77FEB"/>
    <w:rsid w:val="00F81A9A"/>
    <w:rsid w:val="00F82A92"/>
    <w:rsid w:val="00F83448"/>
    <w:rsid w:val="00F8752C"/>
    <w:rsid w:val="00F875F1"/>
    <w:rsid w:val="00F87D35"/>
    <w:rsid w:val="00F90135"/>
    <w:rsid w:val="00F9060F"/>
    <w:rsid w:val="00F907E5"/>
    <w:rsid w:val="00F91A62"/>
    <w:rsid w:val="00F91C2E"/>
    <w:rsid w:val="00F91C47"/>
    <w:rsid w:val="00F925A6"/>
    <w:rsid w:val="00F92739"/>
    <w:rsid w:val="00F92C8C"/>
    <w:rsid w:val="00F93BE5"/>
    <w:rsid w:val="00F9414B"/>
    <w:rsid w:val="00F955F3"/>
    <w:rsid w:val="00F96338"/>
    <w:rsid w:val="00FA054A"/>
    <w:rsid w:val="00FA2E47"/>
    <w:rsid w:val="00FA3357"/>
    <w:rsid w:val="00FA531E"/>
    <w:rsid w:val="00FA614C"/>
    <w:rsid w:val="00FA693A"/>
    <w:rsid w:val="00FA70C9"/>
    <w:rsid w:val="00FB1607"/>
    <w:rsid w:val="00FB2F6A"/>
    <w:rsid w:val="00FB3010"/>
    <w:rsid w:val="00FB5DF4"/>
    <w:rsid w:val="00FB7131"/>
    <w:rsid w:val="00FC048F"/>
    <w:rsid w:val="00FC07F5"/>
    <w:rsid w:val="00FC201D"/>
    <w:rsid w:val="00FC221A"/>
    <w:rsid w:val="00FC2941"/>
    <w:rsid w:val="00FC476C"/>
    <w:rsid w:val="00FC5A6A"/>
    <w:rsid w:val="00FC5DCE"/>
    <w:rsid w:val="00FC6AF1"/>
    <w:rsid w:val="00FC78B8"/>
    <w:rsid w:val="00FD0376"/>
    <w:rsid w:val="00FD0556"/>
    <w:rsid w:val="00FD0C14"/>
    <w:rsid w:val="00FD0C7E"/>
    <w:rsid w:val="00FD0F29"/>
    <w:rsid w:val="00FD1A60"/>
    <w:rsid w:val="00FD1F31"/>
    <w:rsid w:val="00FD3104"/>
    <w:rsid w:val="00FD4605"/>
    <w:rsid w:val="00FD51CE"/>
    <w:rsid w:val="00FD54AE"/>
    <w:rsid w:val="00FD5D63"/>
    <w:rsid w:val="00FD6206"/>
    <w:rsid w:val="00FD6C04"/>
    <w:rsid w:val="00FD70B6"/>
    <w:rsid w:val="00FD7A4A"/>
    <w:rsid w:val="00FE0A50"/>
    <w:rsid w:val="00FE0B52"/>
    <w:rsid w:val="00FE13F7"/>
    <w:rsid w:val="00FE144B"/>
    <w:rsid w:val="00FE1A7E"/>
    <w:rsid w:val="00FE24F4"/>
    <w:rsid w:val="00FE5250"/>
    <w:rsid w:val="00FE52C3"/>
    <w:rsid w:val="00FE5439"/>
    <w:rsid w:val="00FE5B78"/>
    <w:rsid w:val="00FE6837"/>
    <w:rsid w:val="00FE6F35"/>
    <w:rsid w:val="00FE7426"/>
    <w:rsid w:val="00FE745C"/>
    <w:rsid w:val="00FF06BF"/>
    <w:rsid w:val="00FF0EB9"/>
    <w:rsid w:val="00FF3067"/>
    <w:rsid w:val="00FF3198"/>
    <w:rsid w:val="00FF3D58"/>
    <w:rsid w:val="00FF414F"/>
    <w:rsid w:val="00FF5317"/>
    <w:rsid w:val="00FF5B7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9D219"/>
  <w15:chartTrackingRefBased/>
  <w15:docId w15:val="{1E38DA14-EAA0-4698-97B1-E92769D0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iPriority="0"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E13F7"/>
    <w:pPr>
      <w:spacing w:after="120" w:line="360" w:lineRule="auto"/>
      <w:jc w:val="both"/>
    </w:pPr>
    <w:rPr>
      <w:rFonts w:ascii="Times New Roman" w:eastAsia="Calibri" w:hAnsi="Times New Roman" w:cs="Arial"/>
      <w:kern w:val="0"/>
      <w:sz w:val="24"/>
      <w14:ligatures w14:val="none"/>
    </w:rPr>
  </w:style>
  <w:style w:type="paragraph" w:styleId="berschrift1">
    <w:name w:val="heading 1"/>
    <w:aliases w:val="Ü 1-MitSeitenumbruch"/>
    <w:basedOn w:val="Standard"/>
    <w:next w:val="Standard"/>
    <w:link w:val="berschrift1Zchn"/>
    <w:uiPriority w:val="9"/>
    <w:qFormat/>
    <w:rsid w:val="009279AC"/>
    <w:pPr>
      <w:keepNext/>
      <w:keepLines/>
      <w:pageBreakBefore/>
      <w:numPr>
        <w:numId w:val="22"/>
      </w:numPr>
      <w:tabs>
        <w:tab w:val="left" w:pos="964"/>
      </w:tabs>
      <w:suppressAutoHyphens/>
      <w:jc w:val="left"/>
      <w:outlineLvl w:val="0"/>
    </w:pPr>
    <w:rPr>
      <w:rFonts w:eastAsia="MS Gothic" w:cs="Times New Roman"/>
      <w:b/>
      <w:bCs/>
      <w:sz w:val="32"/>
      <w:szCs w:val="28"/>
    </w:rPr>
  </w:style>
  <w:style w:type="paragraph" w:styleId="berschrift2">
    <w:name w:val="heading 2"/>
    <w:aliases w:val="Ü2"/>
    <w:basedOn w:val="Standard"/>
    <w:next w:val="Standard"/>
    <w:link w:val="berschrift2Zchn"/>
    <w:unhideWhenUsed/>
    <w:qFormat/>
    <w:rsid w:val="00BD43D5"/>
    <w:pPr>
      <w:keepNext/>
      <w:keepLines/>
      <w:numPr>
        <w:ilvl w:val="1"/>
        <w:numId w:val="22"/>
      </w:numPr>
      <w:tabs>
        <w:tab w:val="left" w:pos="964"/>
      </w:tabs>
      <w:spacing w:before="480"/>
      <w:ind w:left="680" w:hanging="680"/>
      <w:jc w:val="left"/>
      <w:outlineLvl w:val="1"/>
    </w:pPr>
    <w:rPr>
      <w:rFonts w:eastAsia="MS Gothic" w:cs="Times New Roman"/>
      <w:b/>
      <w:bCs/>
      <w:sz w:val="28"/>
      <w:szCs w:val="26"/>
    </w:rPr>
  </w:style>
  <w:style w:type="paragraph" w:styleId="berschrift3">
    <w:name w:val="heading 3"/>
    <w:aliases w:val="Ü3"/>
    <w:basedOn w:val="Standard"/>
    <w:next w:val="Standard"/>
    <w:link w:val="berschrift3Zchn"/>
    <w:unhideWhenUsed/>
    <w:qFormat/>
    <w:rsid w:val="009279AC"/>
    <w:pPr>
      <w:keepNext/>
      <w:keepLines/>
      <w:numPr>
        <w:ilvl w:val="2"/>
        <w:numId w:val="22"/>
      </w:numPr>
      <w:tabs>
        <w:tab w:val="left" w:pos="964"/>
      </w:tabs>
      <w:spacing w:before="480"/>
      <w:outlineLvl w:val="2"/>
    </w:pPr>
    <w:rPr>
      <w:rFonts w:eastAsia="MS Gothic" w:cs="Times New Roman"/>
      <w:b/>
      <w:bCs/>
    </w:rPr>
  </w:style>
  <w:style w:type="paragraph" w:styleId="berschrift4">
    <w:name w:val="heading 4"/>
    <w:aliases w:val="Ü4"/>
    <w:basedOn w:val="Standard"/>
    <w:next w:val="Standard"/>
    <w:link w:val="berschrift4Zchn"/>
    <w:unhideWhenUsed/>
    <w:qFormat/>
    <w:rsid w:val="009279AC"/>
    <w:pPr>
      <w:keepNext/>
      <w:keepLines/>
      <w:numPr>
        <w:ilvl w:val="3"/>
        <w:numId w:val="22"/>
      </w:numPr>
      <w:tabs>
        <w:tab w:val="left" w:pos="964"/>
      </w:tabs>
      <w:spacing w:before="480"/>
      <w:outlineLvl w:val="3"/>
    </w:pPr>
    <w:rPr>
      <w:rFonts w:eastAsia="MS Gothic" w:cs="Times New Roman"/>
      <w:b/>
      <w:bCs/>
      <w:iCs/>
    </w:rPr>
  </w:style>
  <w:style w:type="paragraph" w:styleId="berschrift5">
    <w:name w:val="heading 5"/>
    <w:aliases w:val="Ü5"/>
    <w:basedOn w:val="Standard"/>
    <w:next w:val="Standard"/>
    <w:link w:val="berschrift5Zchn"/>
    <w:unhideWhenUsed/>
    <w:qFormat/>
    <w:rsid w:val="009279AC"/>
    <w:pPr>
      <w:keepNext/>
      <w:keepLines/>
      <w:numPr>
        <w:ilvl w:val="4"/>
        <w:numId w:val="22"/>
      </w:numPr>
      <w:tabs>
        <w:tab w:val="left" w:pos="964"/>
      </w:tabs>
      <w:spacing w:before="360"/>
      <w:outlineLvl w:val="4"/>
    </w:pPr>
    <w:rPr>
      <w:rFonts w:eastAsia="MS Gothic" w:cs="Times New Roman"/>
      <w:b/>
    </w:rPr>
  </w:style>
  <w:style w:type="paragraph" w:styleId="berschrift6">
    <w:name w:val="heading 6"/>
    <w:basedOn w:val="Standard"/>
    <w:next w:val="Standard"/>
    <w:link w:val="berschrift6Zchn"/>
    <w:unhideWhenUsed/>
    <w:qFormat/>
    <w:rsid w:val="009279AC"/>
    <w:pPr>
      <w:keepNext/>
      <w:keepLines/>
      <w:numPr>
        <w:ilvl w:val="5"/>
        <w:numId w:val="22"/>
      </w:numPr>
      <w:spacing w:before="200" w:after="0"/>
      <w:outlineLvl w:val="5"/>
    </w:pPr>
    <w:rPr>
      <w:rFonts w:ascii="Cambria" w:eastAsia="MS Gothic" w:hAnsi="Cambria" w:cs="Times New Roman"/>
      <w:i/>
      <w:iCs/>
      <w:color w:val="243F60"/>
    </w:rPr>
  </w:style>
  <w:style w:type="paragraph" w:styleId="berschrift7">
    <w:name w:val="heading 7"/>
    <w:basedOn w:val="Standard"/>
    <w:next w:val="Standard"/>
    <w:link w:val="berschrift7Zchn"/>
    <w:unhideWhenUsed/>
    <w:qFormat/>
    <w:rsid w:val="009279AC"/>
    <w:pPr>
      <w:keepNext/>
      <w:keepLines/>
      <w:numPr>
        <w:ilvl w:val="6"/>
        <w:numId w:val="22"/>
      </w:numPr>
      <w:spacing w:before="200" w:after="0"/>
      <w:outlineLvl w:val="6"/>
    </w:pPr>
    <w:rPr>
      <w:rFonts w:ascii="Cambria" w:eastAsia="MS Gothic" w:hAnsi="Cambria" w:cs="Times New Roman"/>
      <w:i/>
      <w:iCs/>
      <w:color w:val="404040"/>
    </w:rPr>
  </w:style>
  <w:style w:type="paragraph" w:styleId="berschrift8">
    <w:name w:val="heading 8"/>
    <w:basedOn w:val="Standard"/>
    <w:next w:val="Standard"/>
    <w:link w:val="berschrift8Zchn"/>
    <w:unhideWhenUsed/>
    <w:qFormat/>
    <w:rsid w:val="009279AC"/>
    <w:pPr>
      <w:keepNext/>
      <w:keepLines/>
      <w:numPr>
        <w:ilvl w:val="7"/>
        <w:numId w:val="22"/>
      </w:numPr>
      <w:spacing w:before="200" w:after="0"/>
      <w:outlineLvl w:val="7"/>
    </w:pPr>
    <w:rPr>
      <w:rFonts w:ascii="Cambria" w:eastAsia="MS Gothic" w:hAnsi="Cambria" w:cs="Times New Roman"/>
      <w:color w:val="404040"/>
      <w:sz w:val="20"/>
      <w:szCs w:val="20"/>
    </w:rPr>
  </w:style>
  <w:style w:type="paragraph" w:styleId="berschrift9">
    <w:name w:val="heading 9"/>
    <w:basedOn w:val="Standard"/>
    <w:next w:val="Standard"/>
    <w:link w:val="berschrift9Zchn"/>
    <w:unhideWhenUsed/>
    <w:qFormat/>
    <w:rsid w:val="009279AC"/>
    <w:pPr>
      <w:keepNext/>
      <w:keepLines/>
      <w:numPr>
        <w:ilvl w:val="8"/>
        <w:numId w:val="22"/>
      </w:numPr>
      <w:spacing w:before="200" w:after="0"/>
      <w:outlineLvl w:val="8"/>
    </w:pPr>
    <w:rPr>
      <w:rFonts w:ascii="Cambria" w:eastAsia="MS Gothic" w:hAnsi="Cambria" w:cs="Times New Roman"/>
      <w:i/>
      <w:iCs/>
      <w:color w:val="404040"/>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uiPriority w:val="99"/>
    <w:unhideWhenUsed/>
    <w:qFormat/>
    <w:rsid w:val="009279AC"/>
    <w:pPr>
      <w:tabs>
        <w:tab w:val="left" w:pos="1418"/>
        <w:tab w:val="right" w:leader="dot" w:pos="9061"/>
      </w:tabs>
    </w:pPr>
  </w:style>
  <w:style w:type="paragraph" w:customStyle="1" w:styleId="AbbMitRahmen">
    <w:name w:val="AbbMitRahmen"/>
    <w:basedOn w:val="Standard"/>
    <w:next w:val="Standard"/>
    <w:link w:val="AbbMitRahmenZchn"/>
    <w:qFormat/>
    <w:rsid w:val="006E4C6E"/>
    <w:pPr>
      <w:pBdr>
        <w:top w:val="single" w:sz="4" w:space="1" w:color="auto"/>
        <w:left w:val="single" w:sz="4" w:space="4" w:color="auto"/>
        <w:bottom w:val="single" w:sz="4" w:space="1" w:color="auto"/>
        <w:right w:val="single" w:sz="4" w:space="4" w:color="auto"/>
      </w:pBdr>
      <w:spacing w:before="480" w:line="240" w:lineRule="auto"/>
      <w:jc w:val="center"/>
    </w:pPr>
  </w:style>
  <w:style w:type="character" w:customStyle="1" w:styleId="AbbMitRahmenZchn">
    <w:name w:val="AbbMitRahmen Zchn"/>
    <w:basedOn w:val="Absatz-Standardschriftart"/>
    <w:link w:val="AbbMitRahmen"/>
    <w:rsid w:val="006E4C6E"/>
    <w:rPr>
      <w:rFonts w:ascii="Times New Roman" w:eastAsia="Calibri" w:hAnsi="Times New Roman" w:cs="Arial"/>
      <w:kern w:val="0"/>
      <w:sz w:val="24"/>
      <w14:ligatures w14:val="none"/>
    </w:rPr>
  </w:style>
  <w:style w:type="paragraph" w:customStyle="1" w:styleId="Abstract">
    <w:name w:val="Abstract"/>
    <w:rsid w:val="009279AC"/>
    <w:pPr>
      <w:spacing w:after="200" w:line="240" w:lineRule="auto"/>
      <w:ind w:firstLine="272"/>
      <w:jc w:val="both"/>
    </w:pPr>
    <w:rPr>
      <w:rFonts w:ascii="Times New Roman" w:eastAsia="SimSun" w:hAnsi="Times New Roman" w:cs="Times New Roman"/>
      <w:b/>
      <w:bCs/>
      <w:kern w:val="0"/>
      <w:sz w:val="18"/>
      <w:szCs w:val="18"/>
      <w:lang w:val="en-US"/>
      <w14:ligatures w14:val="none"/>
    </w:rPr>
  </w:style>
  <w:style w:type="character" w:customStyle="1" w:styleId="berschrift1Zchn">
    <w:name w:val="Überschrift 1 Zchn"/>
    <w:aliases w:val="Ü 1-MitSeitenumbruch Zchn"/>
    <w:link w:val="berschrift1"/>
    <w:uiPriority w:val="9"/>
    <w:rsid w:val="009279AC"/>
    <w:rPr>
      <w:rFonts w:ascii="Times New Roman" w:eastAsia="MS Gothic" w:hAnsi="Times New Roman" w:cs="Times New Roman"/>
      <w:b/>
      <w:bCs/>
      <w:kern w:val="0"/>
      <w:sz w:val="32"/>
      <w:szCs w:val="28"/>
      <w14:ligatures w14:val="none"/>
    </w:rPr>
  </w:style>
  <w:style w:type="paragraph" w:customStyle="1" w:styleId="Anhang1">
    <w:name w:val="Anhang 1"/>
    <w:basedOn w:val="berschrift1"/>
    <w:rsid w:val="009279AC"/>
    <w:pPr>
      <w:keepLines w:val="0"/>
      <w:pageBreakBefore w:val="0"/>
      <w:numPr>
        <w:numId w:val="2"/>
      </w:numPr>
      <w:tabs>
        <w:tab w:val="clear" w:pos="964"/>
        <w:tab w:val="num" w:pos="360"/>
      </w:tabs>
      <w:suppressAutoHyphens w:val="0"/>
      <w:spacing w:before="200" w:after="60"/>
    </w:pPr>
    <w:rPr>
      <w:rFonts w:ascii="Arial" w:eastAsia="MS Mincho" w:hAnsi="Arial" w:cs="Arial"/>
      <w:kern w:val="32"/>
      <w:szCs w:val="32"/>
      <w:lang w:val="it-IT" w:eastAsia="de-DE"/>
    </w:rPr>
  </w:style>
  <w:style w:type="paragraph" w:customStyle="1" w:styleId="AnhangA1">
    <w:name w:val="Anhang A1"/>
    <w:basedOn w:val="berschrift1"/>
    <w:next w:val="Standard"/>
    <w:qFormat/>
    <w:rsid w:val="009279AC"/>
    <w:pPr>
      <w:numPr>
        <w:numId w:val="3"/>
      </w:numPr>
    </w:pPr>
  </w:style>
  <w:style w:type="paragraph" w:customStyle="1" w:styleId="Aufz1">
    <w:name w:val="Aufz1"/>
    <w:basedOn w:val="Standard"/>
    <w:qFormat/>
    <w:rsid w:val="009279AC"/>
    <w:pPr>
      <w:numPr>
        <w:numId w:val="4"/>
      </w:numPr>
      <w:spacing w:after="0"/>
      <w:contextualSpacing/>
      <w:jc w:val="left"/>
    </w:pPr>
    <w:rPr>
      <w:lang w:val="en-US"/>
    </w:rPr>
  </w:style>
  <w:style w:type="paragraph" w:customStyle="1" w:styleId="Aufz1Num">
    <w:name w:val="Aufz1Num"/>
    <w:basedOn w:val="Aufz1"/>
    <w:qFormat/>
    <w:rsid w:val="009279AC"/>
    <w:pPr>
      <w:ind w:left="714" w:hanging="357"/>
    </w:pPr>
  </w:style>
  <w:style w:type="paragraph" w:styleId="Listenabsatz">
    <w:name w:val="List Paragraph"/>
    <w:aliases w:val="Li1"/>
    <w:basedOn w:val="Standard"/>
    <w:link w:val="ListenabsatzZchn"/>
    <w:uiPriority w:val="34"/>
    <w:qFormat/>
    <w:rsid w:val="009279AC"/>
    <w:pPr>
      <w:ind w:left="720"/>
      <w:contextualSpacing/>
    </w:pPr>
  </w:style>
  <w:style w:type="character" w:customStyle="1" w:styleId="ListenabsatzZchn">
    <w:name w:val="Listenabsatz Zchn"/>
    <w:aliases w:val="Li1 Zchn"/>
    <w:link w:val="Listenabsatz"/>
    <w:uiPriority w:val="34"/>
    <w:rsid w:val="009279AC"/>
    <w:rPr>
      <w:rFonts w:ascii="Times New Roman" w:eastAsia="Calibri" w:hAnsi="Times New Roman" w:cs="Arial"/>
      <w:kern w:val="0"/>
      <w:sz w:val="24"/>
      <w14:ligatures w14:val="none"/>
    </w:rPr>
  </w:style>
  <w:style w:type="paragraph" w:customStyle="1" w:styleId="Aufz2">
    <w:name w:val="Aufz2"/>
    <w:basedOn w:val="Listenabsatz"/>
    <w:link w:val="Aufz2Zchn"/>
    <w:rsid w:val="009279AC"/>
    <w:pPr>
      <w:numPr>
        <w:numId w:val="6"/>
      </w:numPr>
      <w:spacing w:after="0"/>
    </w:pPr>
  </w:style>
  <w:style w:type="character" w:customStyle="1" w:styleId="Aufz2Zchn">
    <w:name w:val="Aufz2 Zchn"/>
    <w:link w:val="Aufz2"/>
    <w:rsid w:val="009279AC"/>
    <w:rPr>
      <w:rFonts w:ascii="Times New Roman" w:eastAsia="Calibri" w:hAnsi="Times New Roman" w:cs="Arial"/>
      <w:kern w:val="0"/>
      <w:sz w:val="24"/>
      <w14:ligatures w14:val="none"/>
    </w:rPr>
  </w:style>
  <w:style w:type="paragraph" w:customStyle="1" w:styleId="Author">
    <w:name w:val="Author"/>
    <w:rsid w:val="009279AC"/>
    <w:pPr>
      <w:spacing w:before="360" w:after="40" w:line="240" w:lineRule="auto"/>
      <w:jc w:val="center"/>
    </w:pPr>
    <w:rPr>
      <w:rFonts w:ascii="Times New Roman" w:eastAsia="SimSun" w:hAnsi="Times New Roman" w:cs="Times New Roman"/>
      <w:noProof/>
      <w:kern w:val="0"/>
      <w:lang w:val="en-US"/>
      <w14:ligatures w14:val="none"/>
    </w:rPr>
  </w:style>
  <w:style w:type="paragraph" w:styleId="Beschriftung">
    <w:name w:val="caption"/>
    <w:basedOn w:val="Standard"/>
    <w:next w:val="Standard"/>
    <w:qFormat/>
    <w:rsid w:val="00AD7D24"/>
    <w:pPr>
      <w:tabs>
        <w:tab w:val="left" w:pos="1134"/>
      </w:tabs>
      <w:spacing w:before="120" w:after="0" w:line="240" w:lineRule="auto"/>
      <w:jc w:val="left"/>
    </w:pPr>
    <w:rPr>
      <w:bCs/>
      <w:szCs w:val="18"/>
    </w:rPr>
  </w:style>
  <w:style w:type="character" w:styleId="BesuchterLink">
    <w:name w:val="FollowedHyperlink"/>
    <w:uiPriority w:val="99"/>
    <w:semiHidden/>
    <w:unhideWhenUsed/>
    <w:rsid w:val="009279AC"/>
    <w:rPr>
      <w:color w:val="800080"/>
      <w:u w:val="single"/>
    </w:rPr>
  </w:style>
  <w:style w:type="paragraph" w:styleId="Textkrper">
    <w:name w:val="Body Text"/>
    <w:basedOn w:val="Standard"/>
    <w:link w:val="TextkrperZchn"/>
    <w:rsid w:val="009279AC"/>
    <w:pPr>
      <w:spacing w:before="120"/>
      <w:jc w:val="center"/>
    </w:pPr>
    <w:rPr>
      <w:rFonts w:eastAsia="Times New Roman" w:cs="Times New Roman"/>
      <w:b/>
      <w:bCs/>
      <w:kern w:val="28"/>
      <w:sz w:val="36"/>
      <w:szCs w:val="20"/>
      <w:lang w:eastAsia="de-DE"/>
    </w:rPr>
  </w:style>
  <w:style w:type="character" w:customStyle="1" w:styleId="TextkrperZchn">
    <w:name w:val="Textkörper Zchn"/>
    <w:link w:val="Textkrper"/>
    <w:rsid w:val="009279AC"/>
    <w:rPr>
      <w:rFonts w:ascii="Times New Roman" w:eastAsia="Times New Roman" w:hAnsi="Times New Roman" w:cs="Times New Roman"/>
      <w:b/>
      <w:bCs/>
      <w:kern w:val="28"/>
      <w:sz w:val="36"/>
      <w:szCs w:val="20"/>
      <w:lang w:eastAsia="de-DE"/>
      <w14:ligatures w14:val="none"/>
    </w:rPr>
  </w:style>
  <w:style w:type="paragraph" w:customStyle="1" w:styleId="bulletlist">
    <w:name w:val="bullet list"/>
    <w:basedOn w:val="Textkrper"/>
    <w:rsid w:val="009279AC"/>
    <w:pPr>
      <w:numPr>
        <w:numId w:val="7"/>
      </w:numPr>
      <w:tabs>
        <w:tab w:val="clear" w:pos="648"/>
        <w:tab w:val="left" w:pos="288"/>
      </w:tabs>
      <w:spacing w:before="0" w:line="228" w:lineRule="auto"/>
      <w:jc w:val="both"/>
    </w:pPr>
    <w:rPr>
      <w:rFonts w:eastAsia="SimSun"/>
      <w:b w:val="0"/>
      <w:bCs w:val="0"/>
      <w:spacing w:val="-1"/>
      <w:kern w:val="0"/>
      <w:sz w:val="20"/>
      <w:lang w:val="x-none" w:eastAsia="x-none"/>
    </w:rPr>
  </w:style>
  <w:style w:type="character" w:customStyle="1" w:styleId="Code">
    <w:name w:val="Code"/>
    <w:qFormat/>
    <w:rsid w:val="009D50AB"/>
    <w:rPr>
      <w:rFonts w:ascii="Courier New" w:hAnsi="Courier New"/>
      <w:sz w:val="24"/>
    </w:rPr>
  </w:style>
  <w:style w:type="paragraph" w:customStyle="1" w:styleId="CodeMitRahmen">
    <w:name w:val="CodeMitRahmen"/>
    <w:basedOn w:val="Standard"/>
    <w:qFormat/>
    <w:rsid w:val="008037C1"/>
    <w:pPr>
      <w:pBdr>
        <w:top w:val="single" w:sz="4" w:space="1" w:color="auto"/>
        <w:left w:val="single" w:sz="4" w:space="4" w:color="auto"/>
        <w:bottom w:val="single" w:sz="4" w:space="1" w:color="auto"/>
        <w:right w:val="single" w:sz="4" w:space="4" w:color="auto"/>
      </w:pBdr>
      <w:spacing w:line="240" w:lineRule="auto"/>
      <w:jc w:val="left"/>
    </w:pPr>
    <w:rPr>
      <w:rFonts w:ascii="Courier New" w:hAnsi="Courier New"/>
      <w:noProof/>
      <w:lang w:val="en-US"/>
    </w:rPr>
  </w:style>
  <w:style w:type="paragraph" w:customStyle="1" w:styleId="Definition">
    <w:name w:val="Definition"/>
    <w:basedOn w:val="Standard"/>
    <w:next w:val="Standard"/>
    <w:qFormat/>
    <w:rsid w:val="009279AC"/>
    <w:pPr>
      <w:pBdr>
        <w:top w:val="single" w:sz="6" w:space="4" w:color="auto"/>
        <w:left w:val="single" w:sz="6" w:space="4" w:color="auto"/>
        <w:bottom w:val="single" w:sz="6" w:space="4" w:color="auto"/>
        <w:right w:val="single" w:sz="6" w:space="4" w:color="auto"/>
      </w:pBdr>
      <w:shd w:val="pct10" w:color="auto" w:fill="auto"/>
      <w:overflowPunct w:val="0"/>
      <w:autoSpaceDE w:val="0"/>
      <w:autoSpaceDN w:val="0"/>
      <w:adjustRightInd w:val="0"/>
      <w:spacing w:after="180" w:line="280" w:lineRule="exact"/>
      <w:ind w:left="113" w:right="113"/>
      <w:jc w:val="left"/>
      <w:textAlignment w:val="baseline"/>
    </w:pPr>
    <w:rPr>
      <w:rFonts w:eastAsia="Times New Roman" w:cs="Times New Roman"/>
      <w:szCs w:val="20"/>
      <w:lang w:eastAsia="de-DE"/>
    </w:rPr>
  </w:style>
  <w:style w:type="paragraph" w:customStyle="1" w:styleId="equation">
    <w:name w:val="equation"/>
    <w:basedOn w:val="Standard"/>
    <w:rsid w:val="009279AC"/>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figurecaption">
    <w:name w:val="figure caption"/>
    <w:rsid w:val="009279AC"/>
    <w:pPr>
      <w:numPr>
        <w:numId w:val="8"/>
      </w:numPr>
      <w:tabs>
        <w:tab w:val="left" w:pos="533"/>
      </w:tabs>
      <w:spacing w:before="80" w:after="200" w:line="240" w:lineRule="auto"/>
      <w:jc w:val="both"/>
    </w:pPr>
    <w:rPr>
      <w:rFonts w:ascii="Times New Roman" w:eastAsia="SimSun" w:hAnsi="Times New Roman" w:cs="Times New Roman"/>
      <w:noProof/>
      <w:kern w:val="0"/>
      <w:sz w:val="16"/>
      <w:szCs w:val="16"/>
      <w:lang w:val="en-US"/>
      <w14:ligatures w14:val="none"/>
    </w:rPr>
  </w:style>
  <w:style w:type="paragraph" w:customStyle="1" w:styleId="footnote">
    <w:name w:val="footnote"/>
    <w:rsid w:val="009279AC"/>
    <w:pPr>
      <w:framePr w:hSpace="187" w:vSpace="187" w:wrap="notBeside" w:vAnchor="text" w:hAnchor="page" w:x="6121" w:y="577"/>
      <w:numPr>
        <w:numId w:val="9"/>
      </w:numPr>
      <w:spacing w:after="40" w:line="240" w:lineRule="auto"/>
    </w:pPr>
    <w:rPr>
      <w:rFonts w:ascii="Times New Roman" w:eastAsia="SimSun" w:hAnsi="Times New Roman" w:cs="Times New Roman"/>
      <w:kern w:val="0"/>
      <w:sz w:val="16"/>
      <w:szCs w:val="16"/>
      <w:lang w:val="en-US"/>
      <w14:ligatures w14:val="none"/>
    </w:rPr>
  </w:style>
  <w:style w:type="paragraph" w:styleId="Funotentext">
    <w:name w:val="footnote text"/>
    <w:basedOn w:val="Standard"/>
    <w:link w:val="FunotentextZchn"/>
    <w:unhideWhenUsed/>
    <w:rsid w:val="009279AC"/>
    <w:pPr>
      <w:spacing w:after="0" w:line="240" w:lineRule="auto"/>
    </w:pPr>
    <w:rPr>
      <w:sz w:val="20"/>
      <w:szCs w:val="20"/>
    </w:rPr>
  </w:style>
  <w:style w:type="character" w:customStyle="1" w:styleId="FunotentextZchn">
    <w:name w:val="Fußnotentext Zchn"/>
    <w:link w:val="Funotentext"/>
    <w:rsid w:val="009279AC"/>
    <w:rPr>
      <w:rFonts w:ascii="Times New Roman" w:eastAsia="Calibri" w:hAnsi="Times New Roman" w:cs="Arial"/>
      <w:kern w:val="0"/>
      <w:sz w:val="20"/>
      <w:szCs w:val="20"/>
      <w14:ligatures w14:val="none"/>
    </w:rPr>
  </w:style>
  <w:style w:type="character" w:styleId="Funotenzeichen">
    <w:name w:val="footnote reference"/>
    <w:unhideWhenUsed/>
    <w:rsid w:val="009279AC"/>
    <w:rPr>
      <w:vertAlign w:val="superscript"/>
    </w:rPr>
  </w:style>
  <w:style w:type="paragraph" w:styleId="Fuzeile">
    <w:name w:val="footer"/>
    <w:basedOn w:val="Standard"/>
    <w:link w:val="FuzeileZchn"/>
    <w:unhideWhenUsed/>
    <w:rsid w:val="009279AC"/>
    <w:pPr>
      <w:tabs>
        <w:tab w:val="center" w:pos="4536"/>
        <w:tab w:val="right" w:pos="9072"/>
      </w:tabs>
    </w:pPr>
  </w:style>
  <w:style w:type="character" w:customStyle="1" w:styleId="FuzeileZchn">
    <w:name w:val="Fußzeile Zchn"/>
    <w:basedOn w:val="Absatz-Standardschriftart"/>
    <w:link w:val="Fuzeile"/>
    <w:rsid w:val="009279AC"/>
    <w:rPr>
      <w:rFonts w:ascii="Times New Roman" w:eastAsia="Calibri" w:hAnsi="Times New Roman" w:cs="Arial"/>
      <w:kern w:val="0"/>
      <w:sz w:val="24"/>
      <w14:ligatures w14:val="none"/>
    </w:rPr>
  </w:style>
  <w:style w:type="character" w:styleId="Hervorhebung">
    <w:name w:val="Emphasis"/>
    <w:qFormat/>
    <w:rsid w:val="009279AC"/>
    <w:rPr>
      <w:rFonts w:ascii="Times New Roman" w:hAnsi="Times New Roman"/>
      <w:i/>
      <w:iCs/>
      <w:color w:val="auto"/>
      <w:sz w:val="24"/>
    </w:rPr>
  </w:style>
  <w:style w:type="paragraph" w:styleId="HTMLVorformatiert">
    <w:name w:val="HTML Preformatted"/>
    <w:basedOn w:val="Standard"/>
    <w:link w:val="HTMLVorformatiertZchn"/>
    <w:uiPriority w:val="99"/>
    <w:semiHidden/>
    <w:unhideWhenUsed/>
    <w:rsid w:val="00927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link w:val="HTMLVorformatiert"/>
    <w:uiPriority w:val="99"/>
    <w:semiHidden/>
    <w:rsid w:val="009279AC"/>
    <w:rPr>
      <w:rFonts w:ascii="Courier New" w:eastAsia="Times New Roman" w:hAnsi="Courier New" w:cs="Courier New"/>
      <w:kern w:val="0"/>
      <w:sz w:val="20"/>
      <w:szCs w:val="20"/>
      <w:lang w:eastAsia="de-DE"/>
      <w14:ligatures w14:val="none"/>
    </w:rPr>
  </w:style>
  <w:style w:type="character" w:styleId="Hyperlink">
    <w:name w:val="Hyperlink"/>
    <w:uiPriority w:val="99"/>
    <w:unhideWhenUsed/>
    <w:rsid w:val="009279AC"/>
    <w:rPr>
      <w:color w:val="0000FF"/>
      <w:u w:val="single"/>
    </w:rPr>
  </w:style>
  <w:style w:type="paragraph" w:styleId="Inhaltsverzeichnisberschrift">
    <w:name w:val="TOC Heading"/>
    <w:basedOn w:val="berschrift1"/>
    <w:next w:val="Standard"/>
    <w:uiPriority w:val="39"/>
    <w:semiHidden/>
    <w:qFormat/>
    <w:rsid w:val="009279AC"/>
    <w:pPr>
      <w:spacing w:line="276" w:lineRule="auto"/>
      <w:outlineLvl w:val="9"/>
    </w:pPr>
    <w:rPr>
      <w:rFonts w:eastAsiaTheme="majorEastAsia" w:cstheme="majorBidi"/>
      <w:lang w:eastAsia="de-DE"/>
    </w:rPr>
  </w:style>
  <w:style w:type="paragraph" w:customStyle="1" w:styleId="IV-1">
    <w:name w:val="IV-1"/>
    <w:basedOn w:val="Standard"/>
    <w:semiHidden/>
    <w:rsid w:val="009279AC"/>
    <w:pPr>
      <w:tabs>
        <w:tab w:val="left" w:pos="170"/>
      </w:tabs>
    </w:pPr>
    <w:rPr>
      <w:rFonts w:cs="Times New Roman"/>
      <w:szCs w:val="24"/>
    </w:rPr>
  </w:style>
  <w:style w:type="paragraph" w:customStyle="1" w:styleId="IV-2">
    <w:name w:val="IV-2"/>
    <w:basedOn w:val="IV-1"/>
    <w:semiHidden/>
    <w:rsid w:val="009279AC"/>
    <w:pPr>
      <w:tabs>
        <w:tab w:val="left" w:pos="454"/>
      </w:tabs>
      <w:ind w:left="170"/>
    </w:pPr>
  </w:style>
  <w:style w:type="table" w:customStyle="1" w:styleId="JT1">
    <w:name w:val="JT1"/>
    <w:basedOn w:val="NormaleTabelle"/>
    <w:uiPriority w:val="99"/>
    <w:rsid w:val="009279AC"/>
    <w:pPr>
      <w:spacing w:after="0" w:line="200" w:lineRule="exact"/>
      <w:jc w:val="center"/>
    </w:pPr>
    <w:rPr>
      <w:rFonts w:ascii="Times New Roman" w:eastAsia="Times New Roman" w:hAnsi="Times New Roman" w:cs="Times New Roman"/>
      <w:color w:val="000000"/>
      <w:kern w:val="0"/>
      <w:sz w:val="20"/>
      <w:szCs w:val="20"/>
      <w:lang w:eastAsia="de-DE"/>
      <w14:ligatures w14:val="none"/>
    </w:rPr>
    <w:tblPr>
      <w:tblStyleRowBandSize w:val="1"/>
      <w:jc w:val="center"/>
      <w:tblBorders>
        <w:top w:val="single" w:sz="4" w:space="0" w:color="000000"/>
        <w:left w:val="single" w:sz="4" w:space="0" w:color="000000"/>
        <w:bottom w:val="single" w:sz="4" w:space="0" w:color="000000"/>
        <w:right w:val="single" w:sz="4" w:space="0" w:color="000000"/>
      </w:tblBorders>
      <w:tblCellMar>
        <w:top w:w="57" w:type="dxa"/>
        <w:bottom w:w="57" w:type="dxa"/>
      </w:tblCellMar>
    </w:tblPr>
    <w:trPr>
      <w:jc w:val="center"/>
    </w:trPr>
    <w:tblStylePr w:type="firstRow">
      <w:pPr>
        <w:jc w:val="left"/>
      </w:pPr>
      <w:rPr>
        <w:b/>
        <w:sz w:val="20"/>
      </w:rPr>
      <w:tblPr/>
      <w:tcPr>
        <w:shd w:val="clear" w:color="auto" w:fill="808080"/>
        <w:vAlign w:val="center"/>
      </w:tcPr>
    </w:tblStylePr>
    <w:tblStylePr w:type="band1Horz">
      <w:rPr>
        <w:sz w:val="20"/>
      </w:rPr>
    </w:tblStylePr>
    <w:tblStylePr w:type="band2Horz">
      <w:rPr>
        <w:sz w:val="20"/>
      </w:rPr>
      <w:tblPr/>
      <w:tcPr>
        <w:shd w:val="clear" w:color="auto" w:fill="D9D9D9"/>
      </w:tcPr>
    </w:tblStylePr>
  </w:style>
  <w:style w:type="paragraph" w:styleId="KeinLeerraum">
    <w:name w:val="No Spacing"/>
    <w:uiPriority w:val="1"/>
    <w:rsid w:val="009279AC"/>
    <w:pPr>
      <w:pBdr>
        <w:top w:val="single" w:sz="4" w:space="5" w:color="0000FF"/>
        <w:left w:val="single" w:sz="4" w:space="2" w:color="0000FF"/>
        <w:bottom w:val="single" w:sz="4" w:space="5" w:color="0000FF"/>
        <w:right w:val="single" w:sz="4" w:space="2" w:color="0000FF"/>
      </w:pBdr>
      <w:spacing w:before="480" w:after="0" w:line="240" w:lineRule="auto"/>
      <w:jc w:val="center"/>
    </w:pPr>
    <w:rPr>
      <w:rFonts w:ascii="Times New Roman" w:eastAsia="Calibri" w:hAnsi="Times New Roman" w:cs="Arial"/>
      <w:kern w:val="0"/>
      <w:sz w:val="24"/>
      <w14:ligatures w14:val="none"/>
    </w:rPr>
  </w:style>
  <w:style w:type="paragraph" w:customStyle="1" w:styleId="Keywords">
    <w:name w:val="Keywords"/>
    <w:basedOn w:val="Abstract"/>
    <w:qFormat/>
    <w:rsid w:val="009279AC"/>
    <w:pPr>
      <w:spacing w:after="120"/>
      <w:ind w:firstLine="274"/>
    </w:pPr>
    <w:rPr>
      <w:i/>
    </w:rPr>
  </w:style>
  <w:style w:type="paragraph" w:styleId="Kommentartext">
    <w:name w:val="annotation text"/>
    <w:basedOn w:val="Standard"/>
    <w:link w:val="KommentartextZchn"/>
    <w:uiPriority w:val="99"/>
    <w:semiHidden/>
    <w:unhideWhenUsed/>
    <w:rsid w:val="009279AC"/>
    <w:pPr>
      <w:spacing w:line="240" w:lineRule="auto"/>
    </w:pPr>
    <w:rPr>
      <w:sz w:val="20"/>
      <w:szCs w:val="20"/>
    </w:rPr>
  </w:style>
  <w:style w:type="character" w:customStyle="1" w:styleId="KommentartextZchn">
    <w:name w:val="Kommentartext Zchn"/>
    <w:link w:val="Kommentartext"/>
    <w:uiPriority w:val="99"/>
    <w:semiHidden/>
    <w:rsid w:val="009279AC"/>
    <w:rPr>
      <w:rFonts w:ascii="Times New Roman" w:eastAsia="Calibri" w:hAnsi="Times New Roman" w:cs="Arial"/>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9279AC"/>
    <w:rPr>
      <w:b/>
      <w:bCs/>
    </w:rPr>
  </w:style>
  <w:style w:type="character" w:customStyle="1" w:styleId="KommentarthemaZchn">
    <w:name w:val="Kommentarthema Zchn"/>
    <w:link w:val="Kommentarthema"/>
    <w:uiPriority w:val="99"/>
    <w:semiHidden/>
    <w:rsid w:val="009279AC"/>
    <w:rPr>
      <w:rFonts w:ascii="Times New Roman" w:eastAsia="Calibri" w:hAnsi="Times New Roman" w:cs="Arial"/>
      <w:b/>
      <w:bCs/>
      <w:kern w:val="0"/>
      <w:sz w:val="20"/>
      <w:szCs w:val="20"/>
      <w14:ligatures w14:val="none"/>
    </w:rPr>
  </w:style>
  <w:style w:type="character" w:styleId="Kommentarzeichen">
    <w:name w:val="annotation reference"/>
    <w:uiPriority w:val="99"/>
    <w:semiHidden/>
    <w:unhideWhenUsed/>
    <w:rsid w:val="009279AC"/>
    <w:rPr>
      <w:sz w:val="16"/>
      <w:szCs w:val="16"/>
    </w:rPr>
  </w:style>
  <w:style w:type="paragraph" w:styleId="Kopfzeile">
    <w:name w:val="header"/>
    <w:basedOn w:val="Standard"/>
    <w:link w:val="KopfzeileZchn"/>
    <w:uiPriority w:val="99"/>
    <w:semiHidden/>
    <w:qFormat/>
    <w:rsid w:val="009279AC"/>
    <w:pPr>
      <w:pBdr>
        <w:bottom w:val="single" w:sz="4" w:space="1" w:color="auto"/>
      </w:pBdr>
      <w:tabs>
        <w:tab w:val="center" w:pos="4536"/>
        <w:tab w:val="right" w:pos="9072"/>
      </w:tabs>
    </w:pPr>
  </w:style>
  <w:style w:type="character" w:customStyle="1" w:styleId="KopfzeileZchn">
    <w:name w:val="Kopfzeile Zchn"/>
    <w:link w:val="Kopfzeile"/>
    <w:uiPriority w:val="99"/>
    <w:semiHidden/>
    <w:rsid w:val="009279AC"/>
    <w:rPr>
      <w:rFonts w:ascii="Times New Roman" w:eastAsia="Calibri" w:hAnsi="Times New Roman" w:cs="Arial"/>
      <w:kern w:val="0"/>
      <w:sz w:val="24"/>
      <w14:ligatures w14:val="none"/>
    </w:rPr>
  </w:style>
  <w:style w:type="paragraph" w:customStyle="1" w:styleId="LitVerz">
    <w:name w:val="LitVerz"/>
    <w:basedOn w:val="Standard"/>
    <w:qFormat/>
    <w:rsid w:val="009279AC"/>
    <w:pPr>
      <w:spacing w:line="264" w:lineRule="auto"/>
      <w:ind w:left="1985" w:hanging="1985"/>
      <w:jc w:val="left"/>
    </w:pPr>
    <w:rPr>
      <w:rFonts w:cs="Times New Roman"/>
      <w:szCs w:val="24"/>
    </w:rPr>
  </w:style>
  <w:style w:type="character" w:customStyle="1" w:styleId="NichtaufgelsteErwhnung1">
    <w:name w:val="Nicht aufgelöste Erwähnung1"/>
    <w:basedOn w:val="Absatz-Standardschriftart"/>
    <w:uiPriority w:val="99"/>
    <w:semiHidden/>
    <w:unhideWhenUsed/>
    <w:rsid w:val="009279AC"/>
    <w:rPr>
      <w:color w:val="605E5C"/>
      <w:shd w:val="clear" w:color="auto" w:fill="E1DFDD"/>
    </w:rPr>
  </w:style>
  <w:style w:type="paragraph" w:styleId="NurText">
    <w:name w:val="Plain Text"/>
    <w:basedOn w:val="Standard"/>
    <w:link w:val="NurTextZchn"/>
    <w:uiPriority w:val="99"/>
    <w:semiHidden/>
    <w:unhideWhenUsed/>
    <w:rsid w:val="009279AC"/>
    <w:pPr>
      <w:spacing w:after="0" w:line="240" w:lineRule="auto"/>
      <w:jc w:val="left"/>
    </w:pPr>
    <w:rPr>
      <w:rFonts w:ascii="Calibri" w:hAnsi="Calibri"/>
      <w:sz w:val="22"/>
      <w:szCs w:val="21"/>
    </w:rPr>
  </w:style>
  <w:style w:type="character" w:customStyle="1" w:styleId="NurTextZchn">
    <w:name w:val="Nur Text Zchn"/>
    <w:link w:val="NurText"/>
    <w:uiPriority w:val="99"/>
    <w:semiHidden/>
    <w:rsid w:val="009279AC"/>
    <w:rPr>
      <w:rFonts w:ascii="Calibri" w:eastAsia="Calibri" w:hAnsi="Calibri" w:cs="Arial"/>
      <w:kern w:val="0"/>
      <w:szCs w:val="21"/>
      <w14:ligatures w14:val="none"/>
    </w:rPr>
  </w:style>
  <w:style w:type="paragraph" w:customStyle="1" w:styleId="papertitle">
    <w:name w:val="paper title"/>
    <w:rsid w:val="009279AC"/>
    <w:pPr>
      <w:spacing w:after="120" w:line="240" w:lineRule="auto"/>
      <w:jc w:val="center"/>
    </w:pPr>
    <w:rPr>
      <w:rFonts w:ascii="Times New Roman" w:eastAsia="MS Mincho" w:hAnsi="Times New Roman" w:cs="Times New Roman"/>
      <w:noProof/>
      <w:kern w:val="0"/>
      <w:sz w:val="48"/>
      <w:szCs w:val="48"/>
      <w:lang w:val="en-US"/>
      <w14:ligatures w14:val="none"/>
    </w:rPr>
  </w:style>
  <w:style w:type="character" w:styleId="Platzhaltertext">
    <w:name w:val="Placeholder Text"/>
    <w:uiPriority w:val="99"/>
    <w:semiHidden/>
    <w:rsid w:val="009279AC"/>
    <w:rPr>
      <w:color w:val="808080"/>
    </w:rPr>
  </w:style>
  <w:style w:type="paragraph" w:customStyle="1" w:styleId="references">
    <w:name w:val="references"/>
    <w:rsid w:val="009279AC"/>
    <w:pPr>
      <w:numPr>
        <w:numId w:val="11"/>
      </w:numPr>
      <w:spacing w:after="50" w:line="180" w:lineRule="exact"/>
      <w:jc w:val="both"/>
    </w:pPr>
    <w:rPr>
      <w:rFonts w:ascii="Times New Roman" w:eastAsia="MS Mincho" w:hAnsi="Times New Roman" w:cs="Times New Roman"/>
      <w:noProof/>
      <w:kern w:val="0"/>
      <w:sz w:val="16"/>
      <w:szCs w:val="16"/>
      <w:lang w:val="en-US"/>
      <w14:ligatures w14:val="none"/>
    </w:rPr>
  </w:style>
  <w:style w:type="character" w:styleId="SchwacheHervorhebung">
    <w:name w:val="Subtle Emphasis"/>
    <w:uiPriority w:val="19"/>
    <w:rsid w:val="009279AC"/>
    <w:rPr>
      <w:i/>
      <w:iCs/>
      <w:color w:val="808080"/>
    </w:rPr>
  </w:style>
  <w:style w:type="paragraph" w:customStyle="1" w:styleId="sponsors">
    <w:name w:val="sponsors"/>
    <w:rsid w:val="009279AC"/>
    <w:pPr>
      <w:framePr w:wrap="auto" w:hAnchor="text" w:x="615" w:y="2239"/>
      <w:pBdr>
        <w:top w:val="single" w:sz="4" w:space="2" w:color="auto"/>
      </w:pBdr>
      <w:spacing w:after="0" w:line="240" w:lineRule="auto"/>
      <w:ind w:firstLine="288"/>
    </w:pPr>
    <w:rPr>
      <w:rFonts w:ascii="Times New Roman" w:eastAsia="SimSun" w:hAnsi="Times New Roman" w:cs="Times New Roman"/>
      <w:kern w:val="0"/>
      <w:sz w:val="16"/>
      <w:szCs w:val="16"/>
      <w:lang w:val="en-US"/>
      <w14:ligatures w14:val="none"/>
    </w:rPr>
  </w:style>
  <w:style w:type="paragraph" w:styleId="Sprechblasentext">
    <w:name w:val="Balloon Text"/>
    <w:basedOn w:val="Standard"/>
    <w:link w:val="SprechblasentextZchn"/>
    <w:uiPriority w:val="99"/>
    <w:semiHidden/>
    <w:unhideWhenUsed/>
    <w:rsid w:val="009279AC"/>
    <w:rPr>
      <w:rFonts w:ascii="Tahoma" w:hAnsi="Tahoma" w:cs="Tahoma"/>
      <w:sz w:val="16"/>
      <w:szCs w:val="16"/>
    </w:rPr>
  </w:style>
  <w:style w:type="character" w:customStyle="1" w:styleId="SprechblasentextZchn">
    <w:name w:val="Sprechblasentext Zchn"/>
    <w:link w:val="Sprechblasentext"/>
    <w:uiPriority w:val="99"/>
    <w:semiHidden/>
    <w:rsid w:val="009279AC"/>
    <w:rPr>
      <w:rFonts w:ascii="Tahoma" w:eastAsia="Calibri" w:hAnsi="Tahoma" w:cs="Tahoma"/>
      <w:kern w:val="0"/>
      <w:sz w:val="16"/>
      <w:szCs w:val="16"/>
      <w14:ligatures w14:val="none"/>
    </w:rPr>
  </w:style>
  <w:style w:type="paragraph" w:styleId="StandardWeb">
    <w:name w:val="Normal (Web)"/>
    <w:basedOn w:val="Standard"/>
    <w:uiPriority w:val="99"/>
    <w:unhideWhenUsed/>
    <w:rsid w:val="009279AC"/>
    <w:pPr>
      <w:spacing w:before="100" w:beforeAutospacing="1" w:after="100" w:afterAutospacing="1" w:line="240" w:lineRule="auto"/>
      <w:jc w:val="left"/>
    </w:pPr>
    <w:rPr>
      <w:rFonts w:eastAsia="Times New Roman" w:cs="Times New Roman"/>
      <w:szCs w:val="24"/>
      <w:lang w:eastAsia="de-DE"/>
    </w:rPr>
  </w:style>
  <w:style w:type="table" w:customStyle="1" w:styleId="TabellemithellemGitternetz1">
    <w:name w:val="Tabelle mit hellem Gitternetz1"/>
    <w:basedOn w:val="NormaleTabelle"/>
    <w:uiPriority w:val="40"/>
    <w:rsid w:val="009279AC"/>
    <w:pPr>
      <w:spacing w:after="0" w:line="240" w:lineRule="auto"/>
    </w:pPr>
    <w:rPr>
      <w:rFonts w:ascii="Calibri" w:eastAsia="Calibri" w:hAnsi="Calibri" w:cs="Arial"/>
      <w:kern w:val="0"/>
      <w:sz w:val="20"/>
      <w:szCs w:val="20"/>
      <w:lang w:eastAsia="de-DE"/>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elleRaster4">
    <w:name w:val="Table Grid 4"/>
    <w:basedOn w:val="NormaleTabelle"/>
    <w:rsid w:val="009279AC"/>
    <w:pPr>
      <w:spacing w:after="0" w:line="240" w:lineRule="auto"/>
    </w:pPr>
    <w:rPr>
      <w:rFonts w:ascii="Times New Roman" w:eastAsia="Times New Roman" w:hAnsi="Times New Roman" w:cs="Times New Roman"/>
      <w:kern w:val="0"/>
      <w:sz w:val="20"/>
      <w:szCs w:val="20"/>
      <w:lang w:eastAsia="de-DE"/>
      <w14:ligatures w14:val="none"/>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nraster">
    <w:name w:val="Table Grid"/>
    <w:basedOn w:val="NormaleTabelle"/>
    <w:uiPriority w:val="5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Standard"/>
    <w:rsid w:val="009279AC"/>
    <w:pPr>
      <w:spacing w:after="0" w:line="240" w:lineRule="auto"/>
      <w:jc w:val="center"/>
    </w:pPr>
    <w:rPr>
      <w:rFonts w:eastAsia="SimSun" w:cs="Times New Roman"/>
      <w:b/>
      <w:bCs/>
      <w:sz w:val="16"/>
      <w:szCs w:val="16"/>
      <w:lang w:val="en-US"/>
    </w:rPr>
  </w:style>
  <w:style w:type="paragraph" w:customStyle="1" w:styleId="tablecolsubhead">
    <w:name w:val="table col subhead"/>
    <w:basedOn w:val="tablecolhead"/>
    <w:rsid w:val="009279AC"/>
    <w:rPr>
      <w:i/>
      <w:iCs/>
      <w:sz w:val="15"/>
      <w:szCs w:val="15"/>
    </w:rPr>
  </w:style>
  <w:style w:type="paragraph" w:customStyle="1" w:styleId="tablecopy">
    <w:name w:val="table copy"/>
    <w:rsid w:val="009279AC"/>
    <w:pPr>
      <w:spacing w:after="0" w:line="240" w:lineRule="auto"/>
      <w:jc w:val="both"/>
    </w:pPr>
    <w:rPr>
      <w:rFonts w:ascii="Times New Roman" w:eastAsia="SimSun" w:hAnsi="Times New Roman" w:cs="Times New Roman"/>
      <w:noProof/>
      <w:kern w:val="0"/>
      <w:sz w:val="16"/>
      <w:szCs w:val="16"/>
      <w:lang w:val="en-US"/>
      <w14:ligatures w14:val="none"/>
    </w:rPr>
  </w:style>
  <w:style w:type="paragraph" w:customStyle="1" w:styleId="tablefootnote">
    <w:name w:val="table footnote"/>
    <w:rsid w:val="009279AC"/>
    <w:pPr>
      <w:numPr>
        <w:numId w:val="12"/>
      </w:numPr>
      <w:spacing w:before="60" w:after="30" w:line="240" w:lineRule="auto"/>
      <w:jc w:val="right"/>
    </w:pPr>
    <w:rPr>
      <w:rFonts w:ascii="Times New Roman" w:eastAsia="SimSun" w:hAnsi="Times New Roman" w:cs="Times New Roman"/>
      <w:kern w:val="0"/>
      <w:sz w:val="12"/>
      <w:szCs w:val="12"/>
      <w:lang w:val="en-US"/>
      <w14:ligatures w14:val="none"/>
    </w:rPr>
  </w:style>
  <w:style w:type="paragraph" w:customStyle="1" w:styleId="tablehead">
    <w:name w:val="table head"/>
    <w:rsid w:val="009279AC"/>
    <w:pPr>
      <w:numPr>
        <w:numId w:val="13"/>
      </w:numPr>
      <w:spacing w:before="240" w:after="120" w:line="216" w:lineRule="auto"/>
      <w:jc w:val="center"/>
    </w:pPr>
    <w:rPr>
      <w:rFonts w:ascii="Times New Roman" w:eastAsia="SimSun" w:hAnsi="Times New Roman" w:cs="Times New Roman"/>
      <w:smallCaps/>
      <w:noProof/>
      <w:kern w:val="0"/>
      <w:sz w:val="16"/>
      <w:szCs w:val="16"/>
      <w:lang w:val="en-US"/>
      <w14:ligatures w14:val="none"/>
    </w:rPr>
  </w:style>
  <w:style w:type="paragraph" w:customStyle="1" w:styleId="TabStandard">
    <w:name w:val="TabStandard"/>
    <w:basedOn w:val="Standard"/>
    <w:link w:val="TabStandardZchn"/>
    <w:qFormat/>
    <w:rsid w:val="009279AC"/>
    <w:pPr>
      <w:widowControl w:val="0"/>
      <w:suppressAutoHyphens/>
      <w:spacing w:before="80" w:after="80" w:line="280" w:lineRule="exact"/>
      <w:jc w:val="left"/>
    </w:pPr>
    <w:rPr>
      <w:rFonts w:eastAsia="Times New Roman" w:cs="Times New Roman"/>
      <w:kern w:val="28"/>
      <w:szCs w:val="20"/>
      <w:lang w:eastAsia="de-DE"/>
    </w:rPr>
  </w:style>
  <w:style w:type="character" w:customStyle="1" w:styleId="TabStandardZchn">
    <w:name w:val="TabStandard Zchn"/>
    <w:link w:val="TabStandard"/>
    <w:rsid w:val="009279AC"/>
    <w:rPr>
      <w:rFonts w:ascii="Times New Roman" w:eastAsia="Times New Roman" w:hAnsi="Times New Roman" w:cs="Times New Roman"/>
      <w:kern w:val="28"/>
      <w:sz w:val="24"/>
      <w:szCs w:val="20"/>
      <w:lang w:eastAsia="de-DE"/>
      <w14:ligatures w14:val="none"/>
    </w:rPr>
  </w:style>
  <w:style w:type="paragraph" w:styleId="Titel">
    <w:name w:val="Title"/>
    <w:basedOn w:val="Standard"/>
    <w:next w:val="Standard"/>
    <w:link w:val="TitelZchn"/>
    <w:uiPriority w:val="10"/>
    <w:qFormat/>
    <w:rsid w:val="009279AC"/>
    <w:pPr>
      <w:pBdr>
        <w:top w:val="single" w:sz="4" w:space="1" w:color="auto"/>
        <w:left w:val="single" w:sz="4" w:space="4" w:color="auto"/>
        <w:bottom w:val="single" w:sz="4" w:space="1" w:color="auto"/>
        <w:right w:val="single" w:sz="4" w:space="4" w:color="auto"/>
      </w:pBdr>
      <w:spacing w:after="0"/>
      <w:contextualSpacing/>
      <w:jc w:val="center"/>
    </w:pPr>
    <w:rPr>
      <w:rFonts w:eastAsia="MS Gothic" w:cs="Times New Roman"/>
      <w:b/>
      <w:i/>
      <w:spacing w:val="-10"/>
      <w:kern w:val="28"/>
      <w:sz w:val="48"/>
      <w:szCs w:val="56"/>
    </w:rPr>
  </w:style>
  <w:style w:type="character" w:customStyle="1" w:styleId="TitelZchn">
    <w:name w:val="Titel Zchn"/>
    <w:link w:val="Titel"/>
    <w:uiPriority w:val="10"/>
    <w:rsid w:val="009279AC"/>
    <w:rPr>
      <w:rFonts w:ascii="Times New Roman" w:eastAsia="MS Gothic" w:hAnsi="Times New Roman" w:cs="Times New Roman"/>
      <w:b/>
      <w:i/>
      <w:spacing w:val="-10"/>
      <w:kern w:val="28"/>
      <w:sz w:val="48"/>
      <w:szCs w:val="56"/>
      <w14:ligatures w14:val="none"/>
    </w:rPr>
  </w:style>
  <w:style w:type="paragraph" w:customStyle="1" w:styleId="kursiv">
    <w:name w:val="Ü_kursiv"/>
    <w:basedOn w:val="Standard"/>
    <w:semiHidden/>
    <w:rsid w:val="009279AC"/>
    <w:pPr>
      <w:spacing w:before="360"/>
    </w:pPr>
    <w:rPr>
      <w:rFonts w:cs="Times New Roman"/>
      <w:i/>
      <w:szCs w:val="24"/>
    </w:rPr>
  </w:style>
  <w:style w:type="paragraph" w:customStyle="1" w:styleId="0">
    <w:name w:val="Ü0"/>
    <w:basedOn w:val="Standard"/>
    <w:link w:val="0Zchn"/>
    <w:semiHidden/>
    <w:rsid w:val="009279AC"/>
    <w:pPr>
      <w:spacing w:before="120" w:after="0"/>
    </w:pPr>
    <w:rPr>
      <w:rFonts w:ascii="Arial" w:hAnsi="Arial"/>
    </w:rPr>
  </w:style>
  <w:style w:type="character" w:customStyle="1" w:styleId="0Zchn">
    <w:name w:val="Ü0 Zchn"/>
    <w:link w:val="0"/>
    <w:semiHidden/>
    <w:rsid w:val="009279AC"/>
    <w:rPr>
      <w:rFonts w:ascii="Arial" w:eastAsia="Calibri" w:hAnsi="Arial" w:cs="Arial"/>
      <w:kern w:val="0"/>
      <w:sz w:val="24"/>
      <w14:ligatures w14:val="none"/>
    </w:rPr>
  </w:style>
  <w:style w:type="paragraph" w:customStyle="1" w:styleId="0-Blau">
    <w:name w:val="Ü0-Blau"/>
    <w:basedOn w:val="0"/>
    <w:semiHidden/>
    <w:rsid w:val="009279AC"/>
    <w:rPr>
      <w:color w:val="0000FF"/>
    </w:rPr>
  </w:style>
  <w:style w:type="paragraph" w:customStyle="1" w:styleId="1-OhneSeitenumbruch">
    <w:name w:val="Ü1-OhneSeitenumbruch"/>
    <w:basedOn w:val="berschrift1"/>
    <w:next w:val="Standard"/>
    <w:link w:val="1-OhneSeitenumbruchZchn"/>
    <w:qFormat/>
    <w:rsid w:val="009279AC"/>
    <w:pPr>
      <w:pageBreakBefore w:val="0"/>
      <w:spacing w:before="720"/>
    </w:pPr>
  </w:style>
  <w:style w:type="character" w:customStyle="1" w:styleId="1-OhneSeitenumbruchZchn">
    <w:name w:val="Ü1-OhneSeitenumbruch Zchn"/>
    <w:link w:val="1-OhneSeitenumbruch"/>
    <w:rsid w:val="009279AC"/>
    <w:rPr>
      <w:rFonts w:ascii="Times New Roman" w:eastAsia="MS Gothic" w:hAnsi="Times New Roman" w:cs="Times New Roman"/>
      <w:b/>
      <w:bCs/>
      <w:kern w:val="0"/>
      <w:sz w:val="32"/>
      <w:szCs w:val="28"/>
      <w14:ligatures w14:val="none"/>
    </w:rPr>
  </w:style>
  <w:style w:type="character" w:customStyle="1" w:styleId="berschrift2Zchn">
    <w:name w:val="Überschrift 2 Zchn"/>
    <w:aliases w:val="Ü2 Zchn"/>
    <w:link w:val="berschrift2"/>
    <w:rsid w:val="00BD43D5"/>
    <w:rPr>
      <w:rFonts w:ascii="Times New Roman" w:eastAsia="MS Gothic" w:hAnsi="Times New Roman" w:cs="Times New Roman"/>
      <w:b/>
      <w:bCs/>
      <w:kern w:val="0"/>
      <w:sz w:val="28"/>
      <w:szCs w:val="26"/>
      <w14:ligatures w14:val="none"/>
    </w:rPr>
  </w:style>
  <w:style w:type="character" w:customStyle="1" w:styleId="berschrift3Zchn">
    <w:name w:val="Überschrift 3 Zchn"/>
    <w:aliases w:val="Ü3 Zchn"/>
    <w:link w:val="berschrift3"/>
    <w:rsid w:val="009279AC"/>
    <w:rPr>
      <w:rFonts w:ascii="Times New Roman" w:eastAsia="MS Gothic" w:hAnsi="Times New Roman" w:cs="Times New Roman"/>
      <w:b/>
      <w:bCs/>
      <w:kern w:val="0"/>
      <w:sz w:val="24"/>
      <w14:ligatures w14:val="none"/>
    </w:rPr>
  </w:style>
  <w:style w:type="character" w:customStyle="1" w:styleId="berschrift4Zchn">
    <w:name w:val="Überschrift 4 Zchn"/>
    <w:aliases w:val="Ü4 Zchn"/>
    <w:link w:val="berschrift4"/>
    <w:rsid w:val="009279AC"/>
    <w:rPr>
      <w:rFonts w:ascii="Times New Roman" w:eastAsia="MS Gothic" w:hAnsi="Times New Roman" w:cs="Times New Roman"/>
      <w:b/>
      <w:bCs/>
      <w:iCs/>
      <w:kern w:val="0"/>
      <w:sz w:val="24"/>
      <w14:ligatures w14:val="none"/>
    </w:rPr>
  </w:style>
  <w:style w:type="character" w:customStyle="1" w:styleId="berschrift5Zchn">
    <w:name w:val="Überschrift 5 Zchn"/>
    <w:aliases w:val="Ü5 Zchn"/>
    <w:link w:val="berschrift5"/>
    <w:rsid w:val="009279AC"/>
    <w:rPr>
      <w:rFonts w:ascii="Times New Roman" w:eastAsia="MS Gothic" w:hAnsi="Times New Roman" w:cs="Times New Roman"/>
      <w:b/>
      <w:kern w:val="0"/>
      <w:sz w:val="24"/>
      <w14:ligatures w14:val="none"/>
    </w:rPr>
  </w:style>
  <w:style w:type="character" w:customStyle="1" w:styleId="berschrift6Zchn">
    <w:name w:val="Überschrift 6 Zchn"/>
    <w:link w:val="berschrift6"/>
    <w:rsid w:val="009279AC"/>
    <w:rPr>
      <w:rFonts w:ascii="Cambria" w:eastAsia="MS Gothic" w:hAnsi="Cambria" w:cs="Times New Roman"/>
      <w:i/>
      <w:iCs/>
      <w:color w:val="243F60"/>
      <w:kern w:val="0"/>
      <w:sz w:val="24"/>
      <w14:ligatures w14:val="none"/>
    </w:rPr>
  </w:style>
  <w:style w:type="character" w:customStyle="1" w:styleId="berschrift7Zchn">
    <w:name w:val="Überschrift 7 Zchn"/>
    <w:link w:val="berschrift7"/>
    <w:rsid w:val="009279AC"/>
    <w:rPr>
      <w:rFonts w:ascii="Cambria" w:eastAsia="MS Gothic" w:hAnsi="Cambria" w:cs="Times New Roman"/>
      <w:i/>
      <w:iCs/>
      <w:color w:val="404040"/>
      <w:kern w:val="0"/>
      <w:sz w:val="24"/>
      <w14:ligatures w14:val="none"/>
    </w:rPr>
  </w:style>
  <w:style w:type="character" w:customStyle="1" w:styleId="berschrift8Zchn">
    <w:name w:val="Überschrift 8 Zchn"/>
    <w:link w:val="berschrift8"/>
    <w:rsid w:val="009279AC"/>
    <w:rPr>
      <w:rFonts w:ascii="Cambria" w:eastAsia="MS Gothic" w:hAnsi="Cambria" w:cs="Times New Roman"/>
      <w:color w:val="404040"/>
      <w:kern w:val="0"/>
      <w:sz w:val="20"/>
      <w:szCs w:val="20"/>
      <w14:ligatures w14:val="none"/>
    </w:rPr>
  </w:style>
  <w:style w:type="character" w:customStyle="1" w:styleId="berschrift9Zchn">
    <w:name w:val="Überschrift 9 Zchn"/>
    <w:link w:val="berschrift9"/>
    <w:rsid w:val="009279AC"/>
    <w:rPr>
      <w:rFonts w:ascii="Cambria" w:eastAsia="MS Gothic" w:hAnsi="Cambria" w:cs="Times New Roman"/>
      <w:i/>
      <w:iCs/>
      <w:color w:val="404040"/>
      <w:kern w:val="0"/>
      <w:sz w:val="20"/>
      <w:szCs w:val="20"/>
      <w14:ligatures w14:val="none"/>
    </w:rPr>
  </w:style>
  <w:style w:type="paragraph" w:styleId="Untertitel">
    <w:name w:val="Subtitle"/>
    <w:basedOn w:val="Standard"/>
    <w:next w:val="Standard"/>
    <w:link w:val="UntertitelZchn"/>
    <w:uiPriority w:val="11"/>
    <w:qFormat/>
    <w:rsid w:val="009279AC"/>
    <w:pPr>
      <w:numPr>
        <w:ilvl w:val="1"/>
      </w:numPr>
      <w:spacing w:before="240" w:after="240"/>
      <w:jc w:val="center"/>
    </w:pPr>
    <w:rPr>
      <w:rFonts w:eastAsia="MS Gothic" w:cs="Times New Roman"/>
      <w:b/>
      <w:iCs/>
      <w:spacing w:val="15"/>
      <w:sz w:val="28"/>
      <w:szCs w:val="24"/>
    </w:rPr>
  </w:style>
  <w:style w:type="character" w:customStyle="1" w:styleId="UntertitelZchn">
    <w:name w:val="Untertitel Zchn"/>
    <w:link w:val="Untertitel"/>
    <w:uiPriority w:val="11"/>
    <w:rsid w:val="009279AC"/>
    <w:rPr>
      <w:rFonts w:ascii="Times New Roman" w:eastAsia="MS Gothic" w:hAnsi="Times New Roman" w:cs="Times New Roman"/>
      <w:b/>
      <w:iCs/>
      <w:spacing w:val="15"/>
      <w:kern w:val="0"/>
      <w:sz w:val="28"/>
      <w:szCs w:val="24"/>
      <w14:ligatures w14:val="none"/>
    </w:rPr>
  </w:style>
  <w:style w:type="paragraph" w:customStyle="1" w:styleId="Z">
    <w:name w:val="ÜZ"/>
    <w:aliases w:val="Zwischenüberschrift"/>
    <w:basedOn w:val="Standard"/>
    <w:next w:val="Standard"/>
    <w:link w:val="ZZchn"/>
    <w:semiHidden/>
    <w:rsid w:val="009279AC"/>
    <w:pPr>
      <w:pBdr>
        <w:bottom w:val="dotted" w:sz="4" w:space="1" w:color="4F81BD"/>
      </w:pBdr>
      <w:spacing w:before="120" w:after="0"/>
    </w:pPr>
    <w:rPr>
      <w:rFonts w:ascii="Calibri Light" w:hAnsi="Calibri Light"/>
      <w:color w:val="4F81BD"/>
    </w:rPr>
  </w:style>
  <w:style w:type="character" w:customStyle="1" w:styleId="ZZchn">
    <w:name w:val="ÜZ Zchn"/>
    <w:aliases w:val="Zwischenüberschrift Zchn"/>
    <w:link w:val="Z"/>
    <w:semiHidden/>
    <w:rsid w:val="009279AC"/>
    <w:rPr>
      <w:rFonts w:ascii="Calibri Light" w:eastAsia="Calibri" w:hAnsi="Calibri Light" w:cs="Arial"/>
      <w:color w:val="4F81BD"/>
      <w:kern w:val="0"/>
      <w:sz w:val="24"/>
      <w14:ligatures w14:val="none"/>
    </w:rPr>
  </w:style>
  <w:style w:type="paragraph" w:styleId="Verzeichnis1">
    <w:name w:val="toc 1"/>
    <w:aliases w:val="Anhangverzeichnis"/>
    <w:basedOn w:val="Standard"/>
    <w:next w:val="Standard"/>
    <w:autoRedefine/>
    <w:uiPriority w:val="39"/>
    <w:qFormat/>
    <w:rsid w:val="009279AC"/>
    <w:pPr>
      <w:spacing w:before="60" w:after="0"/>
      <w:jc w:val="left"/>
    </w:pPr>
    <w:rPr>
      <w:rFonts w:cs="Times New Roman"/>
      <w:b/>
      <w:bCs/>
      <w:szCs w:val="28"/>
    </w:rPr>
  </w:style>
  <w:style w:type="paragraph" w:styleId="Verzeichnis2">
    <w:name w:val="toc 2"/>
    <w:basedOn w:val="Standard"/>
    <w:next w:val="Standard"/>
    <w:autoRedefine/>
    <w:uiPriority w:val="39"/>
    <w:qFormat/>
    <w:rsid w:val="002247F7"/>
    <w:pPr>
      <w:tabs>
        <w:tab w:val="left" w:pos="720"/>
        <w:tab w:val="right" w:leader="dot" w:pos="9060"/>
      </w:tabs>
      <w:spacing w:after="0"/>
      <w:jc w:val="left"/>
    </w:pPr>
    <w:rPr>
      <w:rFonts w:cs="Times New Roman"/>
      <w:bCs/>
      <w:szCs w:val="24"/>
    </w:rPr>
  </w:style>
  <w:style w:type="paragraph" w:styleId="Verzeichnis3">
    <w:name w:val="toc 3"/>
    <w:basedOn w:val="Standard"/>
    <w:next w:val="Standard"/>
    <w:autoRedefine/>
    <w:uiPriority w:val="39"/>
    <w:qFormat/>
    <w:rsid w:val="009279AC"/>
    <w:pPr>
      <w:spacing w:after="0"/>
      <w:ind w:left="240"/>
      <w:jc w:val="left"/>
    </w:pPr>
    <w:rPr>
      <w:rFonts w:cs="Times New Roman"/>
      <w:sz w:val="20"/>
      <w:szCs w:val="24"/>
    </w:rPr>
  </w:style>
  <w:style w:type="paragraph" w:styleId="Verzeichnis4">
    <w:name w:val="toc 4"/>
    <w:basedOn w:val="Standard"/>
    <w:next w:val="Standard"/>
    <w:autoRedefine/>
    <w:uiPriority w:val="39"/>
    <w:semiHidden/>
    <w:qFormat/>
    <w:rsid w:val="009279AC"/>
    <w:pPr>
      <w:spacing w:after="0"/>
      <w:ind w:left="480"/>
      <w:jc w:val="left"/>
    </w:pPr>
    <w:rPr>
      <w:rFonts w:cs="Times New Roman"/>
      <w:sz w:val="20"/>
      <w:szCs w:val="24"/>
    </w:rPr>
  </w:style>
  <w:style w:type="paragraph" w:styleId="Verzeichnis5">
    <w:name w:val="toc 5"/>
    <w:basedOn w:val="Standard"/>
    <w:next w:val="Standard"/>
    <w:autoRedefine/>
    <w:uiPriority w:val="39"/>
    <w:semiHidden/>
    <w:qFormat/>
    <w:rsid w:val="009279AC"/>
    <w:pPr>
      <w:spacing w:after="0"/>
      <w:ind w:left="720"/>
      <w:jc w:val="left"/>
    </w:pPr>
    <w:rPr>
      <w:rFonts w:cs="Times New Roman"/>
      <w:sz w:val="20"/>
      <w:szCs w:val="24"/>
    </w:rPr>
  </w:style>
  <w:style w:type="paragraph" w:styleId="Verzeichnis6">
    <w:name w:val="toc 6"/>
    <w:basedOn w:val="Standard"/>
    <w:next w:val="Standard"/>
    <w:autoRedefine/>
    <w:uiPriority w:val="39"/>
    <w:semiHidden/>
    <w:rsid w:val="009279AC"/>
    <w:pPr>
      <w:spacing w:after="0"/>
      <w:ind w:left="960"/>
      <w:jc w:val="left"/>
    </w:pPr>
    <w:rPr>
      <w:rFonts w:ascii="Calibri" w:hAnsi="Calibri" w:cs="Times New Roman"/>
      <w:sz w:val="20"/>
      <w:szCs w:val="24"/>
    </w:rPr>
  </w:style>
  <w:style w:type="paragraph" w:styleId="Verzeichnis7">
    <w:name w:val="toc 7"/>
    <w:basedOn w:val="Standard"/>
    <w:next w:val="Standard"/>
    <w:autoRedefine/>
    <w:uiPriority w:val="39"/>
    <w:semiHidden/>
    <w:rsid w:val="009279AC"/>
    <w:pPr>
      <w:spacing w:after="0"/>
      <w:ind w:left="1200"/>
      <w:jc w:val="left"/>
    </w:pPr>
    <w:rPr>
      <w:rFonts w:ascii="Calibri" w:hAnsi="Calibri" w:cs="Times New Roman"/>
      <w:sz w:val="20"/>
      <w:szCs w:val="24"/>
    </w:rPr>
  </w:style>
  <w:style w:type="paragraph" w:styleId="Verzeichnis8">
    <w:name w:val="toc 8"/>
    <w:basedOn w:val="Standard"/>
    <w:next w:val="Standard"/>
    <w:autoRedefine/>
    <w:uiPriority w:val="39"/>
    <w:semiHidden/>
    <w:rsid w:val="009279AC"/>
    <w:pPr>
      <w:spacing w:after="0"/>
      <w:ind w:left="1440"/>
      <w:jc w:val="left"/>
    </w:pPr>
    <w:rPr>
      <w:rFonts w:ascii="Calibri" w:hAnsi="Calibri" w:cs="Times New Roman"/>
      <w:sz w:val="20"/>
      <w:szCs w:val="24"/>
    </w:rPr>
  </w:style>
  <w:style w:type="paragraph" w:styleId="Verzeichnis9">
    <w:name w:val="toc 9"/>
    <w:basedOn w:val="Standard"/>
    <w:next w:val="Standard"/>
    <w:autoRedefine/>
    <w:uiPriority w:val="39"/>
    <w:semiHidden/>
    <w:rsid w:val="009279AC"/>
    <w:pPr>
      <w:spacing w:after="0"/>
      <w:ind w:left="1680"/>
      <w:jc w:val="left"/>
    </w:pPr>
    <w:rPr>
      <w:rFonts w:ascii="Calibri" w:hAnsi="Calibri" w:cs="Times New Roman"/>
      <w:sz w:val="20"/>
      <w:szCs w:val="24"/>
    </w:rPr>
  </w:style>
  <w:style w:type="table" w:customStyle="1" w:styleId="zuTabStandard">
    <w:name w:val="zuTabStandard"/>
    <w:basedOn w:val="NormaleTabelle"/>
    <w:uiPriority w:val="9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rPr>
        <w:tblHeader/>
      </w:trPr>
      <w:tcPr>
        <w:shd w:val="clear" w:color="auto" w:fill="D9D9D9"/>
      </w:tcPr>
    </w:tblStylePr>
  </w:style>
  <w:style w:type="paragraph" w:customStyle="1" w:styleId="CitaviBibliographyEntry">
    <w:name w:val="Citavi Bibliography Entry"/>
    <w:basedOn w:val="Standard"/>
    <w:link w:val="CitaviBibliographyEntryZchn"/>
    <w:uiPriority w:val="99"/>
    <w:rsid w:val="00814669"/>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uiPriority w:val="99"/>
    <w:rsid w:val="00814669"/>
    <w:rPr>
      <w:rFonts w:ascii="Times New Roman" w:eastAsia="Calibri" w:hAnsi="Times New Roman" w:cs="Arial"/>
      <w:kern w:val="0"/>
      <w:sz w:val="24"/>
      <w14:ligatures w14:val="none"/>
    </w:rPr>
  </w:style>
  <w:style w:type="paragraph" w:customStyle="1" w:styleId="CitaviBibliographyHeading">
    <w:name w:val="Citavi Bibliography Heading"/>
    <w:basedOn w:val="berschrift1"/>
    <w:link w:val="CitaviBibliographyHeadingZchn"/>
    <w:uiPriority w:val="99"/>
    <w:rsid w:val="00814669"/>
  </w:style>
  <w:style w:type="character" w:customStyle="1" w:styleId="CitaviBibliographyHeadingZchn">
    <w:name w:val="Citavi Bibliography Heading Zchn"/>
    <w:basedOn w:val="Absatz-Standardschriftart"/>
    <w:link w:val="CitaviBibliographyHeading"/>
    <w:uiPriority w:val="99"/>
    <w:rsid w:val="00814669"/>
    <w:rPr>
      <w:rFonts w:ascii="Times New Roman" w:eastAsia="MS Gothic" w:hAnsi="Times New Roman" w:cs="Times New Roman"/>
      <w:b/>
      <w:bCs/>
      <w:kern w:val="0"/>
      <w:sz w:val="32"/>
      <w:szCs w:val="28"/>
      <w14:ligatures w14:val="none"/>
    </w:rPr>
  </w:style>
  <w:style w:type="paragraph" w:customStyle="1" w:styleId="CitaviChapterBibliographyHeading">
    <w:name w:val="Citavi Chapter Bibliography Heading"/>
    <w:basedOn w:val="berschrift2"/>
    <w:link w:val="CitaviChapterBibliographyHeadingZchn"/>
    <w:uiPriority w:val="99"/>
    <w:rsid w:val="00814669"/>
  </w:style>
  <w:style w:type="character" w:customStyle="1" w:styleId="CitaviChapterBibliographyHeadingZchn">
    <w:name w:val="Citavi Chapter Bibliography Heading Zchn"/>
    <w:basedOn w:val="Absatz-Standardschriftart"/>
    <w:link w:val="CitaviChapterBibliographyHeading"/>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1">
    <w:name w:val="Citavi Bibliography Subheading 1"/>
    <w:basedOn w:val="berschrift2"/>
    <w:link w:val="CitaviBibliographySubheading1Zchn"/>
    <w:uiPriority w:val="99"/>
    <w:rsid w:val="00814669"/>
    <w:pPr>
      <w:outlineLvl w:val="9"/>
    </w:pPr>
  </w:style>
  <w:style w:type="character" w:customStyle="1" w:styleId="CitaviBibliographySubheading1Zchn">
    <w:name w:val="Citavi Bibliography Subheading 1 Zchn"/>
    <w:basedOn w:val="Absatz-Standardschriftart"/>
    <w:link w:val="CitaviBibliographySubheading1"/>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2">
    <w:name w:val="Citavi Bibliography Subheading 2"/>
    <w:basedOn w:val="berschrift3"/>
    <w:link w:val="CitaviBibliographySubheading2Zchn"/>
    <w:uiPriority w:val="99"/>
    <w:rsid w:val="00814669"/>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814669"/>
    <w:rPr>
      <w:rFonts w:ascii="Times New Roman" w:eastAsia="MS Gothic" w:hAnsi="Times New Roman" w:cs="Times New Roman"/>
      <w:b/>
      <w:bCs/>
      <w:kern w:val="0"/>
      <w:sz w:val="24"/>
      <w14:ligatures w14:val="none"/>
    </w:rPr>
  </w:style>
  <w:style w:type="paragraph" w:customStyle="1" w:styleId="CitaviBibliographySubheading3">
    <w:name w:val="Citavi Bibliography Subheading 3"/>
    <w:basedOn w:val="berschrift4"/>
    <w:link w:val="CitaviBibliographySubheading3Zchn"/>
    <w:uiPriority w:val="99"/>
    <w:rsid w:val="00814669"/>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814669"/>
    <w:rPr>
      <w:rFonts w:ascii="Times New Roman" w:eastAsia="MS Gothic" w:hAnsi="Times New Roman" w:cs="Times New Roman"/>
      <w:b/>
      <w:bCs/>
      <w:iCs/>
      <w:kern w:val="0"/>
      <w:sz w:val="24"/>
      <w14:ligatures w14:val="none"/>
    </w:rPr>
  </w:style>
  <w:style w:type="paragraph" w:customStyle="1" w:styleId="CitaviBibliographySubheading4">
    <w:name w:val="Citavi Bibliography Subheading 4"/>
    <w:basedOn w:val="berschrift5"/>
    <w:link w:val="CitaviBibliographySubheading4Zchn"/>
    <w:uiPriority w:val="99"/>
    <w:rsid w:val="00814669"/>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814669"/>
    <w:rPr>
      <w:rFonts w:ascii="Times New Roman" w:eastAsia="MS Gothic" w:hAnsi="Times New Roman" w:cs="Times New Roman"/>
      <w:b/>
      <w:kern w:val="0"/>
      <w:sz w:val="24"/>
      <w14:ligatures w14:val="none"/>
    </w:rPr>
  </w:style>
  <w:style w:type="paragraph" w:customStyle="1" w:styleId="CitaviBibliographySubheading5">
    <w:name w:val="Citavi Bibliography Subheading 5"/>
    <w:basedOn w:val="berschrift6"/>
    <w:link w:val="CitaviBibliographySubheading5Zchn"/>
    <w:uiPriority w:val="99"/>
    <w:rsid w:val="00814669"/>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814669"/>
    <w:rPr>
      <w:rFonts w:ascii="Cambria" w:eastAsia="MS Gothic" w:hAnsi="Cambria" w:cs="Times New Roman"/>
      <w:i/>
      <w:iCs/>
      <w:color w:val="243F60"/>
      <w:kern w:val="0"/>
      <w:sz w:val="24"/>
      <w14:ligatures w14:val="none"/>
    </w:rPr>
  </w:style>
  <w:style w:type="paragraph" w:customStyle="1" w:styleId="CitaviBibliographySubheading6">
    <w:name w:val="Citavi Bibliography Subheading 6"/>
    <w:basedOn w:val="berschrift7"/>
    <w:link w:val="CitaviBibliographySubheading6Zchn"/>
    <w:uiPriority w:val="99"/>
    <w:rsid w:val="00814669"/>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814669"/>
    <w:rPr>
      <w:rFonts w:ascii="Cambria" w:eastAsia="MS Gothic" w:hAnsi="Cambria" w:cs="Times New Roman"/>
      <w:i/>
      <w:iCs/>
      <w:color w:val="404040"/>
      <w:kern w:val="0"/>
      <w:sz w:val="24"/>
      <w14:ligatures w14:val="none"/>
    </w:rPr>
  </w:style>
  <w:style w:type="paragraph" w:customStyle="1" w:styleId="CitaviBibliographySubheading7">
    <w:name w:val="Citavi Bibliography Subheading 7"/>
    <w:basedOn w:val="berschrift8"/>
    <w:link w:val="CitaviBibliographySubheading7Zchn"/>
    <w:uiPriority w:val="99"/>
    <w:rsid w:val="00814669"/>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814669"/>
    <w:rPr>
      <w:rFonts w:ascii="Cambria" w:eastAsia="MS Gothic" w:hAnsi="Cambria" w:cs="Times New Roman"/>
      <w:color w:val="404040"/>
      <w:kern w:val="0"/>
      <w:sz w:val="20"/>
      <w:szCs w:val="20"/>
      <w14:ligatures w14:val="none"/>
    </w:rPr>
  </w:style>
  <w:style w:type="paragraph" w:customStyle="1" w:styleId="CitaviBibliographySubheading8">
    <w:name w:val="Citavi Bibliography Subheading 8"/>
    <w:basedOn w:val="berschrift9"/>
    <w:link w:val="CitaviBibliographySubheading8Zchn"/>
    <w:uiPriority w:val="99"/>
    <w:rsid w:val="00814669"/>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814669"/>
    <w:rPr>
      <w:rFonts w:ascii="Cambria" w:eastAsia="MS Gothic" w:hAnsi="Cambria" w:cs="Times New Roman"/>
      <w:i/>
      <w:iCs/>
      <w:color w:val="404040"/>
      <w:kern w:val="0"/>
      <w:sz w:val="20"/>
      <w:szCs w:val="20"/>
      <w14:ligatures w14:val="none"/>
    </w:rPr>
  </w:style>
  <w:style w:type="paragraph" w:styleId="Literaturverzeichnis">
    <w:name w:val="Bibliography"/>
    <w:basedOn w:val="Standard"/>
    <w:next w:val="Standard"/>
    <w:uiPriority w:val="37"/>
    <w:semiHidden/>
    <w:unhideWhenUsed/>
    <w:rsid w:val="00814669"/>
  </w:style>
  <w:style w:type="character" w:styleId="Buchtitel">
    <w:name w:val="Book Title"/>
    <w:basedOn w:val="Absatz-Standardschriftart"/>
    <w:uiPriority w:val="33"/>
    <w:qFormat/>
    <w:rsid w:val="00814669"/>
    <w:rPr>
      <w:b/>
      <w:bCs/>
      <w:i/>
      <w:iCs/>
      <w:spacing w:val="5"/>
    </w:rPr>
  </w:style>
  <w:style w:type="character" w:styleId="IntensiverVerweis">
    <w:name w:val="Intense Reference"/>
    <w:basedOn w:val="Absatz-Standardschriftart"/>
    <w:uiPriority w:val="32"/>
    <w:qFormat/>
    <w:rsid w:val="00814669"/>
    <w:rPr>
      <w:b/>
      <w:bCs/>
      <w:smallCaps/>
      <w:color w:val="4472C4" w:themeColor="accent1"/>
      <w:spacing w:val="5"/>
    </w:rPr>
  </w:style>
  <w:style w:type="character" w:styleId="SchwacherVerweis">
    <w:name w:val="Subtle Reference"/>
    <w:basedOn w:val="Absatz-Standardschriftart"/>
    <w:uiPriority w:val="31"/>
    <w:qFormat/>
    <w:rsid w:val="00814669"/>
    <w:rPr>
      <w:smallCaps/>
      <w:color w:val="5A5A5A" w:themeColor="text1" w:themeTint="A5"/>
    </w:rPr>
  </w:style>
  <w:style w:type="character" w:styleId="IntensiveHervorhebung">
    <w:name w:val="Intense Emphasis"/>
    <w:basedOn w:val="Absatz-Standardschriftart"/>
    <w:uiPriority w:val="21"/>
    <w:qFormat/>
    <w:rsid w:val="00814669"/>
    <w:rPr>
      <w:i/>
      <w:iCs/>
      <w:color w:val="4472C4" w:themeColor="accent1"/>
    </w:rPr>
  </w:style>
  <w:style w:type="paragraph" w:styleId="IntensivesZitat">
    <w:name w:val="Intense Quote"/>
    <w:basedOn w:val="Standard"/>
    <w:next w:val="Standard"/>
    <w:link w:val="IntensivesZitatZchn"/>
    <w:uiPriority w:val="30"/>
    <w:qFormat/>
    <w:rsid w:val="0081466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14669"/>
    <w:rPr>
      <w:rFonts w:ascii="Times New Roman" w:eastAsia="Calibri" w:hAnsi="Times New Roman" w:cs="Arial"/>
      <w:i/>
      <w:iCs/>
      <w:color w:val="4472C4" w:themeColor="accent1"/>
      <w:kern w:val="0"/>
      <w:sz w:val="24"/>
      <w14:ligatures w14:val="none"/>
    </w:rPr>
  </w:style>
  <w:style w:type="paragraph" w:styleId="Zitat">
    <w:name w:val="Quote"/>
    <w:basedOn w:val="Standard"/>
    <w:next w:val="Standard"/>
    <w:link w:val="ZitatZchn"/>
    <w:uiPriority w:val="29"/>
    <w:qFormat/>
    <w:rsid w:val="0081466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14669"/>
    <w:rPr>
      <w:rFonts w:ascii="Times New Roman" w:eastAsia="Calibri" w:hAnsi="Times New Roman" w:cs="Arial"/>
      <w:i/>
      <w:iCs/>
      <w:color w:val="404040" w:themeColor="text1" w:themeTint="BF"/>
      <w:kern w:val="0"/>
      <w:sz w:val="24"/>
      <w14:ligatures w14:val="none"/>
    </w:rPr>
  </w:style>
  <w:style w:type="table" w:styleId="MittlereListe1-Akzent1">
    <w:name w:val="Medium List 1 Accen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14669"/>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14669"/>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1466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1466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1466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1466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1466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1466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814669"/>
    <w:rPr>
      <w:i/>
      <w:iCs/>
    </w:rPr>
  </w:style>
  <w:style w:type="character" w:styleId="HTMLSchreibmaschine">
    <w:name w:val="HTML Typewriter"/>
    <w:basedOn w:val="Absatz-Standardschriftart"/>
    <w:uiPriority w:val="99"/>
    <w:semiHidden/>
    <w:unhideWhenUsed/>
    <w:rsid w:val="00814669"/>
    <w:rPr>
      <w:rFonts w:ascii="Consolas" w:hAnsi="Consolas"/>
      <w:sz w:val="20"/>
      <w:szCs w:val="20"/>
    </w:rPr>
  </w:style>
  <w:style w:type="character" w:styleId="HTMLBeispiel">
    <w:name w:val="HTML Sample"/>
    <w:basedOn w:val="Absatz-Standardschriftart"/>
    <w:uiPriority w:val="99"/>
    <w:semiHidden/>
    <w:unhideWhenUsed/>
    <w:rsid w:val="00814669"/>
    <w:rPr>
      <w:rFonts w:ascii="Consolas" w:hAnsi="Consolas"/>
      <w:sz w:val="24"/>
      <w:szCs w:val="24"/>
    </w:rPr>
  </w:style>
  <w:style w:type="character" w:styleId="HTMLTastatur">
    <w:name w:val="HTML Keyboard"/>
    <w:basedOn w:val="Absatz-Standardschriftart"/>
    <w:uiPriority w:val="99"/>
    <w:semiHidden/>
    <w:unhideWhenUsed/>
    <w:rsid w:val="00814669"/>
    <w:rPr>
      <w:rFonts w:ascii="Consolas" w:hAnsi="Consolas"/>
      <w:sz w:val="20"/>
      <w:szCs w:val="20"/>
    </w:rPr>
  </w:style>
  <w:style w:type="character" w:styleId="HTMLDefinition">
    <w:name w:val="HTML Definition"/>
    <w:basedOn w:val="Absatz-Standardschriftart"/>
    <w:uiPriority w:val="99"/>
    <w:semiHidden/>
    <w:unhideWhenUsed/>
    <w:rsid w:val="00814669"/>
    <w:rPr>
      <w:i/>
      <w:iCs/>
    </w:rPr>
  </w:style>
  <w:style w:type="character" w:styleId="HTMLCode">
    <w:name w:val="HTML Code"/>
    <w:basedOn w:val="Absatz-Standardschriftart"/>
    <w:uiPriority w:val="99"/>
    <w:semiHidden/>
    <w:unhideWhenUsed/>
    <w:rsid w:val="00814669"/>
    <w:rPr>
      <w:rFonts w:ascii="Consolas" w:hAnsi="Consolas"/>
      <w:sz w:val="20"/>
      <w:szCs w:val="20"/>
    </w:rPr>
  </w:style>
  <w:style w:type="character" w:styleId="HTMLZitat">
    <w:name w:val="HTML Cite"/>
    <w:basedOn w:val="Absatz-Standardschriftart"/>
    <w:uiPriority w:val="99"/>
    <w:semiHidden/>
    <w:unhideWhenUsed/>
    <w:rsid w:val="00814669"/>
    <w:rPr>
      <w:i/>
      <w:iCs/>
    </w:rPr>
  </w:style>
  <w:style w:type="paragraph" w:styleId="HTMLAdresse">
    <w:name w:val="HTML Address"/>
    <w:basedOn w:val="Standard"/>
    <w:link w:val="HTMLAdresseZchn"/>
    <w:uiPriority w:val="99"/>
    <w:semiHidden/>
    <w:unhideWhenUsed/>
    <w:rsid w:val="00814669"/>
    <w:pPr>
      <w:spacing w:after="0" w:line="240" w:lineRule="auto"/>
    </w:pPr>
    <w:rPr>
      <w:i/>
      <w:iCs/>
    </w:rPr>
  </w:style>
  <w:style w:type="character" w:customStyle="1" w:styleId="HTMLAdresseZchn">
    <w:name w:val="HTML Adresse Zchn"/>
    <w:basedOn w:val="Absatz-Standardschriftart"/>
    <w:link w:val="HTMLAdresse"/>
    <w:uiPriority w:val="99"/>
    <w:semiHidden/>
    <w:rsid w:val="00814669"/>
    <w:rPr>
      <w:rFonts w:ascii="Times New Roman" w:eastAsia="Calibri" w:hAnsi="Times New Roman" w:cs="Arial"/>
      <w:i/>
      <w:iCs/>
      <w:kern w:val="0"/>
      <w:sz w:val="24"/>
      <w14:ligatures w14:val="none"/>
    </w:rPr>
  </w:style>
  <w:style w:type="character" w:styleId="HTMLAkronym">
    <w:name w:val="HTML Acronym"/>
    <w:basedOn w:val="Absatz-Standardschriftart"/>
    <w:uiPriority w:val="99"/>
    <w:semiHidden/>
    <w:unhideWhenUsed/>
    <w:rsid w:val="00814669"/>
  </w:style>
  <w:style w:type="paragraph" w:styleId="Dokumentstruktur">
    <w:name w:val="Document Map"/>
    <w:basedOn w:val="Standard"/>
    <w:link w:val="DokumentstrukturZchn"/>
    <w:uiPriority w:val="99"/>
    <w:semiHidden/>
    <w:unhideWhenUsed/>
    <w:rsid w:val="00814669"/>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14669"/>
    <w:rPr>
      <w:rFonts w:ascii="Segoe UI" w:eastAsia="Calibri" w:hAnsi="Segoe UI" w:cs="Segoe UI"/>
      <w:kern w:val="0"/>
      <w:sz w:val="16"/>
      <w:szCs w:val="16"/>
      <w14:ligatures w14:val="none"/>
    </w:rPr>
  </w:style>
  <w:style w:type="character" w:styleId="Fett">
    <w:name w:val="Strong"/>
    <w:basedOn w:val="Absatz-Standardschriftart"/>
    <w:uiPriority w:val="22"/>
    <w:qFormat/>
    <w:rsid w:val="00814669"/>
    <w:rPr>
      <w:b/>
      <w:bCs/>
    </w:rPr>
  </w:style>
  <w:style w:type="paragraph" w:styleId="Blocktext">
    <w:name w:val="Block Text"/>
    <w:basedOn w:val="Standard"/>
    <w:uiPriority w:val="99"/>
    <w:semiHidden/>
    <w:unhideWhenUsed/>
    <w:rsid w:val="0081466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814669"/>
    <w:pPr>
      <w:ind w:left="283"/>
    </w:pPr>
    <w:rPr>
      <w:sz w:val="16"/>
      <w:szCs w:val="16"/>
    </w:rPr>
  </w:style>
  <w:style w:type="character" w:customStyle="1" w:styleId="Textkrper-Einzug3Zchn">
    <w:name w:val="Textkörper-Einzug 3 Zchn"/>
    <w:basedOn w:val="Absatz-Standardschriftart"/>
    <w:link w:val="Textkrper-Einzug3"/>
    <w:uiPriority w:val="99"/>
    <w:semiHidden/>
    <w:rsid w:val="00814669"/>
    <w:rPr>
      <w:rFonts w:ascii="Times New Roman" w:eastAsia="Calibri" w:hAnsi="Times New Roman" w:cs="Arial"/>
      <w:kern w:val="0"/>
      <w:sz w:val="16"/>
      <w:szCs w:val="16"/>
      <w14:ligatures w14:val="none"/>
    </w:rPr>
  </w:style>
  <w:style w:type="paragraph" w:styleId="Textkrper-Einzug2">
    <w:name w:val="Body Text Indent 2"/>
    <w:basedOn w:val="Standard"/>
    <w:link w:val="Textkrper-Einzug2Zchn"/>
    <w:uiPriority w:val="99"/>
    <w:semiHidden/>
    <w:unhideWhenUsed/>
    <w:rsid w:val="00814669"/>
    <w:pPr>
      <w:spacing w:line="480" w:lineRule="auto"/>
      <w:ind w:left="283"/>
    </w:pPr>
  </w:style>
  <w:style w:type="character" w:customStyle="1" w:styleId="Textkrper-Einzug2Zchn">
    <w:name w:val="Textkörper-Einzug 2 Zchn"/>
    <w:basedOn w:val="Absatz-Standardschriftart"/>
    <w:link w:val="Textkrper-Einzug2"/>
    <w:uiPriority w:val="99"/>
    <w:semiHidden/>
    <w:rsid w:val="00814669"/>
    <w:rPr>
      <w:rFonts w:ascii="Times New Roman" w:eastAsia="Calibri" w:hAnsi="Times New Roman" w:cs="Arial"/>
      <w:kern w:val="0"/>
      <w:sz w:val="24"/>
      <w14:ligatures w14:val="none"/>
    </w:rPr>
  </w:style>
  <w:style w:type="paragraph" w:styleId="Textkrper3">
    <w:name w:val="Body Text 3"/>
    <w:basedOn w:val="Standard"/>
    <w:link w:val="Textkrper3Zchn"/>
    <w:uiPriority w:val="99"/>
    <w:semiHidden/>
    <w:unhideWhenUsed/>
    <w:rsid w:val="00814669"/>
    <w:rPr>
      <w:sz w:val="16"/>
      <w:szCs w:val="16"/>
    </w:rPr>
  </w:style>
  <w:style w:type="character" w:customStyle="1" w:styleId="Textkrper3Zchn">
    <w:name w:val="Textkörper 3 Zchn"/>
    <w:basedOn w:val="Absatz-Standardschriftart"/>
    <w:link w:val="Textkrper3"/>
    <w:uiPriority w:val="99"/>
    <w:semiHidden/>
    <w:rsid w:val="00814669"/>
    <w:rPr>
      <w:rFonts w:ascii="Times New Roman" w:eastAsia="Calibri" w:hAnsi="Times New Roman" w:cs="Arial"/>
      <w:kern w:val="0"/>
      <w:sz w:val="16"/>
      <w:szCs w:val="16"/>
      <w14:ligatures w14:val="none"/>
    </w:rPr>
  </w:style>
  <w:style w:type="paragraph" w:styleId="Textkrper2">
    <w:name w:val="Body Text 2"/>
    <w:basedOn w:val="Standard"/>
    <w:link w:val="Textkrper2Zchn"/>
    <w:uiPriority w:val="99"/>
    <w:semiHidden/>
    <w:unhideWhenUsed/>
    <w:rsid w:val="00814669"/>
    <w:pPr>
      <w:spacing w:line="480" w:lineRule="auto"/>
    </w:pPr>
  </w:style>
  <w:style w:type="character" w:customStyle="1" w:styleId="Textkrper2Zchn">
    <w:name w:val="Textkörper 2 Zchn"/>
    <w:basedOn w:val="Absatz-Standardschriftart"/>
    <w:link w:val="Textkrper2"/>
    <w:uiPriority w:val="99"/>
    <w:semiHidden/>
    <w:rsid w:val="00814669"/>
    <w:rPr>
      <w:rFonts w:ascii="Times New Roman" w:eastAsia="Calibri" w:hAnsi="Times New Roman" w:cs="Arial"/>
      <w:kern w:val="0"/>
      <w:sz w:val="24"/>
      <w14:ligatures w14:val="none"/>
    </w:rPr>
  </w:style>
  <w:style w:type="paragraph" w:styleId="Fu-Endnotenberschrift">
    <w:name w:val="Note Heading"/>
    <w:basedOn w:val="Standard"/>
    <w:next w:val="Standard"/>
    <w:link w:val="Fu-EndnotenberschriftZchn"/>
    <w:uiPriority w:val="99"/>
    <w:semiHidden/>
    <w:unhideWhenUsed/>
    <w:rsid w:val="00814669"/>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14669"/>
    <w:rPr>
      <w:rFonts w:ascii="Times New Roman" w:eastAsia="Calibri" w:hAnsi="Times New Roman" w:cs="Arial"/>
      <w:kern w:val="0"/>
      <w:sz w:val="24"/>
      <w14:ligatures w14:val="none"/>
    </w:rPr>
  </w:style>
  <w:style w:type="paragraph" w:styleId="Textkrper-Zeileneinzug">
    <w:name w:val="Body Text Indent"/>
    <w:basedOn w:val="Standard"/>
    <w:link w:val="Textkrper-ZeileneinzugZchn"/>
    <w:uiPriority w:val="99"/>
    <w:semiHidden/>
    <w:unhideWhenUsed/>
    <w:rsid w:val="00814669"/>
    <w:pPr>
      <w:ind w:left="283"/>
    </w:pPr>
  </w:style>
  <w:style w:type="character" w:customStyle="1" w:styleId="Textkrper-ZeileneinzugZchn">
    <w:name w:val="Textkörper-Zeileneinzug Zchn"/>
    <w:basedOn w:val="Absatz-Standardschriftart"/>
    <w:link w:val="Textkrper-Zeileneinzug"/>
    <w:uiPriority w:val="99"/>
    <w:semiHidden/>
    <w:rsid w:val="00814669"/>
    <w:rPr>
      <w:rFonts w:ascii="Times New Roman" w:eastAsia="Calibri" w:hAnsi="Times New Roman" w:cs="Arial"/>
      <w:kern w:val="0"/>
      <w:sz w:val="24"/>
      <w14:ligatures w14:val="none"/>
    </w:rPr>
  </w:style>
  <w:style w:type="paragraph" w:styleId="Textkrper-Erstzeileneinzug2">
    <w:name w:val="Body Text First Indent 2"/>
    <w:basedOn w:val="Textkrper-Zeileneinzug"/>
    <w:link w:val="Textkrper-Erstzeileneinzug2Zchn"/>
    <w:uiPriority w:val="99"/>
    <w:semiHidden/>
    <w:unhideWhenUsed/>
    <w:rsid w:val="00814669"/>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14669"/>
    <w:rPr>
      <w:rFonts w:ascii="Times New Roman" w:eastAsia="Calibri" w:hAnsi="Times New Roman" w:cs="Arial"/>
      <w:kern w:val="0"/>
      <w:sz w:val="24"/>
      <w14:ligatures w14:val="none"/>
    </w:rPr>
  </w:style>
  <w:style w:type="paragraph" w:styleId="Textkrper-Erstzeileneinzug">
    <w:name w:val="Body Text First Indent"/>
    <w:basedOn w:val="Textkrper"/>
    <w:link w:val="Textkrper-ErstzeileneinzugZchn"/>
    <w:uiPriority w:val="99"/>
    <w:semiHidden/>
    <w:unhideWhenUsed/>
    <w:rsid w:val="00814669"/>
    <w:pPr>
      <w:spacing w:before="0"/>
      <w:ind w:firstLine="360"/>
      <w:jc w:val="both"/>
    </w:pPr>
    <w:rPr>
      <w:rFonts w:eastAsia="Calibri" w:cs="Arial"/>
      <w:b w:val="0"/>
      <w:bCs w:val="0"/>
      <w:kern w:val="0"/>
      <w:sz w:val="24"/>
      <w:szCs w:val="22"/>
      <w:lang w:eastAsia="en-US"/>
    </w:rPr>
  </w:style>
  <w:style w:type="character" w:customStyle="1" w:styleId="Textkrper-ErstzeileneinzugZchn">
    <w:name w:val="Textkörper-Erstzeileneinzug Zchn"/>
    <w:basedOn w:val="TextkrperZchn"/>
    <w:link w:val="Textkrper-Erstzeileneinzug"/>
    <w:uiPriority w:val="99"/>
    <w:semiHidden/>
    <w:rsid w:val="00814669"/>
    <w:rPr>
      <w:rFonts w:ascii="Times New Roman" w:eastAsia="Calibri" w:hAnsi="Times New Roman" w:cs="Arial"/>
      <w:b w:val="0"/>
      <w:bCs w:val="0"/>
      <w:kern w:val="0"/>
      <w:sz w:val="24"/>
      <w:szCs w:val="20"/>
      <w:lang w:eastAsia="de-DE"/>
      <w14:ligatures w14:val="none"/>
    </w:rPr>
  </w:style>
  <w:style w:type="paragraph" w:styleId="Datum">
    <w:name w:val="Date"/>
    <w:basedOn w:val="Standard"/>
    <w:next w:val="Standard"/>
    <w:link w:val="DatumZchn"/>
    <w:uiPriority w:val="99"/>
    <w:semiHidden/>
    <w:unhideWhenUsed/>
    <w:rsid w:val="00814669"/>
  </w:style>
  <w:style w:type="character" w:customStyle="1" w:styleId="DatumZchn">
    <w:name w:val="Datum Zchn"/>
    <w:basedOn w:val="Absatz-Standardschriftart"/>
    <w:link w:val="Datum"/>
    <w:uiPriority w:val="99"/>
    <w:semiHidden/>
    <w:rsid w:val="00814669"/>
    <w:rPr>
      <w:rFonts w:ascii="Times New Roman" w:eastAsia="Calibri" w:hAnsi="Times New Roman" w:cs="Arial"/>
      <w:kern w:val="0"/>
      <w:sz w:val="24"/>
      <w14:ligatures w14:val="none"/>
    </w:rPr>
  </w:style>
  <w:style w:type="paragraph" w:styleId="Anrede">
    <w:name w:val="Salutation"/>
    <w:basedOn w:val="Standard"/>
    <w:next w:val="Standard"/>
    <w:link w:val="AnredeZchn"/>
    <w:uiPriority w:val="99"/>
    <w:semiHidden/>
    <w:unhideWhenUsed/>
    <w:rsid w:val="00814669"/>
  </w:style>
  <w:style w:type="character" w:customStyle="1" w:styleId="AnredeZchn">
    <w:name w:val="Anrede Zchn"/>
    <w:basedOn w:val="Absatz-Standardschriftart"/>
    <w:link w:val="Anrede"/>
    <w:uiPriority w:val="99"/>
    <w:semiHidden/>
    <w:rsid w:val="00814669"/>
    <w:rPr>
      <w:rFonts w:ascii="Times New Roman" w:eastAsia="Calibri" w:hAnsi="Times New Roman" w:cs="Arial"/>
      <w:kern w:val="0"/>
      <w:sz w:val="24"/>
      <w14:ligatures w14:val="none"/>
    </w:rPr>
  </w:style>
  <w:style w:type="paragraph" w:styleId="Nachrichtenkopf">
    <w:name w:val="Message Header"/>
    <w:basedOn w:val="Standard"/>
    <w:link w:val="NachrichtenkopfZchn"/>
    <w:uiPriority w:val="99"/>
    <w:semiHidden/>
    <w:unhideWhenUsed/>
    <w:rsid w:val="0081466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14669"/>
    <w:rPr>
      <w:rFonts w:asciiTheme="majorHAnsi" w:eastAsiaTheme="majorEastAsia" w:hAnsiTheme="majorHAnsi" w:cstheme="majorBidi"/>
      <w:kern w:val="0"/>
      <w:sz w:val="24"/>
      <w:szCs w:val="24"/>
      <w:shd w:val="pct20" w:color="auto" w:fill="auto"/>
      <w14:ligatures w14:val="none"/>
    </w:rPr>
  </w:style>
  <w:style w:type="paragraph" w:styleId="Listenfortsetzung5">
    <w:name w:val="List Continue 5"/>
    <w:basedOn w:val="Standard"/>
    <w:uiPriority w:val="99"/>
    <w:semiHidden/>
    <w:unhideWhenUsed/>
    <w:rsid w:val="00814669"/>
    <w:pPr>
      <w:ind w:left="1415"/>
      <w:contextualSpacing/>
    </w:pPr>
  </w:style>
  <w:style w:type="paragraph" w:styleId="Listenfortsetzung4">
    <w:name w:val="List Continue 4"/>
    <w:basedOn w:val="Standard"/>
    <w:uiPriority w:val="99"/>
    <w:semiHidden/>
    <w:unhideWhenUsed/>
    <w:rsid w:val="00814669"/>
    <w:pPr>
      <w:ind w:left="1132"/>
      <w:contextualSpacing/>
    </w:pPr>
  </w:style>
  <w:style w:type="paragraph" w:styleId="Listenfortsetzung3">
    <w:name w:val="List Continue 3"/>
    <w:basedOn w:val="Standard"/>
    <w:uiPriority w:val="99"/>
    <w:semiHidden/>
    <w:unhideWhenUsed/>
    <w:rsid w:val="00814669"/>
    <w:pPr>
      <w:ind w:left="849"/>
      <w:contextualSpacing/>
    </w:pPr>
  </w:style>
  <w:style w:type="paragraph" w:styleId="Listenfortsetzung2">
    <w:name w:val="List Continue 2"/>
    <w:basedOn w:val="Standard"/>
    <w:uiPriority w:val="99"/>
    <w:semiHidden/>
    <w:unhideWhenUsed/>
    <w:rsid w:val="00814669"/>
    <w:pPr>
      <w:ind w:left="566"/>
      <w:contextualSpacing/>
    </w:pPr>
  </w:style>
  <w:style w:type="paragraph" w:styleId="Listenfortsetzung">
    <w:name w:val="List Continue"/>
    <w:basedOn w:val="Standard"/>
    <w:uiPriority w:val="99"/>
    <w:semiHidden/>
    <w:unhideWhenUsed/>
    <w:rsid w:val="00814669"/>
    <w:pPr>
      <w:ind w:left="283"/>
      <w:contextualSpacing/>
    </w:pPr>
  </w:style>
  <w:style w:type="paragraph" w:styleId="Unterschrift">
    <w:name w:val="Signature"/>
    <w:basedOn w:val="Standard"/>
    <w:link w:val="UnterschriftZchn"/>
    <w:uiPriority w:val="99"/>
    <w:semiHidden/>
    <w:unhideWhenUsed/>
    <w:rsid w:val="00814669"/>
    <w:pPr>
      <w:spacing w:after="0" w:line="240" w:lineRule="auto"/>
      <w:ind w:left="4252"/>
    </w:pPr>
  </w:style>
  <w:style w:type="character" w:customStyle="1" w:styleId="UnterschriftZchn">
    <w:name w:val="Unterschrift Zchn"/>
    <w:basedOn w:val="Absatz-Standardschriftart"/>
    <w:link w:val="Unterschrift"/>
    <w:uiPriority w:val="99"/>
    <w:semiHidden/>
    <w:rsid w:val="00814669"/>
    <w:rPr>
      <w:rFonts w:ascii="Times New Roman" w:eastAsia="Calibri" w:hAnsi="Times New Roman" w:cs="Arial"/>
      <w:kern w:val="0"/>
      <w:sz w:val="24"/>
      <w14:ligatures w14:val="none"/>
    </w:rPr>
  </w:style>
  <w:style w:type="paragraph" w:styleId="Gruformel">
    <w:name w:val="Closing"/>
    <w:basedOn w:val="Standard"/>
    <w:link w:val="GruformelZchn"/>
    <w:uiPriority w:val="99"/>
    <w:semiHidden/>
    <w:unhideWhenUsed/>
    <w:rsid w:val="00814669"/>
    <w:pPr>
      <w:spacing w:after="0" w:line="240" w:lineRule="auto"/>
      <w:ind w:left="4252"/>
    </w:pPr>
  </w:style>
  <w:style w:type="character" w:customStyle="1" w:styleId="GruformelZchn">
    <w:name w:val="Grußformel Zchn"/>
    <w:basedOn w:val="Absatz-Standardschriftart"/>
    <w:link w:val="Gruformel"/>
    <w:uiPriority w:val="99"/>
    <w:semiHidden/>
    <w:rsid w:val="00814669"/>
    <w:rPr>
      <w:rFonts w:ascii="Times New Roman" w:eastAsia="Calibri" w:hAnsi="Times New Roman" w:cs="Arial"/>
      <w:kern w:val="0"/>
      <w:sz w:val="24"/>
      <w14:ligatures w14:val="none"/>
    </w:rPr>
  </w:style>
  <w:style w:type="paragraph" w:styleId="Listennummer5">
    <w:name w:val="List Number 5"/>
    <w:basedOn w:val="Standard"/>
    <w:uiPriority w:val="99"/>
    <w:semiHidden/>
    <w:unhideWhenUsed/>
    <w:rsid w:val="00814669"/>
    <w:pPr>
      <w:numPr>
        <w:numId w:val="24"/>
      </w:numPr>
      <w:contextualSpacing/>
    </w:pPr>
  </w:style>
  <w:style w:type="paragraph" w:styleId="Listennummer4">
    <w:name w:val="List Number 4"/>
    <w:basedOn w:val="Standard"/>
    <w:uiPriority w:val="99"/>
    <w:semiHidden/>
    <w:unhideWhenUsed/>
    <w:rsid w:val="00814669"/>
    <w:pPr>
      <w:numPr>
        <w:numId w:val="25"/>
      </w:numPr>
      <w:contextualSpacing/>
    </w:pPr>
  </w:style>
  <w:style w:type="paragraph" w:styleId="Listennummer3">
    <w:name w:val="List Number 3"/>
    <w:basedOn w:val="Standard"/>
    <w:uiPriority w:val="99"/>
    <w:semiHidden/>
    <w:unhideWhenUsed/>
    <w:rsid w:val="00814669"/>
    <w:pPr>
      <w:numPr>
        <w:numId w:val="26"/>
      </w:numPr>
      <w:contextualSpacing/>
    </w:pPr>
  </w:style>
  <w:style w:type="paragraph" w:styleId="Listennummer2">
    <w:name w:val="List Number 2"/>
    <w:basedOn w:val="Standard"/>
    <w:uiPriority w:val="99"/>
    <w:semiHidden/>
    <w:unhideWhenUsed/>
    <w:rsid w:val="00814669"/>
    <w:pPr>
      <w:numPr>
        <w:numId w:val="27"/>
      </w:numPr>
      <w:contextualSpacing/>
    </w:pPr>
  </w:style>
  <w:style w:type="paragraph" w:styleId="Aufzhlungszeichen5">
    <w:name w:val="List Bullet 5"/>
    <w:basedOn w:val="Standard"/>
    <w:uiPriority w:val="99"/>
    <w:semiHidden/>
    <w:unhideWhenUsed/>
    <w:rsid w:val="00814669"/>
    <w:pPr>
      <w:numPr>
        <w:numId w:val="28"/>
      </w:numPr>
      <w:contextualSpacing/>
    </w:pPr>
  </w:style>
  <w:style w:type="paragraph" w:styleId="Aufzhlungszeichen4">
    <w:name w:val="List Bullet 4"/>
    <w:basedOn w:val="Standard"/>
    <w:uiPriority w:val="99"/>
    <w:semiHidden/>
    <w:unhideWhenUsed/>
    <w:rsid w:val="00814669"/>
    <w:pPr>
      <w:numPr>
        <w:numId w:val="29"/>
      </w:numPr>
      <w:contextualSpacing/>
    </w:pPr>
  </w:style>
  <w:style w:type="paragraph" w:styleId="Aufzhlungszeichen3">
    <w:name w:val="List Bullet 3"/>
    <w:basedOn w:val="Standard"/>
    <w:uiPriority w:val="99"/>
    <w:semiHidden/>
    <w:unhideWhenUsed/>
    <w:rsid w:val="00814669"/>
    <w:pPr>
      <w:numPr>
        <w:numId w:val="30"/>
      </w:numPr>
      <w:contextualSpacing/>
    </w:pPr>
  </w:style>
  <w:style w:type="paragraph" w:styleId="Aufzhlungszeichen2">
    <w:name w:val="List Bullet 2"/>
    <w:basedOn w:val="Standard"/>
    <w:uiPriority w:val="99"/>
    <w:semiHidden/>
    <w:unhideWhenUsed/>
    <w:rsid w:val="00814669"/>
    <w:pPr>
      <w:numPr>
        <w:numId w:val="31"/>
      </w:numPr>
      <w:contextualSpacing/>
    </w:pPr>
  </w:style>
  <w:style w:type="paragraph" w:styleId="Liste5">
    <w:name w:val="List 5"/>
    <w:basedOn w:val="Standard"/>
    <w:uiPriority w:val="99"/>
    <w:semiHidden/>
    <w:unhideWhenUsed/>
    <w:rsid w:val="00814669"/>
    <w:pPr>
      <w:ind w:left="1415" w:hanging="283"/>
      <w:contextualSpacing/>
    </w:pPr>
  </w:style>
  <w:style w:type="paragraph" w:styleId="Liste4">
    <w:name w:val="List 4"/>
    <w:basedOn w:val="Standard"/>
    <w:uiPriority w:val="99"/>
    <w:semiHidden/>
    <w:unhideWhenUsed/>
    <w:rsid w:val="00814669"/>
    <w:pPr>
      <w:ind w:left="1132" w:hanging="283"/>
      <w:contextualSpacing/>
    </w:pPr>
  </w:style>
  <w:style w:type="paragraph" w:styleId="Liste3">
    <w:name w:val="List 3"/>
    <w:basedOn w:val="Standard"/>
    <w:uiPriority w:val="99"/>
    <w:semiHidden/>
    <w:unhideWhenUsed/>
    <w:rsid w:val="00814669"/>
    <w:pPr>
      <w:ind w:left="849" w:hanging="283"/>
      <w:contextualSpacing/>
    </w:pPr>
  </w:style>
  <w:style w:type="paragraph" w:styleId="Liste2">
    <w:name w:val="List 2"/>
    <w:basedOn w:val="Standard"/>
    <w:uiPriority w:val="99"/>
    <w:semiHidden/>
    <w:unhideWhenUsed/>
    <w:rsid w:val="00814669"/>
    <w:pPr>
      <w:ind w:left="566" w:hanging="283"/>
      <w:contextualSpacing/>
    </w:pPr>
  </w:style>
  <w:style w:type="paragraph" w:styleId="Listennummer">
    <w:name w:val="List Number"/>
    <w:basedOn w:val="Standard"/>
    <w:uiPriority w:val="99"/>
    <w:semiHidden/>
    <w:unhideWhenUsed/>
    <w:rsid w:val="00814669"/>
    <w:pPr>
      <w:numPr>
        <w:numId w:val="32"/>
      </w:numPr>
      <w:contextualSpacing/>
    </w:pPr>
  </w:style>
  <w:style w:type="paragraph" w:styleId="Aufzhlungszeichen">
    <w:name w:val="List Bullet"/>
    <w:basedOn w:val="Standard"/>
    <w:uiPriority w:val="99"/>
    <w:semiHidden/>
    <w:unhideWhenUsed/>
    <w:rsid w:val="00814669"/>
    <w:pPr>
      <w:numPr>
        <w:numId w:val="33"/>
      </w:numPr>
      <w:contextualSpacing/>
    </w:pPr>
  </w:style>
  <w:style w:type="paragraph" w:styleId="Liste">
    <w:name w:val="List"/>
    <w:basedOn w:val="Standard"/>
    <w:uiPriority w:val="99"/>
    <w:semiHidden/>
    <w:unhideWhenUsed/>
    <w:rsid w:val="00814669"/>
    <w:pPr>
      <w:ind w:left="283" w:hanging="283"/>
      <w:contextualSpacing/>
    </w:pPr>
  </w:style>
  <w:style w:type="paragraph" w:styleId="RGV-berschrift">
    <w:name w:val="toa heading"/>
    <w:basedOn w:val="Standard"/>
    <w:next w:val="Standard"/>
    <w:uiPriority w:val="99"/>
    <w:semiHidden/>
    <w:unhideWhenUsed/>
    <w:rsid w:val="00814669"/>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14669"/>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Calibri" w:hAnsi="Consolas" w:cs="Arial"/>
      <w:kern w:val="0"/>
      <w:sz w:val="20"/>
      <w:szCs w:val="20"/>
      <w14:ligatures w14:val="none"/>
    </w:rPr>
  </w:style>
  <w:style w:type="character" w:customStyle="1" w:styleId="MakrotextZchn">
    <w:name w:val="Makrotext Zchn"/>
    <w:basedOn w:val="Absatz-Standardschriftart"/>
    <w:link w:val="Makrotext"/>
    <w:uiPriority w:val="99"/>
    <w:semiHidden/>
    <w:rsid w:val="00814669"/>
    <w:rPr>
      <w:rFonts w:ascii="Consolas" w:eastAsia="Calibri" w:hAnsi="Consolas" w:cs="Arial"/>
      <w:kern w:val="0"/>
      <w:sz w:val="20"/>
      <w:szCs w:val="20"/>
      <w14:ligatures w14:val="none"/>
    </w:rPr>
  </w:style>
  <w:style w:type="paragraph" w:styleId="Rechtsgrundlagenverzeichnis">
    <w:name w:val="table of authorities"/>
    <w:basedOn w:val="Standard"/>
    <w:next w:val="Standard"/>
    <w:uiPriority w:val="99"/>
    <w:semiHidden/>
    <w:unhideWhenUsed/>
    <w:rsid w:val="00814669"/>
    <w:pPr>
      <w:spacing w:after="0"/>
      <w:ind w:left="240" w:hanging="240"/>
    </w:pPr>
  </w:style>
  <w:style w:type="paragraph" w:styleId="Endnotentext">
    <w:name w:val="endnote text"/>
    <w:basedOn w:val="Standard"/>
    <w:link w:val="EndnotentextZchn"/>
    <w:uiPriority w:val="99"/>
    <w:semiHidden/>
    <w:unhideWhenUsed/>
    <w:rsid w:val="008146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14669"/>
    <w:rPr>
      <w:rFonts w:ascii="Times New Roman" w:eastAsia="Calibri" w:hAnsi="Times New Roman" w:cs="Arial"/>
      <w:kern w:val="0"/>
      <w:sz w:val="20"/>
      <w:szCs w:val="20"/>
      <w14:ligatures w14:val="none"/>
    </w:rPr>
  </w:style>
  <w:style w:type="character" w:styleId="Endnotenzeichen">
    <w:name w:val="endnote reference"/>
    <w:basedOn w:val="Absatz-Standardschriftart"/>
    <w:uiPriority w:val="99"/>
    <w:semiHidden/>
    <w:unhideWhenUsed/>
    <w:rsid w:val="00814669"/>
    <w:rPr>
      <w:vertAlign w:val="superscript"/>
    </w:rPr>
  </w:style>
  <w:style w:type="character" w:styleId="Seitenzahl">
    <w:name w:val="page number"/>
    <w:basedOn w:val="Absatz-Standardschriftart"/>
    <w:uiPriority w:val="99"/>
    <w:semiHidden/>
    <w:unhideWhenUsed/>
    <w:rsid w:val="00814669"/>
  </w:style>
  <w:style w:type="character" w:styleId="Zeilennummer">
    <w:name w:val="line number"/>
    <w:basedOn w:val="Absatz-Standardschriftart"/>
    <w:uiPriority w:val="99"/>
    <w:semiHidden/>
    <w:unhideWhenUsed/>
    <w:rsid w:val="00814669"/>
  </w:style>
  <w:style w:type="paragraph" w:styleId="Umschlagabsenderadresse">
    <w:name w:val="envelope return"/>
    <w:basedOn w:val="Standard"/>
    <w:uiPriority w:val="99"/>
    <w:semiHidden/>
    <w:unhideWhenUsed/>
    <w:rsid w:val="00814669"/>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14669"/>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14669"/>
    <w:pPr>
      <w:spacing w:after="0" w:line="240" w:lineRule="auto"/>
      <w:ind w:left="240" w:hanging="240"/>
    </w:pPr>
  </w:style>
  <w:style w:type="paragraph" w:styleId="Indexberschrift">
    <w:name w:val="index heading"/>
    <w:basedOn w:val="Standard"/>
    <w:next w:val="Index1"/>
    <w:uiPriority w:val="99"/>
    <w:semiHidden/>
    <w:unhideWhenUsed/>
    <w:rsid w:val="00814669"/>
    <w:rPr>
      <w:rFonts w:asciiTheme="majorHAnsi" w:eastAsiaTheme="majorEastAsia" w:hAnsiTheme="majorHAnsi" w:cstheme="majorBidi"/>
      <w:b/>
      <w:bCs/>
    </w:rPr>
  </w:style>
  <w:style w:type="paragraph" w:styleId="Standardeinzug">
    <w:name w:val="Normal Indent"/>
    <w:basedOn w:val="Standard"/>
    <w:uiPriority w:val="99"/>
    <w:semiHidden/>
    <w:unhideWhenUsed/>
    <w:rsid w:val="00814669"/>
    <w:pPr>
      <w:ind w:left="708"/>
    </w:pPr>
  </w:style>
  <w:style w:type="paragraph" w:styleId="Index9">
    <w:name w:val="index 9"/>
    <w:basedOn w:val="Standard"/>
    <w:next w:val="Standard"/>
    <w:autoRedefine/>
    <w:uiPriority w:val="99"/>
    <w:semiHidden/>
    <w:unhideWhenUsed/>
    <w:rsid w:val="00814669"/>
    <w:pPr>
      <w:spacing w:after="0" w:line="240" w:lineRule="auto"/>
      <w:ind w:left="2160" w:hanging="240"/>
    </w:pPr>
  </w:style>
  <w:style w:type="paragraph" w:styleId="Index8">
    <w:name w:val="index 8"/>
    <w:basedOn w:val="Standard"/>
    <w:next w:val="Standard"/>
    <w:autoRedefine/>
    <w:uiPriority w:val="99"/>
    <w:semiHidden/>
    <w:unhideWhenUsed/>
    <w:rsid w:val="00814669"/>
    <w:pPr>
      <w:spacing w:after="0" w:line="240" w:lineRule="auto"/>
      <w:ind w:left="1920" w:hanging="240"/>
    </w:pPr>
  </w:style>
  <w:style w:type="paragraph" w:styleId="Index7">
    <w:name w:val="index 7"/>
    <w:basedOn w:val="Standard"/>
    <w:next w:val="Standard"/>
    <w:autoRedefine/>
    <w:uiPriority w:val="99"/>
    <w:semiHidden/>
    <w:unhideWhenUsed/>
    <w:rsid w:val="00814669"/>
    <w:pPr>
      <w:spacing w:after="0" w:line="240" w:lineRule="auto"/>
      <w:ind w:left="1680" w:hanging="240"/>
    </w:pPr>
  </w:style>
  <w:style w:type="paragraph" w:styleId="Index6">
    <w:name w:val="index 6"/>
    <w:basedOn w:val="Standard"/>
    <w:next w:val="Standard"/>
    <w:autoRedefine/>
    <w:uiPriority w:val="99"/>
    <w:semiHidden/>
    <w:unhideWhenUsed/>
    <w:rsid w:val="00814669"/>
    <w:pPr>
      <w:spacing w:after="0" w:line="240" w:lineRule="auto"/>
      <w:ind w:left="1440" w:hanging="240"/>
    </w:pPr>
  </w:style>
  <w:style w:type="paragraph" w:styleId="Index5">
    <w:name w:val="index 5"/>
    <w:basedOn w:val="Standard"/>
    <w:next w:val="Standard"/>
    <w:autoRedefine/>
    <w:uiPriority w:val="99"/>
    <w:semiHidden/>
    <w:unhideWhenUsed/>
    <w:rsid w:val="00814669"/>
    <w:pPr>
      <w:spacing w:after="0" w:line="240" w:lineRule="auto"/>
      <w:ind w:left="1200" w:hanging="240"/>
    </w:pPr>
  </w:style>
  <w:style w:type="paragraph" w:styleId="Index4">
    <w:name w:val="index 4"/>
    <w:basedOn w:val="Standard"/>
    <w:next w:val="Standard"/>
    <w:autoRedefine/>
    <w:uiPriority w:val="99"/>
    <w:semiHidden/>
    <w:unhideWhenUsed/>
    <w:rsid w:val="00814669"/>
    <w:pPr>
      <w:spacing w:after="0" w:line="240" w:lineRule="auto"/>
      <w:ind w:left="960" w:hanging="240"/>
    </w:pPr>
  </w:style>
  <w:style w:type="paragraph" w:styleId="Index3">
    <w:name w:val="index 3"/>
    <w:basedOn w:val="Standard"/>
    <w:next w:val="Standard"/>
    <w:autoRedefine/>
    <w:uiPriority w:val="99"/>
    <w:semiHidden/>
    <w:unhideWhenUsed/>
    <w:rsid w:val="00814669"/>
    <w:pPr>
      <w:spacing w:after="0" w:line="240" w:lineRule="auto"/>
      <w:ind w:left="720" w:hanging="240"/>
    </w:pPr>
  </w:style>
  <w:style w:type="paragraph" w:styleId="Index2">
    <w:name w:val="index 2"/>
    <w:basedOn w:val="Standard"/>
    <w:next w:val="Standard"/>
    <w:autoRedefine/>
    <w:uiPriority w:val="99"/>
    <w:semiHidden/>
    <w:unhideWhenUsed/>
    <w:rsid w:val="00814669"/>
    <w:pPr>
      <w:spacing w:after="0" w:line="240" w:lineRule="auto"/>
      <w:ind w:left="480" w:hanging="240"/>
    </w:pPr>
  </w:style>
  <w:style w:type="character" w:styleId="NichtaufgelsteErwhnung">
    <w:name w:val="Unresolved Mention"/>
    <w:basedOn w:val="Absatz-Standardschriftart"/>
    <w:uiPriority w:val="99"/>
    <w:semiHidden/>
    <w:unhideWhenUsed/>
    <w:rsid w:val="009838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046082">
      <w:bodyDiv w:val="1"/>
      <w:marLeft w:val="0"/>
      <w:marRight w:val="0"/>
      <w:marTop w:val="0"/>
      <w:marBottom w:val="0"/>
      <w:divBdr>
        <w:top w:val="none" w:sz="0" w:space="0" w:color="auto"/>
        <w:left w:val="none" w:sz="0" w:space="0" w:color="auto"/>
        <w:bottom w:val="none" w:sz="0" w:space="0" w:color="auto"/>
        <w:right w:val="none" w:sz="0" w:space="0" w:color="auto"/>
      </w:divBdr>
      <w:divsChild>
        <w:div w:id="126046748">
          <w:marLeft w:val="0"/>
          <w:marRight w:val="0"/>
          <w:marTop w:val="0"/>
          <w:marBottom w:val="0"/>
          <w:divBdr>
            <w:top w:val="none" w:sz="0" w:space="0" w:color="auto"/>
            <w:left w:val="none" w:sz="0" w:space="0" w:color="auto"/>
            <w:bottom w:val="none" w:sz="0" w:space="0" w:color="auto"/>
            <w:right w:val="none" w:sz="0" w:space="0" w:color="auto"/>
          </w:divBdr>
        </w:div>
      </w:divsChild>
    </w:div>
    <w:div w:id="194732140">
      <w:bodyDiv w:val="1"/>
      <w:marLeft w:val="0"/>
      <w:marRight w:val="0"/>
      <w:marTop w:val="0"/>
      <w:marBottom w:val="0"/>
      <w:divBdr>
        <w:top w:val="none" w:sz="0" w:space="0" w:color="auto"/>
        <w:left w:val="none" w:sz="0" w:space="0" w:color="auto"/>
        <w:bottom w:val="none" w:sz="0" w:space="0" w:color="auto"/>
        <w:right w:val="none" w:sz="0" w:space="0" w:color="auto"/>
      </w:divBdr>
    </w:div>
    <w:div w:id="236592805">
      <w:bodyDiv w:val="1"/>
      <w:marLeft w:val="0"/>
      <w:marRight w:val="0"/>
      <w:marTop w:val="0"/>
      <w:marBottom w:val="0"/>
      <w:divBdr>
        <w:top w:val="none" w:sz="0" w:space="0" w:color="auto"/>
        <w:left w:val="none" w:sz="0" w:space="0" w:color="auto"/>
        <w:bottom w:val="none" w:sz="0" w:space="0" w:color="auto"/>
        <w:right w:val="none" w:sz="0" w:space="0" w:color="auto"/>
      </w:divBdr>
      <w:divsChild>
        <w:div w:id="1751583662">
          <w:marLeft w:val="0"/>
          <w:marRight w:val="0"/>
          <w:marTop w:val="0"/>
          <w:marBottom w:val="0"/>
          <w:divBdr>
            <w:top w:val="none" w:sz="0" w:space="0" w:color="auto"/>
            <w:left w:val="none" w:sz="0" w:space="0" w:color="auto"/>
            <w:bottom w:val="none" w:sz="0" w:space="0" w:color="auto"/>
            <w:right w:val="none" w:sz="0" w:space="0" w:color="auto"/>
          </w:divBdr>
        </w:div>
      </w:divsChild>
    </w:div>
    <w:div w:id="245655950">
      <w:bodyDiv w:val="1"/>
      <w:marLeft w:val="0"/>
      <w:marRight w:val="0"/>
      <w:marTop w:val="0"/>
      <w:marBottom w:val="0"/>
      <w:divBdr>
        <w:top w:val="none" w:sz="0" w:space="0" w:color="auto"/>
        <w:left w:val="none" w:sz="0" w:space="0" w:color="auto"/>
        <w:bottom w:val="none" w:sz="0" w:space="0" w:color="auto"/>
        <w:right w:val="none" w:sz="0" w:space="0" w:color="auto"/>
      </w:divBdr>
      <w:divsChild>
        <w:div w:id="776020461">
          <w:marLeft w:val="0"/>
          <w:marRight w:val="0"/>
          <w:marTop w:val="0"/>
          <w:marBottom w:val="0"/>
          <w:divBdr>
            <w:top w:val="none" w:sz="0" w:space="0" w:color="auto"/>
            <w:left w:val="none" w:sz="0" w:space="0" w:color="auto"/>
            <w:bottom w:val="none" w:sz="0" w:space="0" w:color="auto"/>
            <w:right w:val="none" w:sz="0" w:space="0" w:color="auto"/>
          </w:divBdr>
        </w:div>
      </w:divsChild>
    </w:div>
    <w:div w:id="246154278">
      <w:bodyDiv w:val="1"/>
      <w:marLeft w:val="0"/>
      <w:marRight w:val="0"/>
      <w:marTop w:val="0"/>
      <w:marBottom w:val="0"/>
      <w:divBdr>
        <w:top w:val="none" w:sz="0" w:space="0" w:color="auto"/>
        <w:left w:val="none" w:sz="0" w:space="0" w:color="auto"/>
        <w:bottom w:val="none" w:sz="0" w:space="0" w:color="auto"/>
        <w:right w:val="none" w:sz="0" w:space="0" w:color="auto"/>
      </w:divBdr>
      <w:divsChild>
        <w:div w:id="1430855519">
          <w:marLeft w:val="0"/>
          <w:marRight w:val="0"/>
          <w:marTop w:val="0"/>
          <w:marBottom w:val="0"/>
          <w:divBdr>
            <w:top w:val="none" w:sz="0" w:space="0" w:color="auto"/>
            <w:left w:val="none" w:sz="0" w:space="0" w:color="auto"/>
            <w:bottom w:val="none" w:sz="0" w:space="0" w:color="auto"/>
            <w:right w:val="none" w:sz="0" w:space="0" w:color="auto"/>
          </w:divBdr>
        </w:div>
      </w:divsChild>
    </w:div>
    <w:div w:id="321668359">
      <w:bodyDiv w:val="1"/>
      <w:marLeft w:val="0"/>
      <w:marRight w:val="0"/>
      <w:marTop w:val="0"/>
      <w:marBottom w:val="0"/>
      <w:divBdr>
        <w:top w:val="none" w:sz="0" w:space="0" w:color="auto"/>
        <w:left w:val="none" w:sz="0" w:space="0" w:color="auto"/>
        <w:bottom w:val="none" w:sz="0" w:space="0" w:color="auto"/>
        <w:right w:val="none" w:sz="0" w:space="0" w:color="auto"/>
      </w:divBdr>
      <w:divsChild>
        <w:div w:id="231963370">
          <w:marLeft w:val="0"/>
          <w:marRight w:val="0"/>
          <w:marTop w:val="0"/>
          <w:marBottom w:val="0"/>
          <w:divBdr>
            <w:top w:val="none" w:sz="0" w:space="0" w:color="auto"/>
            <w:left w:val="none" w:sz="0" w:space="0" w:color="auto"/>
            <w:bottom w:val="none" w:sz="0" w:space="0" w:color="auto"/>
            <w:right w:val="none" w:sz="0" w:space="0" w:color="auto"/>
          </w:divBdr>
        </w:div>
      </w:divsChild>
    </w:div>
    <w:div w:id="326130322">
      <w:bodyDiv w:val="1"/>
      <w:marLeft w:val="0"/>
      <w:marRight w:val="0"/>
      <w:marTop w:val="0"/>
      <w:marBottom w:val="0"/>
      <w:divBdr>
        <w:top w:val="none" w:sz="0" w:space="0" w:color="auto"/>
        <w:left w:val="none" w:sz="0" w:space="0" w:color="auto"/>
        <w:bottom w:val="none" w:sz="0" w:space="0" w:color="auto"/>
        <w:right w:val="none" w:sz="0" w:space="0" w:color="auto"/>
      </w:divBdr>
      <w:divsChild>
        <w:div w:id="1643459942">
          <w:marLeft w:val="0"/>
          <w:marRight w:val="0"/>
          <w:marTop w:val="0"/>
          <w:marBottom w:val="0"/>
          <w:divBdr>
            <w:top w:val="none" w:sz="0" w:space="0" w:color="auto"/>
            <w:left w:val="none" w:sz="0" w:space="0" w:color="auto"/>
            <w:bottom w:val="none" w:sz="0" w:space="0" w:color="auto"/>
            <w:right w:val="none" w:sz="0" w:space="0" w:color="auto"/>
          </w:divBdr>
        </w:div>
      </w:divsChild>
    </w:div>
    <w:div w:id="386221806">
      <w:bodyDiv w:val="1"/>
      <w:marLeft w:val="0"/>
      <w:marRight w:val="0"/>
      <w:marTop w:val="0"/>
      <w:marBottom w:val="0"/>
      <w:divBdr>
        <w:top w:val="none" w:sz="0" w:space="0" w:color="auto"/>
        <w:left w:val="none" w:sz="0" w:space="0" w:color="auto"/>
        <w:bottom w:val="none" w:sz="0" w:space="0" w:color="auto"/>
        <w:right w:val="none" w:sz="0" w:space="0" w:color="auto"/>
      </w:divBdr>
      <w:divsChild>
        <w:div w:id="743837871">
          <w:marLeft w:val="0"/>
          <w:marRight w:val="0"/>
          <w:marTop w:val="0"/>
          <w:marBottom w:val="0"/>
          <w:divBdr>
            <w:top w:val="none" w:sz="0" w:space="0" w:color="auto"/>
            <w:left w:val="none" w:sz="0" w:space="0" w:color="auto"/>
            <w:bottom w:val="none" w:sz="0" w:space="0" w:color="auto"/>
            <w:right w:val="none" w:sz="0" w:space="0" w:color="auto"/>
          </w:divBdr>
        </w:div>
      </w:divsChild>
    </w:div>
    <w:div w:id="411969483">
      <w:bodyDiv w:val="1"/>
      <w:marLeft w:val="0"/>
      <w:marRight w:val="0"/>
      <w:marTop w:val="0"/>
      <w:marBottom w:val="0"/>
      <w:divBdr>
        <w:top w:val="none" w:sz="0" w:space="0" w:color="auto"/>
        <w:left w:val="none" w:sz="0" w:space="0" w:color="auto"/>
        <w:bottom w:val="none" w:sz="0" w:space="0" w:color="auto"/>
        <w:right w:val="none" w:sz="0" w:space="0" w:color="auto"/>
      </w:divBdr>
      <w:divsChild>
        <w:div w:id="1972704752">
          <w:marLeft w:val="0"/>
          <w:marRight w:val="0"/>
          <w:marTop w:val="0"/>
          <w:marBottom w:val="0"/>
          <w:divBdr>
            <w:top w:val="none" w:sz="0" w:space="0" w:color="auto"/>
            <w:left w:val="none" w:sz="0" w:space="0" w:color="auto"/>
            <w:bottom w:val="none" w:sz="0" w:space="0" w:color="auto"/>
            <w:right w:val="none" w:sz="0" w:space="0" w:color="auto"/>
          </w:divBdr>
        </w:div>
      </w:divsChild>
    </w:div>
    <w:div w:id="458839749">
      <w:bodyDiv w:val="1"/>
      <w:marLeft w:val="0"/>
      <w:marRight w:val="0"/>
      <w:marTop w:val="0"/>
      <w:marBottom w:val="0"/>
      <w:divBdr>
        <w:top w:val="none" w:sz="0" w:space="0" w:color="auto"/>
        <w:left w:val="none" w:sz="0" w:space="0" w:color="auto"/>
        <w:bottom w:val="none" w:sz="0" w:space="0" w:color="auto"/>
        <w:right w:val="none" w:sz="0" w:space="0" w:color="auto"/>
      </w:divBdr>
      <w:divsChild>
        <w:div w:id="1467972477">
          <w:marLeft w:val="0"/>
          <w:marRight w:val="0"/>
          <w:marTop w:val="0"/>
          <w:marBottom w:val="0"/>
          <w:divBdr>
            <w:top w:val="none" w:sz="0" w:space="0" w:color="auto"/>
            <w:left w:val="none" w:sz="0" w:space="0" w:color="auto"/>
            <w:bottom w:val="none" w:sz="0" w:space="0" w:color="auto"/>
            <w:right w:val="none" w:sz="0" w:space="0" w:color="auto"/>
          </w:divBdr>
        </w:div>
      </w:divsChild>
    </w:div>
    <w:div w:id="496844925">
      <w:bodyDiv w:val="1"/>
      <w:marLeft w:val="0"/>
      <w:marRight w:val="0"/>
      <w:marTop w:val="0"/>
      <w:marBottom w:val="0"/>
      <w:divBdr>
        <w:top w:val="none" w:sz="0" w:space="0" w:color="auto"/>
        <w:left w:val="none" w:sz="0" w:space="0" w:color="auto"/>
        <w:bottom w:val="none" w:sz="0" w:space="0" w:color="auto"/>
        <w:right w:val="none" w:sz="0" w:space="0" w:color="auto"/>
      </w:divBdr>
      <w:divsChild>
        <w:div w:id="278533666">
          <w:marLeft w:val="0"/>
          <w:marRight w:val="0"/>
          <w:marTop w:val="0"/>
          <w:marBottom w:val="0"/>
          <w:divBdr>
            <w:top w:val="none" w:sz="0" w:space="0" w:color="auto"/>
            <w:left w:val="none" w:sz="0" w:space="0" w:color="auto"/>
            <w:bottom w:val="none" w:sz="0" w:space="0" w:color="auto"/>
            <w:right w:val="none" w:sz="0" w:space="0" w:color="auto"/>
          </w:divBdr>
        </w:div>
      </w:divsChild>
    </w:div>
    <w:div w:id="524371683">
      <w:bodyDiv w:val="1"/>
      <w:marLeft w:val="0"/>
      <w:marRight w:val="0"/>
      <w:marTop w:val="0"/>
      <w:marBottom w:val="0"/>
      <w:divBdr>
        <w:top w:val="none" w:sz="0" w:space="0" w:color="auto"/>
        <w:left w:val="none" w:sz="0" w:space="0" w:color="auto"/>
        <w:bottom w:val="none" w:sz="0" w:space="0" w:color="auto"/>
        <w:right w:val="none" w:sz="0" w:space="0" w:color="auto"/>
      </w:divBdr>
      <w:divsChild>
        <w:div w:id="1045833051">
          <w:marLeft w:val="0"/>
          <w:marRight w:val="0"/>
          <w:marTop w:val="0"/>
          <w:marBottom w:val="0"/>
          <w:divBdr>
            <w:top w:val="none" w:sz="0" w:space="0" w:color="auto"/>
            <w:left w:val="none" w:sz="0" w:space="0" w:color="auto"/>
            <w:bottom w:val="none" w:sz="0" w:space="0" w:color="auto"/>
            <w:right w:val="none" w:sz="0" w:space="0" w:color="auto"/>
          </w:divBdr>
        </w:div>
      </w:divsChild>
    </w:div>
    <w:div w:id="594479487">
      <w:bodyDiv w:val="1"/>
      <w:marLeft w:val="0"/>
      <w:marRight w:val="0"/>
      <w:marTop w:val="0"/>
      <w:marBottom w:val="0"/>
      <w:divBdr>
        <w:top w:val="none" w:sz="0" w:space="0" w:color="auto"/>
        <w:left w:val="none" w:sz="0" w:space="0" w:color="auto"/>
        <w:bottom w:val="none" w:sz="0" w:space="0" w:color="auto"/>
        <w:right w:val="none" w:sz="0" w:space="0" w:color="auto"/>
      </w:divBdr>
      <w:divsChild>
        <w:div w:id="1278636665">
          <w:marLeft w:val="0"/>
          <w:marRight w:val="0"/>
          <w:marTop w:val="0"/>
          <w:marBottom w:val="0"/>
          <w:divBdr>
            <w:top w:val="none" w:sz="0" w:space="0" w:color="auto"/>
            <w:left w:val="none" w:sz="0" w:space="0" w:color="auto"/>
            <w:bottom w:val="none" w:sz="0" w:space="0" w:color="auto"/>
            <w:right w:val="none" w:sz="0" w:space="0" w:color="auto"/>
          </w:divBdr>
        </w:div>
      </w:divsChild>
    </w:div>
    <w:div w:id="634726651">
      <w:bodyDiv w:val="1"/>
      <w:marLeft w:val="0"/>
      <w:marRight w:val="0"/>
      <w:marTop w:val="0"/>
      <w:marBottom w:val="0"/>
      <w:divBdr>
        <w:top w:val="none" w:sz="0" w:space="0" w:color="auto"/>
        <w:left w:val="none" w:sz="0" w:space="0" w:color="auto"/>
        <w:bottom w:val="none" w:sz="0" w:space="0" w:color="auto"/>
        <w:right w:val="none" w:sz="0" w:space="0" w:color="auto"/>
      </w:divBdr>
      <w:divsChild>
        <w:div w:id="1646662208">
          <w:marLeft w:val="0"/>
          <w:marRight w:val="0"/>
          <w:marTop w:val="0"/>
          <w:marBottom w:val="0"/>
          <w:divBdr>
            <w:top w:val="none" w:sz="0" w:space="0" w:color="auto"/>
            <w:left w:val="none" w:sz="0" w:space="0" w:color="auto"/>
            <w:bottom w:val="none" w:sz="0" w:space="0" w:color="auto"/>
            <w:right w:val="none" w:sz="0" w:space="0" w:color="auto"/>
          </w:divBdr>
        </w:div>
      </w:divsChild>
    </w:div>
    <w:div w:id="707217324">
      <w:bodyDiv w:val="1"/>
      <w:marLeft w:val="0"/>
      <w:marRight w:val="0"/>
      <w:marTop w:val="0"/>
      <w:marBottom w:val="0"/>
      <w:divBdr>
        <w:top w:val="none" w:sz="0" w:space="0" w:color="auto"/>
        <w:left w:val="none" w:sz="0" w:space="0" w:color="auto"/>
        <w:bottom w:val="none" w:sz="0" w:space="0" w:color="auto"/>
        <w:right w:val="none" w:sz="0" w:space="0" w:color="auto"/>
      </w:divBdr>
      <w:divsChild>
        <w:div w:id="121579677">
          <w:marLeft w:val="0"/>
          <w:marRight w:val="0"/>
          <w:marTop w:val="0"/>
          <w:marBottom w:val="0"/>
          <w:divBdr>
            <w:top w:val="none" w:sz="0" w:space="0" w:color="auto"/>
            <w:left w:val="none" w:sz="0" w:space="0" w:color="auto"/>
            <w:bottom w:val="none" w:sz="0" w:space="0" w:color="auto"/>
            <w:right w:val="none" w:sz="0" w:space="0" w:color="auto"/>
          </w:divBdr>
        </w:div>
      </w:divsChild>
    </w:div>
    <w:div w:id="728962667">
      <w:bodyDiv w:val="1"/>
      <w:marLeft w:val="0"/>
      <w:marRight w:val="0"/>
      <w:marTop w:val="0"/>
      <w:marBottom w:val="0"/>
      <w:divBdr>
        <w:top w:val="none" w:sz="0" w:space="0" w:color="auto"/>
        <w:left w:val="none" w:sz="0" w:space="0" w:color="auto"/>
        <w:bottom w:val="none" w:sz="0" w:space="0" w:color="auto"/>
        <w:right w:val="none" w:sz="0" w:space="0" w:color="auto"/>
      </w:divBdr>
      <w:divsChild>
        <w:div w:id="474446184">
          <w:marLeft w:val="0"/>
          <w:marRight w:val="0"/>
          <w:marTop w:val="0"/>
          <w:marBottom w:val="0"/>
          <w:divBdr>
            <w:top w:val="none" w:sz="0" w:space="0" w:color="auto"/>
            <w:left w:val="none" w:sz="0" w:space="0" w:color="auto"/>
            <w:bottom w:val="none" w:sz="0" w:space="0" w:color="auto"/>
            <w:right w:val="none" w:sz="0" w:space="0" w:color="auto"/>
          </w:divBdr>
        </w:div>
      </w:divsChild>
    </w:div>
    <w:div w:id="757557023">
      <w:bodyDiv w:val="1"/>
      <w:marLeft w:val="0"/>
      <w:marRight w:val="0"/>
      <w:marTop w:val="0"/>
      <w:marBottom w:val="0"/>
      <w:divBdr>
        <w:top w:val="none" w:sz="0" w:space="0" w:color="auto"/>
        <w:left w:val="none" w:sz="0" w:space="0" w:color="auto"/>
        <w:bottom w:val="none" w:sz="0" w:space="0" w:color="auto"/>
        <w:right w:val="none" w:sz="0" w:space="0" w:color="auto"/>
      </w:divBdr>
    </w:div>
    <w:div w:id="759374429">
      <w:bodyDiv w:val="1"/>
      <w:marLeft w:val="0"/>
      <w:marRight w:val="0"/>
      <w:marTop w:val="0"/>
      <w:marBottom w:val="0"/>
      <w:divBdr>
        <w:top w:val="none" w:sz="0" w:space="0" w:color="auto"/>
        <w:left w:val="none" w:sz="0" w:space="0" w:color="auto"/>
        <w:bottom w:val="none" w:sz="0" w:space="0" w:color="auto"/>
        <w:right w:val="none" w:sz="0" w:space="0" w:color="auto"/>
      </w:divBdr>
      <w:divsChild>
        <w:div w:id="1262759850">
          <w:marLeft w:val="0"/>
          <w:marRight w:val="0"/>
          <w:marTop w:val="0"/>
          <w:marBottom w:val="0"/>
          <w:divBdr>
            <w:top w:val="none" w:sz="0" w:space="0" w:color="auto"/>
            <w:left w:val="none" w:sz="0" w:space="0" w:color="auto"/>
            <w:bottom w:val="none" w:sz="0" w:space="0" w:color="auto"/>
            <w:right w:val="none" w:sz="0" w:space="0" w:color="auto"/>
          </w:divBdr>
        </w:div>
      </w:divsChild>
    </w:div>
    <w:div w:id="811675329">
      <w:bodyDiv w:val="1"/>
      <w:marLeft w:val="0"/>
      <w:marRight w:val="0"/>
      <w:marTop w:val="0"/>
      <w:marBottom w:val="0"/>
      <w:divBdr>
        <w:top w:val="none" w:sz="0" w:space="0" w:color="auto"/>
        <w:left w:val="none" w:sz="0" w:space="0" w:color="auto"/>
        <w:bottom w:val="none" w:sz="0" w:space="0" w:color="auto"/>
        <w:right w:val="none" w:sz="0" w:space="0" w:color="auto"/>
      </w:divBdr>
      <w:divsChild>
        <w:div w:id="1815945303">
          <w:marLeft w:val="0"/>
          <w:marRight w:val="0"/>
          <w:marTop w:val="0"/>
          <w:marBottom w:val="0"/>
          <w:divBdr>
            <w:top w:val="none" w:sz="0" w:space="0" w:color="auto"/>
            <w:left w:val="none" w:sz="0" w:space="0" w:color="auto"/>
            <w:bottom w:val="none" w:sz="0" w:space="0" w:color="auto"/>
            <w:right w:val="none" w:sz="0" w:space="0" w:color="auto"/>
          </w:divBdr>
        </w:div>
      </w:divsChild>
    </w:div>
    <w:div w:id="832376934">
      <w:bodyDiv w:val="1"/>
      <w:marLeft w:val="0"/>
      <w:marRight w:val="0"/>
      <w:marTop w:val="0"/>
      <w:marBottom w:val="0"/>
      <w:divBdr>
        <w:top w:val="none" w:sz="0" w:space="0" w:color="auto"/>
        <w:left w:val="none" w:sz="0" w:space="0" w:color="auto"/>
        <w:bottom w:val="none" w:sz="0" w:space="0" w:color="auto"/>
        <w:right w:val="none" w:sz="0" w:space="0" w:color="auto"/>
      </w:divBdr>
      <w:divsChild>
        <w:div w:id="1157192305">
          <w:marLeft w:val="0"/>
          <w:marRight w:val="0"/>
          <w:marTop w:val="0"/>
          <w:marBottom w:val="0"/>
          <w:divBdr>
            <w:top w:val="none" w:sz="0" w:space="0" w:color="auto"/>
            <w:left w:val="none" w:sz="0" w:space="0" w:color="auto"/>
            <w:bottom w:val="none" w:sz="0" w:space="0" w:color="auto"/>
            <w:right w:val="none" w:sz="0" w:space="0" w:color="auto"/>
          </w:divBdr>
        </w:div>
      </w:divsChild>
    </w:div>
    <w:div w:id="865600830">
      <w:bodyDiv w:val="1"/>
      <w:marLeft w:val="0"/>
      <w:marRight w:val="0"/>
      <w:marTop w:val="0"/>
      <w:marBottom w:val="0"/>
      <w:divBdr>
        <w:top w:val="none" w:sz="0" w:space="0" w:color="auto"/>
        <w:left w:val="none" w:sz="0" w:space="0" w:color="auto"/>
        <w:bottom w:val="none" w:sz="0" w:space="0" w:color="auto"/>
        <w:right w:val="none" w:sz="0" w:space="0" w:color="auto"/>
      </w:divBdr>
      <w:divsChild>
        <w:div w:id="1730499504">
          <w:marLeft w:val="0"/>
          <w:marRight w:val="0"/>
          <w:marTop w:val="0"/>
          <w:marBottom w:val="0"/>
          <w:divBdr>
            <w:top w:val="none" w:sz="0" w:space="0" w:color="auto"/>
            <w:left w:val="none" w:sz="0" w:space="0" w:color="auto"/>
            <w:bottom w:val="none" w:sz="0" w:space="0" w:color="auto"/>
            <w:right w:val="none" w:sz="0" w:space="0" w:color="auto"/>
          </w:divBdr>
        </w:div>
      </w:divsChild>
    </w:div>
    <w:div w:id="878737015">
      <w:bodyDiv w:val="1"/>
      <w:marLeft w:val="0"/>
      <w:marRight w:val="0"/>
      <w:marTop w:val="0"/>
      <w:marBottom w:val="0"/>
      <w:divBdr>
        <w:top w:val="none" w:sz="0" w:space="0" w:color="auto"/>
        <w:left w:val="none" w:sz="0" w:space="0" w:color="auto"/>
        <w:bottom w:val="none" w:sz="0" w:space="0" w:color="auto"/>
        <w:right w:val="none" w:sz="0" w:space="0" w:color="auto"/>
      </w:divBdr>
      <w:divsChild>
        <w:div w:id="513615983">
          <w:marLeft w:val="0"/>
          <w:marRight w:val="0"/>
          <w:marTop w:val="0"/>
          <w:marBottom w:val="0"/>
          <w:divBdr>
            <w:top w:val="none" w:sz="0" w:space="0" w:color="auto"/>
            <w:left w:val="none" w:sz="0" w:space="0" w:color="auto"/>
            <w:bottom w:val="none" w:sz="0" w:space="0" w:color="auto"/>
            <w:right w:val="none" w:sz="0" w:space="0" w:color="auto"/>
          </w:divBdr>
        </w:div>
      </w:divsChild>
    </w:div>
    <w:div w:id="921647720">
      <w:bodyDiv w:val="1"/>
      <w:marLeft w:val="0"/>
      <w:marRight w:val="0"/>
      <w:marTop w:val="0"/>
      <w:marBottom w:val="0"/>
      <w:divBdr>
        <w:top w:val="none" w:sz="0" w:space="0" w:color="auto"/>
        <w:left w:val="none" w:sz="0" w:space="0" w:color="auto"/>
        <w:bottom w:val="none" w:sz="0" w:space="0" w:color="auto"/>
        <w:right w:val="none" w:sz="0" w:space="0" w:color="auto"/>
      </w:divBdr>
      <w:divsChild>
        <w:div w:id="18623616">
          <w:marLeft w:val="0"/>
          <w:marRight w:val="0"/>
          <w:marTop w:val="0"/>
          <w:marBottom w:val="0"/>
          <w:divBdr>
            <w:top w:val="none" w:sz="0" w:space="0" w:color="auto"/>
            <w:left w:val="none" w:sz="0" w:space="0" w:color="auto"/>
            <w:bottom w:val="none" w:sz="0" w:space="0" w:color="auto"/>
            <w:right w:val="none" w:sz="0" w:space="0" w:color="auto"/>
          </w:divBdr>
        </w:div>
      </w:divsChild>
    </w:div>
    <w:div w:id="990527430">
      <w:bodyDiv w:val="1"/>
      <w:marLeft w:val="0"/>
      <w:marRight w:val="0"/>
      <w:marTop w:val="0"/>
      <w:marBottom w:val="0"/>
      <w:divBdr>
        <w:top w:val="none" w:sz="0" w:space="0" w:color="auto"/>
        <w:left w:val="none" w:sz="0" w:space="0" w:color="auto"/>
        <w:bottom w:val="none" w:sz="0" w:space="0" w:color="auto"/>
        <w:right w:val="none" w:sz="0" w:space="0" w:color="auto"/>
      </w:divBdr>
      <w:divsChild>
        <w:div w:id="89083727">
          <w:marLeft w:val="0"/>
          <w:marRight w:val="0"/>
          <w:marTop w:val="0"/>
          <w:marBottom w:val="0"/>
          <w:divBdr>
            <w:top w:val="none" w:sz="0" w:space="0" w:color="auto"/>
            <w:left w:val="none" w:sz="0" w:space="0" w:color="auto"/>
            <w:bottom w:val="none" w:sz="0" w:space="0" w:color="auto"/>
            <w:right w:val="none" w:sz="0" w:space="0" w:color="auto"/>
          </w:divBdr>
        </w:div>
      </w:divsChild>
    </w:div>
    <w:div w:id="1029720830">
      <w:bodyDiv w:val="1"/>
      <w:marLeft w:val="0"/>
      <w:marRight w:val="0"/>
      <w:marTop w:val="0"/>
      <w:marBottom w:val="0"/>
      <w:divBdr>
        <w:top w:val="none" w:sz="0" w:space="0" w:color="auto"/>
        <w:left w:val="none" w:sz="0" w:space="0" w:color="auto"/>
        <w:bottom w:val="none" w:sz="0" w:space="0" w:color="auto"/>
        <w:right w:val="none" w:sz="0" w:space="0" w:color="auto"/>
      </w:divBdr>
      <w:divsChild>
        <w:div w:id="495922167">
          <w:marLeft w:val="0"/>
          <w:marRight w:val="0"/>
          <w:marTop w:val="0"/>
          <w:marBottom w:val="0"/>
          <w:divBdr>
            <w:top w:val="none" w:sz="0" w:space="0" w:color="auto"/>
            <w:left w:val="none" w:sz="0" w:space="0" w:color="auto"/>
            <w:bottom w:val="none" w:sz="0" w:space="0" w:color="auto"/>
            <w:right w:val="none" w:sz="0" w:space="0" w:color="auto"/>
          </w:divBdr>
        </w:div>
      </w:divsChild>
    </w:div>
    <w:div w:id="1044869662">
      <w:bodyDiv w:val="1"/>
      <w:marLeft w:val="0"/>
      <w:marRight w:val="0"/>
      <w:marTop w:val="0"/>
      <w:marBottom w:val="0"/>
      <w:divBdr>
        <w:top w:val="none" w:sz="0" w:space="0" w:color="auto"/>
        <w:left w:val="none" w:sz="0" w:space="0" w:color="auto"/>
        <w:bottom w:val="none" w:sz="0" w:space="0" w:color="auto"/>
        <w:right w:val="none" w:sz="0" w:space="0" w:color="auto"/>
      </w:divBdr>
      <w:divsChild>
        <w:div w:id="1656950710">
          <w:marLeft w:val="0"/>
          <w:marRight w:val="0"/>
          <w:marTop w:val="0"/>
          <w:marBottom w:val="0"/>
          <w:divBdr>
            <w:top w:val="none" w:sz="0" w:space="0" w:color="auto"/>
            <w:left w:val="none" w:sz="0" w:space="0" w:color="auto"/>
            <w:bottom w:val="none" w:sz="0" w:space="0" w:color="auto"/>
            <w:right w:val="none" w:sz="0" w:space="0" w:color="auto"/>
          </w:divBdr>
        </w:div>
      </w:divsChild>
    </w:div>
    <w:div w:id="1078551370">
      <w:bodyDiv w:val="1"/>
      <w:marLeft w:val="0"/>
      <w:marRight w:val="0"/>
      <w:marTop w:val="0"/>
      <w:marBottom w:val="0"/>
      <w:divBdr>
        <w:top w:val="none" w:sz="0" w:space="0" w:color="auto"/>
        <w:left w:val="none" w:sz="0" w:space="0" w:color="auto"/>
        <w:bottom w:val="none" w:sz="0" w:space="0" w:color="auto"/>
        <w:right w:val="none" w:sz="0" w:space="0" w:color="auto"/>
      </w:divBdr>
      <w:divsChild>
        <w:div w:id="1818373792">
          <w:marLeft w:val="0"/>
          <w:marRight w:val="0"/>
          <w:marTop w:val="0"/>
          <w:marBottom w:val="0"/>
          <w:divBdr>
            <w:top w:val="none" w:sz="0" w:space="0" w:color="auto"/>
            <w:left w:val="none" w:sz="0" w:space="0" w:color="auto"/>
            <w:bottom w:val="none" w:sz="0" w:space="0" w:color="auto"/>
            <w:right w:val="none" w:sz="0" w:space="0" w:color="auto"/>
          </w:divBdr>
        </w:div>
      </w:divsChild>
    </w:div>
    <w:div w:id="1079593867">
      <w:bodyDiv w:val="1"/>
      <w:marLeft w:val="0"/>
      <w:marRight w:val="0"/>
      <w:marTop w:val="0"/>
      <w:marBottom w:val="0"/>
      <w:divBdr>
        <w:top w:val="none" w:sz="0" w:space="0" w:color="auto"/>
        <w:left w:val="none" w:sz="0" w:space="0" w:color="auto"/>
        <w:bottom w:val="none" w:sz="0" w:space="0" w:color="auto"/>
        <w:right w:val="none" w:sz="0" w:space="0" w:color="auto"/>
      </w:divBdr>
      <w:divsChild>
        <w:div w:id="1894849049">
          <w:marLeft w:val="0"/>
          <w:marRight w:val="0"/>
          <w:marTop w:val="0"/>
          <w:marBottom w:val="0"/>
          <w:divBdr>
            <w:top w:val="none" w:sz="0" w:space="0" w:color="auto"/>
            <w:left w:val="none" w:sz="0" w:space="0" w:color="auto"/>
            <w:bottom w:val="none" w:sz="0" w:space="0" w:color="auto"/>
            <w:right w:val="none" w:sz="0" w:space="0" w:color="auto"/>
          </w:divBdr>
        </w:div>
      </w:divsChild>
    </w:div>
    <w:div w:id="1101341974">
      <w:bodyDiv w:val="1"/>
      <w:marLeft w:val="0"/>
      <w:marRight w:val="0"/>
      <w:marTop w:val="0"/>
      <w:marBottom w:val="0"/>
      <w:divBdr>
        <w:top w:val="none" w:sz="0" w:space="0" w:color="auto"/>
        <w:left w:val="none" w:sz="0" w:space="0" w:color="auto"/>
        <w:bottom w:val="none" w:sz="0" w:space="0" w:color="auto"/>
        <w:right w:val="none" w:sz="0" w:space="0" w:color="auto"/>
      </w:divBdr>
      <w:divsChild>
        <w:div w:id="833883122">
          <w:marLeft w:val="0"/>
          <w:marRight w:val="0"/>
          <w:marTop w:val="0"/>
          <w:marBottom w:val="0"/>
          <w:divBdr>
            <w:top w:val="none" w:sz="0" w:space="0" w:color="auto"/>
            <w:left w:val="none" w:sz="0" w:space="0" w:color="auto"/>
            <w:bottom w:val="none" w:sz="0" w:space="0" w:color="auto"/>
            <w:right w:val="none" w:sz="0" w:space="0" w:color="auto"/>
          </w:divBdr>
        </w:div>
      </w:divsChild>
    </w:div>
    <w:div w:id="1132672199">
      <w:bodyDiv w:val="1"/>
      <w:marLeft w:val="0"/>
      <w:marRight w:val="0"/>
      <w:marTop w:val="0"/>
      <w:marBottom w:val="0"/>
      <w:divBdr>
        <w:top w:val="none" w:sz="0" w:space="0" w:color="auto"/>
        <w:left w:val="none" w:sz="0" w:space="0" w:color="auto"/>
        <w:bottom w:val="none" w:sz="0" w:space="0" w:color="auto"/>
        <w:right w:val="none" w:sz="0" w:space="0" w:color="auto"/>
      </w:divBdr>
      <w:divsChild>
        <w:div w:id="1399523087">
          <w:marLeft w:val="0"/>
          <w:marRight w:val="0"/>
          <w:marTop w:val="0"/>
          <w:marBottom w:val="0"/>
          <w:divBdr>
            <w:top w:val="none" w:sz="0" w:space="0" w:color="auto"/>
            <w:left w:val="none" w:sz="0" w:space="0" w:color="auto"/>
            <w:bottom w:val="none" w:sz="0" w:space="0" w:color="auto"/>
            <w:right w:val="none" w:sz="0" w:space="0" w:color="auto"/>
          </w:divBdr>
        </w:div>
      </w:divsChild>
    </w:div>
    <w:div w:id="1209410861">
      <w:bodyDiv w:val="1"/>
      <w:marLeft w:val="0"/>
      <w:marRight w:val="0"/>
      <w:marTop w:val="0"/>
      <w:marBottom w:val="0"/>
      <w:divBdr>
        <w:top w:val="none" w:sz="0" w:space="0" w:color="auto"/>
        <w:left w:val="none" w:sz="0" w:space="0" w:color="auto"/>
        <w:bottom w:val="none" w:sz="0" w:space="0" w:color="auto"/>
        <w:right w:val="none" w:sz="0" w:space="0" w:color="auto"/>
      </w:divBdr>
      <w:divsChild>
        <w:div w:id="551504860">
          <w:marLeft w:val="0"/>
          <w:marRight w:val="0"/>
          <w:marTop w:val="0"/>
          <w:marBottom w:val="0"/>
          <w:divBdr>
            <w:top w:val="none" w:sz="0" w:space="0" w:color="auto"/>
            <w:left w:val="none" w:sz="0" w:space="0" w:color="auto"/>
            <w:bottom w:val="none" w:sz="0" w:space="0" w:color="auto"/>
            <w:right w:val="none" w:sz="0" w:space="0" w:color="auto"/>
          </w:divBdr>
        </w:div>
      </w:divsChild>
    </w:div>
    <w:div w:id="1242637310">
      <w:bodyDiv w:val="1"/>
      <w:marLeft w:val="0"/>
      <w:marRight w:val="0"/>
      <w:marTop w:val="0"/>
      <w:marBottom w:val="0"/>
      <w:divBdr>
        <w:top w:val="none" w:sz="0" w:space="0" w:color="auto"/>
        <w:left w:val="none" w:sz="0" w:space="0" w:color="auto"/>
        <w:bottom w:val="none" w:sz="0" w:space="0" w:color="auto"/>
        <w:right w:val="none" w:sz="0" w:space="0" w:color="auto"/>
      </w:divBdr>
      <w:divsChild>
        <w:div w:id="443500374">
          <w:marLeft w:val="0"/>
          <w:marRight w:val="0"/>
          <w:marTop w:val="0"/>
          <w:marBottom w:val="0"/>
          <w:divBdr>
            <w:top w:val="none" w:sz="0" w:space="0" w:color="auto"/>
            <w:left w:val="none" w:sz="0" w:space="0" w:color="auto"/>
            <w:bottom w:val="none" w:sz="0" w:space="0" w:color="auto"/>
            <w:right w:val="none" w:sz="0" w:space="0" w:color="auto"/>
          </w:divBdr>
        </w:div>
      </w:divsChild>
    </w:div>
    <w:div w:id="1324626599">
      <w:bodyDiv w:val="1"/>
      <w:marLeft w:val="0"/>
      <w:marRight w:val="0"/>
      <w:marTop w:val="0"/>
      <w:marBottom w:val="0"/>
      <w:divBdr>
        <w:top w:val="none" w:sz="0" w:space="0" w:color="auto"/>
        <w:left w:val="none" w:sz="0" w:space="0" w:color="auto"/>
        <w:bottom w:val="none" w:sz="0" w:space="0" w:color="auto"/>
        <w:right w:val="none" w:sz="0" w:space="0" w:color="auto"/>
      </w:divBdr>
      <w:divsChild>
        <w:div w:id="1184897351">
          <w:marLeft w:val="0"/>
          <w:marRight w:val="0"/>
          <w:marTop w:val="0"/>
          <w:marBottom w:val="0"/>
          <w:divBdr>
            <w:top w:val="none" w:sz="0" w:space="0" w:color="auto"/>
            <w:left w:val="none" w:sz="0" w:space="0" w:color="auto"/>
            <w:bottom w:val="none" w:sz="0" w:space="0" w:color="auto"/>
            <w:right w:val="none" w:sz="0" w:space="0" w:color="auto"/>
          </w:divBdr>
        </w:div>
      </w:divsChild>
    </w:div>
    <w:div w:id="1352685783">
      <w:bodyDiv w:val="1"/>
      <w:marLeft w:val="0"/>
      <w:marRight w:val="0"/>
      <w:marTop w:val="0"/>
      <w:marBottom w:val="0"/>
      <w:divBdr>
        <w:top w:val="none" w:sz="0" w:space="0" w:color="auto"/>
        <w:left w:val="none" w:sz="0" w:space="0" w:color="auto"/>
        <w:bottom w:val="none" w:sz="0" w:space="0" w:color="auto"/>
        <w:right w:val="none" w:sz="0" w:space="0" w:color="auto"/>
      </w:divBdr>
      <w:divsChild>
        <w:div w:id="1582174805">
          <w:marLeft w:val="0"/>
          <w:marRight w:val="0"/>
          <w:marTop w:val="0"/>
          <w:marBottom w:val="0"/>
          <w:divBdr>
            <w:top w:val="none" w:sz="0" w:space="0" w:color="auto"/>
            <w:left w:val="none" w:sz="0" w:space="0" w:color="auto"/>
            <w:bottom w:val="none" w:sz="0" w:space="0" w:color="auto"/>
            <w:right w:val="none" w:sz="0" w:space="0" w:color="auto"/>
          </w:divBdr>
        </w:div>
      </w:divsChild>
    </w:div>
    <w:div w:id="1358238913">
      <w:bodyDiv w:val="1"/>
      <w:marLeft w:val="0"/>
      <w:marRight w:val="0"/>
      <w:marTop w:val="0"/>
      <w:marBottom w:val="0"/>
      <w:divBdr>
        <w:top w:val="none" w:sz="0" w:space="0" w:color="auto"/>
        <w:left w:val="none" w:sz="0" w:space="0" w:color="auto"/>
        <w:bottom w:val="none" w:sz="0" w:space="0" w:color="auto"/>
        <w:right w:val="none" w:sz="0" w:space="0" w:color="auto"/>
      </w:divBdr>
      <w:divsChild>
        <w:div w:id="1502548195">
          <w:marLeft w:val="0"/>
          <w:marRight w:val="0"/>
          <w:marTop w:val="0"/>
          <w:marBottom w:val="0"/>
          <w:divBdr>
            <w:top w:val="none" w:sz="0" w:space="0" w:color="auto"/>
            <w:left w:val="none" w:sz="0" w:space="0" w:color="auto"/>
            <w:bottom w:val="none" w:sz="0" w:space="0" w:color="auto"/>
            <w:right w:val="none" w:sz="0" w:space="0" w:color="auto"/>
          </w:divBdr>
        </w:div>
      </w:divsChild>
    </w:div>
    <w:div w:id="1368024454">
      <w:bodyDiv w:val="1"/>
      <w:marLeft w:val="0"/>
      <w:marRight w:val="0"/>
      <w:marTop w:val="0"/>
      <w:marBottom w:val="0"/>
      <w:divBdr>
        <w:top w:val="none" w:sz="0" w:space="0" w:color="auto"/>
        <w:left w:val="none" w:sz="0" w:space="0" w:color="auto"/>
        <w:bottom w:val="none" w:sz="0" w:space="0" w:color="auto"/>
        <w:right w:val="none" w:sz="0" w:space="0" w:color="auto"/>
      </w:divBdr>
      <w:divsChild>
        <w:div w:id="2017271495">
          <w:marLeft w:val="0"/>
          <w:marRight w:val="0"/>
          <w:marTop w:val="0"/>
          <w:marBottom w:val="0"/>
          <w:divBdr>
            <w:top w:val="none" w:sz="0" w:space="0" w:color="auto"/>
            <w:left w:val="none" w:sz="0" w:space="0" w:color="auto"/>
            <w:bottom w:val="none" w:sz="0" w:space="0" w:color="auto"/>
            <w:right w:val="none" w:sz="0" w:space="0" w:color="auto"/>
          </w:divBdr>
        </w:div>
      </w:divsChild>
    </w:div>
    <w:div w:id="1424183936">
      <w:bodyDiv w:val="1"/>
      <w:marLeft w:val="0"/>
      <w:marRight w:val="0"/>
      <w:marTop w:val="0"/>
      <w:marBottom w:val="0"/>
      <w:divBdr>
        <w:top w:val="none" w:sz="0" w:space="0" w:color="auto"/>
        <w:left w:val="none" w:sz="0" w:space="0" w:color="auto"/>
        <w:bottom w:val="none" w:sz="0" w:space="0" w:color="auto"/>
        <w:right w:val="none" w:sz="0" w:space="0" w:color="auto"/>
      </w:divBdr>
      <w:divsChild>
        <w:div w:id="33585960">
          <w:marLeft w:val="0"/>
          <w:marRight w:val="0"/>
          <w:marTop w:val="0"/>
          <w:marBottom w:val="0"/>
          <w:divBdr>
            <w:top w:val="none" w:sz="0" w:space="0" w:color="auto"/>
            <w:left w:val="none" w:sz="0" w:space="0" w:color="auto"/>
            <w:bottom w:val="none" w:sz="0" w:space="0" w:color="auto"/>
            <w:right w:val="none" w:sz="0" w:space="0" w:color="auto"/>
          </w:divBdr>
        </w:div>
      </w:divsChild>
    </w:div>
    <w:div w:id="1437945249">
      <w:bodyDiv w:val="1"/>
      <w:marLeft w:val="0"/>
      <w:marRight w:val="0"/>
      <w:marTop w:val="0"/>
      <w:marBottom w:val="0"/>
      <w:divBdr>
        <w:top w:val="none" w:sz="0" w:space="0" w:color="auto"/>
        <w:left w:val="none" w:sz="0" w:space="0" w:color="auto"/>
        <w:bottom w:val="none" w:sz="0" w:space="0" w:color="auto"/>
        <w:right w:val="none" w:sz="0" w:space="0" w:color="auto"/>
      </w:divBdr>
    </w:div>
    <w:div w:id="1466005067">
      <w:bodyDiv w:val="1"/>
      <w:marLeft w:val="0"/>
      <w:marRight w:val="0"/>
      <w:marTop w:val="0"/>
      <w:marBottom w:val="0"/>
      <w:divBdr>
        <w:top w:val="none" w:sz="0" w:space="0" w:color="auto"/>
        <w:left w:val="none" w:sz="0" w:space="0" w:color="auto"/>
        <w:bottom w:val="none" w:sz="0" w:space="0" w:color="auto"/>
        <w:right w:val="none" w:sz="0" w:space="0" w:color="auto"/>
      </w:divBdr>
    </w:div>
    <w:div w:id="1506552241">
      <w:bodyDiv w:val="1"/>
      <w:marLeft w:val="0"/>
      <w:marRight w:val="0"/>
      <w:marTop w:val="0"/>
      <w:marBottom w:val="0"/>
      <w:divBdr>
        <w:top w:val="none" w:sz="0" w:space="0" w:color="auto"/>
        <w:left w:val="none" w:sz="0" w:space="0" w:color="auto"/>
        <w:bottom w:val="none" w:sz="0" w:space="0" w:color="auto"/>
        <w:right w:val="none" w:sz="0" w:space="0" w:color="auto"/>
      </w:divBdr>
      <w:divsChild>
        <w:div w:id="1571505279">
          <w:marLeft w:val="0"/>
          <w:marRight w:val="0"/>
          <w:marTop w:val="0"/>
          <w:marBottom w:val="0"/>
          <w:divBdr>
            <w:top w:val="none" w:sz="0" w:space="0" w:color="auto"/>
            <w:left w:val="none" w:sz="0" w:space="0" w:color="auto"/>
            <w:bottom w:val="none" w:sz="0" w:space="0" w:color="auto"/>
            <w:right w:val="none" w:sz="0" w:space="0" w:color="auto"/>
          </w:divBdr>
        </w:div>
      </w:divsChild>
    </w:div>
    <w:div w:id="1520313726">
      <w:bodyDiv w:val="1"/>
      <w:marLeft w:val="0"/>
      <w:marRight w:val="0"/>
      <w:marTop w:val="0"/>
      <w:marBottom w:val="0"/>
      <w:divBdr>
        <w:top w:val="none" w:sz="0" w:space="0" w:color="auto"/>
        <w:left w:val="none" w:sz="0" w:space="0" w:color="auto"/>
        <w:bottom w:val="none" w:sz="0" w:space="0" w:color="auto"/>
        <w:right w:val="none" w:sz="0" w:space="0" w:color="auto"/>
      </w:divBdr>
      <w:divsChild>
        <w:div w:id="2138378123">
          <w:marLeft w:val="0"/>
          <w:marRight w:val="0"/>
          <w:marTop w:val="0"/>
          <w:marBottom w:val="0"/>
          <w:divBdr>
            <w:top w:val="none" w:sz="0" w:space="0" w:color="auto"/>
            <w:left w:val="none" w:sz="0" w:space="0" w:color="auto"/>
            <w:bottom w:val="none" w:sz="0" w:space="0" w:color="auto"/>
            <w:right w:val="none" w:sz="0" w:space="0" w:color="auto"/>
          </w:divBdr>
        </w:div>
      </w:divsChild>
    </w:div>
    <w:div w:id="1534266541">
      <w:bodyDiv w:val="1"/>
      <w:marLeft w:val="0"/>
      <w:marRight w:val="0"/>
      <w:marTop w:val="0"/>
      <w:marBottom w:val="0"/>
      <w:divBdr>
        <w:top w:val="none" w:sz="0" w:space="0" w:color="auto"/>
        <w:left w:val="none" w:sz="0" w:space="0" w:color="auto"/>
        <w:bottom w:val="none" w:sz="0" w:space="0" w:color="auto"/>
        <w:right w:val="none" w:sz="0" w:space="0" w:color="auto"/>
      </w:divBdr>
      <w:divsChild>
        <w:div w:id="1448770858">
          <w:marLeft w:val="0"/>
          <w:marRight w:val="0"/>
          <w:marTop w:val="0"/>
          <w:marBottom w:val="0"/>
          <w:divBdr>
            <w:top w:val="none" w:sz="0" w:space="0" w:color="auto"/>
            <w:left w:val="none" w:sz="0" w:space="0" w:color="auto"/>
            <w:bottom w:val="none" w:sz="0" w:space="0" w:color="auto"/>
            <w:right w:val="none" w:sz="0" w:space="0" w:color="auto"/>
          </w:divBdr>
        </w:div>
      </w:divsChild>
    </w:div>
    <w:div w:id="1569070239">
      <w:bodyDiv w:val="1"/>
      <w:marLeft w:val="0"/>
      <w:marRight w:val="0"/>
      <w:marTop w:val="0"/>
      <w:marBottom w:val="0"/>
      <w:divBdr>
        <w:top w:val="none" w:sz="0" w:space="0" w:color="auto"/>
        <w:left w:val="none" w:sz="0" w:space="0" w:color="auto"/>
        <w:bottom w:val="none" w:sz="0" w:space="0" w:color="auto"/>
        <w:right w:val="none" w:sz="0" w:space="0" w:color="auto"/>
      </w:divBdr>
      <w:divsChild>
        <w:div w:id="29687840">
          <w:marLeft w:val="0"/>
          <w:marRight w:val="0"/>
          <w:marTop w:val="0"/>
          <w:marBottom w:val="0"/>
          <w:divBdr>
            <w:top w:val="none" w:sz="0" w:space="0" w:color="auto"/>
            <w:left w:val="none" w:sz="0" w:space="0" w:color="auto"/>
            <w:bottom w:val="none" w:sz="0" w:space="0" w:color="auto"/>
            <w:right w:val="none" w:sz="0" w:space="0" w:color="auto"/>
          </w:divBdr>
        </w:div>
      </w:divsChild>
    </w:div>
    <w:div w:id="1586308263">
      <w:bodyDiv w:val="1"/>
      <w:marLeft w:val="0"/>
      <w:marRight w:val="0"/>
      <w:marTop w:val="0"/>
      <w:marBottom w:val="0"/>
      <w:divBdr>
        <w:top w:val="none" w:sz="0" w:space="0" w:color="auto"/>
        <w:left w:val="none" w:sz="0" w:space="0" w:color="auto"/>
        <w:bottom w:val="none" w:sz="0" w:space="0" w:color="auto"/>
        <w:right w:val="none" w:sz="0" w:space="0" w:color="auto"/>
      </w:divBdr>
      <w:divsChild>
        <w:div w:id="1921480745">
          <w:marLeft w:val="0"/>
          <w:marRight w:val="0"/>
          <w:marTop w:val="0"/>
          <w:marBottom w:val="0"/>
          <w:divBdr>
            <w:top w:val="none" w:sz="0" w:space="0" w:color="auto"/>
            <w:left w:val="none" w:sz="0" w:space="0" w:color="auto"/>
            <w:bottom w:val="none" w:sz="0" w:space="0" w:color="auto"/>
            <w:right w:val="none" w:sz="0" w:space="0" w:color="auto"/>
          </w:divBdr>
        </w:div>
      </w:divsChild>
    </w:div>
    <w:div w:id="1669670619">
      <w:bodyDiv w:val="1"/>
      <w:marLeft w:val="0"/>
      <w:marRight w:val="0"/>
      <w:marTop w:val="0"/>
      <w:marBottom w:val="0"/>
      <w:divBdr>
        <w:top w:val="none" w:sz="0" w:space="0" w:color="auto"/>
        <w:left w:val="none" w:sz="0" w:space="0" w:color="auto"/>
        <w:bottom w:val="none" w:sz="0" w:space="0" w:color="auto"/>
        <w:right w:val="none" w:sz="0" w:space="0" w:color="auto"/>
      </w:divBdr>
      <w:divsChild>
        <w:div w:id="274487038">
          <w:marLeft w:val="0"/>
          <w:marRight w:val="0"/>
          <w:marTop w:val="0"/>
          <w:marBottom w:val="0"/>
          <w:divBdr>
            <w:top w:val="none" w:sz="0" w:space="0" w:color="auto"/>
            <w:left w:val="none" w:sz="0" w:space="0" w:color="auto"/>
            <w:bottom w:val="none" w:sz="0" w:space="0" w:color="auto"/>
            <w:right w:val="none" w:sz="0" w:space="0" w:color="auto"/>
          </w:divBdr>
        </w:div>
      </w:divsChild>
    </w:div>
    <w:div w:id="1711144995">
      <w:bodyDiv w:val="1"/>
      <w:marLeft w:val="0"/>
      <w:marRight w:val="0"/>
      <w:marTop w:val="0"/>
      <w:marBottom w:val="0"/>
      <w:divBdr>
        <w:top w:val="none" w:sz="0" w:space="0" w:color="auto"/>
        <w:left w:val="none" w:sz="0" w:space="0" w:color="auto"/>
        <w:bottom w:val="none" w:sz="0" w:space="0" w:color="auto"/>
        <w:right w:val="none" w:sz="0" w:space="0" w:color="auto"/>
      </w:divBdr>
      <w:divsChild>
        <w:div w:id="1381171776">
          <w:marLeft w:val="0"/>
          <w:marRight w:val="0"/>
          <w:marTop w:val="0"/>
          <w:marBottom w:val="0"/>
          <w:divBdr>
            <w:top w:val="none" w:sz="0" w:space="0" w:color="auto"/>
            <w:left w:val="none" w:sz="0" w:space="0" w:color="auto"/>
            <w:bottom w:val="none" w:sz="0" w:space="0" w:color="auto"/>
            <w:right w:val="none" w:sz="0" w:space="0" w:color="auto"/>
          </w:divBdr>
        </w:div>
      </w:divsChild>
    </w:div>
    <w:div w:id="1727799134">
      <w:bodyDiv w:val="1"/>
      <w:marLeft w:val="0"/>
      <w:marRight w:val="0"/>
      <w:marTop w:val="0"/>
      <w:marBottom w:val="0"/>
      <w:divBdr>
        <w:top w:val="none" w:sz="0" w:space="0" w:color="auto"/>
        <w:left w:val="none" w:sz="0" w:space="0" w:color="auto"/>
        <w:bottom w:val="none" w:sz="0" w:space="0" w:color="auto"/>
        <w:right w:val="none" w:sz="0" w:space="0" w:color="auto"/>
      </w:divBdr>
      <w:divsChild>
        <w:div w:id="1234899598">
          <w:marLeft w:val="0"/>
          <w:marRight w:val="0"/>
          <w:marTop w:val="0"/>
          <w:marBottom w:val="0"/>
          <w:divBdr>
            <w:top w:val="none" w:sz="0" w:space="0" w:color="auto"/>
            <w:left w:val="none" w:sz="0" w:space="0" w:color="auto"/>
            <w:bottom w:val="none" w:sz="0" w:space="0" w:color="auto"/>
            <w:right w:val="none" w:sz="0" w:space="0" w:color="auto"/>
          </w:divBdr>
        </w:div>
      </w:divsChild>
    </w:div>
    <w:div w:id="1889803291">
      <w:bodyDiv w:val="1"/>
      <w:marLeft w:val="0"/>
      <w:marRight w:val="0"/>
      <w:marTop w:val="0"/>
      <w:marBottom w:val="0"/>
      <w:divBdr>
        <w:top w:val="none" w:sz="0" w:space="0" w:color="auto"/>
        <w:left w:val="none" w:sz="0" w:space="0" w:color="auto"/>
        <w:bottom w:val="none" w:sz="0" w:space="0" w:color="auto"/>
        <w:right w:val="none" w:sz="0" w:space="0" w:color="auto"/>
      </w:divBdr>
      <w:divsChild>
        <w:div w:id="1501970910">
          <w:marLeft w:val="0"/>
          <w:marRight w:val="0"/>
          <w:marTop w:val="0"/>
          <w:marBottom w:val="0"/>
          <w:divBdr>
            <w:top w:val="none" w:sz="0" w:space="0" w:color="auto"/>
            <w:left w:val="none" w:sz="0" w:space="0" w:color="auto"/>
            <w:bottom w:val="none" w:sz="0" w:space="0" w:color="auto"/>
            <w:right w:val="none" w:sz="0" w:space="0" w:color="auto"/>
          </w:divBdr>
        </w:div>
      </w:divsChild>
    </w:div>
    <w:div w:id="1946302100">
      <w:bodyDiv w:val="1"/>
      <w:marLeft w:val="0"/>
      <w:marRight w:val="0"/>
      <w:marTop w:val="0"/>
      <w:marBottom w:val="0"/>
      <w:divBdr>
        <w:top w:val="none" w:sz="0" w:space="0" w:color="auto"/>
        <w:left w:val="none" w:sz="0" w:space="0" w:color="auto"/>
        <w:bottom w:val="none" w:sz="0" w:space="0" w:color="auto"/>
        <w:right w:val="none" w:sz="0" w:space="0" w:color="auto"/>
      </w:divBdr>
      <w:divsChild>
        <w:div w:id="1361778032">
          <w:marLeft w:val="0"/>
          <w:marRight w:val="0"/>
          <w:marTop w:val="0"/>
          <w:marBottom w:val="0"/>
          <w:divBdr>
            <w:top w:val="none" w:sz="0" w:space="0" w:color="auto"/>
            <w:left w:val="none" w:sz="0" w:space="0" w:color="auto"/>
            <w:bottom w:val="none" w:sz="0" w:space="0" w:color="auto"/>
            <w:right w:val="none" w:sz="0" w:space="0" w:color="auto"/>
          </w:divBdr>
        </w:div>
      </w:divsChild>
    </w:div>
    <w:div w:id="1992631486">
      <w:bodyDiv w:val="1"/>
      <w:marLeft w:val="0"/>
      <w:marRight w:val="0"/>
      <w:marTop w:val="0"/>
      <w:marBottom w:val="0"/>
      <w:divBdr>
        <w:top w:val="none" w:sz="0" w:space="0" w:color="auto"/>
        <w:left w:val="none" w:sz="0" w:space="0" w:color="auto"/>
        <w:bottom w:val="none" w:sz="0" w:space="0" w:color="auto"/>
        <w:right w:val="none" w:sz="0" w:space="0" w:color="auto"/>
      </w:divBdr>
      <w:divsChild>
        <w:div w:id="1280838943">
          <w:marLeft w:val="0"/>
          <w:marRight w:val="0"/>
          <w:marTop w:val="0"/>
          <w:marBottom w:val="0"/>
          <w:divBdr>
            <w:top w:val="none" w:sz="0" w:space="0" w:color="auto"/>
            <w:left w:val="none" w:sz="0" w:space="0" w:color="auto"/>
            <w:bottom w:val="none" w:sz="0" w:space="0" w:color="auto"/>
            <w:right w:val="none" w:sz="0" w:space="0" w:color="auto"/>
          </w:divBdr>
        </w:div>
      </w:divsChild>
    </w:div>
    <w:div w:id="2034066987">
      <w:bodyDiv w:val="1"/>
      <w:marLeft w:val="0"/>
      <w:marRight w:val="0"/>
      <w:marTop w:val="0"/>
      <w:marBottom w:val="0"/>
      <w:divBdr>
        <w:top w:val="none" w:sz="0" w:space="0" w:color="auto"/>
        <w:left w:val="none" w:sz="0" w:space="0" w:color="auto"/>
        <w:bottom w:val="none" w:sz="0" w:space="0" w:color="auto"/>
        <w:right w:val="none" w:sz="0" w:space="0" w:color="auto"/>
      </w:divBdr>
      <w:divsChild>
        <w:div w:id="1818303863">
          <w:marLeft w:val="0"/>
          <w:marRight w:val="0"/>
          <w:marTop w:val="0"/>
          <w:marBottom w:val="0"/>
          <w:divBdr>
            <w:top w:val="none" w:sz="0" w:space="0" w:color="auto"/>
            <w:left w:val="none" w:sz="0" w:space="0" w:color="auto"/>
            <w:bottom w:val="none" w:sz="0" w:space="0" w:color="auto"/>
            <w:right w:val="none" w:sz="0" w:space="0" w:color="auto"/>
          </w:divBdr>
        </w:div>
      </w:divsChild>
    </w:div>
    <w:div w:id="2042630348">
      <w:bodyDiv w:val="1"/>
      <w:marLeft w:val="0"/>
      <w:marRight w:val="0"/>
      <w:marTop w:val="0"/>
      <w:marBottom w:val="0"/>
      <w:divBdr>
        <w:top w:val="none" w:sz="0" w:space="0" w:color="auto"/>
        <w:left w:val="none" w:sz="0" w:space="0" w:color="auto"/>
        <w:bottom w:val="none" w:sz="0" w:space="0" w:color="auto"/>
        <w:right w:val="none" w:sz="0" w:space="0" w:color="auto"/>
      </w:divBdr>
      <w:divsChild>
        <w:div w:id="618032612">
          <w:marLeft w:val="0"/>
          <w:marRight w:val="0"/>
          <w:marTop w:val="0"/>
          <w:marBottom w:val="0"/>
          <w:divBdr>
            <w:top w:val="none" w:sz="0" w:space="0" w:color="auto"/>
            <w:left w:val="none" w:sz="0" w:space="0" w:color="auto"/>
            <w:bottom w:val="none" w:sz="0" w:space="0" w:color="auto"/>
            <w:right w:val="none" w:sz="0" w:space="0" w:color="auto"/>
          </w:divBdr>
        </w:div>
      </w:divsChild>
    </w:div>
    <w:div w:id="2071532462">
      <w:bodyDiv w:val="1"/>
      <w:marLeft w:val="0"/>
      <w:marRight w:val="0"/>
      <w:marTop w:val="0"/>
      <w:marBottom w:val="0"/>
      <w:divBdr>
        <w:top w:val="none" w:sz="0" w:space="0" w:color="auto"/>
        <w:left w:val="none" w:sz="0" w:space="0" w:color="auto"/>
        <w:bottom w:val="none" w:sz="0" w:space="0" w:color="auto"/>
        <w:right w:val="none" w:sz="0" w:space="0" w:color="auto"/>
      </w:divBdr>
      <w:divsChild>
        <w:div w:id="784467468">
          <w:marLeft w:val="0"/>
          <w:marRight w:val="0"/>
          <w:marTop w:val="0"/>
          <w:marBottom w:val="0"/>
          <w:divBdr>
            <w:top w:val="none" w:sz="0" w:space="0" w:color="auto"/>
            <w:left w:val="none" w:sz="0" w:space="0" w:color="auto"/>
            <w:bottom w:val="none" w:sz="0" w:space="0" w:color="auto"/>
            <w:right w:val="none" w:sz="0" w:space="0" w:color="auto"/>
          </w:divBdr>
        </w:div>
      </w:divsChild>
    </w:div>
    <w:div w:id="2091344312">
      <w:bodyDiv w:val="1"/>
      <w:marLeft w:val="0"/>
      <w:marRight w:val="0"/>
      <w:marTop w:val="0"/>
      <w:marBottom w:val="0"/>
      <w:divBdr>
        <w:top w:val="none" w:sz="0" w:space="0" w:color="auto"/>
        <w:left w:val="none" w:sz="0" w:space="0" w:color="auto"/>
        <w:bottom w:val="none" w:sz="0" w:space="0" w:color="auto"/>
        <w:right w:val="none" w:sz="0" w:space="0" w:color="auto"/>
      </w:divBdr>
      <w:divsChild>
        <w:div w:id="484206773">
          <w:marLeft w:val="0"/>
          <w:marRight w:val="0"/>
          <w:marTop w:val="0"/>
          <w:marBottom w:val="0"/>
          <w:divBdr>
            <w:top w:val="none" w:sz="0" w:space="0" w:color="auto"/>
            <w:left w:val="none" w:sz="0" w:space="0" w:color="auto"/>
            <w:bottom w:val="none" w:sz="0" w:space="0" w:color="auto"/>
            <w:right w:val="none" w:sz="0" w:space="0" w:color="auto"/>
          </w:divBdr>
        </w:div>
      </w:divsChild>
    </w:div>
    <w:div w:id="2091345764">
      <w:bodyDiv w:val="1"/>
      <w:marLeft w:val="0"/>
      <w:marRight w:val="0"/>
      <w:marTop w:val="0"/>
      <w:marBottom w:val="0"/>
      <w:divBdr>
        <w:top w:val="none" w:sz="0" w:space="0" w:color="auto"/>
        <w:left w:val="none" w:sz="0" w:space="0" w:color="auto"/>
        <w:bottom w:val="none" w:sz="0" w:space="0" w:color="auto"/>
        <w:right w:val="none" w:sz="0" w:space="0" w:color="auto"/>
      </w:divBdr>
      <w:divsChild>
        <w:div w:id="21451526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emf"/><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jpe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212FD63-47C8-4180-A561-8D132104AEE4}"/>
      </w:docPartPr>
      <w:docPartBody>
        <w:p w:rsidR="006E441C" w:rsidRDefault="002360D7">
          <w:r w:rsidRPr="007C2ACD">
            <w:rPr>
              <w:rStyle w:val="Platzhaltertext"/>
            </w:rPr>
            <w:t>Klicken oder tippen Sie hier, um Text einzugeben.</w:t>
          </w:r>
        </w:p>
      </w:docPartBody>
    </w:docPart>
    <w:docPart>
      <w:docPartPr>
        <w:name w:val="30CB8090FA6B48F89F486789941F64C9"/>
        <w:category>
          <w:name w:val="Allgemein"/>
          <w:gallery w:val="placeholder"/>
        </w:category>
        <w:types>
          <w:type w:val="bbPlcHdr"/>
        </w:types>
        <w:behaviors>
          <w:behavior w:val="content"/>
        </w:behaviors>
        <w:guid w:val="{3FBF70E3-87DB-4F74-B2A5-99561A542D14}"/>
      </w:docPartPr>
      <w:docPartBody>
        <w:p w:rsidR="00671C5E" w:rsidRDefault="005B0970" w:rsidP="005B0970">
          <w:pPr>
            <w:pStyle w:val="30CB8090FA6B48F89F486789941F64C9"/>
          </w:pPr>
          <w:r w:rsidRPr="007C2ACD">
            <w:rPr>
              <w:rStyle w:val="Platzhaltertext"/>
            </w:rPr>
            <w:t>Klicken oder tippen Sie hier, um Text einzugeben.</w:t>
          </w:r>
        </w:p>
      </w:docPartBody>
    </w:docPart>
    <w:docPart>
      <w:docPartPr>
        <w:name w:val="02FC0DF131BE434A9AA66E647EC3D78D"/>
        <w:category>
          <w:name w:val="Allgemein"/>
          <w:gallery w:val="placeholder"/>
        </w:category>
        <w:types>
          <w:type w:val="bbPlcHdr"/>
        </w:types>
        <w:behaviors>
          <w:behavior w:val="content"/>
        </w:behaviors>
        <w:guid w:val="{5DFAC414-A91E-42BD-BAAB-E7E4EA53F6BF}"/>
      </w:docPartPr>
      <w:docPartBody>
        <w:p w:rsidR="00FB6F6C" w:rsidRDefault="00671C5E" w:rsidP="00671C5E">
          <w:pPr>
            <w:pStyle w:val="02FC0DF131BE434A9AA66E647EC3D78D"/>
          </w:pPr>
          <w:r w:rsidRPr="007C2ACD">
            <w:rPr>
              <w:rStyle w:val="Platzhaltertext"/>
            </w:rPr>
            <w:t>Klicken oder tippen Sie hier, um Text einzugeben.</w:t>
          </w:r>
        </w:p>
      </w:docPartBody>
    </w:docPart>
    <w:docPart>
      <w:docPartPr>
        <w:name w:val="544D6EF4E7AE4C21B305732AE7F2EC63"/>
        <w:category>
          <w:name w:val="Allgemein"/>
          <w:gallery w:val="placeholder"/>
        </w:category>
        <w:types>
          <w:type w:val="bbPlcHdr"/>
        </w:types>
        <w:behaviors>
          <w:behavior w:val="content"/>
        </w:behaviors>
        <w:guid w:val="{4E0F9DA1-D6F9-4621-B12A-757039CD70ED}"/>
      </w:docPartPr>
      <w:docPartBody>
        <w:p w:rsidR="00FB6F6C" w:rsidRDefault="00671C5E" w:rsidP="00671C5E">
          <w:pPr>
            <w:pStyle w:val="544D6EF4E7AE4C21B305732AE7F2EC63"/>
          </w:pPr>
          <w:r w:rsidRPr="007C2ACD">
            <w:rPr>
              <w:rStyle w:val="Platzhaltertext"/>
            </w:rPr>
            <w:t>Klicken oder tippen Sie hier, um Text einzugeben.</w:t>
          </w:r>
        </w:p>
      </w:docPartBody>
    </w:docPart>
    <w:docPart>
      <w:docPartPr>
        <w:name w:val="46BB92A6782245648B3AC2E9CE20337A"/>
        <w:category>
          <w:name w:val="Allgemein"/>
          <w:gallery w:val="placeholder"/>
        </w:category>
        <w:types>
          <w:type w:val="bbPlcHdr"/>
        </w:types>
        <w:behaviors>
          <w:behavior w:val="content"/>
        </w:behaviors>
        <w:guid w:val="{E3E16268-7551-4B53-90E3-85384102734B}"/>
      </w:docPartPr>
      <w:docPartBody>
        <w:p w:rsidR="00FB6F6C" w:rsidRDefault="00671C5E" w:rsidP="00671C5E">
          <w:pPr>
            <w:pStyle w:val="46BB92A6782245648B3AC2E9CE20337A"/>
          </w:pPr>
          <w:r w:rsidRPr="007C2ACD">
            <w:rPr>
              <w:rStyle w:val="Platzhaltertext"/>
            </w:rPr>
            <w:t>Klicken oder tippen Sie hier, um Text einzugeben.</w:t>
          </w:r>
        </w:p>
      </w:docPartBody>
    </w:docPart>
    <w:docPart>
      <w:docPartPr>
        <w:name w:val="40BE55CED80C40A3A33081C952A5CD4A"/>
        <w:category>
          <w:name w:val="Allgemein"/>
          <w:gallery w:val="placeholder"/>
        </w:category>
        <w:types>
          <w:type w:val="bbPlcHdr"/>
        </w:types>
        <w:behaviors>
          <w:behavior w:val="content"/>
        </w:behaviors>
        <w:guid w:val="{58538509-ACE1-4A19-8ABB-F07E6AC67477}"/>
      </w:docPartPr>
      <w:docPartBody>
        <w:p w:rsidR="00FB6F6C" w:rsidRDefault="00671C5E" w:rsidP="00671C5E">
          <w:pPr>
            <w:pStyle w:val="40BE55CED80C40A3A33081C952A5CD4A"/>
          </w:pPr>
          <w:r w:rsidRPr="007C2ACD">
            <w:rPr>
              <w:rStyle w:val="Platzhaltertext"/>
            </w:rPr>
            <w:t>Klicken oder tippen Sie hier, um Text einzugeben.</w:t>
          </w:r>
        </w:p>
      </w:docPartBody>
    </w:docPart>
    <w:docPart>
      <w:docPartPr>
        <w:name w:val="07F0CAE574BE433D84A42A4C841C537F"/>
        <w:category>
          <w:name w:val="Allgemein"/>
          <w:gallery w:val="placeholder"/>
        </w:category>
        <w:types>
          <w:type w:val="bbPlcHdr"/>
        </w:types>
        <w:behaviors>
          <w:behavior w:val="content"/>
        </w:behaviors>
        <w:guid w:val="{8492F063-3748-41DC-A8C3-D47BA2AE8834}"/>
      </w:docPartPr>
      <w:docPartBody>
        <w:p w:rsidR="007B3B47" w:rsidRDefault="00FB6F6C" w:rsidP="00FB6F6C">
          <w:pPr>
            <w:pStyle w:val="07F0CAE574BE433D84A42A4C841C537F"/>
          </w:pPr>
          <w:r w:rsidRPr="007C2ACD">
            <w:rPr>
              <w:rStyle w:val="Platzhaltertext"/>
            </w:rPr>
            <w:t>Klicken oder tippen Sie hier, um Text einzugeben.</w:t>
          </w:r>
        </w:p>
      </w:docPartBody>
    </w:docPart>
    <w:docPart>
      <w:docPartPr>
        <w:name w:val="053F15E3270E49CC8DCC92070CEE3DF6"/>
        <w:category>
          <w:name w:val="Allgemein"/>
          <w:gallery w:val="placeholder"/>
        </w:category>
        <w:types>
          <w:type w:val="bbPlcHdr"/>
        </w:types>
        <w:behaviors>
          <w:behavior w:val="content"/>
        </w:behaviors>
        <w:guid w:val="{C6C83DBB-2C1E-4DDE-907F-8E9380571BFA}"/>
      </w:docPartPr>
      <w:docPartBody>
        <w:p w:rsidR="00F14BA2" w:rsidRDefault="008E5622" w:rsidP="008E5622">
          <w:pPr>
            <w:pStyle w:val="053F15E3270E49CC8DCC92070CEE3DF6"/>
          </w:pPr>
          <w:r w:rsidRPr="007C2ACD">
            <w:rPr>
              <w:rStyle w:val="Platzhaltertext"/>
            </w:rPr>
            <w:t>Klicken oder tippen Sie hier, um Text einzugeben.</w:t>
          </w:r>
        </w:p>
      </w:docPartBody>
    </w:docPart>
    <w:docPart>
      <w:docPartPr>
        <w:name w:val="0390D0C290834CB09DC3331FE55C3609"/>
        <w:category>
          <w:name w:val="Allgemein"/>
          <w:gallery w:val="placeholder"/>
        </w:category>
        <w:types>
          <w:type w:val="bbPlcHdr"/>
        </w:types>
        <w:behaviors>
          <w:behavior w:val="content"/>
        </w:behaviors>
        <w:guid w:val="{27399680-7A23-4E5F-ADA3-8BC6F141EA3B}"/>
      </w:docPartPr>
      <w:docPartBody>
        <w:p w:rsidR="004A6049" w:rsidRDefault="009D4832" w:rsidP="009D4832">
          <w:pPr>
            <w:pStyle w:val="0390D0C290834CB09DC3331FE55C3609"/>
          </w:pPr>
          <w:r w:rsidRPr="007C2ACD">
            <w:rPr>
              <w:rStyle w:val="Platzhaltertext"/>
            </w:rPr>
            <w:t>Klicken oder tippen Sie hier, um Text einzugeben.</w:t>
          </w:r>
        </w:p>
      </w:docPartBody>
    </w:docPart>
    <w:docPart>
      <w:docPartPr>
        <w:name w:val="6C2154798A784A2EBF8E3CEF4ED2B019"/>
        <w:category>
          <w:name w:val="Allgemein"/>
          <w:gallery w:val="placeholder"/>
        </w:category>
        <w:types>
          <w:type w:val="bbPlcHdr"/>
        </w:types>
        <w:behaviors>
          <w:behavior w:val="content"/>
        </w:behaviors>
        <w:guid w:val="{5408A3B5-C367-415F-9928-A78BF9495295}"/>
      </w:docPartPr>
      <w:docPartBody>
        <w:p w:rsidR="009452DC" w:rsidRDefault="00B567FE" w:rsidP="00B567FE">
          <w:pPr>
            <w:pStyle w:val="6C2154798A784A2EBF8E3CEF4ED2B019"/>
          </w:pPr>
          <w:r w:rsidRPr="007C2ACD">
            <w:rPr>
              <w:rStyle w:val="Platzhaltertext"/>
            </w:rPr>
            <w:t>Klicken oder tippen Sie hier, um Text einzugeben.</w:t>
          </w:r>
        </w:p>
      </w:docPartBody>
    </w:docPart>
    <w:docPart>
      <w:docPartPr>
        <w:name w:val="75B7A3382292431094976426B4E23D4C"/>
        <w:category>
          <w:name w:val="Allgemein"/>
          <w:gallery w:val="placeholder"/>
        </w:category>
        <w:types>
          <w:type w:val="bbPlcHdr"/>
        </w:types>
        <w:behaviors>
          <w:behavior w:val="content"/>
        </w:behaviors>
        <w:guid w:val="{8F2FE3CD-53B5-4820-B464-5D11A560A45C}"/>
      </w:docPartPr>
      <w:docPartBody>
        <w:p w:rsidR="00785576" w:rsidRDefault="009452DC" w:rsidP="009452DC">
          <w:pPr>
            <w:pStyle w:val="75B7A3382292431094976426B4E23D4C"/>
          </w:pPr>
          <w:r w:rsidRPr="007C2ACD">
            <w:rPr>
              <w:rStyle w:val="Platzhaltertext"/>
            </w:rPr>
            <w:t>Klicken oder tippen Sie hier, um Text einzugeben.</w:t>
          </w:r>
        </w:p>
      </w:docPartBody>
    </w:docPart>
    <w:docPart>
      <w:docPartPr>
        <w:name w:val="4B832001CE6C45D783F9CA4B13F98E10"/>
        <w:category>
          <w:name w:val="Allgemein"/>
          <w:gallery w:val="placeholder"/>
        </w:category>
        <w:types>
          <w:type w:val="bbPlcHdr"/>
        </w:types>
        <w:behaviors>
          <w:behavior w:val="content"/>
        </w:behaviors>
        <w:guid w:val="{1D932EA9-17FF-48AF-A04D-BFC61C66276D}"/>
      </w:docPartPr>
      <w:docPartBody>
        <w:p w:rsidR="00785576" w:rsidRDefault="009452DC" w:rsidP="009452DC">
          <w:pPr>
            <w:pStyle w:val="4B832001CE6C45D783F9CA4B13F98E10"/>
          </w:pPr>
          <w:r w:rsidRPr="007C2ACD">
            <w:rPr>
              <w:rStyle w:val="Platzhaltertext"/>
            </w:rPr>
            <w:t>Klicken oder tippen Sie hier, um Text einzugeben.</w:t>
          </w:r>
        </w:p>
      </w:docPartBody>
    </w:docPart>
    <w:docPart>
      <w:docPartPr>
        <w:name w:val="A7F4C55F3BAC4214A209253B81B5E0FC"/>
        <w:category>
          <w:name w:val="Allgemein"/>
          <w:gallery w:val="placeholder"/>
        </w:category>
        <w:types>
          <w:type w:val="bbPlcHdr"/>
        </w:types>
        <w:behaviors>
          <w:behavior w:val="content"/>
        </w:behaviors>
        <w:guid w:val="{2F47674D-8674-4E4C-AC5D-7CF4B8D0552C}"/>
      </w:docPartPr>
      <w:docPartBody>
        <w:p w:rsidR="00785576" w:rsidRDefault="009452DC" w:rsidP="009452DC">
          <w:pPr>
            <w:pStyle w:val="A7F4C55F3BAC4214A209253B81B5E0FC"/>
          </w:pPr>
          <w:r w:rsidRPr="007C2ACD">
            <w:rPr>
              <w:rStyle w:val="Platzhaltertext"/>
            </w:rPr>
            <w:t>Klicken oder tippen Sie hier, um Text einzugeben.</w:t>
          </w:r>
        </w:p>
      </w:docPartBody>
    </w:docPart>
    <w:docPart>
      <w:docPartPr>
        <w:name w:val="F71B1BF1BF334F94B5CDB3102BA8849C"/>
        <w:category>
          <w:name w:val="Allgemein"/>
          <w:gallery w:val="placeholder"/>
        </w:category>
        <w:types>
          <w:type w:val="bbPlcHdr"/>
        </w:types>
        <w:behaviors>
          <w:behavior w:val="content"/>
        </w:behaviors>
        <w:guid w:val="{9A2DB141-68D0-49AD-9302-FCA0CDFF486B}"/>
      </w:docPartPr>
      <w:docPartBody>
        <w:p w:rsidR="00785576" w:rsidRDefault="009452DC" w:rsidP="009452DC">
          <w:pPr>
            <w:pStyle w:val="F71B1BF1BF334F94B5CDB3102BA8849C"/>
          </w:pPr>
          <w:r w:rsidRPr="007C2ACD">
            <w:rPr>
              <w:rStyle w:val="Platzhaltertext"/>
            </w:rPr>
            <w:t>Klicken oder tippen Sie hier, um Text einzugeben.</w:t>
          </w:r>
        </w:p>
      </w:docPartBody>
    </w:docPart>
    <w:docPart>
      <w:docPartPr>
        <w:name w:val="243B76483429457893BD1D250620DC0F"/>
        <w:category>
          <w:name w:val="Allgemein"/>
          <w:gallery w:val="placeholder"/>
        </w:category>
        <w:types>
          <w:type w:val="bbPlcHdr"/>
        </w:types>
        <w:behaviors>
          <w:behavior w:val="content"/>
        </w:behaviors>
        <w:guid w:val="{61B6C7CE-56BD-42EA-A68E-D9D2C418427B}"/>
      </w:docPartPr>
      <w:docPartBody>
        <w:p w:rsidR="00785576" w:rsidRDefault="009452DC" w:rsidP="009452DC">
          <w:pPr>
            <w:pStyle w:val="243B76483429457893BD1D250620DC0F"/>
          </w:pPr>
          <w:r w:rsidRPr="007C2ACD">
            <w:rPr>
              <w:rStyle w:val="Platzhaltertext"/>
            </w:rPr>
            <w:t>Klicken oder tippen Sie hier, um Text einzugeben.</w:t>
          </w:r>
        </w:p>
      </w:docPartBody>
    </w:docPart>
    <w:docPart>
      <w:docPartPr>
        <w:name w:val="F4C7BB6918FB4E45A8A98C0049C98345"/>
        <w:category>
          <w:name w:val="Allgemein"/>
          <w:gallery w:val="placeholder"/>
        </w:category>
        <w:types>
          <w:type w:val="bbPlcHdr"/>
        </w:types>
        <w:behaviors>
          <w:behavior w:val="content"/>
        </w:behaviors>
        <w:guid w:val="{0DA97744-114D-424A-B1CF-E4841565378A}"/>
      </w:docPartPr>
      <w:docPartBody>
        <w:p w:rsidR="00785576" w:rsidRDefault="009452DC" w:rsidP="009452DC">
          <w:pPr>
            <w:pStyle w:val="F4C7BB6918FB4E45A8A98C0049C98345"/>
          </w:pPr>
          <w:r w:rsidRPr="007C2ACD">
            <w:rPr>
              <w:rStyle w:val="Platzhaltertext"/>
            </w:rPr>
            <w:t>Klicken oder tippen Sie hier, um Text einzugeben.</w:t>
          </w:r>
        </w:p>
      </w:docPartBody>
    </w:docPart>
    <w:docPart>
      <w:docPartPr>
        <w:name w:val="8A9C30C570334169A5A479E80D2C323B"/>
        <w:category>
          <w:name w:val="Allgemein"/>
          <w:gallery w:val="placeholder"/>
        </w:category>
        <w:types>
          <w:type w:val="bbPlcHdr"/>
        </w:types>
        <w:behaviors>
          <w:behavior w:val="content"/>
        </w:behaviors>
        <w:guid w:val="{F07A8E42-AF25-465D-B884-3600F061E713}"/>
      </w:docPartPr>
      <w:docPartBody>
        <w:p w:rsidR="00785576" w:rsidRDefault="009452DC" w:rsidP="009452DC">
          <w:pPr>
            <w:pStyle w:val="8A9C30C570334169A5A479E80D2C323B"/>
          </w:pPr>
          <w:r w:rsidRPr="007C2ACD">
            <w:rPr>
              <w:rStyle w:val="Platzhaltertext"/>
            </w:rPr>
            <w:t>Klicken oder tippen Sie hier, um Text einzugeben.</w:t>
          </w:r>
        </w:p>
      </w:docPartBody>
    </w:docPart>
    <w:docPart>
      <w:docPartPr>
        <w:name w:val="B5064F50D23F42B4959352ADA77E1A10"/>
        <w:category>
          <w:name w:val="Allgemein"/>
          <w:gallery w:val="placeholder"/>
        </w:category>
        <w:types>
          <w:type w:val="bbPlcHdr"/>
        </w:types>
        <w:behaviors>
          <w:behavior w:val="content"/>
        </w:behaviors>
        <w:guid w:val="{058C884C-C676-4BB6-8C59-24248888811A}"/>
      </w:docPartPr>
      <w:docPartBody>
        <w:p w:rsidR="00785576" w:rsidRDefault="009452DC" w:rsidP="009452DC">
          <w:pPr>
            <w:pStyle w:val="B5064F50D23F42B4959352ADA77E1A10"/>
          </w:pPr>
          <w:r w:rsidRPr="007C2ACD">
            <w:rPr>
              <w:rStyle w:val="Platzhaltertext"/>
            </w:rPr>
            <w:t>Klicken oder tippen Sie hier, um Text einzugeben.</w:t>
          </w:r>
        </w:p>
      </w:docPartBody>
    </w:docPart>
    <w:docPart>
      <w:docPartPr>
        <w:name w:val="23F7523878F549F1BDD3989D90F28F77"/>
        <w:category>
          <w:name w:val="Allgemein"/>
          <w:gallery w:val="placeholder"/>
        </w:category>
        <w:types>
          <w:type w:val="bbPlcHdr"/>
        </w:types>
        <w:behaviors>
          <w:behavior w:val="content"/>
        </w:behaviors>
        <w:guid w:val="{0CA5697C-1C60-4132-AD98-A0305F4E177A}"/>
      </w:docPartPr>
      <w:docPartBody>
        <w:p w:rsidR="00785576" w:rsidRDefault="009452DC" w:rsidP="009452DC">
          <w:pPr>
            <w:pStyle w:val="23F7523878F549F1BDD3989D90F28F77"/>
          </w:pPr>
          <w:r w:rsidRPr="007C2AC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AFF" w:usb1="5000217F" w:usb2="0000002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0D7"/>
    <w:rsid w:val="000230C7"/>
    <w:rsid w:val="00026066"/>
    <w:rsid w:val="00055764"/>
    <w:rsid w:val="00062C65"/>
    <w:rsid w:val="00065E18"/>
    <w:rsid w:val="0007049C"/>
    <w:rsid w:val="000728E4"/>
    <w:rsid w:val="000D7A0B"/>
    <w:rsid w:val="000E6373"/>
    <w:rsid w:val="00104CE4"/>
    <w:rsid w:val="00143B3F"/>
    <w:rsid w:val="0018196C"/>
    <w:rsid w:val="00190A66"/>
    <w:rsid w:val="001D5D02"/>
    <w:rsid w:val="00207738"/>
    <w:rsid w:val="00213D55"/>
    <w:rsid w:val="002227EC"/>
    <w:rsid w:val="002360D7"/>
    <w:rsid w:val="002B5FBE"/>
    <w:rsid w:val="0032560B"/>
    <w:rsid w:val="00326AFE"/>
    <w:rsid w:val="00345489"/>
    <w:rsid w:val="003908DF"/>
    <w:rsid w:val="00393ADB"/>
    <w:rsid w:val="003A3E62"/>
    <w:rsid w:val="003C622F"/>
    <w:rsid w:val="003D7EAB"/>
    <w:rsid w:val="003E4B98"/>
    <w:rsid w:val="003F2788"/>
    <w:rsid w:val="0046100B"/>
    <w:rsid w:val="00470CCE"/>
    <w:rsid w:val="00474457"/>
    <w:rsid w:val="00495137"/>
    <w:rsid w:val="004A5D88"/>
    <w:rsid w:val="004A6049"/>
    <w:rsid w:val="004C16CD"/>
    <w:rsid w:val="004D1F39"/>
    <w:rsid w:val="00556796"/>
    <w:rsid w:val="005711E1"/>
    <w:rsid w:val="005971B6"/>
    <w:rsid w:val="005B0970"/>
    <w:rsid w:val="005B42F9"/>
    <w:rsid w:val="005C2E7F"/>
    <w:rsid w:val="005D107A"/>
    <w:rsid w:val="005E3B44"/>
    <w:rsid w:val="006041AA"/>
    <w:rsid w:val="00613412"/>
    <w:rsid w:val="00620AF1"/>
    <w:rsid w:val="00671C5E"/>
    <w:rsid w:val="00680D0D"/>
    <w:rsid w:val="006975C1"/>
    <w:rsid w:val="006A0C78"/>
    <w:rsid w:val="006A56AB"/>
    <w:rsid w:val="006C07D7"/>
    <w:rsid w:val="006E441C"/>
    <w:rsid w:val="006F3EC8"/>
    <w:rsid w:val="007328E7"/>
    <w:rsid w:val="0076289E"/>
    <w:rsid w:val="00775F1B"/>
    <w:rsid w:val="00785576"/>
    <w:rsid w:val="00792511"/>
    <w:rsid w:val="007A747C"/>
    <w:rsid w:val="007B3B47"/>
    <w:rsid w:val="00804C51"/>
    <w:rsid w:val="0081453C"/>
    <w:rsid w:val="00815377"/>
    <w:rsid w:val="008234DF"/>
    <w:rsid w:val="00886E66"/>
    <w:rsid w:val="008A727C"/>
    <w:rsid w:val="008B039B"/>
    <w:rsid w:val="008D2467"/>
    <w:rsid w:val="008E5622"/>
    <w:rsid w:val="00910FF0"/>
    <w:rsid w:val="009452DC"/>
    <w:rsid w:val="009567B3"/>
    <w:rsid w:val="009633C6"/>
    <w:rsid w:val="009656C9"/>
    <w:rsid w:val="00975290"/>
    <w:rsid w:val="00986665"/>
    <w:rsid w:val="009967DF"/>
    <w:rsid w:val="009A1138"/>
    <w:rsid w:val="009D4832"/>
    <w:rsid w:val="009E7AE7"/>
    <w:rsid w:val="009F2BB4"/>
    <w:rsid w:val="00A65EAE"/>
    <w:rsid w:val="00A74373"/>
    <w:rsid w:val="00A948A6"/>
    <w:rsid w:val="00AD1D2C"/>
    <w:rsid w:val="00AE1479"/>
    <w:rsid w:val="00AF5FB9"/>
    <w:rsid w:val="00B15038"/>
    <w:rsid w:val="00B22F0E"/>
    <w:rsid w:val="00B323F4"/>
    <w:rsid w:val="00B567FE"/>
    <w:rsid w:val="00B62488"/>
    <w:rsid w:val="00B93F81"/>
    <w:rsid w:val="00B97CA6"/>
    <w:rsid w:val="00B97DA8"/>
    <w:rsid w:val="00BB0CDA"/>
    <w:rsid w:val="00BC4C42"/>
    <w:rsid w:val="00BF7F72"/>
    <w:rsid w:val="00C1188A"/>
    <w:rsid w:val="00C22B26"/>
    <w:rsid w:val="00C269EE"/>
    <w:rsid w:val="00C31A57"/>
    <w:rsid w:val="00C41D65"/>
    <w:rsid w:val="00C42139"/>
    <w:rsid w:val="00C6308C"/>
    <w:rsid w:val="00C66A56"/>
    <w:rsid w:val="00C76D97"/>
    <w:rsid w:val="00C80985"/>
    <w:rsid w:val="00CB157C"/>
    <w:rsid w:val="00CC147C"/>
    <w:rsid w:val="00CE7845"/>
    <w:rsid w:val="00CF3C93"/>
    <w:rsid w:val="00D51C73"/>
    <w:rsid w:val="00D87042"/>
    <w:rsid w:val="00D90BF9"/>
    <w:rsid w:val="00DC2501"/>
    <w:rsid w:val="00DE24C4"/>
    <w:rsid w:val="00E00BE9"/>
    <w:rsid w:val="00E025F2"/>
    <w:rsid w:val="00E04C9C"/>
    <w:rsid w:val="00E0613B"/>
    <w:rsid w:val="00E4225D"/>
    <w:rsid w:val="00E75A41"/>
    <w:rsid w:val="00E77AE9"/>
    <w:rsid w:val="00E77C4A"/>
    <w:rsid w:val="00ED0A22"/>
    <w:rsid w:val="00ED1DF9"/>
    <w:rsid w:val="00EE441D"/>
    <w:rsid w:val="00EF016F"/>
    <w:rsid w:val="00F14BA2"/>
    <w:rsid w:val="00F17CD9"/>
    <w:rsid w:val="00F4145B"/>
    <w:rsid w:val="00F76AC9"/>
    <w:rsid w:val="00F8633D"/>
    <w:rsid w:val="00FB6F6C"/>
    <w:rsid w:val="00FC30F5"/>
    <w:rsid w:val="00FF5F3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uiPriority w:val="99"/>
    <w:semiHidden/>
    <w:rsid w:val="00785576"/>
    <w:rPr>
      <w:color w:val="808080"/>
    </w:rPr>
  </w:style>
  <w:style w:type="paragraph" w:customStyle="1" w:styleId="30CB8090FA6B48F89F486789941F64C9">
    <w:name w:val="30CB8090FA6B48F89F486789941F64C9"/>
    <w:rsid w:val="005B0970"/>
    <w:rPr>
      <w:kern w:val="2"/>
      <w14:ligatures w14:val="standardContextual"/>
    </w:rPr>
  </w:style>
  <w:style w:type="paragraph" w:customStyle="1" w:styleId="02FC0DF131BE434A9AA66E647EC3D78D">
    <w:name w:val="02FC0DF131BE434A9AA66E647EC3D78D"/>
    <w:rsid w:val="00671C5E"/>
    <w:rPr>
      <w:kern w:val="2"/>
      <w14:ligatures w14:val="standardContextual"/>
    </w:rPr>
  </w:style>
  <w:style w:type="paragraph" w:customStyle="1" w:styleId="544D6EF4E7AE4C21B305732AE7F2EC63">
    <w:name w:val="544D6EF4E7AE4C21B305732AE7F2EC63"/>
    <w:rsid w:val="00671C5E"/>
    <w:rPr>
      <w:kern w:val="2"/>
      <w14:ligatures w14:val="standardContextual"/>
    </w:rPr>
  </w:style>
  <w:style w:type="paragraph" w:customStyle="1" w:styleId="46BB92A6782245648B3AC2E9CE20337A">
    <w:name w:val="46BB92A6782245648B3AC2E9CE20337A"/>
    <w:rsid w:val="00671C5E"/>
    <w:rPr>
      <w:kern w:val="2"/>
      <w14:ligatures w14:val="standardContextual"/>
    </w:rPr>
  </w:style>
  <w:style w:type="paragraph" w:customStyle="1" w:styleId="40BE55CED80C40A3A33081C952A5CD4A">
    <w:name w:val="40BE55CED80C40A3A33081C952A5CD4A"/>
    <w:rsid w:val="00671C5E"/>
    <w:rPr>
      <w:kern w:val="2"/>
      <w14:ligatures w14:val="standardContextual"/>
    </w:rPr>
  </w:style>
  <w:style w:type="paragraph" w:customStyle="1" w:styleId="07F0CAE574BE433D84A42A4C841C537F">
    <w:name w:val="07F0CAE574BE433D84A42A4C841C537F"/>
    <w:rsid w:val="00FB6F6C"/>
    <w:rPr>
      <w:kern w:val="2"/>
      <w14:ligatures w14:val="standardContextual"/>
    </w:rPr>
  </w:style>
  <w:style w:type="paragraph" w:customStyle="1" w:styleId="053F15E3270E49CC8DCC92070CEE3DF6">
    <w:name w:val="053F15E3270E49CC8DCC92070CEE3DF6"/>
    <w:rsid w:val="008E5622"/>
    <w:rPr>
      <w:kern w:val="2"/>
      <w14:ligatures w14:val="standardContextual"/>
    </w:rPr>
  </w:style>
  <w:style w:type="paragraph" w:customStyle="1" w:styleId="0390D0C290834CB09DC3331FE55C3609">
    <w:name w:val="0390D0C290834CB09DC3331FE55C3609"/>
    <w:rsid w:val="009D4832"/>
    <w:rPr>
      <w:kern w:val="2"/>
      <w14:ligatures w14:val="standardContextual"/>
    </w:rPr>
  </w:style>
  <w:style w:type="paragraph" w:customStyle="1" w:styleId="75B7A3382292431094976426B4E23D4C">
    <w:name w:val="75B7A3382292431094976426B4E23D4C"/>
    <w:rsid w:val="009452DC"/>
    <w:rPr>
      <w:kern w:val="2"/>
      <w14:ligatures w14:val="standardContextual"/>
    </w:rPr>
  </w:style>
  <w:style w:type="paragraph" w:customStyle="1" w:styleId="6C2154798A784A2EBF8E3CEF4ED2B019">
    <w:name w:val="6C2154798A784A2EBF8E3CEF4ED2B019"/>
    <w:rsid w:val="00B567FE"/>
    <w:rPr>
      <w:kern w:val="2"/>
      <w14:ligatures w14:val="standardContextual"/>
    </w:rPr>
  </w:style>
  <w:style w:type="paragraph" w:customStyle="1" w:styleId="4B832001CE6C45D783F9CA4B13F98E10">
    <w:name w:val="4B832001CE6C45D783F9CA4B13F98E10"/>
    <w:rsid w:val="009452DC"/>
    <w:rPr>
      <w:kern w:val="2"/>
      <w14:ligatures w14:val="standardContextual"/>
    </w:rPr>
  </w:style>
  <w:style w:type="paragraph" w:customStyle="1" w:styleId="A7F4C55F3BAC4214A209253B81B5E0FC">
    <w:name w:val="A7F4C55F3BAC4214A209253B81B5E0FC"/>
    <w:rsid w:val="009452DC"/>
    <w:rPr>
      <w:kern w:val="2"/>
      <w14:ligatures w14:val="standardContextual"/>
    </w:rPr>
  </w:style>
  <w:style w:type="paragraph" w:customStyle="1" w:styleId="F71B1BF1BF334F94B5CDB3102BA8849C">
    <w:name w:val="F71B1BF1BF334F94B5CDB3102BA8849C"/>
    <w:rsid w:val="009452DC"/>
    <w:rPr>
      <w:kern w:val="2"/>
      <w14:ligatures w14:val="standardContextual"/>
    </w:rPr>
  </w:style>
  <w:style w:type="paragraph" w:customStyle="1" w:styleId="243B76483429457893BD1D250620DC0F">
    <w:name w:val="243B76483429457893BD1D250620DC0F"/>
    <w:rsid w:val="009452DC"/>
    <w:rPr>
      <w:kern w:val="2"/>
      <w14:ligatures w14:val="standardContextual"/>
    </w:rPr>
  </w:style>
  <w:style w:type="paragraph" w:customStyle="1" w:styleId="F4C7BB6918FB4E45A8A98C0049C98345">
    <w:name w:val="F4C7BB6918FB4E45A8A98C0049C98345"/>
    <w:rsid w:val="009452DC"/>
    <w:rPr>
      <w:kern w:val="2"/>
      <w14:ligatures w14:val="standardContextual"/>
    </w:rPr>
  </w:style>
  <w:style w:type="paragraph" w:customStyle="1" w:styleId="8A9C30C570334169A5A479E80D2C323B">
    <w:name w:val="8A9C30C570334169A5A479E80D2C323B"/>
    <w:rsid w:val="009452DC"/>
    <w:rPr>
      <w:kern w:val="2"/>
      <w14:ligatures w14:val="standardContextual"/>
    </w:rPr>
  </w:style>
  <w:style w:type="paragraph" w:customStyle="1" w:styleId="B5064F50D23F42B4959352ADA77E1A10">
    <w:name w:val="B5064F50D23F42B4959352ADA77E1A10"/>
    <w:rsid w:val="009452DC"/>
    <w:rPr>
      <w:kern w:val="2"/>
      <w14:ligatures w14:val="standardContextual"/>
    </w:rPr>
  </w:style>
  <w:style w:type="paragraph" w:customStyle="1" w:styleId="23F7523878F549F1BDD3989D90F28F77">
    <w:name w:val="23F7523878F549F1BDD3989D90F28F77"/>
    <w:rsid w:val="009452D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833EB-B8D3-4D00-A8CA-E45FEF869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17046</Words>
  <Characters>737390</Characters>
  <Application>Microsoft Office Word</Application>
  <DocSecurity>0</DocSecurity>
  <Lines>6144</Lines>
  <Paragraphs>170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52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art Köpper</dc:creator>
  <cp:keywords/>
  <dc:description/>
  <cp:lastModifiedBy>Lennart Köpper</cp:lastModifiedBy>
  <cp:revision>470</cp:revision>
  <cp:lastPrinted>2023-08-25T11:21:00Z</cp:lastPrinted>
  <dcterms:created xsi:type="dcterms:W3CDTF">2023-08-18T16:25:00Z</dcterms:created>
  <dcterms:modified xsi:type="dcterms:W3CDTF">2023-09-04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Einsatz von Verfahren des maschinellen Lernens zur Klassifikation von Verkehrsteilnehmern auf Basis realer Positionsdaten.</vt:lpwstr>
  </property>
  <property fmtid="{D5CDD505-2E9C-101B-9397-08002B2CF9AE}" pid="3" name="CitaviDocumentProperty_25">
    <vt:lpwstr>True</vt:lpwstr>
  </property>
  <property fmtid="{D5CDD505-2E9C-101B-9397-08002B2CF9AE}" pid="4" name="CitaviDocumentProperty_11">
    <vt:lpwstr>Überschrift 1;Ü 1-MitSeitenumbruch</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0">
    <vt:lpwstr>3576dd44-bdd0-4f46-837d-25ecb107f89d</vt:lpwstr>
  </property>
  <property fmtid="{D5CDD505-2E9C-101B-9397-08002B2CF9AE}" pid="11" name="CitaviDocumentProperty_8">
    <vt:lpwstr>CloudProjectKey=r3alt338ljflhlpkgn6xoc3t2gjoq5styiv39; ProjectName=Einsatz von Verfahren des maschinellen Lernens zur Klassifikation von Verkehrsteilnehmern auf Basis realer Positionsdaten.</vt:lpwstr>
  </property>
  <property fmtid="{D5CDD505-2E9C-101B-9397-08002B2CF9AE}" pid="12" name="CitaviDocumentProperty_1">
    <vt:lpwstr>6.14.0.0</vt:lpwstr>
  </property>
  <property fmtid="{D5CDD505-2E9C-101B-9397-08002B2CF9AE}" pid="13" name="CitaviDocumentProperty_6">
    <vt:lpwstr>False</vt:lpwstr>
  </property>
</Properties>
</file>